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F8CAAF" w14:textId="423CCA59" w:rsidR="003270D7" w:rsidRPr="00757988" w:rsidRDefault="00AC7335" w:rsidP="005945A7">
      <w:pPr>
        <w:spacing w:line="360" w:lineRule="auto"/>
        <w:jc w:val="both"/>
        <w:rPr>
          <w:rFonts w:eastAsiaTheme="majorEastAsia" w:cstheme="minorHAnsi"/>
          <w:b/>
          <w:sz w:val="32"/>
          <w:szCs w:val="32"/>
        </w:rPr>
      </w:pPr>
      <w:proofErr w:type="spellStart"/>
      <w:r w:rsidRPr="00757988">
        <w:rPr>
          <w:rFonts w:eastAsiaTheme="majorEastAsia" w:cstheme="minorHAnsi"/>
          <w:b/>
          <w:i/>
          <w:iCs/>
          <w:sz w:val="32"/>
          <w:szCs w:val="32"/>
        </w:rPr>
        <w:t>Haemophilus</w:t>
      </w:r>
      <w:proofErr w:type="spellEnd"/>
      <w:r w:rsidRPr="00757988">
        <w:rPr>
          <w:rFonts w:eastAsiaTheme="majorEastAsia" w:cstheme="minorHAnsi"/>
          <w:b/>
          <w:i/>
          <w:iCs/>
          <w:sz w:val="32"/>
          <w:szCs w:val="32"/>
        </w:rPr>
        <w:t xml:space="preserve"> influenzae</w:t>
      </w:r>
      <w:r w:rsidRPr="00757988">
        <w:rPr>
          <w:rFonts w:eastAsiaTheme="majorEastAsia" w:cstheme="minorHAnsi"/>
          <w:b/>
          <w:sz w:val="32"/>
          <w:szCs w:val="32"/>
        </w:rPr>
        <w:t xml:space="preserve"> in the airways: </w:t>
      </w:r>
      <w:r w:rsidR="003270D7" w:rsidRPr="00757988">
        <w:rPr>
          <w:rFonts w:eastAsiaTheme="majorEastAsia" w:cstheme="minorHAnsi"/>
          <w:b/>
          <w:sz w:val="32"/>
          <w:szCs w:val="32"/>
        </w:rPr>
        <w:t>Canary in the coal mine</w:t>
      </w:r>
      <w:r w:rsidR="00943108" w:rsidRPr="00757988">
        <w:rPr>
          <w:rFonts w:eastAsiaTheme="majorEastAsia" w:cstheme="minorHAnsi"/>
          <w:b/>
          <w:sz w:val="32"/>
          <w:szCs w:val="32"/>
        </w:rPr>
        <w:t xml:space="preserve"> or </w:t>
      </w:r>
      <w:r w:rsidRPr="00757988">
        <w:rPr>
          <w:rFonts w:eastAsiaTheme="majorEastAsia" w:cstheme="minorHAnsi"/>
          <w:b/>
          <w:sz w:val="32"/>
          <w:szCs w:val="32"/>
        </w:rPr>
        <w:t xml:space="preserve">driver of </w:t>
      </w:r>
      <w:r w:rsidR="006304B5" w:rsidRPr="00757988">
        <w:rPr>
          <w:rFonts w:eastAsiaTheme="majorEastAsia" w:cstheme="minorHAnsi"/>
          <w:b/>
          <w:sz w:val="32"/>
          <w:szCs w:val="32"/>
        </w:rPr>
        <w:t>disease?</w:t>
      </w:r>
    </w:p>
    <w:p w14:paraId="76EA0241" w14:textId="77777777" w:rsidR="00375044" w:rsidRPr="00757988" w:rsidRDefault="00375044" w:rsidP="005945A7">
      <w:pPr>
        <w:spacing w:line="360" w:lineRule="auto"/>
        <w:jc w:val="both"/>
        <w:rPr>
          <w:rFonts w:cstheme="minorHAnsi"/>
          <w:szCs w:val="24"/>
        </w:rPr>
      </w:pPr>
    </w:p>
    <w:p w14:paraId="6BA0486E" w14:textId="4A6BD40F" w:rsidR="0071226B" w:rsidRPr="00757988" w:rsidRDefault="0042652D" w:rsidP="005945A7">
      <w:pPr>
        <w:spacing w:line="360" w:lineRule="auto"/>
        <w:jc w:val="both"/>
        <w:rPr>
          <w:rFonts w:cstheme="minorHAnsi"/>
          <w:szCs w:val="24"/>
        </w:rPr>
      </w:pPr>
      <w:r w:rsidRPr="00757988">
        <w:rPr>
          <w:rFonts w:cstheme="minorHAnsi"/>
          <w:szCs w:val="24"/>
        </w:rPr>
        <w:t>Jodie Ackland</w:t>
      </w:r>
      <w:r w:rsidR="00375044" w:rsidRPr="00757988">
        <w:rPr>
          <w:rFonts w:cstheme="minorHAnsi"/>
          <w:szCs w:val="24"/>
          <w:vertAlign w:val="superscript"/>
        </w:rPr>
        <w:t>1</w:t>
      </w:r>
      <w:r w:rsidR="00683052" w:rsidRPr="00757988">
        <w:rPr>
          <w:rFonts w:cstheme="minorHAnsi"/>
          <w:szCs w:val="24"/>
        </w:rPr>
        <w:t xml:space="preserve">, </w:t>
      </w:r>
      <w:r w:rsidR="00427766" w:rsidRPr="00757988">
        <w:rPr>
          <w:rFonts w:cstheme="minorHAnsi"/>
          <w:szCs w:val="24"/>
        </w:rPr>
        <w:t>Laure</w:t>
      </w:r>
      <w:r w:rsidR="00F534C5" w:rsidRPr="00757988">
        <w:rPr>
          <w:rFonts w:cstheme="minorHAnsi"/>
          <w:szCs w:val="24"/>
        </w:rPr>
        <w:t>n Bowr</w:t>
      </w:r>
      <w:r w:rsidR="00FF0391" w:rsidRPr="00757988">
        <w:rPr>
          <w:rFonts w:cstheme="minorHAnsi"/>
          <w:szCs w:val="24"/>
        </w:rPr>
        <w:t>o</w:t>
      </w:r>
      <w:r w:rsidR="00F534C5" w:rsidRPr="00757988">
        <w:rPr>
          <w:rFonts w:cstheme="minorHAnsi"/>
          <w:szCs w:val="24"/>
        </w:rPr>
        <w:t>n</w:t>
      </w:r>
      <w:r w:rsidR="008B2D23" w:rsidRPr="00757988">
        <w:rPr>
          <w:rFonts w:cstheme="minorHAnsi"/>
          <w:szCs w:val="24"/>
          <w:vertAlign w:val="superscript"/>
        </w:rPr>
        <w:t>2</w:t>
      </w:r>
      <w:r w:rsidR="008B2D23" w:rsidRPr="00757988">
        <w:rPr>
          <w:rFonts w:cstheme="minorHAnsi"/>
          <w:szCs w:val="24"/>
        </w:rPr>
        <w:t xml:space="preserve">, </w:t>
      </w:r>
      <w:r w:rsidRPr="00757988">
        <w:rPr>
          <w:rFonts w:cstheme="minorHAnsi"/>
          <w:szCs w:val="24"/>
        </w:rPr>
        <w:t>Michael J</w:t>
      </w:r>
      <w:r w:rsidR="001B26CB" w:rsidRPr="00757988">
        <w:rPr>
          <w:rFonts w:cstheme="minorHAnsi"/>
          <w:szCs w:val="24"/>
        </w:rPr>
        <w:t>o</w:t>
      </w:r>
      <w:r w:rsidR="004E1280" w:rsidRPr="00757988">
        <w:rPr>
          <w:rFonts w:cstheme="minorHAnsi"/>
          <w:szCs w:val="24"/>
        </w:rPr>
        <w:t>seph</w:t>
      </w:r>
      <w:r w:rsidRPr="00757988">
        <w:rPr>
          <w:rFonts w:cstheme="minorHAnsi"/>
          <w:szCs w:val="24"/>
        </w:rPr>
        <w:t xml:space="preserve"> Cox</w:t>
      </w:r>
      <w:r w:rsidR="00683052" w:rsidRPr="00757988">
        <w:rPr>
          <w:rFonts w:cstheme="minorHAnsi"/>
          <w:szCs w:val="24"/>
          <w:vertAlign w:val="superscript"/>
        </w:rPr>
        <w:t>2</w:t>
      </w:r>
      <w:r w:rsidR="00683052" w:rsidRPr="00757988">
        <w:rPr>
          <w:rFonts w:cstheme="minorHAnsi"/>
          <w:szCs w:val="24"/>
        </w:rPr>
        <w:t xml:space="preserve">, </w:t>
      </w:r>
      <w:r w:rsidR="00375044" w:rsidRPr="00757988">
        <w:rPr>
          <w:rFonts w:cstheme="minorHAnsi"/>
          <w:szCs w:val="24"/>
        </w:rPr>
        <w:t xml:space="preserve">Karl </w:t>
      </w:r>
      <w:r w:rsidR="002F73C5" w:rsidRPr="00757988">
        <w:rPr>
          <w:rFonts w:cstheme="minorHAnsi"/>
          <w:szCs w:val="24"/>
        </w:rPr>
        <w:t>J</w:t>
      </w:r>
      <w:r w:rsidR="004E1280" w:rsidRPr="00757988">
        <w:rPr>
          <w:rFonts w:cstheme="minorHAnsi"/>
          <w:szCs w:val="24"/>
        </w:rPr>
        <w:t>ames</w:t>
      </w:r>
      <w:r w:rsidR="00375044" w:rsidRPr="00757988">
        <w:rPr>
          <w:rFonts w:cstheme="minorHAnsi"/>
          <w:szCs w:val="24"/>
        </w:rPr>
        <w:t xml:space="preserve"> Staples</w:t>
      </w:r>
      <w:r w:rsidR="00EC7774" w:rsidRPr="00757988">
        <w:rPr>
          <w:rFonts w:cstheme="minorHAnsi"/>
          <w:szCs w:val="24"/>
        </w:rPr>
        <w:t>.</w:t>
      </w:r>
      <w:r w:rsidR="00375044" w:rsidRPr="00757988">
        <w:rPr>
          <w:rFonts w:cstheme="minorHAnsi"/>
          <w:szCs w:val="24"/>
          <w:vertAlign w:val="superscript"/>
        </w:rPr>
        <w:t>1,</w:t>
      </w:r>
      <w:r w:rsidR="008B2D23" w:rsidRPr="00757988">
        <w:rPr>
          <w:rFonts w:cstheme="minorHAnsi"/>
          <w:szCs w:val="24"/>
          <w:vertAlign w:val="superscript"/>
        </w:rPr>
        <w:t>3</w:t>
      </w:r>
      <w:r w:rsidR="00375044" w:rsidRPr="00757988">
        <w:rPr>
          <w:rFonts w:cstheme="minorHAnsi"/>
          <w:szCs w:val="24"/>
          <w:vertAlign w:val="superscript"/>
        </w:rPr>
        <w:t>#</w:t>
      </w:r>
    </w:p>
    <w:p w14:paraId="7F079519" w14:textId="77777777" w:rsidR="0071226B" w:rsidRPr="00757988" w:rsidRDefault="0071226B" w:rsidP="005945A7">
      <w:pPr>
        <w:spacing w:line="360" w:lineRule="auto"/>
        <w:jc w:val="both"/>
        <w:rPr>
          <w:rFonts w:eastAsia="Calibri" w:cstheme="minorHAnsi"/>
          <w:color w:val="000000" w:themeColor="text1"/>
          <w:szCs w:val="24"/>
        </w:rPr>
      </w:pPr>
    </w:p>
    <w:p w14:paraId="0AD2FE61" w14:textId="7B2DCC7C" w:rsidR="0071226B" w:rsidRPr="00757988" w:rsidRDefault="0071226B" w:rsidP="005945A7">
      <w:pPr>
        <w:spacing w:line="360" w:lineRule="auto"/>
        <w:jc w:val="both"/>
        <w:rPr>
          <w:rFonts w:cstheme="minorHAnsi"/>
          <w:szCs w:val="24"/>
        </w:rPr>
      </w:pPr>
      <w:r w:rsidRPr="00757988">
        <w:rPr>
          <w:rFonts w:cstheme="minorHAnsi"/>
          <w:szCs w:val="24"/>
          <w:vertAlign w:val="superscript"/>
        </w:rPr>
        <w:t>1</w:t>
      </w:r>
      <w:r w:rsidR="00375044" w:rsidRPr="00757988">
        <w:rPr>
          <w:rFonts w:cstheme="minorHAnsi"/>
          <w:szCs w:val="24"/>
        </w:rPr>
        <w:t>Clinical &amp; Experimental Sciences,</w:t>
      </w:r>
      <w:r w:rsidRPr="00757988">
        <w:rPr>
          <w:rFonts w:cstheme="minorHAnsi"/>
          <w:szCs w:val="24"/>
        </w:rPr>
        <w:t xml:space="preserve"> University of Southampton</w:t>
      </w:r>
      <w:r w:rsidR="00375044" w:rsidRPr="00757988">
        <w:rPr>
          <w:rFonts w:cstheme="minorHAnsi"/>
          <w:szCs w:val="24"/>
        </w:rPr>
        <w:t xml:space="preserve"> Faculty of Medicine</w:t>
      </w:r>
      <w:r w:rsidRPr="00757988">
        <w:rPr>
          <w:rFonts w:cstheme="minorHAnsi"/>
          <w:szCs w:val="24"/>
        </w:rPr>
        <w:t>, UK</w:t>
      </w:r>
    </w:p>
    <w:p w14:paraId="3F72FCFC" w14:textId="0D80D6B6" w:rsidR="008B2D23" w:rsidRPr="00757988" w:rsidRDefault="00C605FD" w:rsidP="003300E0">
      <w:pPr>
        <w:spacing w:line="360" w:lineRule="auto"/>
        <w:jc w:val="both"/>
        <w:rPr>
          <w:rFonts w:cstheme="minorHAnsi"/>
          <w:szCs w:val="24"/>
        </w:rPr>
      </w:pPr>
      <w:r w:rsidRPr="00757988">
        <w:rPr>
          <w:rFonts w:cstheme="minorHAnsi"/>
          <w:szCs w:val="24"/>
          <w:vertAlign w:val="superscript"/>
        </w:rPr>
        <w:t>2</w:t>
      </w:r>
      <w:r w:rsidR="000D2F88" w:rsidRPr="00757988">
        <w:rPr>
          <w:rFonts w:cstheme="minorHAnsi"/>
          <w:szCs w:val="24"/>
        </w:rPr>
        <w:t>Department of Microbes, Infection and Microbiomes</w:t>
      </w:r>
      <w:r w:rsidR="003300E0" w:rsidRPr="00757988">
        <w:rPr>
          <w:rFonts w:cstheme="minorHAnsi"/>
          <w:szCs w:val="24"/>
        </w:rPr>
        <w:t xml:space="preserve">, </w:t>
      </w:r>
      <w:r w:rsidR="000D2F88" w:rsidRPr="00757988">
        <w:rPr>
          <w:rFonts w:cstheme="minorHAnsi"/>
          <w:szCs w:val="24"/>
        </w:rPr>
        <w:t xml:space="preserve">School of Infection, Inflammation and Immunity, </w:t>
      </w:r>
      <w:r w:rsidR="003300E0" w:rsidRPr="00757988">
        <w:rPr>
          <w:rFonts w:cstheme="minorHAnsi"/>
          <w:szCs w:val="24"/>
        </w:rPr>
        <w:t>University of Birmingham</w:t>
      </w:r>
      <w:r w:rsidR="00312145" w:rsidRPr="00757988">
        <w:rPr>
          <w:rFonts w:cstheme="minorHAnsi"/>
          <w:szCs w:val="24"/>
        </w:rPr>
        <w:t>, UK</w:t>
      </w:r>
    </w:p>
    <w:p w14:paraId="5B758243" w14:textId="6D79463B" w:rsidR="0071226B" w:rsidRDefault="008B2D23" w:rsidP="005945A7">
      <w:pPr>
        <w:spacing w:line="360" w:lineRule="auto"/>
        <w:jc w:val="both"/>
        <w:rPr>
          <w:rFonts w:cstheme="minorHAnsi"/>
          <w:szCs w:val="24"/>
        </w:rPr>
      </w:pPr>
      <w:r w:rsidRPr="00757988">
        <w:rPr>
          <w:rFonts w:cstheme="minorHAnsi"/>
          <w:szCs w:val="24"/>
          <w:vertAlign w:val="superscript"/>
        </w:rPr>
        <w:t>3</w:t>
      </w:r>
      <w:r w:rsidR="0071226B" w:rsidRPr="00757988">
        <w:rPr>
          <w:rFonts w:cstheme="minorHAnsi"/>
          <w:szCs w:val="24"/>
        </w:rPr>
        <w:t>NIHR Southampton Biomedical Research Centre, University Hospital</w:t>
      </w:r>
      <w:r w:rsidR="00375044" w:rsidRPr="00757988">
        <w:rPr>
          <w:rFonts w:cstheme="minorHAnsi"/>
          <w:szCs w:val="24"/>
        </w:rPr>
        <w:t>s</w:t>
      </w:r>
      <w:r w:rsidR="0071226B" w:rsidRPr="00757988">
        <w:rPr>
          <w:rFonts w:cstheme="minorHAnsi"/>
          <w:szCs w:val="24"/>
        </w:rPr>
        <w:t xml:space="preserve"> Southampton</w:t>
      </w:r>
      <w:r w:rsidR="00375044" w:rsidRPr="00757988">
        <w:rPr>
          <w:rFonts w:cstheme="minorHAnsi"/>
          <w:szCs w:val="24"/>
        </w:rPr>
        <w:t xml:space="preserve"> NHS Foundation Trust</w:t>
      </w:r>
      <w:r w:rsidR="0071226B" w:rsidRPr="00757988">
        <w:rPr>
          <w:rFonts w:cstheme="minorHAnsi"/>
          <w:szCs w:val="24"/>
        </w:rPr>
        <w:t>, UK</w:t>
      </w:r>
    </w:p>
    <w:p w14:paraId="6E613566" w14:textId="77777777" w:rsidR="00757988" w:rsidRDefault="00757988" w:rsidP="005945A7">
      <w:pPr>
        <w:spacing w:line="360" w:lineRule="auto"/>
        <w:jc w:val="both"/>
        <w:rPr>
          <w:rFonts w:cstheme="minorHAnsi"/>
          <w:szCs w:val="24"/>
        </w:rPr>
      </w:pPr>
    </w:p>
    <w:p w14:paraId="6B07AD98" w14:textId="77777777" w:rsidR="00757988" w:rsidRPr="00757988" w:rsidRDefault="00757988" w:rsidP="00757988">
      <w:pPr>
        <w:spacing w:line="360" w:lineRule="auto"/>
        <w:jc w:val="both"/>
        <w:rPr>
          <w:rFonts w:cstheme="minorHAnsi"/>
          <w:szCs w:val="24"/>
        </w:rPr>
      </w:pPr>
      <w:r w:rsidRPr="00757988">
        <w:rPr>
          <w:rFonts w:cstheme="minorHAnsi"/>
          <w:szCs w:val="24"/>
        </w:rPr>
        <w:t>#Corresponding author:</w:t>
      </w:r>
    </w:p>
    <w:p w14:paraId="209B7F74" w14:textId="77777777" w:rsidR="00757988" w:rsidRPr="00757988" w:rsidRDefault="00757988" w:rsidP="00757988">
      <w:pPr>
        <w:spacing w:line="360" w:lineRule="auto"/>
        <w:jc w:val="both"/>
        <w:rPr>
          <w:rFonts w:cstheme="minorHAnsi"/>
          <w:szCs w:val="24"/>
        </w:rPr>
      </w:pPr>
      <w:r w:rsidRPr="00757988">
        <w:rPr>
          <w:rFonts w:cstheme="minorHAnsi"/>
          <w:szCs w:val="24"/>
        </w:rPr>
        <w:t xml:space="preserve">Karl Staples </w:t>
      </w:r>
    </w:p>
    <w:p w14:paraId="087559E3" w14:textId="77777777" w:rsidR="00757988" w:rsidRPr="00757988" w:rsidRDefault="00757988" w:rsidP="00757988">
      <w:pPr>
        <w:spacing w:line="360" w:lineRule="auto"/>
        <w:jc w:val="both"/>
        <w:rPr>
          <w:rFonts w:cstheme="minorHAnsi"/>
          <w:szCs w:val="24"/>
        </w:rPr>
      </w:pPr>
      <w:r w:rsidRPr="00757988">
        <w:rPr>
          <w:rFonts w:cstheme="minorHAnsi"/>
          <w:szCs w:val="24"/>
        </w:rPr>
        <w:t>k.staples@soton.ac.uk</w:t>
      </w:r>
    </w:p>
    <w:p w14:paraId="20229DAD" w14:textId="77777777" w:rsidR="00757988" w:rsidRPr="00757988" w:rsidRDefault="00757988" w:rsidP="005945A7">
      <w:pPr>
        <w:spacing w:line="360" w:lineRule="auto"/>
        <w:jc w:val="both"/>
        <w:rPr>
          <w:rFonts w:cstheme="minorHAnsi"/>
          <w:szCs w:val="24"/>
        </w:rPr>
      </w:pPr>
    </w:p>
    <w:p w14:paraId="48940FBB" w14:textId="77777777" w:rsidR="00E400D4" w:rsidRPr="00757988" w:rsidRDefault="00E400D4" w:rsidP="00F47C9E">
      <w:pPr>
        <w:spacing w:line="360" w:lineRule="auto"/>
        <w:jc w:val="both"/>
        <w:rPr>
          <w:rFonts w:cstheme="minorHAnsi"/>
          <w:szCs w:val="24"/>
        </w:rPr>
      </w:pPr>
    </w:p>
    <w:p w14:paraId="7EBA60FF" w14:textId="39981DE6" w:rsidR="00F47C9E" w:rsidRPr="00757988" w:rsidRDefault="00F47C9E" w:rsidP="00A3147F">
      <w:pPr>
        <w:spacing w:line="360" w:lineRule="auto"/>
        <w:jc w:val="both"/>
        <w:rPr>
          <w:rFonts w:cstheme="minorHAnsi"/>
          <w:szCs w:val="24"/>
        </w:rPr>
      </w:pPr>
    </w:p>
    <w:p w14:paraId="060C51F5" w14:textId="7F2C3509" w:rsidR="0071226B" w:rsidRPr="00757988" w:rsidRDefault="0071226B" w:rsidP="00F44666">
      <w:pPr>
        <w:pStyle w:val="Heading1"/>
      </w:pPr>
      <w:r w:rsidRPr="00757988">
        <w:br w:type="column"/>
      </w:r>
      <w:r w:rsidRPr="00757988">
        <w:lastRenderedPageBreak/>
        <w:t>Abstract</w:t>
      </w:r>
    </w:p>
    <w:p w14:paraId="6ECF51E0" w14:textId="50AE2668" w:rsidR="00636E05" w:rsidRPr="00757988" w:rsidRDefault="001E52B6" w:rsidP="008F0EAF">
      <w:pPr>
        <w:spacing w:line="480" w:lineRule="auto"/>
        <w:jc w:val="both"/>
        <w:rPr>
          <w:rFonts w:cstheme="minorHAnsi"/>
          <w:szCs w:val="24"/>
        </w:rPr>
      </w:pPr>
      <w:r w:rsidRPr="00757988">
        <w:rPr>
          <w:rFonts w:cstheme="minorHAnsi"/>
          <w:b/>
          <w:bCs/>
          <w:szCs w:val="24"/>
        </w:rPr>
        <w:t>Introduction:</w:t>
      </w:r>
      <w:r w:rsidRPr="00757988">
        <w:rPr>
          <w:rFonts w:cstheme="minorHAnsi"/>
          <w:szCs w:val="24"/>
        </w:rPr>
        <w:t xml:space="preserve"> </w:t>
      </w:r>
      <w:r w:rsidR="00636E05" w:rsidRPr="00757988">
        <w:rPr>
          <w:rFonts w:cstheme="minorHAnsi"/>
          <w:szCs w:val="24"/>
        </w:rPr>
        <w:t xml:space="preserve">Overgrowth and </w:t>
      </w:r>
      <w:r w:rsidR="00757988" w:rsidRPr="00757988">
        <w:rPr>
          <w:rFonts w:cstheme="minorHAnsi"/>
          <w:szCs w:val="24"/>
        </w:rPr>
        <w:t>colonization</w:t>
      </w:r>
      <w:r w:rsidR="00636E05" w:rsidRPr="00757988">
        <w:rPr>
          <w:rFonts w:cstheme="minorHAnsi"/>
          <w:szCs w:val="24"/>
        </w:rPr>
        <w:t xml:space="preserve"> by non-typeable </w:t>
      </w:r>
      <w:proofErr w:type="spellStart"/>
      <w:r w:rsidR="00636E05" w:rsidRPr="00757988">
        <w:rPr>
          <w:rFonts w:cstheme="minorHAnsi"/>
          <w:i/>
          <w:iCs/>
          <w:szCs w:val="24"/>
        </w:rPr>
        <w:t>Haemophilus</w:t>
      </w:r>
      <w:proofErr w:type="spellEnd"/>
      <w:r w:rsidR="00636E05" w:rsidRPr="00757988">
        <w:rPr>
          <w:rFonts w:cstheme="minorHAnsi"/>
          <w:i/>
          <w:iCs/>
          <w:szCs w:val="24"/>
        </w:rPr>
        <w:t xml:space="preserve"> influenzae</w:t>
      </w:r>
      <w:r w:rsidR="00636E05" w:rsidRPr="00757988">
        <w:rPr>
          <w:rFonts w:cstheme="minorHAnsi"/>
          <w:szCs w:val="24"/>
        </w:rPr>
        <w:t xml:space="preserve"> (</w:t>
      </w:r>
      <w:proofErr w:type="spellStart"/>
      <w:r w:rsidR="00636E05" w:rsidRPr="00757988">
        <w:rPr>
          <w:rFonts w:cstheme="minorHAnsi"/>
          <w:szCs w:val="24"/>
        </w:rPr>
        <w:t>NTHi</w:t>
      </w:r>
      <w:proofErr w:type="spellEnd"/>
      <w:r w:rsidR="00636E05" w:rsidRPr="00757988">
        <w:rPr>
          <w:rFonts w:cstheme="minorHAnsi"/>
          <w:szCs w:val="24"/>
        </w:rPr>
        <w:t xml:space="preserve">) </w:t>
      </w:r>
      <w:proofErr w:type="gramStart"/>
      <w:r w:rsidR="00636E05" w:rsidRPr="00757988">
        <w:rPr>
          <w:rFonts w:cstheme="minorHAnsi"/>
          <w:szCs w:val="24"/>
        </w:rPr>
        <w:t>is</w:t>
      </w:r>
      <w:proofErr w:type="gramEnd"/>
      <w:r w:rsidR="00636E05" w:rsidRPr="00757988">
        <w:rPr>
          <w:rFonts w:cstheme="minorHAnsi"/>
          <w:szCs w:val="24"/>
        </w:rPr>
        <w:t xml:space="preserve"> a common feature of increasing disease severity, treatment resistance and increased susceptibility to disease exacerbations across </w:t>
      </w:r>
      <w:r w:rsidR="00000E80" w:rsidRPr="00757988">
        <w:rPr>
          <w:rFonts w:cstheme="minorHAnsi"/>
          <w:szCs w:val="24"/>
        </w:rPr>
        <w:t xml:space="preserve">chronic </w:t>
      </w:r>
      <w:r w:rsidR="009E646A" w:rsidRPr="00757988">
        <w:rPr>
          <w:rFonts w:cstheme="minorHAnsi"/>
          <w:szCs w:val="24"/>
        </w:rPr>
        <w:t xml:space="preserve">airways </w:t>
      </w:r>
      <w:r w:rsidR="00000E80" w:rsidRPr="00757988">
        <w:rPr>
          <w:rFonts w:cstheme="minorHAnsi"/>
          <w:szCs w:val="24"/>
        </w:rPr>
        <w:t>diseases (C</w:t>
      </w:r>
      <w:r w:rsidR="009E646A" w:rsidRPr="00757988">
        <w:rPr>
          <w:rFonts w:cstheme="minorHAnsi"/>
          <w:szCs w:val="24"/>
        </w:rPr>
        <w:t>A</w:t>
      </w:r>
      <w:r w:rsidR="00000E80" w:rsidRPr="00757988">
        <w:rPr>
          <w:rFonts w:cstheme="minorHAnsi"/>
          <w:szCs w:val="24"/>
        </w:rPr>
        <w:t>Ds)</w:t>
      </w:r>
      <w:r w:rsidR="0094282A" w:rsidRPr="00757988">
        <w:rPr>
          <w:rFonts w:cstheme="minorHAnsi"/>
          <w:szCs w:val="24"/>
        </w:rPr>
        <w:t>.</w:t>
      </w:r>
      <w:r w:rsidR="00F44666" w:rsidRPr="00757988">
        <w:rPr>
          <w:rFonts w:cstheme="minorHAnsi"/>
          <w:szCs w:val="24"/>
        </w:rPr>
        <w:t xml:space="preserve"> </w:t>
      </w:r>
      <w:r w:rsidR="009101FE" w:rsidRPr="00757988">
        <w:rPr>
          <w:rFonts w:cstheme="minorHAnsi"/>
          <w:szCs w:val="24"/>
        </w:rPr>
        <w:t xml:space="preserve">Whether </w:t>
      </w:r>
      <w:proofErr w:type="spellStart"/>
      <w:r w:rsidR="00F44666" w:rsidRPr="00757988">
        <w:rPr>
          <w:rFonts w:cstheme="minorHAnsi"/>
          <w:szCs w:val="24"/>
        </w:rPr>
        <w:t>NTHi</w:t>
      </w:r>
      <w:proofErr w:type="spellEnd"/>
      <w:r w:rsidR="00451175" w:rsidRPr="00757988">
        <w:rPr>
          <w:rFonts w:cstheme="minorHAnsi"/>
          <w:szCs w:val="24"/>
        </w:rPr>
        <w:t xml:space="preserve"> is a driver of respiratory disease or </w:t>
      </w:r>
      <w:r w:rsidR="00807144" w:rsidRPr="00757988">
        <w:rPr>
          <w:rFonts w:cstheme="minorHAnsi"/>
          <w:szCs w:val="24"/>
        </w:rPr>
        <w:t xml:space="preserve">reflects that </w:t>
      </w:r>
      <w:r w:rsidR="00180E1C" w:rsidRPr="00757988">
        <w:rPr>
          <w:rFonts w:cstheme="minorHAnsi"/>
          <w:szCs w:val="24"/>
        </w:rPr>
        <w:t xml:space="preserve">the damaged airway has become a permissive environment for growth </w:t>
      </w:r>
      <w:r w:rsidR="00176228" w:rsidRPr="00757988">
        <w:rPr>
          <w:rFonts w:cstheme="minorHAnsi"/>
          <w:szCs w:val="24"/>
        </w:rPr>
        <w:t>remains to be proven.</w:t>
      </w:r>
    </w:p>
    <w:p w14:paraId="7A2AB2FC" w14:textId="742112E2" w:rsidR="001E52B6" w:rsidRPr="00757988" w:rsidRDefault="001E52B6" w:rsidP="008F0EAF">
      <w:pPr>
        <w:spacing w:line="480" w:lineRule="auto"/>
        <w:jc w:val="both"/>
        <w:rPr>
          <w:rFonts w:cstheme="minorHAnsi"/>
          <w:szCs w:val="24"/>
        </w:rPr>
      </w:pPr>
      <w:r w:rsidRPr="00757988">
        <w:rPr>
          <w:rFonts w:cstheme="minorHAnsi"/>
          <w:b/>
          <w:bCs/>
          <w:szCs w:val="24"/>
        </w:rPr>
        <w:t>Areas covered:</w:t>
      </w:r>
      <w:r w:rsidRPr="00757988">
        <w:rPr>
          <w:rFonts w:cstheme="minorHAnsi"/>
          <w:szCs w:val="24"/>
        </w:rPr>
        <w:t xml:space="preserve"> </w:t>
      </w:r>
      <w:r w:rsidR="00443991" w:rsidRPr="00757988">
        <w:rPr>
          <w:rFonts w:cstheme="minorHAnsi"/>
          <w:szCs w:val="24"/>
        </w:rPr>
        <w:t>In this review, w</w:t>
      </w:r>
      <w:r w:rsidR="00157721" w:rsidRPr="00757988">
        <w:rPr>
          <w:rFonts w:cstheme="minorHAnsi"/>
          <w:szCs w:val="24"/>
        </w:rPr>
        <w:t xml:space="preserve">e discuss the potential roles of </w:t>
      </w:r>
      <w:r w:rsidR="000C15A5" w:rsidRPr="00757988">
        <w:rPr>
          <w:rFonts w:cstheme="minorHAnsi"/>
          <w:szCs w:val="24"/>
        </w:rPr>
        <w:t>hypermutation</w:t>
      </w:r>
      <w:r w:rsidR="00573D8D" w:rsidRPr="00757988">
        <w:rPr>
          <w:rFonts w:cstheme="minorHAnsi"/>
          <w:szCs w:val="24"/>
        </w:rPr>
        <w:t>,</w:t>
      </w:r>
      <w:r w:rsidR="000C15A5" w:rsidRPr="00757988">
        <w:rPr>
          <w:rFonts w:cstheme="minorHAnsi"/>
          <w:szCs w:val="24"/>
        </w:rPr>
        <w:t xml:space="preserve"> </w:t>
      </w:r>
      <w:r w:rsidR="00157721" w:rsidRPr="00757988">
        <w:rPr>
          <w:rFonts w:cstheme="minorHAnsi"/>
          <w:szCs w:val="24"/>
        </w:rPr>
        <w:t>biofilm formation</w:t>
      </w:r>
      <w:r w:rsidR="00573D8D" w:rsidRPr="00757988">
        <w:rPr>
          <w:rFonts w:cstheme="minorHAnsi"/>
          <w:szCs w:val="24"/>
        </w:rPr>
        <w:t xml:space="preserve"> and </w:t>
      </w:r>
      <w:r w:rsidR="00DC40B4" w:rsidRPr="00757988">
        <w:rPr>
          <w:rFonts w:cstheme="minorHAnsi"/>
          <w:szCs w:val="24"/>
        </w:rPr>
        <w:t>intrace</w:t>
      </w:r>
      <w:r w:rsidR="009B7619" w:rsidRPr="00757988">
        <w:rPr>
          <w:rFonts w:cstheme="minorHAnsi"/>
          <w:szCs w:val="24"/>
        </w:rPr>
        <w:t xml:space="preserve">llular living in allowing </w:t>
      </w:r>
      <w:proofErr w:type="spellStart"/>
      <w:r w:rsidR="00322B63" w:rsidRPr="00757988">
        <w:rPr>
          <w:rFonts w:cstheme="minorHAnsi"/>
          <w:szCs w:val="24"/>
        </w:rPr>
        <w:t>NTHi</w:t>
      </w:r>
      <w:proofErr w:type="spellEnd"/>
      <w:r w:rsidR="009B7619" w:rsidRPr="00757988">
        <w:rPr>
          <w:rFonts w:cstheme="minorHAnsi"/>
          <w:szCs w:val="24"/>
        </w:rPr>
        <w:t xml:space="preserve"> to </w:t>
      </w:r>
      <w:r w:rsidR="0049076D" w:rsidRPr="00757988">
        <w:rPr>
          <w:rFonts w:cstheme="minorHAnsi"/>
          <w:szCs w:val="24"/>
        </w:rPr>
        <w:t xml:space="preserve">adapt to living in the </w:t>
      </w:r>
      <w:r w:rsidR="00443991" w:rsidRPr="00757988">
        <w:rPr>
          <w:rFonts w:cstheme="minorHAnsi"/>
          <w:szCs w:val="24"/>
        </w:rPr>
        <w:t xml:space="preserve">lungs of </w:t>
      </w:r>
      <w:r w:rsidR="001A7A08" w:rsidRPr="00757988">
        <w:rPr>
          <w:rFonts w:cstheme="minorHAnsi"/>
          <w:szCs w:val="24"/>
        </w:rPr>
        <w:t xml:space="preserve">individuals </w:t>
      </w:r>
      <w:r w:rsidR="00443991" w:rsidRPr="00757988">
        <w:rPr>
          <w:rFonts w:cstheme="minorHAnsi"/>
          <w:szCs w:val="24"/>
        </w:rPr>
        <w:t xml:space="preserve">with </w:t>
      </w:r>
      <w:r w:rsidR="00FE4798" w:rsidRPr="00757988">
        <w:rPr>
          <w:rFonts w:cstheme="minorHAnsi"/>
          <w:szCs w:val="24"/>
        </w:rPr>
        <w:t>CAD</w:t>
      </w:r>
      <w:r w:rsidR="00443991" w:rsidRPr="00757988">
        <w:rPr>
          <w:rFonts w:cstheme="minorHAnsi"/>
          <w:szCs w:val="24"/>
        </w:rPr>
        <w:t>s. Furthermore, we</w:t>
      </w:r>
      <w:r w:rsidR="000C15A5" w:rsidRPr="00757988">
        <w:rPr>
          <w:rFonts w:cstheme="minorHAnsi"/>
          <w:szCs w:val="24"/>
        </w:rPr>
        <w:t xml:space="preserve"> </w:t>
      </w:r>
      <w:r w:rsidR="00E54059" w:rsidRPr="00757988">
        <w:rPr>
          <w:rFonts w:cstheme="minorHAnsi"/>
          <w:szCs w:val="24"/>
        </w:rPr>
        <w:t xml:space="preserve">also highlight </w:t>
      </w:r>
      <w:r w:rsidR="00F037F8" w:rsidRPr="00757988">
        <w:rPr>
          <w:rFonts w:cstheme="minorHAnsi"/>
          <w:szCs w:val="24"/>
        </w:rPr>
        <w:t>immunological, structural and mucosal</w:t>
      </w:r>
      <w:r w:rsidR="00ED2C58" w:rsidRPr="00757988">
        <w:rPr>
          <w:rFonts w:cstheme="minorHAnsi"/>
          <w:szCs w:val="24"/>
        </w:rPr>
        <w:t xml:space="preserve"> </w:t>
      </w:r>
      <w:r w:rsidR="00E54059" w:rsidRPr="00757988">
        <w:rPr>
          <w:rFonts w:cstheme="minorHAnsi"/>
          <w:szCs w:val="24"/>
        </w:rPr>
        <w:t>changes in the lungs themselves that</w:t>
      </w:r>
      <w:r w:rsidR="008714A5" w:rsidRPr="00757988">
        <w:rPr>
          <w:rFonts w:cstheme="minorHAnsi"/>
          <w:szCs w:val="24"/>
        </w:rPr>
        <w:t xml:space="preserve"> can create a permissive niche for</w:t>
      </w:r>
      <w:r w:rsidR="00F045EA" w:rsidRPr="00757988">
        <w:rPr>
          <w:rFonts w:cstheme="minorHAnsi"/>
          <w:szCs w:val="24"/>
        </w:rPr>
        <w:t xml:space="preserve"> </w:t>
      </w:r>
      <w:proofErr w:type="spellStart"/>
      <w:r w:rsidR="00F045EA" w:rsidRPr="00757988">
        <w:rPr>
          <w:rFonts w:cstheme="minorHAnsi"/>
          <w:szCs w:val="24"/>
        </w:rPr>
        <w:t>NTHi</w:t>
      </w:r>
      <w:proofErr w:type="spellEnd"/>
      <w:r w:rsidR="00F045EA" w:rsidRPr="00757988">
        <w:rPr>
          <w:rFonts w:cstheme="minorHAnsi"/>
          <w:szCs w:val="24"/>
        </w:rPr>
        <w:t xml:space="preserve"> </w:t>
      </w:r>
      <w:r w:rsidR="00757988" w:rsidRPr="00757988">
        <w:rPr>
          <w:rFonts w:cstheme="minorHAnsi"/>
          <w:szCs w:val="24"/>
        </w:rPr>
        <w:t>colonization</w:t>
      </w:r>
      <w:r w:rsidR="00F045EA" w:rsidRPr="00757988">
        <w:rPr>
          <w:rFonts w:cstheme="minorHAnsi"/>
          <w:szCs w:val="24"/>
        </w:rPr>
        <w:t>.</w:t>
      </w:r>
      <w:r w:rsidR="0070553A" w:rsidRPr="00757988">
        <w:rPr>
          <w:rFonts w:cstheme="minorHAnsi"/>
          <w:szCs w:val="24"/>
        </w:rPr>
        <w:t xml:space="preserve"> </w:t>
      </w:r>
      <w:r w:rsidR="00CD6F3D" w:rsidRPr="00757988">
        <w:rPr>
          <w:rFonts w:cstheme="minorHAnsi"/>
          <w:szCs w:val="24"/>
        </w:rPr>
        <w:t xml:space="preserve">Given the significance of the host-pathogen interaction in </w:t>
      </w:r>
      <w:r w:rsidR="001A7A08" w:rsidRPr="00757988">
        <w:rPr>
          <w:rFonts w:cstheme="minorHAnsi"/>
          <w:szCs w:val="24"/>
        </w:rPr>
        <w:t xml:space="preserve">the pathophysiology of </w:t>
      </w:r>
      <w:r w:rsidR="00FE4798" w:rsidRPr="00757988">
        <w:rPr>
          <w:rFonts w:cstheme="minorHAnsi"/>
          <w:szCs w:val="24"/>
        </w:rPr>
        <w:t>CAD</w:t>
      </w:r>
      <w:r w:rsidR="006A57BB" w:rsidRPr="00757988">
        <w:rPr>
          <w:rFonts w:cstheme="minorHAnsi"/>
          <w:szCs w:val="24"/>
        </w:rPr>
        <w:t>s</w:t>
      </w:r>
      <w:r w:rsidR="00663D11" w:rsidRPr="00757988">
        <w:rPr>
          <w:rFonts w:cstheme="minorHAnsi"/>
          <w:szCs w:val="24"/>
        </w:rPr>
        <w:t>, w</w:t>
      </w:r>
      <w:r w:rsidR="00146BAC" w:rsidRPr="00757988">
        <w:rPr>
          <w:rFonts w:cstheme="minorHAnsi"/>
          <w:szCs w:val="24"/>
        </w:rPr>
        <w:t xml:space="preserve">e also consider </w:t>
      </w:r>
      <w:r w:rsidR="002C0708" w:rsidRPr="00757988">
        <w:rPr>
          <w:rFonts w:cstheme="minorHAnsi"/>
          <w:szCs w:val="24"/>
        </w:rPr>
        <w:t xml:space="preserve">which </w:t>
      </w:r>
      <w:proofErr w:type="gramStart"/>
      <w:r w:rsidR="00EE0968" w:rsidRPr="00757988">
        <w:rPr>
          <w:rFonts w:cstheme="minorHAnsi"/>
          <w:szCs w:val="24"/>
        </w:rPr>
        <w:t>host</w:t>
      </w:r>
      <w:proofErr w:type="gramEnd"/>
      <w:r w:rsidR="00EE0968" w:rsidRPr="00757988">
        <w:rPr>
          <w:rFonts w:cstheme="minorHAnsi"/>
          <w:szCs w:val="24"/>
        </w:rPr>
        <w:t xml:space="preserve"> and bacterial mechanisms </w:t>
      </w:r>
      <w:r w:rsidR="001A7A08" w:rsidRPr="00757988">
        <w:rPr>
          <w:rFonts w:cstheme="minorHAnsi"/>
          <w:szCs w:val="24"/>
        </w:rPr>
        <w:t>may serve as potential targets for</w:t>
      </w:r>
      <w:r w:rsidR="00EE0968" w:rsidRPr="00757988">
        <w:rPr>
          <w:rFonts w:cstheme="minorHAnsi"/>
          <w:szCs w:val="24"/>
        </w:rPr>
        <w:t xml:space="preserve"> novel therapeutic</w:t>
      </w:r>
      <w:r w:rsidR="001A7A08" w:rsidRPr="00757988">
        <w:rPr>
          <w:rFonts w:cstheme="minorHAnsi"/>
          <w:szCs w:val="24"/>
        </w:rPr>
        <w:t>s</w:t>
      </w:r>
      <w:r w:rsidR="00EE0968" w:rsidRPr="00757988">
        <w:rPr>
          <w:rFonts w:cstheme="minorHAnsi"/>
          <w:szCs w:val="24"/>
        </w:rPr>
        <w:t>.</w:t>
      </w:r>
      <w:r w:rsidR="00FF2F15" w:rsidRPr="00757988">
        <w:rPr>
          <w:rFonts w:cstheme="minorHAnsi"/>
          <w:szCs w:val="24"/>
        </w:rPr>
        <w:t xml:space="preserve">  </w:t>
      </w:r>
      <w:r w:rsidR="00DF1D07" w:rsidRPr="00757988">
        <w:rPr>
          <w:rFonts w:cstheme="minorHAnsi"/>
          <w:szCs w:val="24"/>
        </w:rPr>
        <w:t xml:space="preserve">To achieve </w:t>
      </w:r>
      <w:proofErr w:type="gramStart"/>
      <w:r w:rsidR="00DF1D07" w:rsidRPr="00757988">
        <w:rPr>
          <w:rFonts w:cstheme="minorHAnsi"/>
          <w:szCs w:val="24"/>
        </w:rPr>
        <w:t>this</w:t>
      </w:r>
      <w:proofErr w:type="gramEnd"/>
      <w:r w:rsidR="00DF1D07" w:rsidRPr="00757988">
        <w:rPr>
          <w:rFonts w:cstheme="minorHAnsi"/>
          <w:szCs w:val="24"/>
        </w:rPr>
        <w:t xml:space="preserve"> we performed a comprehensive literature search through PubMed to identify studies reporting on </w:t>
      </w:r>
      <w:proofErr w:type="spellStart"/>
      <w:r w:rsidR="00DF1D07" w:rsidRPr="00757988">
        <w:rPr>
          <w:rFonts w:cstheme="minorHAnsi"/>
          <w:szCs w:val="24"/>
        </w:rPr>
        <w:t>NTHi</w:t>
      </w:r>
      <w:proofErr w:type="spellEnd"/>
      <w:r w:rsidR="00DF1D07" w:rsidRPr="00757988">
        <w:rPr>
          <w:rFonts w:cstheme="minorHAnsi"/>
          <w:szCs w:val="24"/>
        </w:rPr>
        <w:t xml:space="preserve"> in chronic airways diseases published up to 31 November 2025.</w:t>
      </w:r>
    </w:p>
    <w:p w14:paraId="53215E63" w14:textId="64698DD2" w:rsidR="001E52B6" w:rsidRPr="00757988" w:rsidRDefault="001E52B6" w:rsidP="008F0EAF">
      <w:pPr>
        <w:spacing w:line="480" w:lineRule="auto"/>
        <w:jc w:val="both"/>
        <w:rPr>
          <w:rFonts w:cstheme="minorHAnsi"/>
          <w:szCs w:val="24"/>
        </w:rPr>
      </w:pPr>
      <w:r w:rsidRPr="00757988">
        <w:rPr>
          <w:rFonts w:cstheme="minorHAnsi"/>
          <w:b/>
          <w:bCs/>
          <w:szCs w:val="24"/>
        </w:rPr>
        <w:t>Expert opinion:</w:t>
      </w:r>
      <w:r w:rsidRPr="00757988">
        <w:rPr>
          <w:rFonts w:cstheme="minorHAnsi"/>
          <w:szCs w:val="24"/>
        </w:rPr>
        <w:t xml:space="preserve"> </w:t>
      </w:r>
      <w:r w:rsidR="00815206" w:rsidRPr="00757988">
        <w:rPr>
          <w:rFonts w:cstheme="minorHAnsi"/>
          <w:szCs w:val="24"/>
        </w:rPr>
        <w:t>A deeper understanding of the</w:t>
      </w:r>
      <w:r w:rsidR="006A57BB" w:rsidRPr="00757988">
        <w:rPr>
          <w:rFonts w:cstheme="minorHAnsi"/>
          <w:szCs w:val="24"/>
        </w:rPr>
        <w:t xml:space="preserve"> dynamic</w:t>
      </w:r>
      <w:r w:rsidR="00815206" w:rsidRPr="00757988">
        <w:rPr>
          <w:rFonts w:cstheme="minorHAnsi"/>
          <w:szCs w:val="24"/>
        </w:rPr>
        <w:t xml:space="preserve"> interactions between </w:t>
      </w:r>
      <w:proofErr w:type="spellStart"/>
      <w:r w:rsidR="00815206" w:rsidRPr="00757988">
        <w:rPr>
          <w:rFonts w:cstheme="minorHAnsi"/>
          <w:szCs w:val="24"/>
        </w:rPr>
        <w:t>NTHi</w:t>
      </w:r>
      <w:proofErr w:type="spellEnd"/>
      <w:r w:rsidR="00815206" w:rsidRPr="00757988">
        <w:rPr>
          <w:rFonts w:cstheme="minorHAnsi"/>
          <w:szCs w:val="24"/>
        </w:rPr>
        <w:t xml:space="preserve"> and </w:t>
      </w:r>
      <w:r w:rsidR="00307B3D" w:rsidRPr="00757988">
        <w:rPr>
          <w:rFonts w:cstheme="minorHAnsi"/>
          <w:szCs w:val="24"/>
        </w:rPr>
        <w:t xml:space="preserve">the diseased airway may help identify </w:t>
      </w:r>
      <w:r w:rsidR="000F411E" w:rsidRPr="00757988">
        <w:rPr>
          <w:rFonts w:cstheme="minorHAnsi"/>
          <w:szCs w:val="24"/>
        </w:rPr>
        <w:t>novel diagnostic and therapeutic</w:t>
      </w:r>
      <w:r w:rsidR="001A7A08" w:rsidRPr="00757988">
        <w:rPr>
          <w:rFonts w:cstheme="minorHAnsi"/>
          <w:szCs w:val="24"/>
        </w:rPr>
        <w:t xml:space="preserve"> intervention</w:t>
      </w:r>
      <w:r w:rsidR="009250C8" w:rsidRPr="00757988">
        <w:rPr>
          <w:rFonts w:cstheme="minorHAnsi"/>
          <w:szCs w:val="24"/>
        </w:rPr>
        <w:t>s</w:t>
      </w:r>
      <w:r w:rsidR="00D51BE2" w:rsidRPr="00757988">
        <w:rPr>
          <w:rFonts w:cstheme="minorHAnsi"/>
          <w:szCs w:val="24"/>
        </w:rPr>
        <w:t xml:space="preserve"> that can be </w:t>
      </w:r>
      <w:r w:rsidR="000448A1" w:rsidRPr="00757988">
        <w:rPr>
          <w:rFonts w:cstheme="minorHAnsi"/>
          <w:szCs w:val="24"/>
        </w:rPr>
        <w:t>effective</w:t>
      </w:r>
      <w:r w:rsidR="00D51BE2" w:rsidRPr="00757988">
        <w:rPr>
          <w:rFonts w:cstheme="minorHAnsi"/>
          <w:szCs w:val="24"/>
        </w:rPr>
        <w:t xml:space="preserve"> across multiple </w:t>
      </w:r>
      <w:r w:rsidR="00FE4798" w:rsidRPr="00757988">
        <w:rPr>
          <w:rFonts w:cstheme="minorHAnsi"/>
          <w:szCs w:val="24"/>
        </w:rPr>
        <w:t>CAD</w:t>
      </w:r>
      <w:r w:rsidR="000448A1" w:rsidRPr="00757988">
        <w:rPr>
          <w:rFonts w:cstheme="minorHAnsi"/>
          <w:szCs w:val="24"/>
        </w:rPr>
        <w:t>s.</w:t>
      </w:r>
    </w:p>
    <w:p w14:paraId="3F20300D" w14:textId="70CA7015" w:rsidR="008328C6" w:rsidRPr="00757988" w:rsidRDefault="0071226B" w:rsidP="00636E05">
      <w:pPr>
        <w:spacing w:line="360" w:lineRule="auto"/>
        <w:jc w:val="both"/>
        <w:rPr>
          <w:rFonts w:cstheme="minorHAnsi"/>
          <w:bCs/>
          <w:szCs w:val="24"/>
        </w:rPr>
      </w:pPr>
      <w:bookmarkStart w:id="0" w:name="_Hlk216184273"/>
      <w:r w:rsidRPr="00757988">
        <w:rPr>
          <w:rFonts w:cstheme="minorHAnsi"/>
          <w:b/>
          <w:szCs w:val="24"/>
        </w:rPr>
        <w:t xml:space="preserve">Keywords: </w:t>
      </w:r>
      <w:r w:rsidR="00312145" w:rsidRPr="00757988">
        <w:rPr>
          <w:rFonts w:cstheme="minorHAnsi"/>
          <w:bCs/>
          <w:szCs w:val="24"/>
        </w:rPr>
        <w:t>Asthma, Bronchiect</w:t>
      </w:r>
      <w:r w:rsidR="0048265F" w:rsidRPr="00757988">
        <w:rPr>
          <w:rFonts w:cstheme="minorHAnsi"/>
          <w:bCs/>
          <w:szCs w:val="24"/>
        </w:rPr>
        <w:t>asis,</w:t>
      </w:r>
      <w:r w:rsidR="0048265F" w:rsidRPr="00757988">
        <w:rPr>
          <w:rFonts w:cstheme="minorHAnsi"/>
          <w:b/>
          <w:szCs w:val="24"/>
        </w:rPr>
        <w:t xml:space="preserve"> </w:t>
      </w:r>
      <w:r w:rsidRPr="00757988">
        <w:rPr>
          <w:rFonts w:cstheme="minorHAnsi"/>
          <w:bCs/>
          <w:szCs w:val="24"/>
        </w:rPr>
        <w:t xml:space="preserve">COPD, </w:t>
      </w:r>
      <w:proofErr w:type="spellStart"/>
      <w:r w:rsidR="0048265F" w:rsidRPr="00757988">
        <w:rPr>
          <w:rFonts w:cstheme="minorHAnsi"/>
          <w:bCs/>
          <w:i/>
          <w:iCs/>
          <w:szCs w:val="24"/>
        </w:rPr>
        <w:t>Haemophilus</w:t>
      </w:r>
      <w:proofErr w:type="spellEnd"/>
      <w:r w:rsidR="0048265F" w:rsidRPr="00757988">
        <w:rPr>
          <w:rFonts w:cstheme="minorHAnsi"/>
          <w:bCs/>
          <w:i/>
          <w:iCs/>
          <w:szCs w:val="24"/>
        </w:rPr>
        <w:t xml:space="preserve"> </w:t>
      </w:r>
      <w:r w:rsidR="003D79C7" w:rsidRPr="00757988">
        <w:rPr>
          <w:rFonts w:cstheme="minorHAnsi"/>
          <w:bCs/>
          <w:i/>
          <w:iCs/>
          <w:szCs w:val="24"/>
        </w:rPr>
        <w:t>influenza</w:t>
      </w:r>
      <w:r w:rsidR="0048265F" w:rsidRPr="00757988">
        <w:rPr>
          <w:rFonts w:cstheme="minorHAnsi"/>
          <w:bCs/>
          <w:i/>
          <w:iCs/>
          <w:szCs w:val="24"/>
        </w:rPr>
        <w:t>e</w:t>
      </w:r>
      <w:r w:rsidR="0060752A" w:rsidRPr="00757988">
        <w:rPr>
          <w:rFonts w:cstheme="minorHAnsi"/>
          <w:bCs/>
          <w:szCs w:val="24"/>
        </w:rPr>
        <w:t xml:space="preserve">, </w:t>
      </w:r>
      <w:proofErr w:type="spellStart"/>
      <w:r w:rsidR="0060752A" w:rsidRPr="00757988">
        <w:rPr>
          <w:rFonts w:cstheme="minorHAnsi"/>
          <w:bCs/>
          <w:szCs w:val="24"/>
        </w:rPr>
        <w:t>NTHi</w:t>
      </w:r>
      <w:bookmarkEnd w:id="0"/>
      <w:proofErr w:type="spellEnd"/>
    </w:p>
    <w:p w14:paraId="435B2AB0" w14:textId="77777777" w:rsidR="008328C6" w:rsidRPr="00757988" w:rsidRDefault="008328C6" w:rsidP="00636E05">
      <w:pPr>
        <w:jc w:val="both"/>
        <w:rPr>
          <w:rFonts w:cstheme="minorHAnsi"/>
          <w:bCs/>
          <w:i/>
          <w:iCs/>
          <w:szCs w:val="24"/>
        </w:rPr>
      </w:pPr>
      <w:r w:rsidRPr="00757988">
        <w:rPr>
          <w:rFonts w:cstheme="minorHAnsi"/>
          <w:bCs/>
          <w:i/>
          <w:iCs/>
          <w:szCs w:val="24"/>
        </w:rPr>
        <w:br w:type="page"/>
      </w:r>
    </w:p>
    <w:p w14:paraId="3D69DF07" w14:textId="53E9AFD4" w:rsidR="00551E17" w:rsidRPr="00757988" w:rsidRDefault="00757988" w:rsidP="00D36250">
      <w:pPr>
        <w:pStyle w:val="Heading1"/>
      </w:pPr>
      <w:r>
        <w:lastRenderedPageBreak/>
        <w:t>Article Highlights:</w:t>
      </w:r>
    </w:p>
    <w:p w14:paraId="6E878AF9" w14:textId="50FDE7B8" w:rsidR="00EF562F" w:rsidRPr="00757988" w:rsidRDefault="00EF562F" w:rsidP="00640F20">
      <w:pPr>
        <w:spacing w:line="360" w:lineRule="auto"/>
        <w:jc w:val="both"/>
      </w:pPr>
      <w:r w:rsidRPr="00757988">
        <w:t>•</w:t>
      </w:r>
      <w:r w:rsidRPr="00757988">
        <w:tab/>
        <w:t xml:space="preserve">While treatments for eosinophilic/T2-high chronic </w:t>
      </w:r>
      <w:r w:rsidR="00810A03" w:rsidRPr="00757988">
        <w:t xml:space="preserve">airways </w:t>
      </w:r>
      <w:r w:rsidRPr="00757988">
        <w:t>diseases (</w:t>
      </w:r>
      <w:r w:rsidR="00FE4798" w:rsidRPr="00757988">
        <w:t>CAD</w:t>
      </w:r>
      <w:r w:rsidRPr="00757988">
        <w:t>s) have advanced in recent years, therapies for T2-low inflammation remain limited.</w:t>
      </w:r>
    </w:p>
    <w:p w14:paraId="60EB714F" w14:textId="18A1F6B3" w:rsidR="00EF562F" w:rsidRPr="00757988" w:rsidRDefault="00EF562F" w:rsidP="00640F20">
      <w:pPr>
        <w:spacing w:line="360" w:lineRule="auto"/>
        <w:jc w:val="both"/>
      </w:pPr>
      <w:r w:rsidRPr="00757988">
        <w:t>•</w:t>
      </w:r>
      <w:r w:rsidRPr="00757988">
        <w:tab/>
        <w:t xml:space="preserve">Non-typeable </w:t>
      </w:r>
      <w:proofErr w:type="spellStart"/>
      <w:r w:rsidRPr="00757988">
        <w:rPr>
          <w:i/>
          <w:iCs/>
        </w:rPr>
        <w:t>Haemophilus</w:t>
      </w:r>
      <w:proofErr w:type="spellEnd"/>
      <w:r w:rsidRPr="00757988">
        <w:rPr>
          <w:i/>
          <w:iCs/>
        </w:rPr>
        <w:t xml:space="preserve"> influenzae</w:t>
      </w:r>
      <w:r w:rsidRPr="00757988">
        <w:t xml:space="preserve"> (</w:t>
      </w:r>
      <w:proofErr w:type="spellStart"/>
      <w:r w:rsidRPr="00757988">
        <w:t>NTHi</w:t>
      </w:r>
      <w:proofErr w:type="spellEnd"/>
      <w:r w:rsidRPr="00757988">
        <w:t xml:space="preserve">) is commonly linked to T2-low </w:t>
      </w:r>
      <w:r w:rsidR="00FE4798" w:rsidRPr="00757988">
        <w:t>CAD</w:t>
      </w:r>
      <w:r w:rsidR="008707B3" w:rsidRPr="00757988">
        <w:t>s</w:t>
      </w:r>
      <w:r w:rsidRPr="00757988">
        <w:t xml:space="preserve"> and is associated with worse clinical outcomes, exacerbations, treatment resistance and inflammation.</w:t>
      </w:r>
    </w:p>
    <w:p w14:paraId="4366D178" w14:textId="77777777" w:rsidR="00EF562F" w:rsidRPr="00757988" w:rsidRDefault="00EF562F" w:rsidP="00640F20">
      <w:pPr>
        <w:spacing w:line="360" w:lineRule="auto"/>
        <w:jc w:val="both"/>
      </w:pPr>
      <w:r w:rsidRPr="00757988">
        <w:t>•</w:t>
      </w:r>
      <w:r w:rsidRPr="00757988">
        <w:tab/>
        <w:t xml:space="preserve">Structural, mucosal, and immune defects in the diseased lung create a permissive niche for </w:t>
      </w:r>
      <w:proofErr w:type="spellStart"/>
      <w:r w:rsidRPr="00757988">
        <w:t>NTHi</w:t>
      </w:r>
      <w:proofErr w:type="spellEnd"/>
      <w:r w:rsidRPr="00757988">
        <w:t xml:space="preserve">, which is evolutionary adapted to this maladaptive environment through genetic, epigenetic and phenotypic changes that reinforce its persistence and, in turn, </w:t>
      </w:r>
      <w:proofErr w:type="gramStart"/>
      <w:r w:rsidRPr="00757988">
        <w:t>perpetuates</w:t>
      </w:r>
      <w:proofErr w:type="gramEnd"/>
      <w:r w:rsidRPr="00757988">
        <w:t xml:space="preserve"> airway dysfunction.</w:t>
      </w:r>
    </w:p>
    <w:p w14:paraId="5A7EC667" w14:textId="76F2630B" w:rsidR="00EF562F" w:rsidRPr="00757988" w:rsidRDefault="00EF562F" w:rsidP="00640F20">
      <w:pPr>
        <w:spacing w:line="360" w:lineRule="auto"/>
        <w:jc w:val="both"/>
      </w:pPr>
      <w:r w:rsidRPr="00757988">
        <w:t>•</w:t>
      </w:r>
      <w:r w:rsidRPr="00757988">
        <w:tab/>
        <w:t xml:space="preserve">Antibiotic resistance, immune evasion, intracellular living and biofilm formation further complicate eradication of </w:t>
      </w:r>
      <w:proofErr w:type="spellStart"/>
      <w:r w:rsidRPr="00757988">
        <w:t>NTHi</w:t>
      </w:r>
      <w:proofErr w:type="spellEnd"/>
      <w:r w:rsidRPr="00757988">
        <w:t xml:space="preserve">, </w:t>
      </w:r>
      <w:r w:rsidR="00757988" w:rsidRPr="00757988">
        <w:t>emphasizing</w:t>
      </w:r>
      <w:r w:rsidRPr="00757988">
        <w:t xml:space="preserve"> the need to better understand these host-pathogen interactions to develop effective therapeutic approaches.</w:t>
      </w:r>
    </w:p>
    <w:p w14:paraId="4C8E4724" w14:textId="4D3E4435" w:rsidR="00EF562F" w:rsidRPr="00757988" w:rsidRDefault="00EF562F" w:rsidP="00640F20">
      <w:pPr>
        <w:spacing w:line="360" w:lineRule="auto"/>
        <w:jc w:val="both"/>
      </w:pPr>
      <w:r w:rsidRPr="00757988">
        <w:t>•</w:t>
      </w:r>
      <w:r w:rsidRPr="00757988">
        <w:tab/>
        <w:t xml:space="preserve">Whether persistent </w:t>
      </w:r>
      <w:proofErr w:type="spellStart"/>
      <w:r w:rsidRPr="00757988">
        <w:t>NTHi</w:t>
      </w:r>
      <w:proofErr w:type="spellEnd"/>
      <w:r w:rsidRPr="00757988">
        <w:t xml:space="preserve"> </w:t>
      </w:r>
      <w:r w:rsidR="00757988" w:rsidRPr="00757988">
        <w:t>colonization</w:t>
      </w:r>
      <w:r w:rsidRPr="00757988">
        <w:t xml:space="preserve"> merely reflects underlying airway dysfunction or actively drives disease progression remains unclear. Clarifying this distinction is crucial to understanding disease mechanisms and guiding the development of targeted interventions.</w:t>
      </w:r>
    </w:p>
    <w:p w14:paraId="1F6F4B52" w14:textId="61A6AF96" w:rsidR="00551E17" w:rsidRPr="00757988" w:rsidRDefault="00EF562F" w:rsidP="00640F20">
      <w:pPr>
        <w:spacing w:line="360" w:lineRule="auto"/>
        <w:jc w:val="both"/>
        <w:rPr>
          <w:rFonts w:eastAsiaTheme="majorEastAsia" w:cstheme="minorHAnsi"/>
          <w:b/>
          <w:szCs w:val="24"/>
        </w:rPr>
      </w:pPr>
      <w:r w:rsidRPr="00757988">
        <w:t>•</w:t>
      </w:r>
      <w:r w:rsidRPr="00757988">
        <w:tab/>
        <w:t xml:space="preserve">Framing </w:t>
      </w:r>
      <w:proofErr w:type="spellStart"/>
      <w:r w:rsidRPr="00757988">
        <w:t>NTHi</w:t>
      </w:r>
      <w:proofErr w:type="spellEnd"/>
      <w:r w:rsidRPr="00757988">
        <w:t xml:space="preserve"> as a ‘treatable trait’ could enable more targeted, endotype-specific therapeutic strategies in </w:t>
      </w:r>
      <w:r w:rsidR="00FE4798" w:rsidRPr="00757988">
        <w:t>CAD</w:t>
      </w:r>
      <w:r w:rsidRPr="00757988">
        <w:t xml:space="preserve">, and its presence may also serve as a biomarker to guide patient stratification and </w:t>
      </w:r>
      <w:r w:rsidR="00757988" w:rsidRPr="00757988">
        <w:t>personalized</w:t>
      </w:r>
      <w:r w:rsidRPr="00757988">
        <w:t xml:space="preserve"> treatment approaches.</w:t>
      </w:r>
      <w:r w:rsidR="00551E17" w:rsidRPr="00757988">
        <w:rPr>
          <w:rFonts w:cstheme="minorHAnsi"/>
          <w:szCs w:val="24"/>
        </w:rPr>
        <w:br w:type="page"/>
      </w:r>
    </w:p>
    <w:p w14:paraId="43DB123C" w14:textId="470B2A70" w:rsidR="0071226B" w:rsidRPr="00757988" w:rsidRDefault="00B848BD" w:rsidP="008328C6">
      <w:pPr>
        <w:pStyle w:val="Heading1"/>
        <w:rPr>
          <w:rFonts w:asciiTheme="minorHAnsi" w:hAnsiTheme="minorHAnsi" w:cstheme="minorHAnsi"/>
          <w:sz w:val="24"/>
          <w:szCs w:val="24"/>
        </w:rPr>
      </w:pPr>
      <w:r w:rsidRPr="00757988">
        <w:lastRenderedPageBreak/>
        <w:t xml:space="preserve">1. </w:t>
      </w:r>
      <w:r w:rsidR="0071226B" w:rsidRPr="00757988">
        <w:t>Introduction</w:t>
      </w:r>
      <w:r w:rsidR="00B2526E" w:rsidRPr="00757988">
        <w:t xml:space="preserve"> </w:t>
      </w:r>
    </w:p>
    <w:p w14:paraId="077CE1E4" w14:textId="062823A0" w:rsidR="003F0D09" w:rsidRPr="00757988" w:rsidRDefault="00B05B03" w:rsidP="00285066">
      <w:pPr>
        <w:spacing w:line="360" w:lineRule="auto"/>
        <w:jc w:val="both"/>
        <w:rPr>
          <w:rFonts w:cstheme="minorHAnsi"/>
          <w:szCs w:val="24"/>
        </w:rPr>
      </w:pPr>
      <w:r w:rsidRPr="00757988">
        <w:rPr>
          <w:rFonts w:cstheme="minorHAnsi"/>
          <w:szCs w:val="24"/>
        </w:rPr>
        <w:t xml:space="preserve">Chronic </w:t>
      </w:r>
      <w:r w:rsidR="00810A03" w:rsidRPr="00757988">
        <w:rPr>
          <w:rFonts w:cstheme="minorHAnsi"/>
          <w:szCs w:val="24"/>
        </w:rPr>
        <w:t>airways</w:t>
      </w:r>
      <w:r w:rsidR="00E469E9" w:rsidRPr="00757988">
        <w:rPr>
          <w:rFonts w:cstheme="minorHAnsi"/>
          <w:szCs w:val="24"/>
        </w:rPr>
        <w:t xml:space="preserve"> diseases</w:t>
      </w:r>
      <w:r w:rsidR="00C25E64" w:rsidRPr="00757988">
        <w:rPr>
          <w:rFonts w:cstheme="minorHAnsi"/>
          <w:szCs w:val="24"/>
        </w:rPr>
        <w:t xml:space="preserve"> (</w:t>
      </w:r>
      <w:r w:rsidR="00FE4798" w:rsidRPr="00757988">
        <w:rPr>
          <w:rFonts w:cstheme="minorHAnsi"/>
          <w:szCs w:val="24"/>
        </w:rPr>
        <w:t>CAD</w:t>
      </w:r>
      <w:r w:rsidR="00C25E64" w:rsidRPr="00757988">
        <w:rPr>
          <w:rFonts w:cstheme="minorHAnsi"/>
          <w:szCs w:val="24"/>
        </w:rPr>
        <w:t>s)</w:t>
      </w:r>
      <w:r w:rsidR="00E469E9" w:rsidRPr="00757988">
        <w:rPr>
          <w:rFonts w:cstheme="minorHAnsi"/>
          <w:szCs w:val="24"/>
        </w:rPr>
        <w:t xml:space="preserve">, such as Asthma, Bronchiectasis and Chronic Obstructive Pulmonary Disease (COPD), are the third leading cause of death in the UK </w:t>
      </w:r>
      <w:r w:rsidR="00015003" w:rsidRPr="00757988">
        <w:rPr>
          <w:rFonts w:cstheme="minorHAnsi"/>
          <w:szCs w:val="24"/>
        </w:rPr>
        <w:fldChar w:fldCharType="begin"/>
      </w:r>
      <w:r w:rsidR="00015003" w:rsidRPr="00757988">
        <w:rPr>
          <w:rFonts w:cstheme="minorHAnsi"/>
          <w:szCs w:val="24"/>
        </w:rPr>
        <w:instrText xml:space="preserve"> ADDIN EN.CITE &lt;EndNote&gt;&lt;Cite ExcludeAuth="1"&gt;&lt;Year&gt;2023&lt;/Year&gt;&lt;RecNum&gt;1455&lt;/RecNum&gt;&lt;DisplayText&gt;[1]&lt;/DisplayText&gt;&lt;record&gt;&lt;rec-number&gt;1455&lt;/rec-number&gt;&lt;foreign-keys&gt;&lt;key app="EN" db-id="a9ppw5s55pttpse00eqptdx5paawz5fzap5t" timestamp="1754995144"&gt;1455&lt;/key&gt;&lt;/foreign-keys&gt;&lt;ref-type name="Web Page"&gt;12&lt;/ref-type&gt;&lt;contributors&gt;&lt;/contributors&gt;&lt;titles&gt;&lt;title&gt;Death registration summary statistics: England and Wales: 2022&lt;/title&gt;&lt;/titles&gt;&lt;dates&gt;&lt;year&gt;2023&lt;/year&gt;&lt;/dates&gt;&lt;publisher&gt;Office for National Statistics (ONS)&lt;/publisher&gt;&lt;urls&gt;&lt;related-urls&gt;&lt;url&gt;https://www.ons.gov.uk/peoplepopulationandcommunity/birthsdeathsandmarriages/deaths/articles/deathregistrationsummarystatisticsenglandandwales/2022&lt;/url&gt;&lt;/related-urls&gt;&lt;/urls&gt;&lt;/record&gt;&lt;/Cite&gt;&lt;/EndNote&gt;</w:instrText>
      </w:r>
      <w:r w:rsidR="00015003" w:rsidRPr="00757988">
        <w:rPr>
          <w:rFonts w:cstheme="minorHAnsi"/>
          <w:szCs w:val="24"/>
        </w:rPr>
        <w:fldChar w:fldCharType="separate"/>
      </w:r>
      <w:r w:rsidR="00015003" w:rsidRPr="00757988">
        <w:rPr>
          <w:rFonts w:cstheme="minorHAnsi"/>
          <w:szCs w:val="24"/>
        </w:rPr>
        <w:t>[1]</w:t>
      </w:r>
      <w:r w:rsidR="00015003" w:rsidRPr="00757988">
        <w:rPr>
          <w:rFonts w:cstheme="minorHAnsi"/>
          <w:szCs w:val="24"/>
        </w:rPr>
        <w:fldChar w:fldCharType="end"/>
      </w:r>
      <w:r w:rsidR="00E80806" w:rsidRPr="00757988">
        <w:rPr>
          <w:rFonts w:cstheme="minorHAnsi"/>
          <w:szCs w:val="24"/>
        </w:rPr>
        <w:t xml:space="preserve"> </w:t>
      </w:r>
      <w:r w:rsidR="00E469E9" w:rsidRPr="00757988">
        <w:rPr>
          <w:rFonts w:cstheme="minorHAnsi"/>
          <w:szCs w:val="24"/>
        </w:rPr>
        <w:t>and poor lung health costs the UK £188 billion every year</w:t>
      </w:r>
      <w:r w:rsidR="00094A6E" w:rsidRPr="00757988">
        <w:rPr>
          <w:rFonts w:cstheme="minorHAnsi"/>
          <w:szCs w:val="24"/>
        </w:rPr>
        <w:t xml:space="preserve"> </w:t>
      </w:r>
      <w:r w:rsidR="00015003" w:rsidRPr="00757988">
        <w:rPr>
          <w:rFonts w:cstheme="minorHAnsi"/>
          <w:szCs w:val="24"/>
        </w:rPr>
        <w:fldChar w:fldCharType="begin"/>
      </w:r>
      <w:r w:rsidR="00015003" w:rsidRPr="00757988">
        <w:rPr>
          <w:rFonts w:cstheme="minorHAnsi"/>
          <w:szCs w:val="24"/>
        </w:rPr>
        <w:instrText xml:space="preserve"> ADDIN EN.CITE &lt;EndNote&gt;&lt;Cite ExcludeAuth="1"&gt;&lt;Year&gt;2023&lt;/Year&gt;&lt;RecNum&gt;1456&lt;/RecNum&gt;&lt;DisplayText&gt;[2]&lt;/DisplayText&gt;&lt;record&gt;&lt;rec-number&gt;1456&lt;/rec-number&gt;&lt;foreign-keys&gt;&lt;key app="EN" db-id="a9ppw5s55pttpse00eqptdx5paawz5fzap5t" timestamp="1754995434"&gt;1456&lt;/key&gt;&lt;/foreign-keys&gt;&lt;ref-type name="Web Page"&gt;12&lt;/ref-type&gt;&lt;contributors&gt;&lt;/contributors&gt;&lt;titles&gt;&lt;title&gt;Investing in breath: reducing the economic cost of lung conditions through increased research and innovation&lt;/title&gt;&lt;/titles&gt;&lt;dates&gt;&lt;year&gt;2023&lt;/year&gt;&lt;/dates&gt;&lt;publisher&gt;Asthma + Lung UK&lt;/publisher&gt;&lt;urls&gt;&lt;related-urls&gt;&lt;url&gt;https://www.asthmaandlung.org.uk/investinginbreath-reducingeconomiccostoflungconditions-autumn-2023&lt;/url&gt;&lt;/related-urls&gt;&lt;/urls&gt;&lt;/record&gt;&lt;/Cite&gt;&lt;/EndNote&gt;</w:instrText>
      </w:r>
      <w:r w:rsidR="00015003" w:rsidRPr="00757988">
        <w:rPr>
          <w:rFonts w:cstheme="minorHAnsi"/>
          <w:szCs w:val="24"/>
        </w:rPr>
        <w:fldChar w:fldCharType="separate"/>
      </w:r>
      <w:r w:rsidR="00015003" w:rsidRPr="00757988">
        <w:rPr>
          <w:rFonts w:cstheme="minorHAnsi"/>
          <w:szCs w:val="24"/>
        </w:rPr>
        <w:t>[2]</w:t>
      </w:r>
      <w:r w:rsidR="00015003" w:rsidRPr="00757988">
        <w:rPr>
          <w:rFonts w:cstheme="minorHAnsi"/>
          <w:szCs w:val="24"/>
        </w:rPr>
        <w:fldChar w:fldCharType="end"/>
      </w:r>
      <w:r w:rsidR="00E469E9" w:rsidRPr="00757988">
        <w:rPr>
          <w:rFonts w:cstheme="minorHAnsi"/>
          <w:szCs w:val="24"/>
        </w:rPr>
        <w:t>.</w:t>
      </w:r>
      <w:r w:rsidR="001A7A08" w:rsidRPr="00757988">
        <w:rPr>
          <w:rFonts w:cstheme="minorHAnsi"/>
          <w:szCs w:val="24"/>
        </w:rPr>
        <w:t xml:space="preserve"> </w:t>
      </w:r>
      <w:r w:rsidR="00350224" w:rsidRPr="00757988">
        <w:rPr>
          <w:rFonts w:cstheme="minorHAnsi"/>
          <w:szCs w:val="24"/>
        </w:rPr>
        <w:t xml:space="preserve">While there are </w:t>
      </w:r>
      <w:r w:rsidR="00413067" w:rsidRPr="00757988">
        <w:rPr>
          <w:rFonts w:cstheme="minorHAnsi"/>
          <w:szCs w:val="24"/>
        </w:rPr>
        <w:t xml:space="preserve">distinct pathophysiological differences between these </w:t>
      </w:r>
      <w:proofErr w:type="gramStart"/>
      <w:r w:rsidR="00413067" w:rsidRPr="00757988">
        <w:rPr>
          <w:rFonts w:cstheme="minorHAnsi"/>
          <w:szCs w:val="24"/>
        </w:rPr>
        <w:t>airways</w:t>
      </w:r>
      <w:proofErr w:type="gramEnd"/>
      <w:r w:rsidR="00413067" w:rsidRPr="00757988">
        <w:rPr>
          <w:rFonts w:cstheme="minorHAnsi"/>
          <w:szCs w:val="24"/>
        </w:rPr>
        <w:t xml:space="preserve"> diseases</w:t>
      </w:r>
      <w:r w:rsidR="00C42A5F" w:rsidRPr="00757988">
        <w:rPr>
          <w:rFonts w:cstheme="minorHAnsi"/>
          <w:szCs w:val="24"/>
        </w:rPr>
        <w:t>,</w:t>
      </w:r>
      <w:r w:rsidR="006B2FDC" w:rsidRPr="00757988">
        <w:rPr>
          <w:rFonts w:cstheme="minorHAnsi"/>
          <w:szCs w:val="24"/>
        </w:rPr>
        <w:t xml:space="preserve"> research </w:t>
      </w:r>
      <w:proofErr w:type="gramStart"/>
      <w:r w:rsidR="006B2FDC" w:rsidRPr="00757988">
        <w:rPr>
          <w:rFonts w:cstheme="minorHAnsi"/>
          <w:szCs w:val="24"/>
        </w:rPr>
        <w:t>over the past decade</w:t>
      </w:r>
      <w:r w:rsidR="00CB02F4" w:rsidRPr="00757988">
        <w:rPr>
          <w:rFonts w:cstheme="minorHAnsi"/>
          <w:szCs w:val="24"/>
        </w:rPr>
        <w:t xml:space="preserve"> has</w:t>
      </w:r>
      <w:r w:rsidR="00AB74F7" w:rsidRPr="00757988">
        <w:rPr>
          <w:rFonts w:cstheme="minorHAnsi"/>
          <w:szCs w:val="24"/>
        </w:rPr>
        <w:t xml:space="preserve"> begun to</w:t>
      </w:r>
      <w:r w:rsidR="00CB02F4" w:rsidRPr="00757988">
        <w:rPr>
          <w:rFonts w:cstheme="minorHAnsi"/>
          <w:szCs w:val="24"/>
        </w:rPr>
        <w:t xml:space="preserve"> reveal </w:t>
      </w:r>
      <w:r w:rsidR="00A46A2B" w:rsidRPr="00757988">
        <w:rPr>
          <w:rFonts w:cstheme="minorHAnsi"/>
          <w:szCs w:val="24"/>
        </w:rPr>
        <w:t>areas of commonality</w:t>
      </w:r>
      <w:proofErr w:type="gramEnd"/>
      <w:r w:rsidR="00CD42CB" w:rsidRPr="00757988">
        <w:rPr>
          <w:rFonts w:cstheme="minorHAnsi"/>
          <w:szCs w:val="24"/>
        </w:rPr>
        <w:t>. For example, there is mounting evidence that eosinophils are not restricted to as</w:t>
      </w:r>
      <w:r w:rsidR="00142818" w:rsidRPr="00757988">
        <w:rPr>
          <w:rFonts w:cstheme="minorHAnsi"/>
          <w:szCs w:val="24"/>
        </w:rPr>
        <w:t>thma</w:t>
      </w:r>
      <w:r w:rsidR="00E96C31" w:rsidRPr="00757988">
        <w:rPr>
          <w:rFonts w:cstheme="minorHAnsi"/>
          <w:szCs w:val="24"/>
        </w:rPr>
        <w:t xml:space="preserve"> and that raised eosinophils are also treatable traits in</w:t>
      </w:r>
      <w:r w:rsidR="00B633BB" w:rsidRPr="00757988">
        <w:rPr>
          <w:rFonts w:cstheme="minorHAnsi"/>
          <w:szCs w:val="24"/>
        </w:rPr>
        <w:t xml:space="preserve"> non-atopic</w:t>
      </w:r>
      <w:r w:rsidR="00E96C31" w:rsidRPr="00757988">
        <w:rPr>
          <w:rFonts w:cstheme="minorHAnsi"/>
          <w:szCs w:val="24"/>
        </w:rPr>
        <w:t xml:space="preserve"> </w:t>
      </w:r>
      <w:r w:rsidR="00B633BB" w:rsidRPr="00757988">
        <w:rPr>
          <w:rFonts w:cstheme="minorHAnsi"/>
          <w:szCs w:val="24"/>
        </w:rPr>
        <w:t xml:space="preserve">patients with </w:t>
      </w:r>
      <w:r w:rsidR="0043406F" w:rsidRPr="00757988">
        <w:rPr>
          <w:rFonts w:cstheme="minorHAnsi"/>
          <w:szCs w:val="24"/>
        </w:rPr>
        <w:t>Bronchiectasis and COPD</w:t>
      </w:r>
      <w:r w:rsidR="004B1586" w:rsidRPr="00757988">
        <w:rPr>
          <w:rFonts w:cstheme="minorHAnsi"/>
          <w:szCs w:val="24"/>
        </w:rPr>
        <w:t xml:space="preserve">, predicting responsiveness to </w:t>
      </w:r>
      <w:r w:rsidR="007040AA" w:rsidRPr="00757988">
        <w:rPr>
          <w:rFonts w:cstheme="minorHAnsi"/>
          <w:szCs w:val="24"/>
        </w:rPr>
        <w:t>inhaled cortico</w:t>
      </w:r>
      <w:r w:rsidR="004B1586" w:rsidRPr="00757988">
        <w:rPr>
          <w:rFonts w:cstheme="minorHAnsi"/>
          <w:szCs w:val="24"/>
        </w:rPr>
        <w:t>steroids and biologic therapies</w:t>
      </w:r>
      <w:r w:rsidR="00094A6E" w:rsidRPr="00757988">
        <w:rPr>
          <w:rFonts w:cstheme="minorHAnsi"/>
          <w:szCs w:val="24"/>
        </w:rPr>
        <w:t xml:space="preserve"> </w:t>
      </w:r>
      <w:r w:rsidR="00015003" w:rsidRPr="00757988">
        <w:rPr>
          <w:rFonts w:cstheme="minorHAnsi"/>
          <w:szCs w:val="24"/>
        </w:rPr>
        <w:fldChar w:fldCharType="begin">
          <w:fldData xml:space="preserve">PEVuZE5vdGU+PENpdGU+PEF1dGhvcj5CYWZhZGhlbDwvQXV0aG9yPjxZZWFyPjIwMTI8L1llYXI+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CYWZhZGhlbDwvQXV0aG9yPjxZZWFyPjIwMTI8L1llYXI+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3-5]</w:t>
      </w:r>
      <w:r w:rsidR="00015003" w:rsidRPr="00757988">
        <w:rPr>
          <w:rFonts w:cstheme="minorHAnsi"/>
          <w:szCs w:val="24"/>
        </w:rPr>
        <w:fldChar w:fldCharType="end"/>
      </w:r>
      <w:r w:rsidR="00F815F7" w:rsidRPr="00757988">
        <w:rPr>
          <w:rFonts w:cstheme="minorHAnsi"/>
          <w:szCs w:val="24"/>
        </w:rPr>
        <w:t>.</w:t>
      </w:r>
      <w:r w:rsidR="001A7A08" w:rsidRPr="00757988">
        <w:rPr>
          <w:rFonts w:cstheme="minorHAnsi"/>
          <w:szCs w:val="24"/>
        </w:rPr>
        <w:t xml:space="preserve"> </w:t>
      </w:r>
      <w:r w:rsidR="00020EA2" w:rsidRPr="00757988">
        <w:rPr>
          <w:rFonts w:cstheme="minorHAnsi"/>
          <w:szCs w:val="24"/>
        </w:rPr>
        <w:t xml:space="preserve">In particular, </w:t>
      </w:r>
      <w:r w:rsidR="00C572AF" w:rsidRPr="00757988">
        <w:rPr>
          <w:rFonts w:cstheme="minorHAnsi"/>
          <w:szCs w:val="24"/>
        </w:rPr>
        <w:t xml:space="preserve">the </w:t>
      </w:r>
      <w:r w:rsidR="00EC5C52" w:rsidRPr="00757988">
        <w:rPr>
          <w:rFonts w:cstheme="minorHAnsi"/>
          <w:szCs w:val="24"/>
        </w:rPr>
        <w:t>advent</w:t>
      </w:r>
      <w:r w:rsidR="00C572AF" w:rsidRPr="00757988">
        <w:rPr>
          <w:rFonts w:cstheme="minorHAnsi"/>
          <w:szCs w:val="24"/>
        </w:rPr>
        <w:t xml:space="preserve"> of culture-independent </w:t>
      </w:r>
      <w:r w:rsidR="00EC5C52" w:rsidRPr="00757988">
        <w:rPr>
          <w:rFonts w:cstheme="minorHAnsi"/>
          <w:szCs w:val="24"/>
        </w:rPr>
        <w:t>techniques has demonstrated that there are similar patterns of microbial dysbiosis</w:t>
      </w:r>
      <w:r w:rsidR="004359B4" w:rsidRPr="00757988">
        <w:rPr>
          <w:rFonts w:cstheme="minorHAnsi"/>
          <w:szCs w:val="24"/>
        </w:rPr>
        <w:t xml:space="preserve"> in these </w:t>
      </w:r>
      <w:proofErr w:type="gramStart"/>
      <w:r w:rsidR="004359B4" w:rsidRPr="00757988">
        <w:rPr>
          <w:rFonts w:cstheme="minorHAnsi"/>
          <w:szCs w:val="24"/>
        </w:rPr>
        <w:t>airways</w:t>
      </w:r>
      <w:proofErr w:type="gramEnd"/>
      <w:r w:rsidR="004359B4" w:rsidRPr="00757988">
        <w:rPr>
          <w:rFonts w:cstheme="minorHAnsi"/>
          <w:szCs w:val="24"/>
        </w:rPr>
        <w:t xml:space="preserve"> disease</w:t>
      </w:r>
      <w:r w:rsidR="00CA61F2" w:rsidRPr="00757988">
        <w:rPr>
          <w:rFonts w:cstheme="minorHAnsi"/>
          <w:szCs w:val="24"/>
        </w:rPr>
        <w:t>s</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IaWx0eTwvQXV0aG9yPjxZZWFyPjIwMTA8L1llYXI+PFJl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IaWx0eTwvQXV0aG9yPjxZZWFyPjIwMTA8L1llYXI+PFJl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6,7]</w:t>
      </w:r>
      <w:r w:rsidR="00015003" w:rsidRPr="00757988">
        <w:rPr>
          <w:rFonts w:cstheme="minorHAnsi"/>
          <w:szCs w:val="24"/>
        </w:rPr>
        <w:fldChar w:fldCharType="end"/>
      </w:r>
      <w:r w:rsidR="00CA61F2" w:rsidRPr="00757988">
        <w:rPr>
          <w:rFonts w:cstheme="minorHAnsi"/>
          <w:szCs w:val="24"/>
        </w:rPr>
        <w:t xml:space="preserve">. </w:t>
      </w:r>
      <w:r w:rsidR="00BF2222" w:rsidRPr="00757988">
        <w:rPr>
          <w:rFonts w:cstheme="minorHAnsi"/>
          <w:szCs w:val="24"/>
        </w:rPr>
        <w:t>Overgrowth</w:t>
      </w:r>
      <w:r w:rsidR="00CA61F2" w:rsidRPr="00757988">
        <w:rPr>
          <w:rFonts w:cstheme="minorHAnsi"/>
          <w:szCs w:val="24"/>
        </w:rPr>
        <w:t xml:space="preserve"> </w:t>
      </w:r>
      <w:r w:rsidR="00B53CB3" w:rsidRPr="00757988">
        <w:rPr>
          <w:rFonts w:cstheme="minorHAnsi"/>
          <w:szCs w:val="24"/>
        </w:rPr>
        <w:t xml:space="preserve">and </w:t>
      </w:r>
      <w:r w:rsidR="00757988" w:rsidRPr="00757988">
        <w:rPr>
          <w:rFonts w:cstheme="minorHAnsi"/>
          <w:szCs w:val="24"/>
        </w:rPr>
        <w:t>colonization</w:t>
      </w:r>
      <w:r w:rsidR="001D2BA1" w:rsidRPr="00757988">
        <w:rPr>
          <w:rFonts w:cstheme="minorHAnsi"/>
          <w:szCs w:val="24"/>
        </w:rPr>
        <w:t xml:space="preserve"> by</w:t>
      </w:r>
      <w:r w:rsidR="00CA61F2" w:rsidRPr="00757988">
        <w:rPr>
          <w:rFonts w:cstheme="minorHAnsi"/>
          <w:szCs w:val="24"/>
        </w:rPr>
        <w:t xml:space="preserve"> </w:t>
      </w:r>
      <w:r w:rsidR="00BF2222" w:rsidRPr="00757988">
        <w:rPr>
          <w:rFonts w:cstheme="minorHAnsi"/>
          <w:szCs w:val="24"/>
        </w:rPr>
        <w:t>Proteobacteria species</w:t>
      </w:r>
      <w:r w:rsidR="00803166" w:rsidRPr="00757988">
        <w:rPr>
          <w:rFonts w:cstheme="minorHAnsi"/>
          <w:szCs w:val="24"/>
        </w:rPr>
        <w:t xml:space="preserve">, such as non-typeable </w:t>
      </w:r>
      <w:proofErr w:type="spellStart"/>
      <w:r w:rsidR="009F7A89" w:rsidRPr="00757988">
        <w:rPr>
          <w:rFonts w:cstheme="minorHAnsi"/>
          <w:i/>
          <w:iCs/>
          <w:szCs w:val="24"/>
        </w:rPr>
        <w:t>Haemophilus</w:t>
      </w:r>
      <w:proofErr w:type="spellEnd"/>
      <w:r w:rsidR="009F7A89" w:rsidRPr="00757988">
        <w:rPr>
          <w:rFonts w:cstheme="minorHAnsi"/>
          <w:i/>
          <w:iCs/>
          <w:szCs w:val="24"/>
        </w:rPr>
        <w:t xml:space="preserve"> influenzae</w:t>
      </w:r>
      <w:r w:rsidR="009F7A89" w:rsidRPr="00757988">
        <w:rPr>
          <w:rFonts w:cstheme="minorHAnsi"/>
          <w:szCs w:val="24"/>
        </w:rPr>
        <w:t xml:space="preserve"> (</w:t>
      </w:r>
      <w:proofErr w:type="spellStart"/>
      <w:r w:rsidR="009F7A89" w:rsidRPr="00757988">
        <w:rPr>
          <w:rFonts w:cstheme="minorHAnsi"/>
          <w:szCs w:val="24"/>
        </w:rPr>
        <w:t>NTHi</w:t>
      </w:r>
      <w:proofErr w:type="spellEnd"/>
      <w:r w:rsidR="009F7A89" w:rsidRPr="00757988">
        <w:rPr>
          <w:rFonts w:cstheme="minorHAnsi"/>
          <w:szCs w:val="24"/>
        </w:rPr>
        <w:t>)</w:t>
      </w:r>
      <w:r w:rsidR="005F0D28" w:rsidRPr="00757988">
        <w:rPr>
          <w:rFonts w:cstheme="minorHAnsi"/>
          <w:szCs w:val="24"/>
        </w:rPr>
        <w:t xml:space="preserve">, </w:t>
      </w:r>
      <w:r w:rsidR="00F5683D" w:rsidRPr="00757988">
        <w:rPr>
          <w:rFonts w:cstheme="minorHAnsi"/>
          <w:szCs w:val="24"/>
        </w:rPr>
        <w:t>is a common feature</w:t>
      </w:r>
      <w:r w:rsidR="00BD4CEE" w:rsidRPr="00757988">
        <w:rPr>
          <w:rFonts w:cstheme="minorHAnsi"/>
          <w:szCs w:val="24"/>
        </w:rPr>
        <w:t xml:space="preserve"> and </w:t>
      </w:r>
      <w:r w:rsidR="005144F9" w:rsidRPr="00757988">
        <w:rPr>
          <w:rFonts w:cstheme="minorHAnsi"/>
          <w:szCs w:val="24"/>
        </w:rPr>
        <w:t>associated with</w:t>
      </w:r>
      <w:r w:rsidR="007038A2" w:rsidRPr="00757988">
        <w:rPr>
          <w:rFonts w:cstheme="minorHAnsi"/>
          <w:szCs w:val="24"/>
        </w:rPr>
        <w:t xml:space="preserve"> increasing disease severity, </w:t>
      </w:r>
      <w:r w:rsidR="006A707A" w:rsidRPr="00757988">
        <w:rPr>
          <w:rFonts w:cstheme="minorHAnsi"/>
          <w:szCs w:val="24"/>
        </w:rPr>
        <w:t xml:space="preserve">treatment resistance and </w:t>
      </w:r>
      <w:r w:rsidR="004C28E3" w:rsidRPr="00757988">
        <w:rPr>
          <w:rFonts w:cstheme="minorHAnsi"/>
          <w:szCs w:val="24"/>
        </w:rPr>
        <w:t>increased susceptibility to disease exacerbations</w:t>
      </w:r>
      <w:r w:rsidR="00F45F40" w:rsidRPr="00757988">
        <w:rPr>
          <w:rFonts w:cstheme="minorHAnsi"/>
          <w:szCs w:val="24"/>
        </w:rPr>
        <w:t xml:space="preserve"> </w:t>
      </w:r>
      <w:r w:rsidR="004B362F" w:rsidRPr="00757988">
        <w:rPr>
          <w:rFonts w:cstheme="minorHAnsi"/>
          <w:szCs w:val="24"/>
        </w:rPr>
        <w:t>across airway diseases</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EaWNrZXI8L0F1dGhvcj48WWVhcj4yMDIxPC9ZZWFyPjxS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=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EaWNrZXI8L0F1dGhvcj48WWVhcj4yMDIxPC9ZZWFyPjxS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=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7-9]</w:t>
      </w:r>
      <w:r w:rsidR="00015003" w:rsidRPr="00757988">
        <w:rPr>
          <w:rFonts w:cstheme="minorHAnsi"/>
          <w:szCs w:val="24"/>
        </w:rPr>
        <w:fldChar w:fldCharType="end"/>
      </w:r>
      <w:r w:rsidR="00F64677" w:rsidRPr="00757988">
        <w:rPr>
          <w:rFonts w:cstheme="minorHAnsi"/>
          <w:szCs w:val="24"/>
        </w:rPr>
        <w:t xml:space="preserve">. </w:t>
      </w:r>
    </w:p>
    <w:p w14:paraId="2E552498" w14:textId="7E9BCCCF" w:rsidR="00C07CD8" w:rsidRPr="00757988" w:rsidRDefault="00916B32" w:rsidP="00285066">
      <w:pPr>
        <w:spacing w:line="360" w:lineRule="auto"/>
        <w:jc w:val="both"/>
        <w:rPr>
          <w:rFonts w:cstheme="minorHAnsi"/>
          <w:szCs w:val="24"/>
        </w:rPr>
      </w:pPr>
      <w:r w:rsidRPr="00757988">
        <w:rPr>
          <w:rFonts w:cstheme="minorHAnsi"/>
          <w:szCs w:val="24"/>
        </w:rPr>
        <w:t xml:space="preserve">The aim of this </w:t>
      </w:r>
      <w:r w:rsidR="00017B09" w:rsidRPr="00757988">
        <w:rPr>
          <w:rFonts w:cstheme="minorHAnsi"/>
          <w:szCs w:val="24"/>
        </w:rPr>
        <w:t>article</w:t>
      </w:r>
      <w:r w:rsidRPr="00757988">
        <w:rPr>
          <w:rFonts w:cstheme="minorHAnsi"/>
          <w:szCs w:val="24"/>
        </w:rPr>
        <w:t xml:space="preserve"> is to </w:t>
      </w:r>
      <w:r w:rsidR="00017B09" w:rsidRPr="00757988">
        <w:rPr>
          <w:rFonts w:cstheme="minorHAnsi"/>
          <w:szCs w:val="24"/>
        </w:rPr>
        <w:t xml:space="preserve">review </w:t>
      </w:r>
      <w:r w:rsidR="0027103F" w:rsidRPr="00757988">
        <w:rPr>
          <w:rFonts w:cstheme="minorHAnsi"/>
          <w:szCs w:val="24"/>
        </w:rPr>
        <w:t xml:space="preserve">the impact of </w:t>
      </w:r>
      <w:proofErr w:type="spellStart"/>
      <w:r w:rsidR="00675308" w:rsidRPr="00757988">
        <w:rPr>
          <w:rFonts w:cstheme="minorHAnsi"/>
          <w:szCs w:val="24"/>
        </w:rPr>
        <w:t>NTHi</w:t>
      </w:r>
      <w:proofErr w:type="spellEnd"/>
      <w:r w:rsidR="00675308" w:rsidRPr="00757988">
        <w:rPr>
          <w:rFonts w:cstheme="minorHAnsi"/>
          <w:szCs w:val="24"/>
        </w:rPr>
        <w:t xml:space="preserve"> infection in </w:t>
      </w:r>
      <w:r w:rsidR="00FE4798" w:rsidRPr="00757988">
        <w:rPr>
          <w:rFonts w:cstheme="minorHAnsi"/>
          <w:szCs w:val="24"/>
        </w:rPr>
        <w:t>CAD</w:t>
      </w:r>
      <w:r w:rsidR="00BD4CEE" w:rsidRPr="00757988">
        <w:rPr>
          <w:rFonts w:cstheme="minorHAnsi"/>
          <w:szCs w:val="24"/>
        </w:rPr>
        <w:t>s</w:t>
      </w:r>
      <w:r w:rsidR="005F4996" w:rsidRPr="00757988">
        <w:rPr>
          <w:rFonts w:cstheme="minorHAnsi"/>
          <w:szCs w:val="24"/>
        </w:rPr>
        <w:t xml:space="preserve"> and</w:t>
      </w:r>
      <w:r w:rsidR="001E3AEB" w:rsidRPr="00757988">
        <w:rPr>
          <w:rFonts w:cstheme="minorHAnsi"/>
          <w:szCs w:val="24"/>
        </w:rPr>
        <w:t xml:space="preserve"> identify </w:t>
      </w:r>
      <w:r w:rsidR="00675A60" w:rsidRPr="00757988">
        <w:rPr>
          <w:rFonts w:cstheme="minorHAnsi"/>
          <w:szCs w:val="24"/>
        </w:rPr>
        <w:t xml:space="preserve">potential </w:t>
      </w:r>
      <w:r w:rsidR="007F2869" w:rsidRPr="00757988">
        <w:rPr>
          <w:rFonts w:cstheme="minorHAnsi"/>
          <w:szCs w:val="24"/>
        </w:rPr>
        <w:t xml:space="preserve">common </w:t>
      </w:r>
      <w:r w:rsidR="00F836FE" w:rsidRPr="00757988">
        <w:rPr>
          <w:rFonts w:cstheme="minorHAnsi"/>
          <w:szCs w:val="24"/>
        </w:rPr>
        <w:t>mechanisms</w:t>
      </w:r>
      <w:r w:rsidR="00675A60" w:rsidRPr="00757988">
        <w:rPr>
          <w:rFonts w:cstheme="minorHAnsi"/>
          <w:szCs w:val="24"/>
        </w:rPr>
        <w:t xml:space="preserve"> to </w:t>
      </w:r>
      <w:r w:rsidR="0051538E" w:rsidRPr="00757988">
        <w:rPr>
          <w:rFonts w:cstheme="minorHAnsi"/>
          <w:szCs w:val="24"/>
        </w:rPr>
        <w:t xml:space="preserve">reduce the burden of </w:t>
      </w:r>
      <w:r w:rsidR="000C0418" w:rsidRPr="00757988">
        <w:rPr>
          <w:rFonts w:cstheme="minorHAnsi"/>
          <w:szCs w:val="24"/>
        </w:rPr>
        <w:t>this organism</w:t>
      </w:r>
      <w:r w:rsidR="004D224F" w:rsidRPr="00757988">
        <w:rPr>
          <w:rFonts w:cstheme="minorHAnsi"/>
          <w:szCs w:val="24"/>
        </w:rPr>
        <w:t xml:space="preserve"> and improve disease outcomes</w:t>
      </w:r>
      <w:r w:rsidR="00F16B06" w:rsidRPr="00757988">
        <w:rPr>
          <w:rFonts w:cstheme="minorHAnsi"/>
          <w:szCs w:val="24"/>
        </w:rPr>
        <w:t>.</w:t>
      </w:r>
      <w:r w:rsidR="001A7A08" w:rsidRPr="00757988">
        <w:rPr>
          <w:rFonts w:cstheme="minorHAnsi"/>
          <w:szCs w:val="24"/>
        </w:rPr>
        <w:t xml:space="preserve"> </w:t>
      </w:r>
      <w:r w:rsidR="00505E66" w:rsidRPr="00757988">
        <w:rPr>
          <w:rFonts w:cstheme="minorHAnsi"/>
          <w:szCs w:val="24"/>
        </w:rPr>
        <w:t xml:space="preserve">We describe the </w:t>
      </w:r>
      <w:r w:rsidR="0001785C" w:rsidRPr="00757988">
        <w:rPr>
          <w:rFonts w:cstheme="minorHAnsi"/>
          <w:szCs w:val="24"/>
        </w:rPr>
        <w:t xml:space="preserve">underlying </w:t>
      </w:r>
      <w:r w:rsidR="00F21D69" w:rsidRPr="00757988">
        <w:rPr>
          <w:rFonts w:cstheme="minorHAnsi"/>
          <w:szCs w:val="24"/>
        </w:rPr>
        <w:t xml:space="preserve">pathophysiology of these airways diseases and discuss the potential </w:t>
      </w:r>
      <w:r w:rsidR="00E606AB" w:rsidRPr="00757988">
        <w:rPr>
          <w:rFonts w:cstheme="minorHAnsi"/>
          <w:szCs w:val="24"/>
        </w:rPr>
        <w:t xml:space="preserve">host and bacterial </w:t>
      </w:r>
      <w:r w:rsidR="0001785C" w:rsidRPr="00757988">
        <w:rPr>
          <w:rFonts w:cstheme="minorHAnsi"/>
          <w:szCs w:val="24"/>
        </w:rPr>
        <w:t xml:space="preserve">factors </w:t>
      </w:r>
      <w:r w:rsidR="00E606AB" w:rsidRPr="00757988">
        <w:rPr>
          <w:rFonts w:cstheme="minorHAnsi"/>
          <w:szCs w:val="24"/>
        </w:rPr>
        <w:t xml:space="preserve">that can lead to </w:t>
      </w:r>
      <w:proofErr w:type="spellStart"/>
      <w:r w:rsidR="00E606AB" w:rsidRPr="00757988">
        <w:rPr>
          <w:rFonts w:cstheme="minorHAnsi"/>
          <w:szCs w:val="24"/>
        </w:rPr>
        <w:t>NTHi</w:t>
      </w:r>
      <w:proofErr w:type="spellEnd"/>
      <w:r w:rsidR="00E606AB" w:rsidRPr="00757988">
        <w:rPr>
          <w:rFonts w:cstheme="minorHAnsi"/>
          <w:szCs w:val="24"/>
        </w:rPr>
        <w:t xml:space="preserve"> </w:t>
      </w:r>
      <w:r w:rsidR="00757988" w:rsidRPr="00757988">
        <w:rPr>
          <w:rFonts w:cstheme="minorHAnsi"/>
          <w:szCs w:val="24"/>
        </w:rPr>
        <w:t>colonization</w:t>
      </w:r>
      <w:r w:rsidR="00E606AB" w:rsidRPr="00757988">
        <w:rPr>
          <w:rFonts w:cstheme="minorHAnsi"/>
          <w:szCs w:val="24"/>
        </w:rPr>
        <w:t xml:space="preserve"> </w:t>
      </w:r>
      <w:r w:rsidR="00904E25" w:rsidRPr="00757988">
        <w:rPr>
          <w:rFonts w:cstheme="minorHAnsi"/>
          <w:szCs w:val="24"/>
        </w:rPr>
        <w:t xml:space="preserve">and </w:t>
      </w:r>
      <w:r w:rsidR="00326446" w:rsidRPr="00757988">
        <w:rPr>
          <w:rFonts w:cstheme="minorHAnsi"/>
          <w:szCs w:val="24"/>
        </w:rPr>
        <w:t>persistence</w:t>
      </w:r>
      <w:r w:rsidR="00931D5A" w:rsidRPr="00757988">
        <w:rPr>
          <w:rFonts w:cstheme="minorHAnsi"/>
          <w:szCs w:val="24"/>
        </w:rPr>
        <w:t>, with a focus</w:t>
      </w:r>
      <w:r w:rsidR="0001785C" w:rsidRPr="00757988">
        <w:rPr>
          <w:rFonts w:cstheme="minorHAnsi"/>
          <w:szCs w:val="24"/>
        </w:rPr>
        <w:t xml:space="preserve"> on mechanisms that</w:t>
      </w:r>
      <w:r w:rsidR="00326446" w:rsidRPr="00757988">
        <w:rPr>
          <w:rFonts w:cstheme="minorHAnsi"/>
          <w:szCs w:val="24"/>
        </w:rPr>
        <w:t xml:space="preserve"> </w:t>
      </w:r>
      <w:r w:rsidR="001A7A08" w:rsidRPr="00757988">
        <w:rPr>
          <w:rFonts w:cstheme="minorHAnsi"/>
          <w:szCs w:val="24"/>
        </w:rPr>
        <w:t>may serve as targets for</w:t>
      </w:r>
      <w:r w:rsidR="00904E25" w:rsidRPr="00757988">
        <w:rPr>
          <w:rFonts w:cstheme="minorHAnsi"/>
          <w:szCs w:val="24"/>
        </w:rPr>
        <w:t xml:space="preserve"> novel therapeutics</w:t>
      </w:r>
      <w:r w:rsidR="00CC6BCC" w:rsidRPr="00757988">
        <w:rPr>
          <w:rFonts w:cstheme="minorHAnsi"/>
          <w:szCs w:val="24"/>
        </w:rPr>
        <w:t>.</w:t>
      </w:r>
    </w:p>
    <w:p w14:paraId="5802DC69" w14:textId="1A4DBB63" w:rsidR="00AD1566" w:rsidRPr="00757988" w:rsidRDefault="00B848BD" w:rsidP="001A7A08">
      <w:pPr>
        <w:pStyle w:val="Heading1"/>
      </w:pPr>
      <w:r w:rsidRPr="00757988">
        <w:t>2</w:t>
      </w:r>
      <w:r w:rsidR="000D6078" w:rsidRPr="00757988">
        <w:t xml:space="preserve">. </w:t>
      </w:r>
      <w:r w:rsidR="00AD1566" w:rsidRPr="00757988">
        <w:t>Airways Diseases</w:t>
      </w:r>
    </w:p>
    <w:p w14:paraId="0DFA5D2C" w14:textId="331A78E4" w:rsidR="00C07CD8" w:rsidRPr="00757988" w:rsidRDefault="00B848BD" w:rsidP="001A7A08">
      <w:pPr>
        <w:pStyle w:val="Heading2"/>
      </w:pPr>
      <w:r w:rsidRPr="00757988">
        <w:t>2</w:t>
      </w:r>
      <w:r w:rsidR="000D6078" w:rsidRPr="00757988">
        <w:t xml:space="preserve">.1 </w:t>
      </w:r>
      <w:r w:rsidR="00AD1566" w:rsidRPr="00757988">
        <w:t>Asthma</w:t>
      </w:r>
    </w:p>
    <w:p w14:paraId="69254C93" w14:textId="1B9F5D43" w:rsidR="00AD1566" w:rsidRPr="00757988" w:rsidRDefault="00E30A54" w:rsidP="00317A38">
      <w:pPr>
        <w:spacing w:line="360" w:lineRule="auto"/>
        <w:jc w:val="both"/>
        <w:rPr>
          <w:rFonts w:cstheme="minorHAnsi"/>
          <w:szCs w:val="24"/>
        </w:rPr>
      </w:pPr>
      <w:r w:rsidRPr="00757988">
        <w:rPr>
          <w:rFonts w:cstheme="minorHAnsi"/>
          <w:szCs w:val="24"/>
        </w:rPr>
        <w:t xml:space="preserve">Asthma is a chronic disease of the airways associated with </w:t>
      </w:r>
      <w:r w:rsidR="00647DFE" w:rsidRPr="00757988">
        <w:rPr>
          <w:rFonts w:cstheme="minorHAnsi"/>
          <w:szCs w:val="24"/>
        </w:rPr>
        <w:t xml:space="preserve">airway </w:t>
      </w:r>
      <w:r w:rsidR="0009698C" w:rsidRPr="00757988">
        <w:rPr>
          <w:rFonts w:cstheme="minorHAnsi"/>
          <w:szCs w:val="24"/>
        </w:rPr>
        <w:t>bronchoconstriction</w:t>
      </w:r>
      <w:r w:rsidR="00647DFE" w:rsidRPr="00757988">
        <w:rPr>
          <w:rFonts w:cstheme="minorHAnsi"/>
          <w:szCs w:val="24"/>
        </w:rPr>
        <w:t xml:space="preserve"> and inflammation that </w:t>
      </w:r>
      <w:r w:rsidR="00120081" w:rsidRPr="00757988">
        <w:rPr>
          <w:rFonts w:cstheme="minorHAnsi"/>
          <w:szCs w:val="24"/>
        </w:rPr>
        <w:t xml:space="preserve">leads to </w:t>
      </w:r>
      <w:r w:rsidR="00CF049C" w:rsidRPr="00757988">
        <w:rPr>
          <w:rFonts w:cstheme="minorHAnsi"/>
          <w:szCs w:val="24"/>
        </w:rPr>
        <w:t xml:space="preserve">reversible </w:t>
      </w:r>
      <w:r w:rsidR="00120081" w:rsidRPr="00757988">
        <w:rPr>
          <w:rFonts w:cstheme="minorHAnsi"/>
          <w:szCs w:val="24"/>
        </w:rPr>
        <w:t>airway obstruction</w:t>
      </w:r>
      <w:r w:rsidR="00660A06" w:rsidRPr="00757988">
        <w:rPr>
          <w:rFonts w:cstheme="minorHAnsi"/>
          <w:szCs w:val="24"/>
        </w:rPr>
        <w:t xml:space="preserve"> result</w:t>
      </w:r>
      <w:r w:rsidR="003425C0" w:rsidRPr="00757988">
        <w:rPr>
          <w:rFonts w:cstheme="minorHAnsi"/>
          <w:szCs w:val="24"/>
        </w:rPr>
        <w:t>ing</w:t>
      </w:r>
      <w:r w:rsidR="00660A06" w:rsidRPr="00757988">
        <w:rPr>
          <w:rFonts w:cstheme="minorHAnsi"/>
          <w:szCs w:val="24"/>
        </w:rPr>
        <w:t xml:space="preserve"> in </w:t>
      </w:r>
      <w:r w:rsidR="007148EA" w:rsidRPr="00757988">
        <w:rPr>
          <w:rFonts w:cstheme="minorHAnsi"/>
          <w:szCs w:val="24"/>
        </w:rPr>
        <w:t xml:space="preserve">expiratory wheeze, </w:t>
      </w:r>
      <w:r w:rsidR="00757988" w:rsidRPr="00757988">
        <w:rPr>
          <w:rFonts w:cstheme="minorHAnsi"/>
          <w:szCs w:val="24"/>
        </w:rPr>
        <w:t>dyspnea</w:t>
      </w:r>
      <w:r w:rsidR="007148EA" w:rsidRPr="00757988">
        <w:rPr>
          <w:rFonts w:cstheme="minorHAnsi"/>
          <w:szCs w:val="24"/>
        </w:rPr>
        <w:t xml:space="preserve"> and cough</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SZWRkZWw8L0F1dGhvcj48WWVhcj4yMDIyPC9ZZWFyPjxS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SZWRkZWw8L0F1dGhvcj48WWVhcj4yMDIyPC9ZZWFyPjxS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10]</w:t>
      </w:r>
      <w:r w:rsidR="00015003" w:rsidRPr="00757988">
        <w:rPr>
          <w:rFonts w:cstheme="minorHAnsi"/>
          <w:szCs w:val="24"/>
        </w:rPr>
        <w:fldChar w:fldCharType="end"/>
      </w:r>
      <w:r w:rsidR="00CF049C" w:rsidRPr="00757988">
        <w:rPr>
          <w:rFonts w:cstheme="minorHAnsi"/>
          <w:szCs w:val="24"/>
        </w:rPr>
        <w:t>.</w:t>
      </w:r>
      <w:r w:rsidR="00912DBA" w:rsidRPr="00757988">
        <w:rPr>
          <w:rFonts w:cstheme="minorHAnsi"/>
          <w:szCs w:val="24"/>
        </w:rPr>
        <w:t xml:space="preserve"> </w:t>
      </w:r>
      <w:r w:rsidR="0013294B" w:rsidRPr="00757988">
        <w:rPr>
          <w:rFonts w:cstheme="minorHAnsi"/>
          <w:szCs w:val="24"/>
        </w:rPr>
        <w:t xml:space="preserve">Eosinophilic inflammation driven by </w:t>
      </w:r>
      <w:r w:rsidR="005904A6" w:rsidRPr="00757988">
        <w:rPr>
          <w:rFonts w:cstheme="minorHAnsi"/>
          <w:szCs w:val="24"/>
        </w:rPr>
        <w:t>type</w:t>
      </w:r>
      <w:r w:rsidR="00F2410A" w:rsidRPr="00757988">
        <w:rPr>
          <w:rFonts w:cstheme="minorHAnsi"/>
          <w:szCs w:val="24"/>
        </w:rPr>
        <w:t>-(</w:t>
      </w:r>
      <w:r w:rsidR="0013294B" w:rsidRPr="00757988">
        <w:rPr>
          <w:rFonts w:cstheme="minorHAnsi"/>
          <w:szCs w:val="24"/>
        </w:rPr>
        <w:t>T</w:t>
      </w:r>
      <w:r w:rsidR="00F2410A" w:rsidRPr="00757988">
        <w:rPr>
          <w:rFonts w:cstheme="minorHAnsi"/>
          <w:szCs w:val="24"/>
        </w:rPr>
        <w:t>)</w:t>
      </w:r>
      <w:r w:rsidR="0013294B" w:rsidRPr="00757988">
        <w:rPr>
          <w:rFonts w:cstheme="minorHAnsi"/>
          <w:szCs w:val="24"/>
        </w:rPr>
        <w:t xml:space="preserve">2 pathways </w:t>
      </w:r>
      <w:r w:rsidR="000B3C45" w:rsidRPr="00757988">
        <w:rPr>
          <w:rFonts w:cstheme="minorHAnsi"/>
          <w:szCs w:val="24"/>
        </w:rPr>
        <w:t xml:space="preserve">(e.g. </w:t>
      </w:r>
      <w:r w:rsidR="00F2410A" w:rsidRPr="00757988">
        <w:rPr>
          <w:rFonts w:cstheme="minorHAnsi"/>
          <w:szCs w:val="24"/>
        </w:rPr>
        <w:t>interleukin (</w:t>
      </w:r>
      <w:r w:rsidR="000B3C45" w:rsidRPr="00757988">
        <w:rPr>
          <w:rFonts w:cstheme="minorHAnsi"/>
          <w:szCs w:val="24"/>
        </w:rPr>
        <w:t>IL</w:t>
      </w:r>
      <w:r w:rsidR="00F2410A" w:rsidRPr="00757988">
        <w:rPr>
          <w:rFonts w:cstheme="minorHAnsi"/>
          <w:szCs w:val="24"/>
        </w:rPr>
        <w:t>)</w:t>
      </w:r>
      <w:r w:rsidR="00042126" w:rsidRPr="00757988">
        <w:rPr>
          <w:rFonts w:cstheme="minorHAnsi"/>
          <w:szCs w:val="24"/>
        </w:rPr>
        <w:t>-</w:t>
      </w:r>
      <w:r w:rsidR="000B3C45" w:rsidRPr="00757988">
        <w:rPr>
          <w:rFonts w:cstheme="minorHAnsi"/>
          <w:szCs w:val="24"/>
        </w:rPr>
        <w:t>4, IL</w:t>
      </w:r>
      <w:r w:rsidR="00042126" w:rsidRPr="00757988">
        <w:rPr>
          <w:rFonts w:cstheme="minorHAnsi"/>
          <w:szCs w:val="24"/>
        </w:rPr>
        <w:t>-</w:t>
      </w:r>
      <w:r w:rsidR="000B3C45" w:rsidRPr="00757988">
        <w:rPr>
          <w:rFonts w:cstheme="minorHAnsi"/>
          <w:szCs w:val="24"/>
        </w:rPr>
        <w:t>5, IL</w:t>
      </w:r>
      <w:r w:rsidR="00042126" w:rsidRPr="00757988">
        <w:rPr>
          <w:rFonts w:cstheme="minorHAnsi"/>
          <w:szCs w:val="24"/>
        </w:rPr>
        <w:t>-</w:t>
      </w:r>
      <w:r w:rsidR="000B3C45" w:rsidRPr="00757988">
        <w:rPr>
          <w:rFonts w:cstheme="minorHAnsi"/>
          <w:szCs w:val="24"/>
        </w:rPr>
        <w:t>13)</w:t>
      </w:r>
      <w:r w:rsidR="005266BC" w:rsidRPr="00757988">
        <w:rPr>
          <w:rFonts w:cstheme="minorHAnsi"/>
          <w:szCs w:val="24"/>
        </w:rPr>
        <w:t xml:space="preserve"> is most commonly associated with asthma</w:t>
      </w:r>
      <w:r w:rsidR="009F3E28" w:rsidRPr="00757988">
        <w:rPr>
          <w:rFonts w:cstheme="minorHAnsi"/>
          <w:szCs w:val="24"/>
        </w:rPr>
        <w:t>,</w:t>
      </w:r>
      <w:r w:rsidR="005266BC" w:rsidRPr="00757988">
        <w:rPr>
          <w:rFonts w:cstheme="minorHAnsi"/>
          <w:szCs w:val="24"/>
        </w:rPr>
        <w:t xml:space="preserve"> but it is becoming </w:t>
      </w:r>
      <w:r w:rsidR="00E936EB" w:rsidRPr="00757988">
        <w:rPr>
          <w:rFonts w:cstheme="minorHAnsi"/>
          <w:szCs w:val="24"/>
        </w:rPr>
        <w:t>increasingly</w:t>
      </w:r>
      <w:r w:rsidR="005266BC" w:rsidRPr="00757988">
        <w:rPr>
          <w:rFonts w:cstheme="minorHAnsi"/>
          <w:szCs w:val="24"/>
        </w:rPr>
        <w:t xml:space="preserve"> </w:t>
      </w:r>
      <w:r w:rsidR="00757988" w:rsidRPr="00757988">
        <w:rPr>
          <w:rFonts w:cstheme="minorHAnsi"/>
          <w:szCs w:val="24"/>
        </w:rPr>
        <w:t>recognized</w:t>
      </w:r>
      <w:r w:rsidR="005266BC" w:rsidRPr="00757988">
        <w:rPr>
          <w:rFonts w:cstheme="minorHAnsi"/>
          <w:szCs w:val="24"/>
        </w:rPr>
        <w:t xml:space="preserve"> that </w:t>
      </w:r>
      <w:r w:rsidR="00E936EB" w:rsidRPr="00757988">
        <w:rPr>
          <w:rFonts w:cstheme="minorHAnsi"/>
          <w:szCs w:val="24"/>
        </w:rPr>
        <w:t>neutrophilic and non-T2</w:t>
      </w:r>
      <w:r w:rsidR="00C61B1B" w:rsidRPr="00757988">
        <w:rPr>
          <w:rFonts w:cstheme="minorHAnsi"/>
          <w:szCs w:val="24"/>
        </w:rPr>
        <w:t xml:space="preserve"> inflammation</w:t>
      </w:r>
      <w:r w:rsidR="00E936EB" w:rsidRPr="00757988">
        <w:rPr>
          <w:rFonts w:cstheme="minorHAnsi"/>
          <w:szCs w:val="24"/>
        </w:rPr>
        <w:t xml:space="preserve"> </w:t>
      </w:r>
      <w:r w:rsidR="008F7406" w:rsidRPr="00757988">
        <w:rPr>
          <w:rFonts w:cstheme="minorHAnsi"/>
          <w:szCs w:val="24"/>
        </w:rPr>
        <w:t>may also play a role in disease pathogenesis</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GYWh5PC9BdXRob3I+PFllYXI+MjAyNTwvWWVhcj48UmVj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GYWh5PC9BdXRob3I+PFllYXI+MjAyNTwvWWVhcj48UmVj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11]</w:t>
      </w:r>
      <w:r w:rsidR="00015003" w:rsidRPr="00757988">
        <w:rPr>
          <w:rFonts w:cstheme="minorHAnsi"/>
          <w:szCs w:val="24"/>
        </w:rPr>
        <w:fldChar w:fldCharType="end"/>
      </w:r>
      <w:r w:rsidR="00AD243B" w:rsidRPr="00757988">
        <w:rPr>
          <w:rFonts w:cstheme="minorHAnsi"/>
          <w:szCs w:val="24"/>
        </w:rPr>
        <w:t xml:space="preserve">. </w:t>
      </w:r>
      <w:r w:rsidR="00717E17" w:rsidRPr="00757988">
        <w:rPr>
          <w:rFonts w:cstheme="minorHAnsi"/>
          <w:szCs w:val="24"/>
        </w:rPr>
        <w:t xml:space="preserve">The </w:t>
      </w:r>
      <w:r w:rsidR="003E540C" w:rsidRPr="00757988">
        <w:rPr>
          <w:rFonts w:cstheme="minorHAnsi"/>
          <w:szCs w:val="24"/>
        </w:rPr>
        <w:t xml:space="preserve">combination of </w:t>
      </w:r>
      <w:r w:rsidR="000050B5" w:rsidRPr="00757988">
        <w:rPr>
          <w:rFonts w:cstheme="minorHAnsi"/>
          <w:szCs w:val="24"/>
        </w:rPr>
        <w:t xml:space="preserve">chronic inflammation and bronchoconstriction leads to airway </w:t>
      </w:r>
      <w:r w:rsidR="00757988" w:rsidRPr="00757988">
        <w:rPr>
          <w:rFonts w:cstheme="minorHAnsi"/>
          <w:szCs w:val="24"/>
        </w:rPr>
        <w:t>remodeling</w:t>
      </w:r>
      <w:r w:rsidR="00DB6B08" w:rsidRPr="00757988">
        <w:rPr>
          <w:rFonts w:cstheme="minorHAnsi"/>
          <w:szCs w:val="24"/>
        </w:rPr>
        <w:t>,</w:t>
      </w:r>
      <w:r w:rsidR="00717E17" w:rsidRPr="00757988">
        <w:rPr>
          <w:rFonts w:cstheme="minorHAnsi"/>
          <w:szCs w:val="24"/>
        </w:rPr>
        <w:t xml:space="preserve"> </w:t>
      </w:r>
      <w:r w:rsidR="00D9006F" w:rsidRPr="00757988">
        <w:rPr>
          <w:rFonts w:cstheme="minorHAnsi"/>
          <w:szCs w:val="24"/>
        </w:rPr>
        <w:t>such as</w:t>
      </w:r>
      <w:r w:rsidR="00D363D6" w:rsidRPr="00757988">
        <w:rPr>
          <w:rFonts w:cstheme="minorHAnsi"/>
          <w:szCs w:val="24"/>
        </w:rPr>
        <w:t xml:space="preserve"> </w:t>
      </w:r>
      <w:r w:rsidR="00551D6A" w:rsidRPr="00757988">
        <w:rPr>
          <w:rFonts w:cstheme="minorHAnsi"/>
          <w:szCs w:val="24"/>
        </w:rPr>
        <w:t>airway smooth muscle hypertrophy and hyperplasia</w:t>
      </w:r>
      <w:r w:rsidR="003A5492" w:rsidRPr="00757988">
        <w:rPr>
          <w:rFonts w:cstheme="minorHAnsi"/>
          <w:szCs w:val="24"/>
        </w:rPr>
        <w:t xml:space="preserve"> </w:t>
      </w:r>
      <w:r w:rsidR="00015003" w:rsidRPr="00757988">
        <w:rPr>
          <w:rFonts w:cstheme="minorHAnsi"/>
          <w:szCs w:val="24"/>
        </w:rPr>
        <w:fldChar w:fldCharType="begin"/>
      </w:r>
      <w:r w:rsidR="00015003" w:rsidRPr="00757988">
        <w:rPr>
          <w:rFonts w:cstheme="minorHAnsi"/>
          <w:szCs w:val="24"/>
        </w:rPr>
        <w:instrText xml:space="preserve"> ADDIN EN.CITE &lt;EndNote&gt;&lt;Cite&gt;&lt;Author&gt;Chetty&lt;/Author&gt;&lt;Year&gt;2021&lt;/Year&gt;&lt;RecNum&gt;1466&lt;/RecNum&gt;&lt;DisplayText&gt;[12]&lt;/DisplayText&gt;&lt;record&gt;&lt;rec-number&gt;1466&lt;/rec-number&gt;&lt;foreign-keys&gt;&lt;key app="EN" db-id="a9ppw5s55pttpse00eqptdx5paawz5fzap5t" timestamp="1754996692"&gt;1466&lt;/key&gt;&lt;/foreign-keys&gt;&lt;ref-type name="Journal Article"&gt;17&lt;/ref-type&gt;&lt;contributors&gt;&lt;authors&gt;&lt;author&gt;Chetty, A.&lt;/author&gt;&lt;author&gt;Nielsen, H. C.&lt;/author&gt;&lt;/authors&gt;&lt;/contributors&gt;&lt;auth-address&gt;Tufts Medical Center, Tufts University, Boston, MA, USA.&lt;/auth-address&gt;&lt;titles&gt;&lt;title&gt;Targeting Airway Smooth Muscle Hypertrophy in Asthma: An Approach Whose Time Has Come&lt;/title&gt;&lt;secondary-title&gt;J Asthma Allergy&lt;/secondary-title&gt;&lt;/titles&gt;&lt;periodical&gt;&lt;full-title&gt;J Asthma Allergy&lt;/full-title&gt;&lt;/periodical&gt;&lt;pages&gt;539-556&lt;/pages&gt;&lt;volume&gt;14&lt;/volume&gt;&lt;edition&gt;20210525&lt;/edition&gt;&lt;keywords&gt;&lt;keyword&gt;airway remodeling&lt;/keyword&gt;&lt;keyword&gt;airway smooth muscle cells&lt;/keyword&gt;&lt;keyword&gt;hypertrophy&lt;/keyword&gt;&lt;keyword&gt;proliferation&lt;/keyword&gt;&lt;/keywords&gt;&lt;dates&gt;&lt;year&gt;2021&lt;/year&gt;&lt;/dates&gt;&lt;isbn&gt;1178-6965 (Print)&amp;#xD;1178-6965 (Electronic)&amp;#xD;1178-6965 (Linking)&lt;/isbn&gt;&lt;accession-num&gt;34079293&lt;/accession-num&gt;&lt;urls&gt;&lt;related-urls&gt;&lt;url&gt;https://www.ncbi.nlm.nih.gov/pubmed/34079293&lt;/url&gt;&lt;/related-urls&gt;&lt;/urls&gt;&lt;custom1&gt;The authors report no conflicts of interest in this work.&lt;/custom1&gt;&lt;custom2&gt;PMC8164696&lt;/custom2&gt;&lt;electronic-resource-num&gt;10.2147/JAA.S280247&lt;/electronic-resource-num&gt;&lt;remote-database-name&gt;PubMed-not-MEDLINE&lt;/remote-database-name&gt;&lt;remote-database-provider&gt;NLM&lt;/remote-database-provider&gt;&lt;/record&gt;&lt;/Cite&gt;&lt;/EndNote&gt;</w:instrText>
      </w:r>
      <w:r w:rsidR="00015003" w:rsidRPr="00757988">
        <w:rPr>
          <w:rFonts w:cstheme="minorHAnsi"/>
          <w:szCs w:val="24"/>
        </w:rPr>
        <w:fldChar w:fldCharType="separate"/>
      </w:r>
      <w:r w:rsidR="00015003" w:rsidRPr="00757988">
        <w:rPr>
          <w:rFonts w:cstheme="minorHAnsi"/>
          <w:szCs w:val="24"/>
        </w:rPr>
        <w:t>[12]</w:t>
      </w:r>
      <w:r w:rsidR="00015003" w:rsidRPr="00757988">
        <w:rPr>
          <w:rFonts w:cstheme="minorHAnsi"/>
          <w:szCs w:val="24"/>
        </w:rPr>
        <w:fldChar w:fldCharType="end"/>
      </w:r>
      <w:r w:rsidR="00EC642B" w:rsidRPr="00757988">
        <w:rPr>
          <w:rFonts w:cstheme="minorHAnsi"/>
          <w:szCs w:val="24"/>
        </w:rPr>
        <w:t xml:space="preserve">. </w:t>
      </w:r>
      <w:r w:rsidR="00757988" w:rsidRPr="00757988">
        <w:rPr>
          <w:rFonts w:cstheme="minorHAnsi"/>
          <w:szCs w:val="24"/>
        </w:rPr>
        <w:t>Remodeling</w:t>
      </w:r>
      <w:r w:rsidR="00EC642B" w:rsidRPr="00757988">
        <w:rPr>
          <w:rFonts w:cstheme="minorHAnsi"/>
          <w:szCs w:val="24"/>
        </w:rPr>
        <w:t xml:space="preserve"> also affects the architecture and function of the air</w:t>
      </w:r>
      <w:r w:rsidR="00D37DB4" w:rsidRPr="00757988">
        <w:rPr>
          <w:rFonts w:cstheme="minorHAnsi"/>
          <w:szCs w:val="24"/>
        </w:rPr>
        <w:t>way epithelium</w:t>
      </w:r>
      <w:r w:rsidR="00587D22" w:rsidRPr="00757988">
        <w:rPr>
          <w:rFonts w:cstheme="minorHAnsi"/>
          <w:szCs w:val="24"/>
        </w:rPr>
        <w:t xml:space="preserve"> </w:t>
      </w:r>
      <w:r w:rsidR="00B258F7" w:rsidRPr="00757988">
        <w:rPr>
          <w:rFonts w:cstheme="minorHAnsi"/>
          <w:szCs w:val="24"/>
        </w:rPr>
        <w:t xml:space="preserve">such </w:t>
      </w:r>
      <w:r w:rsidR="00587D22" w:rsidRPr="00757988">
        <w:rPr>
          <w:rFonts w:cstheme="minorHAnsi"/>
          <w:szCs w:val="24"/>
        </w:rPr>
        <w:t xml:space="preserve">as increased </w:t>
      </w:r>
      <w:r w:rsidR="00B258F7" w:rsidRPr="00757988">
        <w:rPr>
          <w:rFonts w:cstheme="minorHAnsi"/>
          <w:szCs w:val="24"/>
        </w:rPr>
        <w:t>epithelial fragility and loss of barrier function</w:t>
      </w:r>
      <w:r w:rsidR="003A5492" w:rsidRPr="00757988">
        <w:rPr>
          <w:rFonts w:cstheme="minorHAnsi"/>
          <w:szCs w:val="24"/>
        </w:rPr>
        <w:t xml:space="preserve"> </w:t>
      </w:r>
      <w:r w:rsidR="00015003" w:rsidRPr="00757988">
        <w:rPr>
          <w:rFonts w:cstheme="minorHAnsi"/>
          <w:szCs w:val="24"/>
        </w:rPr>
        <w:fldChar w:fldCharType="begin"/>
      </w:r>
      <w:r w:rsidR="00015003" w:rsidRPr="00757988">
        <w:rPr>
          <w:rFonts w:cstheme="minorHAnsi"/>
          <w:szCs w:val="24"/>
        </w:rPr>
        <w:instrText xml:space="preserve"> ADDIN EN.CITE &lt;EndNote&gt;&lt;Cite&gt;&lt;Author&gt;Steelant&lt;/Author&gt;&lt;Year&gt;2020&lt;/Year&gt;&lt;RecNum&gt;1467&lt;/RecNum&gt;&lt;DisplayText&gt;[13]&lt;/DisplayText&gt;&lt;record&gt;&lt;rec-number&gt;1467&lt;/rec-number&gt;&lt;foreign-keys&gt;&lt;key app="EN" db-id="a9ppw5s55pttpse00eqptdx5paawz5fzap5t" timestamp="1754996963"&gt;1467&lt;/key&gt;&lt;/foreign-keys&gt;&lt;ref-type name="Journal Article"&gt;17&lt;/ref-type&gt;&lt;contributors&gt;&lt;authors&gt;&lt;author&gt;Steelant, B.&lt;/author&gt;&lt;/authors&gt;&lt;/contributors&gt;&lt;auth-address&gt;KU Leuven Department of Microbiology, Immunology and Transplantation, Allergy and Clinical Immunology Research Group, Leuven, Belgium.&lt;/auth-address&gt;&lt;titles&gt;&lt;title&gt;Epithelial dysfunction in chronic respiratory diseases, a shared endotype?&lt;/title&gt;&lt;secondary-title&gt;Curr Opin Pulm Med&lt;/secondary-title&gt;&lt;/titles&gt;&lt;periodical&gt;&lt;full-title&gt;Curr Opin Pulm Med&lt;/full-title&gt;&lt;/periodical&gt;&lt;pages&gt;20-26&lt;/pages&gt;&lt;volume&gt;26&lt;/volume&gt;&lt;number&gt;1&lt;/number&gt;&lt;keywords&gt;&lt;keyword&gt;*Blood-Air Barrier/physiology/physiopathology&lt;/keyword&gt;&lt;keyword&gt;Epigenesis, Genetic&lt;/keyword&gt;&lt;keyword&gt;Humans&lt;/keyword&gt;&lt;keyword&gt;Inflammation&lt;/keyword&gt;&lt;keyword&gt;*Respiratory Mucosa/physiology/physiopathology&lt;/keyword&gt;&lt;keyword&gt;*Respiratory Tract Diseases/genetics/immunology&lt;/keyword&gt;&lt;/keywords&gt;&lt;dates&gt;&lt;year&gt;2020&lt;/year&gt;&lt;pub-dates&gt;&lt;date&gt;Jan&lt;/date&gt;&lt;/pub-dates&gt;&lt;/dates&gt;&lt;isbn&gt;1531-6971 (Electronic)&amp;#xD;1070-5287 (Linking)&lt;/isbn&gt;&lt;accession-num&gt;31688241&lt;/accession-num&gt;&lt;urls&gt;&lt;related-urls&gt;&lt;url&gt;https://www.ncbi.nlm.nih.gov/pubmed/31688241&lt;/url&gt;&lt;/related-urls&gt;&lt;/urls&gt;&lt;electronic-resource-num&gt;10.1097/MCP.0000000000000638&lt;/electronic-resource-num&gt;&lt;remote-database-name&gt;Medline&lt;/remote-database-name&gt;&lt;remote-database-provider&gt;NLM&lt;/remote-database-provider&gt;&lt;/record&gt;&lt;/Cite&gt;&lt;/EndNote&gt;</w:instrText>
      </w:r>
      <w:r w:rsidR="00015003" w:rsidRPr="00757988">
        <w:rPr>
          <w:rFonts w:cstheme="minorHAnsi"/>
          <w:szCs w:val="24"/>
        </w:rPr>
        <w:fldChar w:fldCharType="separate"/>
      </w:r>
      <w:r w:rsidR="00015003" w:rsidRPr="00757988">
        <w:rPr>
          <w:rFonts w:cstheme="minorHAnsi"/>
          <w:szCs w:val="24"/>
        </w:rPr>
        <w:t>[13]</w:t>
      </w:r>
      <w:r w:rsidR="00015003" w:rsidRPr="00757988">
        <w:rPr>
          <w:rFonts w:cstheme="minorHAnsi"/>
          <w:szCs w:val="24"/>
        </w:rPr>
        <w:fldChar w:fldCharType="end"/>
      </w:r>
      <w:r w:rsidR="00B258F7" w:rsidRPr="00757988">
        <w:rPr>
          <w:rFonts w:cstheme="minorHAnsi"/>
          <w:szCs w:val="24"/>
        </w:rPr>
        <w:t>.</w:t>
      </w:r>
      <w:r w:rsidR="00FA1A74" w:rsidRPr="00757988">
        <w:rPr>
          <w:rFonts w:cstheme="minorHAnsi"/>
          <w:szCs w:val="24"/>
        </w:rPr>
        <w:t xml:space="preserve"> </w:t>
      </w:r>
      <w:r w:rsidR="00B84C95" w:rsidRPr="00757988">
        <w:rPr>
          <w:rFonts w:cstheme="minorHAnsi"/>
          <w:szCs w:val="24"/>
        </w:rPr>
        <w:t xml:space="preserve">Furthermore, </w:t>
      </w:r>
      <w:r w:rsidR="00324C2B" w:rsidRPr="00757988">
        <w:rPr>
          <w:rFonts w:cstheme="minorHAnsi"/>
          <w:szCs w:val="24"/>
        </w:rPr>
        <w:t xml:space="preserve">there is goblet cell </w:t>
      </w:r>
      <w:r w:rsidR="00324C2B" w:rsidRPr="00757988">
        <w:rPr>
          <w:rFonts w:cstheme="minorHAnsi"/>
          <w:szCs w:val="24"/>
        </w:rPr>
        <w:lastRenderedPageBreak/>
        <w:t>hyperplasia</w:t>
      </w:r>
      <w:r w:rsidR="007610CB" w:rsidRPr="00757988">
        <w:rPr>
          <w:rFonts w:cstheme="minorHAnsi"/>
          <w:szCs w:val="24"/>
        </w:rPr>
        <w:t xml:space="preserve"> that leads to increased mucus production</w:t>
      </w:r>
      <w:r w:rsidR="001611EA" w:rsidRPr="00757988">
        <w:rPr>
          <w:rFonts w:cstheme="minorHAnsi"/>
          <w:szCs w:val="24"/>
        </w:rPr>
        <w:t xml:space="preserve"> that</w:t>
      </w:r>
      <w:r w:rsidR="00754AF1" w:rsidRPr="00757988">
        <w:rPr>
          <w:rFonts w:cstheme="minorHAnsi"/>
          <w:szCs w:val="24"/>
        </w:rPr>
        <w:t>,</w:t>
      </w:r>
      <w:r w:rsidR="001611EA" w:rsidRPr="00757988">
        <w:rPr>
          <w:rFonts w:cstheme="minorHAnsi"/>
          <w:szCs w:val="24"/>
        </w:rPr>
        <w:t xml:space="preserve"> </w:t>
      </w:r>
      <w:r w:rsidR="005D14CD" w:rsidRPr="00757988">
        <w:rPr>
          <w:rFonts w:cstheme="minorHAnsi"/>
          <w:szCs w:val="24"/>
        </w:rPr>
        <w:t xml:space="preserve">combined </w:t>
      </w:r>
      <w:r w:rsidR="003C59D6" w:rsidRPr="00757988">
        <w:rPr>
          <w:rFonts w:cstheme="minorHAnsi"/>
          <w:szCs w:val="24"/>
        </w:rPr>
        <w:t xml:space="preserve">with loss of ciliated epithelium, further decreases mucociliary clearance </w:t>
      </w:r>
      <w:r w:rsidR="00A5296C" w:rsidRPr="00757988">
        <w:rPr>
          <w:rFonts w:cstheme="minorHAnsi"/>
          <w:szCs w:val="24"/>
        </w:rPr>
        <w:t xml:space="preserve">and </w:t>
      </w:r>
      <w:r w:rsidR="003C59D6" w:rsidRPr="00757988">
        <w:rPr>
          <w:rFonts w:cstheme="minorHAnsi"/>
          <w:szCs w:val="24"/>
        </w:rPr>
        <w:t>exacerbat</w:t>
      </w:r>
      <w:r w:rsidR="00A5296C" w:rsidRPr="00757988">
        <w:rPr>
          <w:rFonts w:cstheme="minorHAnsi"/>
          <w:szCs w:val="24"/>
        </w:rPr>
        <w:t>es obstruction of the airway.</w:t>
      </w:r>
    </w:p>
    <w:p w14:paraId="3A7EC6DC" w14:textId="0F4E1A71" w:rsidR="00E9589D" w:rsidRPr="00757988" w:rsidRDefault="00AF6C97" w:rsidP="00317A38">
      <w:pPr>
        <w:spacing w:line="360" w:lineRule="auto"/>
        <w:jc w:val="both"/>
        <w:rPr>
          <w:rFonts w:cstheme="minorHAnsi"/>
          <w:szCs w:val="24"/>
        </w:rPr>
      </w:pPr>
      <w:r w:rsidRPr="00757988">
        <w:rPr>
          <w:rFonts w:cstheme="minorHAnsi"/>
          <w:szCs w:val="24"/>
        </w:rPr>
        <w:t xml:space="preserve">The mainstay of asthma treatment </w:t>
      </w:r>
      <w:r w:rsidR="00E926E8" w:rsidRPr="00757988">
        <w:rPr>
          <w:rFonts w:cstheme="minorHAnsi"/>
          <w:szCs w:val="24"/>
        </w:rPr>
        <w:t>is the use of inhaled corticosteroids</w:t>
      </w:r>
      <w:r w:rsidR="000245D9" w:rsidRPr="00757988">
        <w:rPr>
          <w:rFonts w:cstheme="minorHAnsi"/>
          <w:szCs w:val="24"/>
        </w:rPr>
        <w:t xml:space="preserve"> (ICS) to control and suppress the inflammatory burden of the disease </w:t>
      </w:r>
      <w:r w:rsidR="002F4A82" w:rsidRPr="00757988">
        <w:rPr>
          <w:rFonts w:cstheme="minorHAnsi"/>
          <w:szCs w:val="24"/>
        </w:rPr>
        <w:t xml:space="preserve">to </w:t>
      </w:r>
      <w:r w:rsidR="00757988" w:rsidRPr="00757988">
        <w:rPr>
          <w:rFonts w:cstheme="minorHAnsi"/>
          <w:szCs w:val="24"/>
        </w:rPr>
        <w:t>minimize</w:t>
      </w:r>
      <w:r w:rsidR="002F4A82" w:rsidRPr="00757988">
        <w:rPr>
          <w:rFonts w:cstheme="minorHAnsi"/>
          <w:szCs w:val="24"/>
        </w:rPr>
        <w:t xml:space="preserve"> symptoms </w:t>
      </w:r>
      <w:r w:rsidR="00332711" w:rsidRPr="00757988">
        <w:rPr>
          <w:rFonts w:cstheme="minorHAnsi"/>
          <w:szCs w:val="24"/>
        </w:rPr>
        <w:t>and prevent disease exacerbations</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SZWRkZWw8L0F1dGhvcj48WWVhcj4yMDIyPC9ZZWFyPjxS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SZWRkZWw8L0F1dGhvcj48WWVhcj4yMDIyPC9ZZWFyPjxS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10]</w:t>
      </w:r>
      <w:r w:rsidR="00015003" w:rsidRPr="00757988">
        <w:rPr>
          <w:rFonts w:cstheme="minorHAnsi"/>
          <w:szCs w:val="24"/>
        </w:rPr>
        <w:fldChar w:fldCharType="end"/>
      </w:r>
      <w:r w:rsidR="00B53792" w:rsidRPr="00757988">
        <w:rPr>
          <w:rFonts w:cstheme="minorHAnsi"/>
          <w:szCs w:val="24"/>
        </w:rPr>
        <w:t xml:space="preserve">. Symptom relief is </w:t>
      </w:r>
      <w:r w:rsidR="00057A26" w:rsidRPr="00757988">
        <w:rPr>
          <w:rFonts w:cstheme="minorHAnsi"/>
          <w:szCs w:val="24"/>
        </w:rPr>
        <w:t>provided by bronchodilators to reverse the acute episodes of bronchoconstriction</w:t>
      </w:r>
      <w:r w:rsidR="00666E77" w:rsidRPr="00757988">
        <w:rPr>
          <w:rFonts w:cstheme="minorHAnsi"/>
          <w:szCs w:val="24"/>
        </w:rPr>
        <w:t xml:space="preserve">. </w:t>
      </w:r>
      <w:proofErr w:type="gramStart"/>
      <w:r w:rsidR="00666E77" w:rsidRPr="00757988">
        <w:rPr>
          <w:rFonts w:cstheme="minorHAnsi"/>
          <w:szCs w:val="24"/>
        </w:rPr>
        <w:t>In order to</w:t>
      </w:r>
      <w:proofErr w:type="gramEnd"/>
      <w:r w:rsidR="00666E77" w:rsidRPr="00757988">
        <w:rPr>
          <w:rFonts w:cstheme="minorHAnsi"/>
          <w:szCs w:val="24"/>
        </w:rPr>
        <w:t xml:space="preserve"> </w:t>
      </w:r>
      <w:r w:rsidR="00D51FF6" w:rsidRPr="00757988">
        <w:rPr>
          <w:rFonts w:cstheme="minorHAnsi"/>
          <w:szCs w:val="24"/>
        </w:rPr>
        <w:t xml:space="preserve">maintain </w:t>
      </w:r>
      <w:r w:rsidR="00E02A32" w:rsidRPr="00757988">
        <w:rPr>
          <w:rFonts w:cstheme="minorHAnsi"/>
          <w:szCs w:val="24"/>
        </w:rPr>
        <w:t>disease control</w:t>
      </w:r>
      <w:r w:rsidR="00A233D0" w:rsidRPr="00757988">
        <w:rPr>
          <w:rFonts w:cstheme="minorHAnsi"/>
          <w:szCs w:val="24"/>
        </w:rPr>
        <w:t xml:space="preserve">, the latest guidelines recommend </w:t>
      </w:r>
      <w:r w:rsidR="00CF1043" w:rsidRPr="00757988">
        <w:rPr>
          <w:rFonts w:cstheme="minorHAnsi"/>
          <w:szCs w:val="24"/>
        </w:rPr>
        <w:t xml:space="preserve">dual therapy with an ICS and </w:t>
      </w:r>
      <w:r w:rsidR="00F26586" w:rsidRPr="00757988">
        <w:rPr>
          <w:rFonts w:cstheme="minorHAnsi"/>
          <w:szCs w:val="24"/>
        </w:rPr>
        <w:t xml:space="preserve">a </w:t>
      </w:r>
      <w:r w:rsidR="00CF1043" w:rsidRPr="00757988">
        <w:rPr>
          <w:rFonts w:cstheme="minorHAnsi"/>
          <w:szCs w:val="24"/>
        </w:rPr>
        <w:t xml:space="preserve">long acting </w:t>
      </w:r>
      <w:r w:rsidR="00C606F6" w:rsidRPr="00757988">
        <w:rPr>
          <w:rFonts w:cstheme="minorHAnsi"/>
          <w:szCs w:val="24"/>
        </w:rPr>
        <w:t>β</w:t>
      </w:r>
      <w:r w:rsidR="003E0951" w:rsidRPr="00757988">
        <w:rPr>
          <w:rFonts w:cstheme="minorHAnsi"/>
          <w:szCs w:val="24"/>
        </w:rPr>
        <w:t>2-agonist (LABA)</w:t>
      </w:r>
      <w:r w:rsidR="00F26586" w:rsidRPr="00757988">
        <w:rPr>
          <w:rFonts w:cstheme="minorHAnsi"/>
          <w:szCs w:val="24"/>
        </w:rPr>
        <w:t xml:space="preserve"> such as formoterol</w:t>
      </w:r>
      <w:r w:rsidR="00370F6B" w:rsidRPr="00757988">
        <w:rPr>
          <w:rFonts w:cstheme="minorHAnsi"/>
          <w:szCs w:val="24"/>
        </w:rPr>
        <w:t>. If disease control is not maintained</w:t>
      </w:r>
      <w:r w:rsidR="00D14134" w:rsidRPr="00757988">
        <w:rPr>
          <w:rFonts w:cstheme="minorHAnsi"/>
          <w:szCs w:val="24"/>
        </w:rPr>
        <w:t xml:space="preserve"> despite the use of </w:t>
      </w:r>
      <w:r w:rsidR="00757988" w:rsidRPr="00757988">
        <w:rPr>
          <w:rFonts w:cstheme="minorHAnsi"/>
          <w:szCs w:val="24"/>
        </w:rPr>
        <w:t>optimized</w:t>
      </w:r>
      <w:r w:rsidR="00121180" w:rsidRPr="00757988">
        <w:rPr>
          <w:rFonts w:cstheme="minorHAnsi"/>
          <w:szCs w:val="24"/>
        </w:rPr>
        <w:t xml:space="preserve"> </w:t>
      </w:r>
      <w:r w:rsidR="00D14134" w:rsidRPr="00757988">
        <w:rPr>
          <w:rFonts w:cstheme="minorHAnsi"/>
          <w:szCs w:val="24"/>
        </w:rPr>
        <w:t>high dose ICS</w:t>
      </w:r>
      <w:r w:rsidR="007B59E5" w:rsidRPr="00757988">
        <w:rPr>
          <w:rFonts w:cstheme="minorHAnsi"/>
          <w:szCs w:val="24"/>
        </w:rPr>
        <w:t>,</w:t>
      </w:r>
      <w:r w:rsidR="00E0763D" w:rsidRPr="00757988">
        <w:rPr>
          <w:rFonts w:cstheme="minorHAnsi"/>
          <w:szCs w:val="24"/>
        </w:rPr>
        <w:t xml:space="preserve"> then</w:t>
      </w:r>
      <w:r w:rsidR="00254EA4" w:rsidRPr="00757988">
        <w:rPr>
          <w:rFonts w:cstheme="minorHAnsi"/>
          <w:szCs w:val="24"/>
        </w:rPr>
        <w:t xml:space="preserve"> </w:t>
      </w:r>
      <w:r w:rsidR="0062666C" w:rsidRPr="00757988">
        <w:rPr>
          <w:rFonts w:cstheme="minorHAnsi"/>
          <w:szCs w:val="24"/>
        </w:rPr>
        <w:t>add</w:t>
      </w:r>
      <w:r w:rsidR="001A7A08" w:rsidRPr="00757988">
        <w:rPr>
          <w:rFonts w:cstheme="minorHAnsi"/>
          <w:szCs w:val="24"/>
        </w:rPr>
        <w:t>-</w:t>
      </w:r>
      <w:r w:rsidR="0062666C" w:rsidRPr="00757988">
        <w:rPr>
          <w:rFonts w:cstheme="minorHAnsi"/>
          <w:szCs w:val="24"/>
        </w:rPr>
        <w:t xml:space="preserve">on biologic therapies </w:t>
      </w:r>
      <w:r w:rsidR="00056639" w:rsidRPr="00757988">
        <w:rPr>
          <w:rFonts w:cstheme="minorHAnsi"/>
          <w:szCs w:val="24"/>
        </w:rPr>
        <w:t xml:space="preserve">targeting the T2 pathways </w:t>
      </w:r>
      <w:r w:rsidR="00121180" w:rsidRPr="00757988">
        <w:rPr>
          <w:rFonts w:cstheme="minorHAnsi"/>
          <w:szCs w:val="24"/>
        </w:rPr>
        <w:t>is recommended</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SZWRkZWw8L0F1dGhvcj48WWVhcj4yMDIyPC9ZZWFyPjxS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SZWRkZWw8L0F1dGhvcj48WWVhcj4yMDIyPC9ZZWFyPjxS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10]</w:t>
      </w:r>
      <w:r w:rsidR="00015003" w:rsidRPr="00757988">
        <w:rPr>
          <w:rFonts w:cstheme="minorHAnsi"/>
          <w:szCs w:val="24"/>
        </w:rPr>
        <w:fldChar w:fldCharType="end"/>
      </w:r>
      <w:r w:rsidR="00E96E1E" w:rsidRPr="00757988">
        <w:rPr>
          <w:rFonts w:cstheme="minorHAnsi"/>
          <w:szCs w:val="24"/>
        </w:rPr>
        <w:t>.</w:t>
      </w:r>
    </w:p>
    <w:p w14:paraId="4B26298E" w14:textId="199C97F3" w:rsidR="00AD1566" w:rsidRPr="00757988" w:rsidRDefault="00B848BD" w:rsidP="001A7A08">
      <w:pPr>
        <w:pStyle w:val="Heading2"/>
      </w:pPr>
      <w:r w:rsidRPr="00757988">
        <w:t>2</w:t>
      </w:r>
      <w:r w:rsidR="000D6078" w:rsidRPr="00757988">
        <w:t xml:space="preserve">.2 </w:t>
      </w:r>
      <w:r w:rsidR="00EF70FC" w:rsidRPr="00757988">
        <w:t>Bronchiectasis</w:t>
      </w:r>
    </w:p>
    <w:p w14:paraId="1FCB854B" w14:textId="1BE90264" w:rsidR="00AD1566" w:rsidRPr="00757988" w:rsidRDefault="000E48AF" w:rsidP="00317A38">
      <w:pPr>
        <w:spacing w:line="360" w:lineRule="auto"/>
        <w:jc w:val="both"/>
        <w:rPr>
          <w:rFonts w:cstheme="minorHAnsi"/>
          <w:szCs w:val="24"/>
        </w:rPr>
      </w:pPr>
      <w:r w:rsidRPr="00757988">
        <w:rPr>
          <w:rFonts w:cstheme="minorHAnsi"/>
          <w:szCs w:val="24"/>
        </w:rPr>
        <w:t>Bronchiectasis a</w:t>
      </w:r>
      <w:r w:rsidR="00FE0EB9" w:rsidRPr="00757988">
        <w:rPr>
          <w:rFonts w:cstheme="minorHAnsi"/>
          <w:szCs w:val="24"/>
        </w:rPr>
        <w:t xml:space="preserve">lso results from </w:t>
      </w:r>
      <w:r w:rsidR="00757988" w:rsidRPr="00757988">
        <w:rPr>
          <w:rFonts w:cstheme="minorHAnsi"/>
          <w:szCs w:val="24"/>
        </w:rPr>
        <w:t>remodeling</w:t>
      </w:r>
      <w:r w:rsidR="00FE0EB9" w:rsidRPr="00757988">
        <w:rPr>
          <w:rFonts w:cstheme="minorHAnsi"/>
          <w:szCs w:val="24"/>
        </w:rPr>
        <w:t xml:space="preserve"> </w:t>
      </w:r>
      <w:r w:rsidR="00962F2D" w:rsidRPr="00757988">
        <w:rPr>
          <w:rFonts w:cstheme="minorHAnsi"/>
          <w:szCs w:val="24"/>
        </w:rPr>
        <w:t>t</w:t>
      </w:r>
      <w:r w:rsidR="00FE0EB9" w:rsidRPr="00757988">
        <w:rPr>
          <w:rFonts w:cstheme="minorHAnsi"/>
          <w:szCs w:val="24"/>
        </w:rPr>
        <w:t>hat leads to perman</w:t>
      </w:r>
      <w:r w:rsidR="00D30D82" w:rsidRPr="00757988">
        <w:rPr>
          <w:rFonts w:cstheme="minorHAnsi"/>
          <w:szCs w:val="24"/>
        </w:rPr>
        <w:t>ent dilatation an</w:t>
      </w:r>
      <w:r w:rsidR="008134AD" w:rsidRPr="00757988">
        <w:rPr>
          <w:rFonts w:cstheme="minorHAnsi"/>
          <w:szCs w:val="24"/>
        </w:rPr>
        <w:t>d</w:t>
      </w:r>
      <w:r w:rsidR="00D30D82" w:rsidRPr="00757988">
        <w:rPr>
          <w:rFonts w:cstheme="minorHAnsi"/>
          <w:szCs w:val="24"/>
        </w:rPr>
        <w:t xml:space="preserve"> enlargement of the airways</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GbHVtZTwvQXV0aG9yPjxZZWFyPjIwMTg8L1llYXI+PFJl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GbHVtZTwvQXV0aG9yPjxZZWFyPjIwMTg8L1llYXI+PFJl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14]</w:t>
      </w:r>
      <w:r w:rsidR="00015003" w:rsidRPr="00757988">
        <w:rPr>
          <w:rFonts w:cstheme="minorHAnsi"/>
          <w:szCs w:val="24"/>
        </w:rPr>
        <w:fldChar w:fldCharType="end"/>
      </w:r>
      <w:r w:rsidR="001A7A08" w:rsidRPr="00757988">
        <w:rPr>
          <w:rFonts w:cstheme="minorHAnsi"/>
          <w:szCs w:val="24"/>
        </w:rPr>
        <w:t>,</w:t>
      </w:r>
      <w:r w:rsidR="008A4A53" w:rsidRPr="00757988">
        <w:rPr>
          <w:rFonts w:cstheme="minorHAnsi"/>
          <w:szCs w:val="24"/>
        </w:rPr>
        <w:t xml:space="preserve"> </w:t>
      </w:r>
      <w:r w:rsidR="001A7A08" w:rsidRPr="00757988">
        <w:rPr>
          <w:rFonts w:cstheme="minorHAnsi"/>
          <w:szCs w:val="24"/>
        </w:rPr>
        <w:t xml:space="preserve">and it </w:t>
      </w:r>
      <w:r w:rsidR="00244B6C" w:rsidRPr="00757988">
        <w:rPr>
          <w:rFonts w:cstheme="minorHAnsi"/>
          <w:szCs w:val="24"/>
        </w:rPr>
        <w:t>can</w:t>
      </w:r>
      <w:r w:rsidR="00C85963" w:rsidRPr="00757988">
        <w:rPr>
          <w:rFonts w:cstheme="minorHAnsi"/>
          <w:szCs w:val="24"/>
        </w:rPr>
        <w:t xml:space="preserve"> also </w:t>
      </w:r>
      <w:r w:rsidR="00BD708C" w:rsidRPr="00757988">
        <w:rPr>
          <w:rFonts w:cstheme="minorHAnsi"/>
          <w:szCs w:val="24"/>
        </w:rPr>
        <w:t>present</w:t>
      </w:r>
      <w:r w:rsidR="00C85963" w:rsidRPr="00757988">
        <w:rPr>
          <w:rFonts w:cstheme="minorHAnsi"/>
          <w:szCs w:val="24"/>
        </w:rPr>
        <w:t xml:space="preserve"> </w:t>
      </w:r>
      <w:r w:rsidR="001A7A08" w:rsidRPr="00757988">
        <w:rPr>
          <w:rFonts w:cstheme="minorHAnsi"/>
          <w:szCs w:val="24"/>
        </w:rPr>
        <w:t>with features of</w:t>
      </w:r>
      <w:r w:rsidR="00C85963" w:rsidRPr="00757988">
        <w:rPr>
          <w:rFonts w:cstheme="minorHAnsi"/>
          <w:szCs w:val="24"/>
        </w:rPr>
        <w:t xml:space="preserve"> obstructive </w:t>
      </w:r>
      <w:r w:rsidR="0094134E" w:rsidRPr="00757988">
        <w:rPr>
          <w:rFonts w:cstheme="minorHAnsi"/>
          <w:szCs w:val="24"/>
        </w:rPr>
        <w:t>airways disease</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TaHRlaW5iZXJnPC9BdXRob3I+PFllYXI+MjAyMDwvWWVh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TaHRlaW5iZXJnPC9BdXRob3I+PFllYXI+MjAyMDwvWWVh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15]</w:t>
      </w:r>
      <w:r w:rsidR="00015003" w:rsidRPr="00757988">
        <w:rPr>
          <w:rFonts w:cstheme="minorHAnsi"/>
          <w:szCs w:val="24"/>
        </w:rPr>
        <w:fldChar w:fldCharType="end"/>
      </w:r>
      <w:r w:rsidR="00D75AF9" w:rsidRPr="00757988">
        <w:rPr>
          <w:rFonts w:cstheme="minorHAnsi"/>
          <w:szCs w:val="24"/>
        </w:rPr>
        <w:t>.</w:t>
      </w:r>
      <w:r w:rsidR="00630932">
        <w:rPr>
          <w:rFonts w:cstheme="minorHAnsi"/>
          <w:szCs w:val="24"/>
        </w:rPr>
        <w:t xml:space="preserve"> </w:t>
      </w:r>
      <w:r w:rsidR="00943AD8" w:rsidRPr="00757988">
        <w:rPr>
          <w:rFonts w:cstheme="minorHAnsi"/>
          <w:szCs w:val="24"/>
        </w:rPr>
        <w:t>The drivers of th</w:t>
      </w:r>
      <w:r w:rsidR="001A7A08" w:rsidRPr="00757988">
        <w:rPr>
          <w:rFonts w:cstheme="minorHAnsi"/>
          <w:szCs w:val="24"/>
        </w:rPr>
        <w:t>is</w:t>
      </w:r>
      <w:r w:rsidR="00946FDC" w:rsidRPr="00757988">
        <w:rPr>
          <w:rFonts w:cstheme="minorHAnsi"/>
          <w:szCs w:val="24"/>
        </w:rPr>
        <w:t xml:space="preserve"> airway </w:t>
      </w:r>
      <w:r w:rsidR="00757988" w:rsidRPr="00757988">
        <w:rPr>
          <w:rFonts w:cstheme="minorHAnsi"/>
          <w:szCs w:val="24"/>
        </w:rPr>
        <w:t>remodeling</w:t>
      </w:r>
      <w:r w:rsidR="00946FDC" w:rsidRPr="00757988">
        <w:rPr>
          <w:rFonts w:cstheme="minorHAnsi"/>
          <w:szCs w:val="24"/>
        </w:rPr>
        <w:t xml:space="preserve"> are highly heterogeneous ranging from</w:t>
      </w:r>
      <w:r w:rsidR="00413439" w:rsidRPr="00757988">
        <w:rPr>
          <w:rFonts w:cstheme="minorHAnsi"/>
          <w:szCs w:val="24"/>
        </w:rPr>
        <w:t xml:space="preserve"> genetic factors (e.g. </w:t>
      </w:r>
      <w:r w:rsidR="00651E96" w:rsidRPr="00757988">
        <w:rPr>
          <w:rFonts w:cstheme="minorHAnsi"/>
          <w:szCs w:val="24"/>
        </w:rPr>
        <w:t>cystic fibrosis (CF)</w:t>
      </w:r>
      <w:r w:rsidR="001A7A08" w:rsidRPr="00757988">
        <w:rPr>
          <w:rFonts w:cstheme="minorHAnsi"/>
          <w:szCs w:val="24"/>
        </w:rPr>
        <w:t xml:space="preserve"> and</w:t>
      </w:r>
      <w:r w:rsidR="00413439" w:rsidRPr="00757988">
        <w:rPr>
          <w:rFonts w:cstheme="minorHAnsi"/>
          <w:szCs w:val="24"/>
        </w:rPr>
        <w:t xml:space="preserve"> </w:t>
      </w:r>
      <w:r w:rsidR="00F30642" w:rsidRPr="00757988">
        <w:rPr>
          <w:rFonts w:cstheme="minorHAnsi"/>
          <w:szCs w:val="24"/>
        </w:rPr>
        <w:t>primary ciliary dyskinesia (</w:t>
      </w:r>
      <w:r w:rsidR="00413439" w:rsidRPr="00757988">
        <w:rPr>
          <w:rFonts w:cstheme="minorHAnsi"/>
          <w:szCs w:val="24"/>
        </w:rPr>
        <w:t>PCD</w:t>
      </w:r>
      <w:r w:rsidR="00F30642" w:rsidRPr="00757988">
        <w:rPr>
          <w:rFonts w:cstheme="minorHAnsi"/>
          <w:szCs w:val="24"/>
        </w:rPr>
        <w:t>)</w:t>
      </w:r>
      <w:r w:rsidR="00413439" w:rsidRPr="00757988">
        <w:rPr>
          <w:rFonts w:cstheme="minorHAnsi"/>
          <w:szCs w:val="24"/>
        </w:rPr>
        <w:t>)</w:t>
      </w:r>
      <w:r w:rsidR="00E42AED" w:rsidRPr="00757988">
        <w:rPr>
          <w:rFonts w:cstheme="minorHAnsi"/>
          <w:szCs w:val="24"/>
        </w:rPr>
        <w:t xml:space="preserve"> through to environmental exposures and chronic infections (e.g. </w:t>
      </w:r>
      <w:r w:rsidR="007277CA" w:rsidRPr="00757988">
        <w:rPr>
          <w:rFonts w:cstheme="minorHAnsi"/>
          <w:szCs w:val="24"/>
        </w:rPr>
        <w:t>Tuberculo</w:t>
      </w:r>
      <w:r w:rsidR="006C37FF" w:rsidRPr="00757988">
        <w:rPr>
          <w:rFonts w:cstheme="minorHAnsi"/>
          <w:szCs w:val="24"/>
        </w:rPr>
        <w:t>sis</w:t>
      </w:r>
      <w:r w:rsidR="00E42AED" w:rsidRPr="00757988">
        <w:rPr>
          <w:rFonts w:cstheme="minorHAnsi"/>
          <w:szCs w:val="24"/>
        </w:rPr>
        <w:t xml:space="preserve">). </w:t>
      </w:r>
      <w:r w:rsidR="008B4D1C" w:rsidRPr="00757988">
        <w:rPr>
          <w:rFonts w:cstheme="minorHAnsi"/>
          <w:szCs w:val="24"/>
        </w:rPr>
        <w:t xml:space="preserve">The presence of asthma or COPD may also </w:t>
      </w:r>
      <w:r w:rsidR="00500B85" w:rsidRPr="00757988">
        <w:rPr>
          <w:rFonts w:cstheme="minorHAnsi"/>
          <w:szCs w:val="24"/>
        </w:rPr>
        <w:t xml:space="preserve">lead to </w:t>
      </w:r>
      <w:proofErr w:type="spellStart"/>
      <w:r w:rsidR="00500B85" w:rsidRPr="00757988">
        <w:rPr>
          <w:rFonts w:cstheme="minorHAnsi"/>
          <w:szCs w:val="24"/>
        </w:rPr>
        <w:t>bronchiectatic</w:t>
      </w:r>
      <w:proofErr w:type="spellEnd"/>
      <w:r w:rsidR="00500B85" w:rsidRPr="00757988">
        <w:rPr>
          <w:rFonts w:cstheme="minorHAnsi"/>
          <w:szCs w:val="24"/>
        </w:rPr>
        <w:t xml:space="preserve"> changes in the airway. </w:t>
      </w:r>
      <w:r w:rsidR="00A644B3" w:rsidRPr="00757988">
        <w:rPr>
          <w:rFonts w:cstheme="minorHAnsi"/>
          <w:szCs w:val="24"/>
        </w:rPr>
        <w:t xml:space="preserve">This </w:t>
      </w:r>
      <w:r w:rsidR="00A453FB" w:rsidRPr="00757988">
        <w:rPr>
          <w:rFonts w:cstheme="minorHAnsi"/>
          <w:szCs w:val="24"/>
        </w:rPr>
        <w:t xml:space="preserve">obstruction is accompanied by </w:t>
      </w:r>
      <w:r w:rsidR="00757988" w:rsidRPr="00757988">
        <w:rPr>
          <w:rFonts w:cstheme="minorHAnsi"/>
          <w:szCs w:val="24"/>
        </w:rPr>
        <w:t>dyspnea</w:t>
      </w:r>
      <w:r w:rsidR="007D58B5" w:rsidRPr="00757988">
        <w:rPr>
          <w:rFonts w:cstheme="minorHAnsi"/>
          <w:szCs w:val="24"/>
        </w:rPr>
        <w:t xml:space="preserve">, </w:t>
      </w:r>
      <w:r w:rsidR="00EB34B4" w:rsidRPr="00757988">
        <w:rPr>
          <w:rFonts w:cstheme="minorHAnsi"/>
          <w:szCs w:val="24"/>
        </w:rPr>
        <w:t>fatigue</w:t>
      </w:r>
      <w:r w:rsidR="00530B55" w:rsidRPr="00757988">
        <w:rPr>
          <w:rFonts w:cstheme="minorHAnsi"/>
          <w:szCs w:val="24"/>
        </w:rPr>
        <w:t>, chronic cough and sputum</w:t>
      </w:r>
      <w:r w:rsidR="00162F06" w:rsidRPr="00757988">
        <w:rPr>
          <w:rFonts w:cstheme="minorHAnsi"/>
          <w:szCs w:val="24"/>
        </w:rPr>
        <w:t xml:space="preserve"> production</w:t>
      </w:r>
      <w:r w:rsidR="007B59E5" w:rsidRPr="00757988">
        <w:rPr>
          <w:rFonts w:cstheme="minorHAnsi"/>
          <w:szCs w:val="24"/>
        </w:rPr>
        <w:t>,</w:t>
      </w:r>
      <w:r w:rsidR="007D58B5" w:rsidRPr="00757988">
        <w:rPr>
          <w:rFonts w:cstheme="minorHAnsi"/>
          <w:szCs w:val="24"/>
        </w:rPr>
        <w:t xml:space="preserve"> </w:t>
      </w:r>
      <w:r w:rsidR="00466839" w:rsidRPr="00757988">
        <w:rPr>
          <w:rFonts w:cstheme="minorHAnsi"/>
          <w:szCs w:val="24"/>
        </w:rPr>
        <w:t>again resulting from</w:t>
      </w:r>
      <w:r w:rsidR="007F1612" w:rsidRPr="00757988">
        <w:rPr>
          <w:rFonts w:cstheme="minorHAnsi"/>
          <w:szCs w:val="24"/>
        </w:rPr>
        <w:t xml:space="preserve"> </w:t>
      </w:r>
      <w:r w:rsidR="00761102" w:rsidRPr="00757988">
        <w:rPr>
          <w:rFonts w:cstheme="minorHAnsi"/>
          <w:szCs w:val="24"/>
        </w:rPr>
        <w:t xml:space="preserve">decreased ciliary </w:t>
      </w:r>
      <w:r w:rsidR="00834BE6" w:rsidRPr="00757988">
        <w:rPr>
          <w:rFonts w:cstheme="minorHAnsi"/>
          <w:szCs w:val="24"/>
        </w:rPr>
        <w:t>motility</w:t>
      </w:r>
      <w:r w:rsidR="00D75E7C" w:rsidRPr="00757988">
        <w:rPr>
          <w:rFonts w:cstheme="minorHAnsi"/>
          <w:szCs w:val="24"/>
        </w:rPr>
        <w:t xml:space="preserve"> and </w:t>
      </w:r>
      <w:r w:rsidR="004B369A" w:rsidRPr="00757988">
        <w:rPr>
          <w:rFonts w:cstheme="minorHAnsi"/>
          <w:szCs w:val="24"/>
        </w:rPr>
        <w:t>increased mucus production</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QZXJlYTwvQXV0aG9yPjxZZWFyPjIwMjQ8L1llYXI+PFJl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QZXJlYTwvQXV0aG9yPjxZZWFyPjIwMjQ8L1llYXI+PFJl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16]</w:t>
      </w:r>
      <w:r w:rsidR="00015003" w:rsidRPr="00757988">
        <w:rPr>
          <w:rFonts w:cstheme="minorHAnsi"/>
          <w:szCs w:val="24"/>
        </w:rPr>
        <w:fldChar w:fldCharType="end"/>
      </w:r>
      <w:r w:rsidR="004B369A" w:rsidRPr="00757988">
        <w:rPr>
          <w:rFonts w:cstheme="minorHAnsi"/>
          <w:szCs w:val="24"/>
        </w:rPr>
        <w:t xml:space="preserve">. </w:t>
      </w:r>
      <w:r w:rsidR="006B1B6F" w:rsidRPr="00757988">
        <w:rPr>
          <w:rFonts w:cstheme="minorHAnsi"/>
          <w:szCs w:val="24"/>
        </w:rPr>
        <w:t>Like</w:t>
      </w:r>
      <w:r w:rsidR="00B6272F" w:rsidRPr="00757988">
        <w:rPr>
          <w:rFonts w:cstheme="minorHAnsi"/>
          <w:szCs w:val="24"/>
        </w:rPr>
        <w:t xml:space="preserve"> the other airways diseases considered in this review, bronchiectasis </w:t>
      </w:r>
      <w:r w:rsidR="00834BE6" w:rsidRPr="00757988">
        <w:rPr>
          <w:rFonts w:cstheme="minorHAnsi"/>
          <w:szCs w:val="24"/>
        </w:rPr>
        <w:t xml:space="preserve">is also associated with </w:t>
      </w:r>
      <w:r w:rsidR="000A10F7" w:rsidRPr="00757988">
        <w:rPr>
          <w:rFonts w:cstheme="minorHAnsi"/>
          <w:szCs w:val="24"/>
        </w:rPr>
        <w:t>chronic inflammation</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QZXJlYTwvQXV0aG9yPjxZZWFyPjIwMjQ8L1llYXI+PFJl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QZXJlYTwvQXV0aG9yPjxZZWFyPjIwMjQ8L1llYXI+PFJl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16]</w:t>
      </w:r>
      <w:r w:rsidR="00015003" w:rsidRPr="00757988">
        <w:rPr>
          <w:rFonts w:cstheme="minorHAnsi"/>
          <w:szCs w:val="24"/>
        </w:rPr>
        <w:fldChar w:fldCharType="end"/>
      </w:r>
      <w:r w:rsidR="000A10F7" w:rsidRPr="00757988">
        <w:rPr>
          <w:rFonts w:cstheme="minorHAnsi"/>
          <w:szCs w:val="24"/>
        </w:rPr>
        <w:t>.</w:t>
      </w:r>
      <w:r w:rsidR="00A50B95" w:rsidRPr="00757988">
        <w:rPr>
          <w:rFonts w:cstheme="minorHAnsi"/>
          <w:szCs w:val="24"/>
        </w:rPr>
        <w:t xml:space="preserve"> This inflammation is largely neutrophilic in nature</w:t>
      </w:r>
      <w:r w:rsidR="001A7A08" w:rsidRPr="00757988">
        <w:rPr>
          <w:rFonts w:cstheme="minorHAnsi"/>
          <w:szCs w:val="24"/>
        </w:rPr>
        <w:t>,</w:t>
      </w:r>
      <w:r w:rsidR="00A50B95" w:rsidRPr="00757988">
        <w:rPr>
          <w:rFonts w:cstheme="minorHAnsi"/>
          <w:szCs w:val="24"/>
        </w:rPr>
        <w:t xml:space="preserve"> but recent work </w:t>
      </w:r>
      <w:r w:rsidR="000A4A1A" w:rsidRPr="00757988">
        <w:rPr>
          <w:rFonts w:cstheme="minorHAnsi"/>
          <w:szCs w:val="24"/>
        </w:rPr>
        <w:t>has highlighted that there may also be an eosinophilic endotype of</w:t>
      </w:r>
      <w:r w:rsidR="00D51000" w:rsidRPr="00757988">
        <w:rPr>
          <w:rFonts w:cstheme="minorHAnsi"/>
          <w:szCs w:val="24"/>
        </w:rPr>
        <w:t xml:space="preserve"> bronchiectasis </w:t>
      </w:r>
      <w:r w:rsidR="00EE1D41" w:rsidRPr="00757988">
        <w:rPr>
          <w:rFonts w:cstheme="minorHAnsi"/>
          <w:szCs w:val="24"/>
        </w:rPr>
        <w:t xml:space="preserve">in approximately 20% </w:t>
      </w:r>
      <w:r w:rsidR="006504A1" w:rsidRPr="00757988">
        <w:rPr>
          <w:rFonts w:cstheme="minorHAnsi"/>
          <w:szCs w:val="24"/>
        </w:rPr>
        <w:t>of patients</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TaG9lbWFyazwvQXV0aG9yPjxZZWFyPjIwMjI8L1llYXI+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TaG9lbWFyazwvQXV0aG9yPjxZZWFyPjIwMjI8L1llYXI+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5]</w:t>
      </w:r>
      <w:r w:rsidR="00015003" w:rsidRPr="00757988">
        <w:rPr>
          <w:rFonts w:cstheme="minorHAnsi"/>
          <w:szCs w:val="24"/>
        </w:rPr>
        <w:fldChar w:fldCharType="end"/>
      </w:r>
      <w:r w:rsidR="00D51000" w:rsidRPr="00757988">
        <w:rPr>
          <w:rFonts w:cstheme="minorHAnsi"/>
          <w:szCs w:val="24"/>
        </w:rPr>
        <w:t xml:space="preserve">. </w:t>
      </w:r>
    </w:p>
    <w:p w14:paraId="0BFAFE96" w14:textId="23DD5C8C" w:rsidR="004A3790" w:rsidRPr="00757988" w:rsidRDefault="00BF70FC" w:rsidP="00317A38">
      <w:pPr>
        <w:spacing w:line="360" w:lineRule="auto"/>
        <w:jc w:val="both"/>
        <w:rPr>
          <w:rFonts w:cstheme="minorHAnsi"/>
          <w:szCs w:val="24"/>
        </w:rPr>
      </w:pPr>
      <w:r w:rsidRPr="00757988">
        <w:rPr>
          <w:rFonts w:cstheme="minorHAnsi"/>
          <w:szCs w:val="24"/>
        </w:rPr>
        <w:t>Although widely used, ICS are not recommended by the current bronchiectasis guidelines unless they also have co-existent asthma</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Qb2x2ZXJpbm88L0F1dGhvcj48WWVhcj4yMDE3PC9ZZWFy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Qb2x2ZXJpbm88L0F1dGhvcj48WWVhcj4yMDE3PC9ZZWFy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17]</w:t>
      </w:r>
      <w:r w:rsidR="00015003" w:rsidRPr="00757988">
        <w:rPr>
          <w:rFonts w:cstheme="minorHAnsi"/>
          <w:szCs w:val="24"/>
        </w:rPr>
        <w:fldChar w:fldCharType="end"/>
      </w:r>
      <w:r w:rsidR="007E5E48" w:rsidRPr="00757988">
        <w:rPr>
          <w:rFonts w:cstheme="minorHAnsi"/>
          <w:szCs w:val="24"/>
        </w:rPr>
        <w:t>.</w:t>
      </w:r>
      <w:r w:rsidRPr="00757988">
        <w:rPr>
          <w:rFonts w:cstheme="minorHAnsi"/>
          <w:szCs w:val="24"/>
        </w:rPr>
        <w:t xml:space="preserve"> However, emerging data suggests that for both asthma and COPD, the presence of eosinophils may indicate </w:t>
      </w:r>
      <w:r w:rsidR="00603131" w:rsidRPr="00757988">
        <w:rPr>
          <w:rFonts w:cstheme="minorHAnsi"/>
          <w:szCs w:val="24"/>
        </w:rPr>
        <w:t xml:space="preserve">that patients may </w:t>
      </w:r>
      <w:r w:rsidR="00496553" w:rsidRPr="00757988">
        <w:rPr>
          <w:rFonts w:cstheme="minorHAnsi"/>
          <w:szCs w:val="24"/>
        </w:rPr>
        <w:t xml:space="preserve">also </w:t>
      </w:r>
      <w:r w:rsidR="00603131" w:rsidRPr="00757988">
        <w:rPr>
          <w:rFonts w:cstheme="minorHAnsi"/>
          <w:szCs w:val="24"/>
        </w:rPr>
        <w:t xml:space="preserve">benefit from </w:t>
      </w:r>
      <w:r w:rsidR="00295E48" w:rsidRPr="00757988">
        <w:rPr>
          <w:rFonts w:cstheme="minorHAnsi"/>
          <w:szCs w:val="24"/>
        </w:rPr>
        <w:t>steroid treatment to reduce disease exacerbations</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Qb2xsb2NrPC9BdXRob3I+PFllYXI+MjAyNTwvWWVhcj48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Qb2xsb2NrPC9BdXRob3I+PFllYXI+MjAyNTwvWWVhcj48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18]</w:t>
      </w:r>
      <w:r w:rsidR="00015003" w:rsidRPr="00757988">
        <w:rPr>
          <w:rFonts w:cstheme="minorHAnsi"/>
          <w:szCs w:val="24"/>
        </w:rPr>
        <w:fldChar w:fldCharType="end"/>
      </w:r>
      <w:r w:rsidR="007E5E48" w:rsidRPr="00757988">
        <w:rPr>
          <w:rFonts w:cstheme="minorHAnsi"/>
          <w:szCs w:val="24"/>
        </w:rPr>
        <w:t>.</w:t>
      </w:r>
      <w:r w:rsidR="006A0852" w:rsidRPr="00757988">
        <w:rPr>
          <w:rFonts w:cstheme="minorHAnsi"/>
          <w:szCs w:val="24"/>
        </w:rPr>
        <w:t xml:space="preserve"> </w:t>
      </w:r>
      <w:r w:rsidR="0017414A" w:rsidRPr="00757988">
        <w:rPr>
          <w:rFonts w:cstheme="minorHAnsi"/>
          <w:szCs w:val="24"/>
        </w:rPr>
        <w:t>Similarly</w:t>
      </w:r>
      <w:r w:rsidR="001C4058" w:rsidRPr="00757988">
        <w:rPr>
          <w:rFonts w:cstheme="minorHAnsi"/>
          <w:szCs w:val="24"/>
        </w:rPr>
        <w:t>,</w:t>
      </w:r>
      <w:r w:rsidR="00FF4669" w:rsidRPr="00757988">
        <w:rPr>
          <w:rFonts w:cstheme="minorHAnsi"/>
          <w:szCs w:val="24"/>
        </w:rPr>
        <w:t xml:space="preserve"> the routine use of</w:t>
      </w:r>
      <w:r w:rsidR="001C4058" w:rsidRPr="00757988">
        <w:rPr>
          <w:rFonts w:cstheme="minorHAnsi"/>
          <w:szCs w:val="24"/>
        </w:rPr>
        <w:t xml:space="preserve"> </w:t>
      </w:r>
      <w:r w:rsidR="0086530C" w:rsidRPr="00757988">
        <w:rPr>
          <w:rFonts w:cstheme="minorHAnsi"/>
          <w:szCs w:val="24"/>
        </w:rPr>
        <w:t>long-acting</w:t>
      </w:r>
      <w:r w:rsidR="0017414A" w:rsidRPr="00757988">
        <w:rPr>
          <w:rFonts w:cstheme="minorHAnsi"/>
          <w:szCs w:val="24"/>
        </w:rPr>
        <w:t xml:space="preserve"> bronchodilators </w:t>
      </w:r>
      <w:r w:rsidR="00496553" w:rsidRPr="00757988">
        <w:rPr>
          <w:rFonts w:cstheme="minorHAnsi"/>
          <w:szCs w:val="24"/>
        </w:rPr>
        <w:t>is</w:t>
      </w:r>
      <w:r w:rsidR="0017414A" w:rsidRPr="00757988">
        <w:rPr>
          <w:rFonts w:cstheme="minorHAnsi"/>
          <w:szCs w:val="24"/>
        </w:rPr>
        <w:t xml:space="preserve"> also not </w:t>
      </w:r>
      <w:r w:rsidR="00FF4669" w:rsidRPr="00757988">
        <w:rPr>
          <w:rFonts w:cstheme="minorHAnsi"/>
          <w:szCs w:val="24"/>
        </w:rPr>
        <w:t xml:space="preserve">recommended unless the patient is experiencing </w:t>
      </w:r>
      <w:r w:rsidR="0086530C" w:rsidRPr="00757988">
        <w:rPr>
          <w:rFonts w:cstheme="minorHAnsi"/>
          <w:szCs w:val="24"/>
        </w:rPr>
        <w:t>significant</w:t>
      </w:r>
      <w:r w:rsidR="00FF4669" w:rsidRPr="00757988">
        <w:rPr>
          <w:rFonts w:cstheme="minorHAnsi"/>
          <w:szCs w:val="24"/>
        </w:rPr>
        <w:t xml:space="preserve"> breathlessness</w:t>
      </w:r>
      <w:r w:rsidR="0086530C" w:rsidRPr="00757988">
        <w:rPr>
          <w:rFonts w:cstheme="minorHAnsi"/>
          <w:szCs w:val="24"/>
        </w:rPr>
        <w:t>.</w:t>
      </w:r>
      <w:r w:rsidR="001A7A08" w:rsidRPr="00757988">
        <w:rPr>
          <w:rFonts w:cstheme="minorHAnsi"/>
          <w:szCs w:val="24"/>
        </w:rPr>
        <w:t xml:space="preserve"> </w:t>
      </w:r>
      <w:r w:rsidR="00B3099C" w:rsidRPr="00757988">
        <w:rPr>
          <w:rFonts w:cstheme="minorHAnsi"/>
          <w:szCs w:val="24"/>
        </w:rPr>
        <w:t xml:space="preserve">The neutrophilic inflammation in bronchiectasis </w:t>
      </w:r>
      <w:r w:rsidR="00C7476C" w:rsidRPr="00757988">
        <w:rPr>
          <w:rFonts w:cstheme="minorHAnsi"/>
          <w:szCs w:val="24"/>
        </w:rPr>
        <w:t xml:space="preserve">is largely </w:t>
      </w:r>
      <w:r w:rsidR="00C7476C" w:rsidRPr="00757988">
        <w:rPr>
          <w:rFonts w:cstheme="minorHAnsi"/>
          <w:szCs w:val="24"/>
        </w:rPr>
        <w:lastRenderedPageBreak/>
        <w:t xml:space="preserve">associated with </w:t>
      </w:r>
      <w:r w:rsidR="00B610E1" w:rsidRPr="00757988">
        <w:rPr>
          <w:rFonts w:cstheme="minorHAnsi"/>
          <w:szCs w:val="24"/>
        </w:rPr>
        <w:t xml:space="preserve">chronic </w:t>
      </w:r>
      <w:r w:rsidR="00C7476C" w:rsidRPr="00757988">
        <w:rPr>
          <w:rFonts w:cstheme="minorHAnsi"/>
          <w:szCs w:val="24"/>
        </w:rPr>
        <w:t>infection and thus p</w:t>
      </w:r>
      <w:r w:rsidR="000D5F42" w:rsidRPr="00757988">
        <w:rPr>
          <w:rFonts w:cstheme="minorHAnsi"/>
          <w:szCs w:val="24"/>
        </w:rPr>
        <w:t>har</w:t>
      </w:r>
      <w:r w:rsidR="00FA7104" w:rsidRPr="00757988">
        <w:rPr>
          <w:rFonts w:cstheme="minorHAnsi"/>
          <w:szCs w:val="24"/>
        </w:rPr>
        <w:t>ma</w:t>
      </w:r>
      <w:r w:rsidR="000D5F42" w:rsidRPr="00757988">
        <w:rPr>
          <w:rFonts w:cstheme="minorHAnsi"/>
          <w:szCs w:val="24"/>
        </w:rPr>
        <w:t xml:space="preserve">cotherapy </w:t>
      </w:r>
      <w:r w:rsidR="00FA7104" w:rsidRPr="00757988">
        <w:rPr>
          <w:rFonts w:cstheme="minorHAnsi"/>
          <w:szCs w:val="24"/>
        </w:rPr>
        <w:t xml:space="preserve">for bronchiectasis </w:t>
      </w:r>
      <w:r w:rsidR="00FF50D8" w:rsidRPr="00757988">
        <w:rPr>
          <w:rFonts w:cstheme="minorHAnsi"/>
          <w:szCs w:val="24"/>
        </w:rPr>
        <w:t>includes a focus on antibiotics, whether oral</w:t>
      </w:r>
      <w:r w:rsidR="00D17261" w:rsidRPr="00757988">
        <w:rPr>
          <w:rFonts w:cstheme="minorHAnsi"/>
          <w:szCs w:val="24"/>
        </w:rPr>
        <w:t>, inhaled</w:t>
      </w:r>
      <w:r w:rsidR="00FF50D8" w:rsidRPr="00757988">
        <w:rPr>
          <w:rFonts w:cstheme="minorHAnsi"/>
          <w:szCs w:val="24"/>
        </w:rPr>
        <w:t xml:space="preserve"> or </w:t>
      </w:r>
      <w:r w:rsidR="0075253D" w:rsidRPr="00757988">
        <w:rPr>
          <w:rFonts w:cstheme="minorHAnsi"/>
          <w:szCs w:val="24"/>
        </w:rPr>
        <w:t>intravenous</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Qb2x2ZXJpbm88L0F1dGhvcj48WWVhcj4yMDE3PC9ZZWFy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Qb2x2ZXJpbm88L0F1dGhvcj48WWVhcj4yMDE3PC9ZZWFy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17]</w:t>
      </w:r>
      <w:r w:rsidR="00015003" w:rsidRPr="00757988">
        <w:rPr>
          <w:rFonts w:cstheme="minorHAnsi"/>
          <w:szCs w:val="24"/>
        </w:rPr>
        <w:fldChar w:fldCharType="end"/>
      </w:r>
      <w:r w:rsidR="00FF50D8" w:rsidRPr="00757988">
        <w:rPr>
          <w:rFonts w:cstheme="minorHAnsi"/>
          <w:szCs w:val="24"/>
        </w:rPr>
        <w:t>.</w:t>
      </w:r>
      <w:r w:rsidR="001A7A08" w:rsidRPr="00757988">
        <w:rPr>
          <w:rFonts w:cstheme="minorHAnsi"/>
          <w:szCs w:val="24"/>
        </w:rPr>
        <w:t xml:space="preserve"> </w:t>
      </w:r>
    </w:p>
    <w:p w14:paraId="1D93E183" w14:textId="277E05F1" w:rsidR="00AD1566" w:rsidRPr="00757988" w:rsidRDefault="00B848BD" w:rsidP="001A7A08">
      <w:pPr>
        <w:pStyle w:val="Heading2"/>
      </w:pPr>
      <w:r w:rsidRPr="00757988">
        <w:t>2</w:t>
      </w:r>
      <w:r w:rsidR="000D6078" w:rsidRPr="00757988">
        <w:t xml:space="preserve">.3 </w:t>
      </w:r>
      <w:r w:rsidR="00EF70FC" w:rsidRPr="00757988">
        <w:t>COPD</w:t>
      </w:r>
    </w:p>
    <w:p w14:paraId="69873D3F" w14:textId="1561AAE1" w:rsidR="00EF70FC" w:rsidRPr="00757988" w:rsidRDefault="00955AFA" w:rsidP="000B5D08">
      <w:pPr>
        <w:spacing w:line="360" w:lineRule="auto"/>
        <w:jc w:val="both"/>
        <w:rPr>
          <w:rFonts w:cstheme="minorHAnsi"/>
          <w:szCs w:val="24"/>
        </w:rPr>
      </w:pPr>
      <w:r w:rsidRPr="00757988">
        <w:rPr>
          <w:rFonts w:cstheme="minorHAnsi"/>
          <w:szCs w:val="24"/>
        </w:rPr>
        <w:t>As the name suggests</w:t>
      </w:r>
      <w:r w:rsidR="00A50875" w:rsidRPr="00757988">
        <w:rPr>
          <w:rFonts w:cstheme="minorHAnsi"/>
          <w:szCs w:val="24"/>
        </w:rPr>
        <w:t xml:space="preserve">, COPD is a chronic disease of </w:t>
      </w:r>
      <w:proofErr w:type="gramStart"/>
      <w:r w:rsidR="00A50875" w:rsidRPr="00757988">
        <w:rPr>
          <w:rFonts w:cstheme="minorHAnsi"/>
          <w:szCs w:val="24"/>
        </w:rPr>
        <w:t>the airways</w:t>
      </w:r>
      <w:proofErr w:type="gramEnd"/>
      <w:r w:rsidR="00A50875" w:rsidRPr="00757988">
        <w:rPr>
          <w:rFonts w:cstheme="minorHAnsi"/>
          <w:szCs w:val="24"/>
        </w:rPr>
        <w:t xml:space="preserve"> </w:t>
      </w:r>
      <w:r w:rsidR="00C93805" w:rsidRPr="00757988">
        <w:rPr>
          <w:rFonts w:cstheme="minorHAnsi"/>
          <w:szCs w:val="24"/>
        </w:rPr>
        <w:t xml:space="preserve">that is also </w:t>
      </w:r>
      <w:r w:rsidR="00757988" w:rsidRPr="00757988">
        <w:rPr>
          <w:rFonts w:cstheme="minorHAnsi"/>
          <w:szCs w:val="24"/>
        </w:rPr>
        <w:t>characterized</w:t>
      </w:r>
      <w:r w:rsidR="001A7A08" w:rsidRPr="00757988">
        <w:rPr>
          <w:rFonts w:cstheme="minorHAnsi"/>
          <w:szCs w:val="24"/>
        </w:rPr>
        <w:t xml:space="preserve"> by</w:t>
      </w:r>
      <w:r w:rsidR="00C93805" w:rsidRPr="00757988">
        <w:rPr>
          <w:rFonts w:cstheme="minorHAnsi"/>
          <w:szCs w:val="24"/>
        </w:rPr>
        <w:t xml:space="preserve"> inflammati</w:t>
      </w:r>
      <w:r w:rsidR="00380868" w:rsidRPr="00757988">
        <w:rPr>
          <w:rFonts w:cstheme="minorHAnsi"/>
          <w:szCs w:val="24"/>
        </w:rPr>
        <w:t>on</w:t>
      </w:r>
      <w:r w:rsidR="00B10EC4" w:rsidRPr="00757988">
        <w:rPr>
          <w:rFonts w:cstheme="minorHAnsi"/>
          <w:szCs w:val="24"/>
        </w:rPr>
        <w:t xml:space="preserve"> that results in </w:t>
      </w:r>
      <w:r w:rsidR="003150B6" w:rsidRPr="00757988">
        <w:rPr>
          <w:rFonts w:cstheme="minorHAnsi"/>
          <w:szCs w:val="24"/>
        </w:rPr>
        <w:t xml:space="preserve">cough, </w:t>
      </w:r>
      <w:r w:rsidR="00757988" w:rsidRPr="00757988">
        <w:rPr>
          <w:rFonts w:cstheme="minorHAnsi"/>
          <w:szCs w:val="24"/>
        </w:rPr>
        <w:t>dyspnea</w:t>
      </w:r>
      <w:r w:rsidR="003150B6" w:rsidRPr="00757988">
        <w:rPr>
          <w:rFonts w:cstheme="minorHAnsi"/>
          <w:szCs w:val="24"/>
        </w:rPr>
        <w:t xml:space="preserve"> and sputum production</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BZ3VzdGk8L0F1dGhvcj48WWVhcj4yMDIzPC9ZZWFyPjxS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BZ3VzdGk8L0F1dGhvcj48WWVhcj4yMDIzPC9ZZWFyPjxS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19]</w:t>
      </w:r>
      <w:r w:rsidR="00015003" w:rsidRPr="00757988">
        <w:rPr>
          <w:rFonts w:cstheme="minorHAnsi"/>
          <w:szCs w:val="24"/>
        </w:rPr>
        <w:fldChar w:fldCharType="end"/>
      </w:r>
      <w:r w:rsidR="00C93805" w:rsidRPr="00757988">
        <w:rPr>
          <w:rFonts w:cstheme="minorHAnsi"/>
          <w:szCs w:val="24"/>
        </w:rPr>
        <w:t>.</w:t>
      </w:r>
      <w:r w:rsidR="001A7A08" w:rsidRPr="00757988">
        <w:rPr>
          <w:rFonts w:cstheme="minorHAnsi"/>
          <w:szCs w:val="24"/>
        </w:rPr>
        <w:t xml:space="preserve"> </w:t>
      </w:r>
      <w:r w:rsidR="005156C8" w:rsidRPr="00757988">
        <w:rPr>
          <w:rFonts w:cstheme="minorHAnsi"/>
          <w:szCs w:val="24"/>
        </w:rPr>
        <w:t xml:space="preserve">In higher income countries, this inflammation </w:t>
      </w:r>
      <w:r w:rsidR="007F7EC8" w:rsidRPr="00757988">
        <w:rPr>
          <w:rFonts w:cstheme="minorHAnsi"/>
          <w:szCs w:val="24"/>
        </w:rPr>
        <w:t xml:space="preserve">is largely a response to </w:t>
      </w:r>
      <w:r w:rsidR="0094704A" w:rsidRPr="00757988">
        <w:rPr>
          <w:rFonts w:cstheme="minorHAnsi"/>
          <w:szCs w:val="24"/>
        </w:rPr>
        <w:t>tobacco smoke exposure</w:t>
      </w:r>
      <w:r w:rsidR="00EB07DE" w:rsidRPr="00757988">
        <w:rPr>
          <w:rFonts w:cstheme="minorHAnsi"/>
          <w:szCs w:val="24"/>
        </w:rPr>
        <w:t xml:space="preserve">, a </w:t>
      </w:r>
      <w:r w:rsidR="00E75A7F" w:rsidRPr="00757988">
        <w:rPr>
          <w:rFonts w:cstheme="minorHAnsi"/>
          <w:szCs w:val="24"/>
        </w:rPr>
        <w:t>primary cause of COPD, yet</w:t>
      </w:r>
      <w:r w:rsidR="00341102" w:rsidRPr="00757988">
        <w:rPr>
          <w:rFonts w:cstheme="minorHAnsi"/>
          <w:szCs w:val="24"/>
        </w:rPr>
        <w:t xml:space="preserve"> a key un</w:t>
      </w:r>
      <w:r w:rsidR="001A7A08" w:rsidRPr="00757988">
        <w:rPr>
          <w:rFonts w:cstheme="minorHAnsi"/>
          <w:szCs w:val="24"/>
        </w:rPr>
        <w:t>resolved</w:t>
      </w:r>
      <w:r w:rsidR="00341102" w:rsidRPr="00757988">
        <w:rPr>
          <w:rFonts w:cstheme="minorHAnsi"/>
          <w:szCs w:val="24"/>
        </w:rPr>
        <w:t xml:space="preserve"> question is why inflammation </w:t>
      </w:r>
      <w:r w:rsidR="001A7A08" w:rsidRPr="00757988">
        <w:rPr>
          <w:rFonts w:cstheme="minorHAnsi"/>
          <w:szCs w:val="24"/>
        </w:rPr>
        <w:t>persists</w:t>
      </w:r>
      <w:r w:rsidR="00341102" w:rsidRPr="00757988">
        <w:rPr>
          <w:rFonts w:cstheme="minorHAnsi"/>
          <w:szCs w:val="24"/>
        </w:rPr>
        <w:t xml:space="preserve"> </w:t>
      </w:r>
      <w:r w:rsidR="000B5D08" w:rsidRPr="00757988">
        <w:rPr>
          <w:rFonts w:cstheme="minorHAnsi"/>
          <w:szCs w:val="24"/>
        </w:rPr>
        <w:t xml:space="preserve">in COPD patients who have quit smoking. </w:t>
      </w:r>
      <w:r w:rsidR="00AE4932" w:rsidRPr="00757988">
        <w:rPr>
          <w:rFonts w:cstheme="minorHAnsi"/>
          <w:szCs w:val="24"/>
        </w:rPr>
        <w:t xml:space="preserve">Unlike asthma, </w:t>
      </w:r>
      <w:r w:rsidR="00B92057" w:rsidRPr="00757988">
        <w:rPr>
          <w:rFonts w:cstheme="minorHAnsi"/>
          <w:szCs w:val="24"/>
        </w:rPr>
        <w:t xml:space="preserve">the airway obstruction </w:t>
      </w:r>
      <w:r w:rsidR="00841F3F" w:rsidRPr="00757988">
        <w:rPr>
          <w:rFonts w:cstheme="minorHAnsi"/>
          <w:szCs w:val="24"/>
        </w:rPr>
        <w:t>associated with COPD</w:t>
      </w:r>
      <w:r w:rsidR="00FC5A88" w:rsidRPr="00757988">
        <w:rPr>
          <w:rFonts w:cstheme="minorHAnsi"/>
          <w:szCs w:val="24"/>
        </w:rPr>
        <w:t xml:space="preserve"> is largely </w:t>
      </w:r>
      <w:r w:rsidR="0061739E" w:rsidRPr="00757988">
        <w:rPr>
          <w:rFonts w:cstheme="minorHAnsi"/>
          <w:szCs w:val="24"/>
        </w:rPr>
        <w:t>fixed</w:t>
      </w:r>
      <w:r w:rsidR="001043B5" w:rsidRPr="00757988">
        <w:rPr>
          <w:rFonts w:cstheme="minorHAnsi"/>
          <w:szCs w:val="24"/>
        </w:rPr>
        <w:t>,</w:t>
      </w:r>
      <w:r w:rsidR="0061739E" w:rsidRPr="00757988">
        <w:rPr>
          <w:rFonts w:cstheme="minorHAnsi"/>
          <w:szCs w:val="24"/>
        </w:rPr>
        <w:t xml:space="preserve"> </w:t>
      </w:r>
      <w:r w:rsidR="00EC0747" w:rsidRPr="00757988">
        <w:rPr>
          <w:rFonts w:cstheme="minorHAnsi"/>
          <w:szCs w:val="24"/>
        </w:rPr>
        <w:t xml:space="preserve">which is perhaps related to the underlying </w:t>
      </w:r>
      <w:r w:rsidR="00757988" w:rsidRPr="00757988">
        <w:rPr>
          <w:rFonts w:cstheme="minorHAnsi"/>
          <w:szCs w:val="24"/>
        </w:rPr>
        <w:t>remodeling</w:t>
      </w:r>
      <w:r w:rsidR="00273E92" w:rsidRPr="00757988">
        <w:rPr>
          <w:rFonts w:cstheme="minorHAnsi"/>
          <w:szCs w:val="24"/>
        </w:rPr>
        <w:t xml:space="preserve"> events </w:t>
      </w:r>
      <w:r w:rsidR="000414CD" w:rsidRPr="00757988">
        <w:rPr>
          <w:rFonts w:cstheme="minorHAnsi"/>
          <w:szCs w:val="24"/>
        </w:rPr>
        <w:t xml:space="preserve">associated </w:t>
      </w:r>
      <w:r w:rsidR="00A84E61" w:rsidRPr="00757988">
        <w:rPr>
          <w:rFonts w:cstheme="minorHAnsi"/>
          <w:szCs w:val="24"/>
        </w:rPr>
        <w:t xml:space="preserve">with this disease. </w:t>
      </w:r>
      <w:r w:rsidR="00F11D7F" w:rsidRPr="00757988">
        <w:rPr>
          <w:rFonts w:cstheme="minorHAnsi"/>
          <w:szCs w:val="24"/>
        </w:rPr>
        <w:t xml:space="preserve">Destruction of the terminal bronchioles </w:t>
      </w:r>
      <w:r w:rsidR="007450E6" w:rsidRPr="00757988">
        <w:rPr>
          <w:rFonts w:cstheme="minorHAnsi"/>
          <w:szCs w:val="24"/>
        </w:rPr>
        <w:t>and loss of alveolar architect</w:t>
      </w:r>
      <w:r w:rsidR="005E2B60" w:rsidRPr="00757988">
        <w:rPr>
          <w:rFonts w:cstheme="minorHAnsi"/>
          <w:szCs w:val="24"/>
        </w:rPr>
        <w:t xml:space="preserve">ure </w:t>
      </w:r>
      <w:r w:rsidR="009A4811" w:rsidRPr="00757988">
        <w:rPr>
          <w:rFonts w:cstheme="minorHAnsi"/>
          <w:szCs w:val="24"/>
        </w:rPr>
        <w:t>lead</w:t>
      </w:r>
      <w:r w:rsidR="00C04D79" w:rsidRPr="00757988">
        <w:rPr>
          <w:rFonts w:cstheme="minorHAnsi"/>
          <w:szCs w:val="24"/>
        </w:rPr>
        <w:t>s</w:t>
      </w:r>
      <w:r w:rsidR="009A4811" w:rsidRPr="00757988">
        <w:rPr>
          <w:rFonts w:cstheme="minorHAnsi"/>
          <w:szCs w:val="24"/>
        </w:rPr>
        <w:t xml:space="preserve"> to </w:t>
      </w:r>
      <w:r w:rsidR="00C04D79" w:rsidRPr="00757988">
        <w:rPr>
          <w:rFonts w:cstheme="minorHAnsi"/>
          <w:szCs w:val="24"/>
        </w:rPr>
        <w:t>emphysema (</w:t>
      </w:r>
      <w:r w:rsidR="004B6347" w:rsidRPr="00757988">
        <w:rPr>
          <w:rFonts w:cstheme="minorHAnsi"/>
          <w:szCs w:val="24"/>
        </w:rPr>
        <w:t>enlarged airspaces</w:t>
      </w:r>
      <w:r w:rsidR="00C04D79" w:rsidRPr="00757988">
        <w:rPr>
          <w:rFonts w:cstheme="minorHAnsi"/>
          <w:szCs w:val="24"/>
        </w:rPr>
        <w:t>)</w:t>
      </w:r>
      <w:r w:rsidR="004B6347" w:rsidRPr="00757988">
        <w:rPr>
          <w:rFonts w:cstheme="minorHAnsi"/>
          <w:szCs w:val="24"/>
        </w:rPr>
        <w:t xml:space="preserve">, decreasing the surface area for gaseous exchange and </w:t>
      </w:r>
      <w:r w:rsidR="00AE59F6" w:rsidRPr="00757988">
        <w:rPr>
          <w:rFonts w:cstheme="minorHAnsi"/>
          <w:szCs w:val="24"/>
        </w:rPr>
        <w:t xml:space="preserve">causing </w:t>
      </w:r>
      <w:r w:rsidR="0026444C" w:rsidRPr="00757988">
        <w:rPr>
          <w:rFonts w:cstheme="minorHAnsi"/>
          <w:szCs w:val="24"/>
        </w:rPr>
        <w:t>air trapping.</w:t>
      </w:r>
      <w:r w:rsidR="00825A8F" w:rsidRPr="00757988">
        <w:rPr>
          <w:rFonts w:cstheme="minorHAnsi"/>
          <w:szCs w:val="24"/>
        </w:rPr>
        <w:t xml:space="preserve"> </w:t>
      </w:r>
      <w:r w:rsidR="00757988" w:rsidRPr="00757988">
        <w:rPr>
          <w:rFonts w:cstheme="minorHAnsi"/>
          <w:szCs w:val="24"/>
        </w:rPr>
        <w:t>Remodeling</w:t>
      </w:r>
      <w:r w:rsidR="00DE37A7" w:rsidRPr="00757988">
        <w:rPr>
          <w:rFonts w:cstheme="minorHAnsi"/>
          <w:szCs w:val="24"/>
        </w:rPr>
        <w:t xml:space="preserve"> also occurs in both the large </w:t>
      </w:r>
      <w:r w:rsidR="00374E2C" w:rsidRPr="00757988">
        <w:rPr>
          <w:rFonts w:cstheme="minorHAnsi"/>
          <w:szCs w:val="24"/>
        </w:rPr>
        <w:t xml:space="preserve">(bronchi) </w:t>
      </w:r>
      <w:r w:rsidR="00DE37A7" w:rsidRPr="00757988">
        <w:rPr>
          <w:rFonts w:cstheme="minorHAnsi"/>
          <w:szCs w:val="24"/>
        </w:rPr>
        <w:t>and small airways</w:t>
      </w:r>
      <w:r w:rsidR="00374E2C" w:rsidRPr="00757988">
        <w:rPr>
          <w:rFonts w:cstheme="minorHAnsi"/>
          <w:szCs w:val="24"/>
        </w:rPr>
        <w:t xml:space="preserve"> (bronchioles)</w:t>
      </w:r>
      <w:r w:rsidR="00DE1B95" w:rsidRPr="00757988">
        <w:rPr>
          <w:rFonts w:cstheme="minorHAnsi"/>
          <w:szCs w:val="24"/>
        </w:rPr>
        <w:t xml:space="preserve"> with inc</w:t>
      </w:r>
      <w:r w:rsidR="00544127" w:rsidRPr="00757988">
        <w:rPr>
          <w:rFonts w:cstheme="minorHAnsi"/>
          <w:szCs w:val="24"/>
        </w:rPr>
        <w:t>reased inflammatory cell infiltration, mucus production</w:t>
      </w:r>
      <w:r w:rsidR="000802EE" w:rsidRPr="00757988">
        <w:rPr>
          <w:rFonts w:cstheme="minorHAnsi"/>
          <w:szCs w:val="24"/>
        </w:rPr>
        <w:t xml:space="preserve">, </w:t>
      </w:r>
      <w:proofErr w:type="spellStart"/>
      <w:r w:rsidR="000802EE" w:rsidRPr="00757988">
        <w:rPr>
          <w:rFonts w:cstheme="minorHAnsi"/>
          <w:szCs w:val="24"/>
        </w:rPr>
        <w:t>peribronchial</w:t>
      </w:r>
      <w:proofErr w:type="spellEnd"/>
      <w:r w:rsidR="000802EE" w:rsidRPr="00757988">
        <w:rPr>
          <w:rFonts w:cstheme="minorHAnsi"/>
          <w:szCs w:val="24"/>
        </w:rPr>
        <w:t xml:space="preserve"> fibrosis</w:t>
      </w:r>
      <w:r w:rsidR="00544127" w:rsidRPr="00757988">
        <w:rPr>
          <w:rFonts w:cstheme="minorHAnsi"/>
          <w:szCs w:val="24"/>
        </w:rPr>
        <w:t xml:space="preserve"> and </w:t>
      </w:r>
      <w:r w:rsidR="002156E6" w:rsidRPr="00757988">
        <w:rPr>
          <w:rFonts w:cstheme="minorHAnsi"/>
          <w:szCs w:val="24"/>
        </w:rPr>
        <w:t>loss of cilia due to ep</w:t>
      </w:r>
      <w:r w:rsidR="00D13CD9" w:rsidRPr="00757988">
        <w:rPr>
          <w:rFonts w:cstheme="minorHAnsi"/>
          <w:szCs w:val="24"/>
        </w:rPr>
        <w:t xml:space="preserve">ithelial </w:t>
      </w:r>
      <w:r w:rsidR="000C4015" w:rsidRPr="00757988">
        <w:rPr>
          <w:rFonts w:cstheme="minorHAnsi"/>
          <w:szCs w:val="24"/>
        </w:rPr>
        <w:t>metaplasia</w:t>
      </w:r>
      <w:r w:rsidR="009C3337" w:rsidRPr="00757988">
        <w:rPr>
          <w:rFonts w:cstheme="minorHAnsi"/>
          <w:szCs w:val="24"/>
        </w:rPr>
        <w:t xml:space="preserve"> leading to reduced airway </w:t>
      </w:r>
      <w:proofErr w:type="spellStart"/>
      <w:r w:rsidR="009C3337" w:rsidRPr="00757988">
        <w:rPr>
          <w:rFonts w:cstheme="minorHAnsi"/>
          <w:szCs w:val="24"/>
        </w:rPr>
        <w:t>calibre</w:t>
      </w:r>
      <w:proofErr w:type="spellEnd"/>
      <w:r w:rsidR="00374E2C" w:rsidRPr="00757988">
        <w:rPr>
          <w:rFonts w:cstheme="minorHAnsi"/>
          <w:szCs w:val="24"/>
        </w:rPr>
        <w:t xml:space="preserve">. </w:t>
      </w:r>
      <w:r w:rsidR="00AE2E88" w:rsidRPr="00757988">
        <w:rPr>
          <w:rFonts w:cstheme="minorHAnsi"/>
          <w:szCs w:val="24"/>
        </w:rPr>
        <w:t xml:space="preserve">These </w:t>
      </w:r>
      <w:r w:rsidR="001A7A08" w:rsidRPr="00757988">
        <w:rPr>
          <w:rFonts w:cstheme="minorHAnsi"/>
          <w:szCs w:val="24"/>
        </w:rPr>
        <w:t xml:space="preserve">pathological </w:t>
      </w:r>
      <w:r w:rsidR="00AE2E88" w:rsidRPr="00757988">
        <w:rPr>
          <w:rFonts w:cstheme="minorHAnsi"/>
          <w:szCs w:val="24"/>
        </w:rPr>
        <w:t xml:space="preserve">changes in the airway are associated with </w:t>
      </w:r>
      <w:proofErr w:type="gramStart"/>
      <w:r w:rsidR="009C3337" w:rsidRPr="00757988">
        <w:rPr>
          <w:rFonts w:cstheme="minorHAnsi"/>
          <w:szCs w:val="24"/>
        </w:rPr>
        <w:t>the chronic</w:t>
      </w:r>
      <w:proofErr w:type="gramEnd"/>
      <w:r w:rsidR="009C3337" w:rsidRPr="00757988">
        <w:rPr>
          <w:rFonts w:cstheme="minorHAnsi"/>
          <w:szCs w:val="24"/>
        </w:rPr>
        <w:t xml:space="preserve"> bronchitis and small airways disease</w:t>
      </w:r>
      <w:r w:rsidR="00D6791C" w:rsidRPr="00757988">
        <w:rPr>
          <w:rFonts w:cstheme="minorHAnsi"/>
          <w:szCs w:val="24"/>
        </w:rPr>
        <w:t xml:space="preserve">. However, COPD is highly </w:t>
      </w:r>
      <w:proofErr w:type="gramStart"/>
      <w:r w:rsidR="00D6791C" w:rsidRPr="00757988">
        <w:rPr>
          <w:rFonts w:cstheme="minorHAnsi"/>
          <w:szCs w:val="24"/>
        </w:rPr>
        <w:t>heterogeneous</w:t>
      </w:r>
      <w:proofErr w:type="gramEnd"/>
      <w:r w:rsidR="00995091" w:rsidRPr="00757988">
        <w:rPr>
          <w:rFonts w:cstheme="minorHAnsi"/>
          <w:szCs w:val="24"/>
        </w:rPr>
        <w:t xml:space="preserve"> and </w:t>
      </w:r>
      <w:r w:rsidR="003A2776" w:rsidRPr="00757988">
        <w:rPr>
          <w:rFonts w:cstheme="minorHAnsi"/>
          <w:szCs w:val="24"/>
        </w:rPr>
        <w:t>individual</w:t>
      </w:r>
      <w:r w:rsidR="00995091" w:rsidRPr="00757988">
        <w:rPr>
          <w:rFonts w:cstheme="minorHAnsi"/>
          <w:szCs w:val="24"/>
        </w:rPr>
        <w:t xml:space="preserve"> patient</w:t>
      </w:r>
      <w:r w:rsidR="003A2776" w:rsidRPr="00757988">
        <w:rPr>
          <w:rFonts w:cstheme="minorHAnsi"/>
          <w:szCs w:val="24"/>
        </w:rPr>
        <w:t>s</w:t>
      </w:r>
      <w:r w:rsidR="00995091" w:rsidRPr="00757988">
        <w:rPr>
          <w:rFonts w:cstheme="minorHAnsi"/>
          <w:szCs w:val="24"/>
        </w:rPr>
        <w:t xml:space="preserve"> can present</w:t>
      </w:r>
      <w:r w:rsidR="00210323" w:rsidRPr="00757988">
        <w:rPr>
          <w:rFonts w:cstheme="minorHAnsi"/>
          <w:szCs w:val="24"/>
        </w:rPr>
        <w:t xml:space="preserve"> with either</w:t>
      </w:r>
      <w:r w:rsidR="00995091" w:rsidRPr="00757988">
        <w:rPr>
          <w:rFonts w:cstheme="minorHAnsi"/>
          <w:szCs w:val="24"/>
        </w:rPr>
        <w:t xml:space="preserve"> </w:t>
      </w:r>
      <w:r w:rsidR="00337595" w:rsidRPr="00757988">
        <w:rPr>
          <w:rFonts w:cstheme="minorHAnsi"/>
          <w:szCs w:val="24"/>
        </w:rPr>
        <w:t xml:space="preserve">one or </w:t>
      </w:r>
      <w:proofErr w:type="gramStart"/>
      <w:r w:rsidR="00337595" w:rsidRPr="00757988">
        <w:rPr>
          <w:rFonts w:cstheme="minorHAnsi"/>
          <w:szCs w:val="24"/>
        </w:rPr>
        <w:t>all of</w:t>
      </w:r>
      <w:proofErr w:type="gramEnd"/>
      <w:r w:rsidR="00337595" w:rsidRPr="00757988">
        <w:rPr>
          <w:rFonts w:cstheme="minorHAnsi"/>
          <w:szCs w:val="24"/>
        </w:rPr>
        <w:t xml:space="preserve"> these underlying </w:t>
      </w:r>
      <w:proofErr w:type="spellStart"/>
      <w:r w:rsidR="00337595" w:rsidRPr="00757988">
        <w:rPr>
          <w:rFonts w:cstheme="minorHAnsi"/>
          <w:szCs w:val="24"/>
        </w:rPr>
        <w:t>pathophysiologies</w:t>
      </w:r>
      <w:proofErr w:type="spellEnd"/>
      <w:r w:rsidR="00756C86" w:rsidRPr="00757988">
        <w:rPr>
          <w:rFonts w:cstheme="minorHAnsi"/>
          <w:szCs w:val="24"/>
        </w:rPr>
        <w:t xml:space="preserve">. Even when a single </w:t>
      </w:r>
      <w:r w:rsidR="00CE60BF" w:rsidRPr="00757988">
        <w:rPr>
          <w:rFonts w:cstheme="minorHAnsi"/>
          <w:szCs w:val="24"/>
        </w:rPr>
        <w:t>pathophysiology</w:t>
      </w:r>
      <w:r w:rsidR="009A78FA" w:rsidRPr="00757988">
        <w:rPr>
          <w:rFonts w:cstheme="minorHAnsi"/>
          <w:szCs w:val="24"/>
        </w:rPr>
        <w:t>,</w:t>
      </w:r>
      <w:r w:rsidR="001A7A08" w:rsidRPr="00757988">
        <w:rPr>
          <w:rFonts w:cstheme="minorHAnsi"/>
          <w:szCs w:val="24"/>
        </w:rPr>
        <w:t xml:space="preserve"> such as</w:t>
      </w:r>
      <w:r w:rsidR="00CE60BF" w:rsidRPr="00757988">
        <w:rPr>
          <w:rFonts w:cstheme="minorHAnsi"/>
          <w:szCs w:val="24"/>
        </w:rPr>
        <w:t xml:space="preserve"> emphysema</w:t>
      </w:r>
      <w:r w:rsidR="009A78FA" w:rsidRPr="00757988">
        <w:rPr>
          <w:rFonts w:cstheme="minorHAnsi"/>
          <w:szCs w:val="24"/>
        </w:rPr>
        <w:t>,</w:t>
      </w:r>
      <w:r w:rsidR="00CE60BF" w:rsidRPr="00757988">
        <w:rPr>
          <w:rFonts w:cstheme="minorHAnsi"/>
          <w:szCs w:val="24"/>
        </w:rPr>
        <w:t xml:space="preserve"> predominates the lung is not</w:t>
      </w:r>
      <w:r w:rsidR="00160E23" w:rsidRPr="00757988">
        <w:rPr>
          <w:rFonts w:cstheme="minorHAnsi"/>
          <w:szCs w:val="24"/>
        </w:rPr>
        <w:t xml:space="preserve"> always affected in a uniform way and </w:t>
      </w:r>
      <w:r w:rsidR="007D78BD" w:rsidRPr="00757988">
        <w:rPr>
          <w:rFonts w:cstheme="minorHAnsi"/>
          <w:szCs w:val="24"/>
        </w:rPr>
        <w:t xml:space="preserve">how </w:t>
      </w:r>
      <w:r w:rsidR="00160E23" w:rsidRPr="00757988">
        <w:rPr>
          <w:rFonts w:cstheme="minorHAnsi"/>
          <w:szCs w:val="24"/>
        </w:rPr>
        <w:t xml:space="preserve">this </w:t>
      </w:r>
      <w:r w:rsidR="001A7A08" w:rsidRPr="00757988">
        <w:rPr>
          <w:rFonts w:cstheme="minorHAnsi"/>
          <w:szCs w:val="24"/>
        </w:rPr>
        <w:t xml:space="preserve">spatial </w:t>
      </w:r>
      <w:r w:rsidR="00D97CD1" w:rsidRPr="00757988">
        <w:rPr>
          <w:rFonts w:cstheme="minorHAnsi"/>
          <w:szCs w:val="24"/>
        </w:rPr>
        <w:t xml:space="preserve">heterogeneity </w:t>
      </w:r>
      <w:r w:rsidR="00160E23" w:rsidRPr="00757988">
        <w:rPr>
          <w:rFonts w:cstheme="minorHAnsi"/>
          <w:szCs w:val="24"/>
        </w:rPr>
        <w:t>impacts disease</w:t>
      </w:r>
      <w:r w:rsidR="00823E89" w:rsidRPr="00757988">
        <w:rPr>
          <w:rFonts w:cstheme="minorHAnsi"/>
          <w:szCs w:val="24"/>
        </w:rPr>
        <w:t xml:space="preserve"> progression</w:t>
      </w:r>
      <w:r w:rsidR="00160E23" w:rsidRPr="00757988">
        <w:rPr>
          <w:rFonts w:cstheme="minorHAnsi"/>
          <w:szCs w:val="24"/>
        </w:rPr>
        <w:t xml:space="preserve"> </w:t>
      </w:r>
      <w:r w:rsidR="001A7A08" w:rsidRPr="00757988">
        <w:rPr>
          <w:rFonts w:cstheme="minorHAnsi"/>
          <w:szCs w:val="24"/>
        </w:rPr>
        <w:t>remains</w:t>
      </w:r>
      <w:r w:rsidR="00160E23" w:rsidRPr="00757988">
        <w:rPr>
          <w:rFonts w:cstheme="minorHAnsi"/>
          <w:szCs w:val="24"/>
        </w:rPr>
        <w:t xml:space="preserve"> unclear</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Pc3RyaWRnZTwvQXV0aG9yPjxZZWFyPjIwMTY8L1llYXI+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Pc3RyaWRnZTwvQXV0aG9yPjxZZWFyPjIwMTY8L1llYXI+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20]</w:t>
      </w:r>
      <w:r w:rsidR="00015003" w:rsidRPr="00757988">
        <w:rPr>
          <w:rFonts w:cstheme="minorHAnsi"/>
          <w:szCs w:val="24"/>
        </w:rPr>
        <w:fldChar w:fldCharType="end"/>
      </w:r>
      <w:r w:rsidR="007E5E48" w:rsidRPr="00757988">
        <w:rPr>
          <w:rFonts w:cstheme="minorHAnsi"/>
          <w:szCs w:val="24"/>
        </w:rPr>
        <w:t>.</w:t>
      </w:r>
    </w:p>
    <w:p w14:paraId="29F11E2E" w14:textId="1B1DF079" w:rsidR="00403EA7" w:rsidRPr="00757988" w:rsidRDefault="00403EA7" w:rsidP="000B5D08">
      <w:pPr>
        <w:spacing w:line="360" w:lineRule="auto"/>
        <w:jc w:val="both"/>
        <w:rPr>
          <w:rFonts w:cstheme="minorHAnsi"/>
          <w:szCs w:val="24"/>
        </w:rPr>
      </w:pPr>
      <w:r w:rsidRPr="00757988">
        <w:rPr>
          <w:rFonts w:cstheme="minorHAnsi"/>
          <w:szCs w:val="24"/>
        </w:rPr>
        <w:t>In contrast to asthma, long-acting bronchodilators</w:t>
      </w:r>
      <w:r w:rsidR="001C7D7B" w:rsidRPr="00757988">
        <w:rPr>
          <w:rFonts w:cstheme="minorHAnsi"/>
          <w:szCs w:val="24"/>
        </w:rPr>
        <w:t xml:space="preserve">, whether </w:t>
      </w:r>
      <w:r w:rsidR="00C606F6" w:rsidRPr="00757988">
        <w:rPr>
          <w:rFonts w:cstheme="minorHAnsi"/>
          <w:szCs w:val="24"/>
        </w:rPr>
        <w:t xml:space="preserve">β2-agonists or </w:t>
      </w:r>
      <w:r w:rsidR="005B715F" w:rsidRPr="00757988">
        <w:rPr>
          <w:rFonts w:cstheme="minorHAnsi"/>
          <w:szCs w:val="24"/>
        </w:rPr>
        <w:t>muscarinic receptor antagonists</w:t>
      </w:r>
      <w:r w:rsidR="00CB5056" w:rsidRPr="00757988">
        <w:rPr>
          <w:rFonts w:cstheme="minorHAnsi"/>
          <w:szCs w:val="24"/>
        </w:rPr>
        <w:t xml:space="preserve"> (or in the majority of </w:t>
      </w:r>
      <w:r w:rsidR="009A4A0A" w:rsidRPr="00757988">
        <w:rPr>
          <w:rFonts w:cstheme="minorHAnsi"/>
          <w:szCs w:val="24"/>
        </w:rPr>
        <w:t xml:space="preserve">severe </w:t>
      </w:r>
      <w:r w:rsidR="00CB5056" w:rsidRPr="00757988">
        <w:rPr>
          <w:rFonts w:cstheme="minorHAnsi"/>
          <w:szCs w:val="24"/>
        </w:rPr>
        <w:t>cases</w:t>
      </w:r>
      <w:r w:rsidR="001A7A08" w:rsidRPr="00757988">
        <w:rPr>
          <w:rFonts w:cstheme="minorHAnsi"/>
          <w:szCs w:val="24"/>
        </w:rPr>
        <w:t>,</w:t>
      </w:r>
      <w:r w:rsidR="00CB5056" w:rsidRPr="00757988">
        <w:rPr>
          <w:rFonts w:cstheme="minorHAnsi"/>
          <w:szCs w:val="24"/>
        </w:rPr>
        <w:t xml:space="preserve"> both)</w:t>
      </w:r>
      <w:r w:rsidR="005B715F" w:rsidRPr="00757988">
        <w:rPr>
          <w:rFonts w:cstheme="minorHAnsi"/>
          <w:szCs w:val="24"/>
        </w:rPr>
        <w:t xml:space="preserve">, </w:t>
      </w:r>
      <w:r w:rsidRPr="00757988">
        <w:rPr>
          <w:rFonts w:cstheme="minorHAnsi"/>
          <w:szCs w:val="24"/>
        </w:rPr>
        <w:t xml:space="preserve">are the </w:t>
      </w:r>
      <w:r w:rsidR="00CE3D84" w:rsidRPr="00757988">
        <w:rPr>
          <w:rFonts w:cstheme="minorHAnsi"/>
          <w:szCs w:val="24"/>
        </w:rPr>
        <w:t>main pharmacological agents recommended for the treatment of COPD</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BZ3VzdGk8L0F1dGhvcj48WWVhcj4yMDIzPC9ZZWFyPjxS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BZ3VzdGk8L0F1dGhvcj48WWVhcj4yMDIzPC9ZZWFyPjxS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19]</w:t>
      </w:r>
      <w:r w:rsidR="00015003" w:rsidRPr="00757988">
        <w:rPr>
          <w:rFonts w:cstheme="minorHAnsi"/>
          <w:szCs w:val="24"/>
        </w:rPr>
        <w:fldChar w:fldCharType="end"/>
      </w:r>
      <w:r w:rsidR="00CE3D84" w:rsidRPr="00757988">
        <w:rPr>
          <w:rFonts w:cstheme="minorHAnsi"/>
          <w:szCs w:val="24"/>
        </w:rPr>
        <w:t>.</w:t>
      </w:r>
      <w:r w:rsidR="001A7A08" w:rsidRPr="00757988">
        <w:rPr>
          <w:rFonts w:cstheme="minorHAnsi"/>
          <w:szCs w:val="24"/>
        </w:rPr>
        <w:t xml:space="preserve"> </w:t>
      </w:r>
      <w:r w:rsidR="002835CA" w:rsidRPr="00757988">
        <w:rPr>
          <w:rFonts w:cstheme="minorHAnsi"/>
          <w:szCs w:val="24"/>
        </w:rPr>
        <w:t xml:space="preserve">Despite the </w:t>
      </w:r>
      <w:r w:rsidR="009929F0" w:rsidRPr="00757988">
        <w:rPr>
          <w:rFonts w:cstheme="minorHAnsi"/>
          <w:szCs w:val="24"/>
        </w:rPr>
        <w:t>increased</w:t>
      </w:r>
      <w:r w:rsidR="002835CA" w:rsidRPr="00757988">
        <w:rPr>
          <w:rFonts w:cstheme="minorHAnsi"/>
          <w:szCs w:val="24"/>
        </w:rPr>
        <w:t xml:space="preserve"> inflammation in COPD, ICS are only recommended </w:t>
      </w:r>
      <w:r w:rsidR="00754562" w:rsidRPr="00757988">
        <w:rPr>
          <w:rFonts w:cstheme="minorHAnsi"/>
          <w:szCs w:val="24"/>
        </w:rPr>
        <w:t>for those patients with raised eosinophils</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BZ3VzdGk8L0F1dGhvcj48WWVhcj4yMDIzPC9ZZWFyPjxS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BZ3VzdGk8L0F1dGhvcj48WWVhcj4yMDIzPC9ZZWFyPjxS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19]</w:t>
      </w:r>
      <w:r w:rsidR="00015003" w:rsidRPr="00757988">
        <w:rPr>
          <w:rFonts w:cstheme="minorHAnsi"/>
          <w:szCs w:val="24"/>
        </w:rPr>
        <w:fldChar w:fldCharType="end"/>
      </w:r>
      <w:r w:rsidR="00696312" w:rsidRPr="00757988">
        <w:rPr>
          <w:rFonts w:cstheme="minorHAnsi"/>
          <w:szCs w:val="24"/>
        </w:rPr>
        <w:t xml:space="preserve">. </w:t>
      </w:r>
      <w:r w:rsidR="00DA69C9" w:rsidRPr="00757988">
        <w:rPr>
          <w:rFonts w:cstheme="minorHAnsi"/>
          <w:szCs w:val="24"/>
        </w:rPr>
        <w:t xml:space="preserve">In those with low </w:t>
      </w:r>
      <w:r w:rsidR="00BD25EF" w:rsidRPr="00757988">
        <w:rPr>
          <w:rFonts w:cstheme="minorHAnsi"/>
          <w:szCs w:val="24"/>
        </w:rPr>
        <w:t>or no eosinophils, there is a greater risk of developing pneumonia</w:t>
      </w:r>
      <w:r w:rsidR="004A0494" w:rsidRPr="00757988">
        <w:rPr>
          <w:rFonts w:cstheme="minorHAnsi"/>
          <w:szCs w:val="24"/>
        </w:rPr>
        <w:t xml:space="preserve">, possibly due to the fact that </w:t>
      </w:r>
      <w:r w:rsidR="004F2B57" w:rsidRPr="00757988">
        <w:rPr>
          <w:rFonts w:cstheme="minorHAnsi"/>
          <w:szCs w:val="24"/>
        </w:rPr>
        <w:t xml:space="preserve">total airway bacterial load </w:t>
      </w:r>
      <w:r w:rsidR="001A7A08" w:rsidRPr="00757988">
        <w:rPr>
          <w:rFonts w:cstheme="minorHAnsi"/>
          <w:szCs w:val="24"/>
        </w:rPr>
        <w:t xml:space="preserve">is </w:t>
      </w:r>
      <w:r w:rsidR="004F2B57" w:rsidRPr="00757988">
        <w:rPr>
          <w:rFonts w:cstheme="minorHAnsi"/>
          <w:szCs w:val="24"/>
        </w:rPr>
        <w:t>inversely correlated with sputum eosinophils</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Lb2xzdW08L0F1dGhvcj48WWVhcj4yMDE3PC9ZZWFyPjxS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Lb2xzdW08L0F1dGhvcj48WWVhcj4yMDE3PC9ZZWFyPjxS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21]</w:t>
      </w:r>
      <w:r w:rsidR="00015003" w:rsidRPr="00757988">
        <w:rPr>
          <w:rFonts w:cstheme="minorHAnsi"/>
          <w:szCs w:val="24"/>
        </w:rPr>
        <w:fldChar w:fldCharType="end"/>
      </w:r>
      <w:r w:rsidR="001A7A08" w:rsidRPr="00757988">
        <w:rPr>
          <w:rFonts w:cstheme="minorHAnsi"/>
          <w:szCs w:val="24"/>
        </w:rPr>
        <w:t>,</w:t>
      </w:r>
      <w:r w:rsidR="004E3325" w:rsidRPr="00757988">
        <w:rPr>
          <w:rFonts w:cstheme="minorHAnsi"/>
          <w:szCs w:val="24"/>
        </w:rPr>
        <w:t xml:space="preserve"> </w:t>
      </w:r>
      <w:r w:rsidR="00C86611" w:rsidRPr="00757988">
        <w:rPr>
          <w:rFonts w:cstheme="minorHAnsi"/>
          <w:szCs w:val="24"/>
        </w:rPr>
        <w:t>indicating th</w:t>
      </w:r>
      <w:r w:rsidR="00682550" w:rsidRPr="00757988">
        <w:rPr>
          <w:rFonts w:cstheme="minorHAnsi"/>
          <w:szCs w:val="24"/>
        </w:rPr>
        <w:t xml:space="preserve">ose </w:t>
      </w:r>
      <w:r w:rsidR="00757988" w:rsidRPr="00757988">
        <w:rPr>
          <w:rFonts w:cstheme="minorHAnsi"/>
          <w:szCs w:val="24"/>
        </w:rPr>
        <w:t>colonized</w:t>
      </w:r>
      <w:r w:rsidR="00682550" w:rsidRPr="00757988">
        <w:rPr>
          <w:rFonts w:cstheme="minorHAnsi"/>
          <w:szCs w:val="24"/>
        </w:rPr>
        <w:t xml:space="preserve"> with bacteria are more </w:t>
      </w:r>
      <w:r w:rsidR="008E234D" w:rsidRPr="00757988">
        <w:rPr>
          <w:rFonts w:cstheme="minorHAnsi"/>
          <w:szCs w:val="24"/>
        </w:rPr>
        <w:t>likely to respond poorly to ICS</w:t>
      </w:r>
      <w:r w:rsidR="00682550" w:rsidRPr="00757988">
        <w:rPr>
          <w:rFonts w:cstheme="minorHAnsi"/>
          <w:szCs w:val="24"/>
        </w:rPr>
        <w:t>.</w:t>
      </w:r>
    </w:p>
    <w:p w14:paraId="271A0E5E" w14:textId="28B6BF07" w:rsidR="0047105B" w:rsidRPr="00757988" w:rsidRDefault="00B848BD" w:rsidP="001A7A08">
      <w:pPr>
        <w:pStyle w:val="Heading2"/>
      </w:pPr>
      <w:r w:rsidRPr="00757988">
        <w:t>2</w:t>
      </w:r>
      <w:r w:rsidR="000D6078" w:rsidRPr="00757988">
        <w:t xml:space="preserve">.4 </w:t>
      </w:r>
      <w:r w:rsidR="000C4599" w:rsidRPr="00757988">
        <w:t xml:space="preserve">Disease </w:t>
      </w:r>
      <w:r w:rsidR="0047105B" w:rsidRPr="00757988">
        <w:t>Exacerbations</w:t>
      </w:r>
    </w:p>
    <w:p w14:paraId="2BDEB120" w14:textId="7D0DAB97" w:rsidR="0047105B" w:rsidRPr="00757988" w:rsidRDefault="001A7A08" w:rsidP="000B5D08">
      <w:pPr>
        <w:spacing w:line="360" w:lineRule="auto"/>
        <w:jc w:val="both"/>
        <w:rPr>
          <w:rFonts w:cstheme="minorHAnsi"/>
          <w:szCs w:val="24"/>
        </w:rPr>
      </w:pPr>
      <w:r w:rsidRPr="00757988">
        <w:rPr>
          <w:rFonts w:cstheme="minorHAnsi"/>
          <w:szCs w:val="24"/>
        </w:rPr>
        <w:t>Exacerbations, periods of worsening symptoms that can often lead to changes in treatment or hospital admission, are a</w:t>
      </w:r>
      <w:r w:rsidR="006D76FE" w:rsidRPr="00757988">
        <w:rPr>
          <w:rFonts w:cstheme="minorHAnsi"/>
          <w:szCs w:val="24"/>
        </w:rPr>
        <w:t xml:space="preserve"> significant feature </w:t>
      </w:r>
      <w:r w:rsidR="00861E0C" w:rsidRPr="00757988">
        <w:rPr>
          <w:rFonts w:cstheme="minorHAnsi"/>
          <w:szCs w:val="24"/>
        </w:rPr>
        <w:t xml:space="preserve">of these </w:t>
      </w:r>
      <w:r w:rsidR="00FE4798" w:rsidRPr="00757988">
        <w:rPr>
          <w:rFonts w:cstheme="minorHAnsi"/>
          <w:szCs w:val="24"/>
        </w:rPr>
        <w:t>CAD</w:t>
      </w:r>
      <w:r w:rsidR="00C25E64" w:rsidRPr="00757988">
        <w:rPr>
          <w:rFonts w:cstheme="minorHAnsi"/>
          <w:szCs w:val="24"/>
        </w:rPr>
        <w:t>s</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SZWRkZWw8L0F1dGhvcj48WWVhcj4yMDIyPC9ZZWFyPjxS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SZWRkZWw8L0F1dGhvcj48WWVhcj4yMDIyPC9ZZWFyPjxS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10,19,22]</w:t>
      </w:r>
      <w:r w:rsidR="00015003" w:rsidRPr="00757988">
        <w:rPr>
          <w:rFonts w:cstheme="minorHAnsi"/>
          <w:szCs w:val="24"/>
        </w:rPr>
        <w:fldChar w:fldCharType="end"/>
      </w:r>
      <w:r w:rsidRPr="00757988">
        <w:rPr>
          <w:rFonts w:cstheme="minorHAnsi"/>
          <w:szCs w:val="24"/>
        </w:rPr>
        <w:t xml:space="preserve">. </w:t>
      </w:r>
      <w:r w:rsidR="00FE4798" w:rsidRPr="00757988">
        <w:rPr>
          <w:rFonts w:cstheme="minorHAnsi"/>
          <w:szCs w:val="24"/>
        </w:rPr>
        <w:t>CAD</w:t>
      </w:r>
      <w:r w:rsidR="00A8605D" w:rsidRPr="00757988">
        <w:rPr>
          <w:rFonts w:cstheme="minorHAnsi"/>
          <w:szCs w:val="24"/>
        </w:rPr>
        <w:t xml:space="preserve"> exacerbations </w:t>
      </w:r>
      <w:r w:rsidR="00A8605D" w:rsidRPr="00757988">
        <w:rPr>
          <w:rFonts w:cstheme="minorHAnsi"/>
          <w:szCs w:val="24"/>
        </w:rPr>
        <w:lastRenderedPageBreak/>
        <w:t>significantly contribute to the high societal and individual costs of these conditions and are key contributors to Winter pressures in the NHS</w:t>
      </w:r>
      <w:r w:rsidR="003A5492" w:rsidRPr="00757988">
        <w:rPr>
          <w:rFonts w:cstheme="minorHAnsi"/>
          <w:szCs w:val="24"/>
        </w:rPr>
        <w:t xml:space="preserve"> </w:t>
      </w:r>
      <w:r w:rsidR="00015003" w:rsidRPr="00757988">
        <w:rPr>
          <w:rFonts w:cstheme="minorHAnsi"/>
          <w:szCs w:val="24"/>
        </w:rPr>
        <w:fldChar w:fldCharType="begin"/>
      </w:r>
      <w:r w:rsidR="00015003" w:rsidRPr="00757988">
        <w:rPr>
          <w:rFonts w:cstheme="minorHAnsi"/>
          <w:szCs w:val="24"/>
        </w:rPr>
        <w:instrText xml:space="preserve"> ADDIN EN.CITE &lt;EndNote&gt;&lt;Cite&gt;&lt;Author&gt;Foundation&lt;/Author&gt;&lt;Year&gt;2017&lt;/Year&gt;&lt;RecNum&gt;1478&lt;/RecNum&gt;&lt;DisplayText&gt;[23]&lt;/DisplayText&gt;&lt;record&gt;&lt;rec-number&gt;1478&lt;/rec-number&gt;&lt;foreign-keys&gt;&lt;key app="EN" db-id="a9ppw5s55pttpse00eqptdx5paawz5fzap5t" timestamp="1754998731"&gt;1478&lt;/key&gt;&lt;/foreign-keys&gt;&lt;ref-type name="Report"&gt;27&lt;/ref-type&gt;&lt;contributors&gt;&lt;authors&gt;&lt;author&gt;British Lung Foundation&lt;/author&gt;&lt;/authors&gt;&lt;tertiary-authors&gt;&lt;author&gt;British Lung Foundation&lt;/author&gt;&lt;/tertiary-authors&gt;&lt;/contributors&gt;&lt;titles&gt;&lt;title&gt;Out in the cold: Lung disease, the hidden driver of NHS winter pressure&lt;/title&gt;&lt;/titles&gt;&lt;dates&gt;&lt;year&gt;2017&lt;/year&gt;&lt;/dates&gt;&lt;urls&gt;&lt;related-urls&gt;&lt;url&gt;https://www.asthmaandlung.org.uk/out-cold-lung-disease-hidden-driver-nhs-winter-pressure&lt;/url&gt;&lt;/related-urls&gt;&lt;/urls&gt;&lt;/record&gt;&lt;/Cite&gt;&lt;/EndNote&gt;</w:instrText>
      </w:r>
      <w:r w:rsidR="00015003" w:rsidRPr="00757988">
        <w:rPr>
          <w:rFonts w:cstheme="minorHAnsi"/>
          <w:szCs w:val="24"/>
        </w:rPr>
        <w:fldChar w:fldCharType="separate"/>
      </w:r>
      <w:r w:rsidR="00015003" w:rsidRPr="00757988">
        <w:rPr>
          <w:rFonts w:cstheme="minorHAnsi"/>
          <w:szCs w:val="24"/>
        </w:rPr>
        <w:t>[23]</w:t>
      </w:r>
      <w:r w:rsidR="00015003" w:rsidRPr="00757988">
        <w:rPr>
          <w:rFonts w:cstheme="minorHAnsi"/>
          <w:szCs w:val="24"/>
        </w:rPr>
        <w:fldChar w:fldCharType="end"/>
      </w:r>
      <w:r w:rsidR="00696312" w:rsidRPr="00757988">
        <w:rPr>
          <w:rFonts w:cstheme="minorHAnsi"/>
          <w:szCs w:val="24"/>
        </w:rPr>
        <w:t xml:space="preserve">. </w:t>
      </w:r>
      <w:r w:rsidR="00A8605D" w:rsidRPr="00757988">
        <w:rPr>
          <w:rFonts w:cstheme="minorHAnsi"/>
          <w:szCs w:val="24"/>
        </w:rPr>
        <w:t>Asthma exacerbations alone cost ~ £1.1 billion per year</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NdWtoZXJqZWU8L0F1dGhvcj48WWVhcj4yMDE2PC9ZZWFy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NdWtoZXJqZWU8L0F1dGhvcj48WWVhcj4yMDE2PC9ZZWFy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24]</w:t>
      </w:r>
      <w:r w:rsidR="00015003" w:rsidRPr="00757988">
        <w:rPr>
          <w:rFonts w:cstheme="minorHAnsi"/>
          <w:szCs w:val="24"/>
        </w:rPr>
        <w:fldChar w:fldCharType="end"/>
      </w:r>
      <w:r w:rsidR="00696312" w:rsidRPr="00757988">
        <w:rPr>
          <w:rFonts w:cstheme="minorHAnsi"/>
          <w:szCs w:val="24"/>
        </w:rPr>
        <w:t xml:space="preserve">. </w:t>
      </w:r>
      <w:r w:rsidR="00A8605D" w:rsidRPr="00757988">
        <w:rPr>
          <w:rFonts w:cstheme="minorHAnsi"/>
          <w:szCs w:val="24"/>
        </w:rPr>
        <w:t xml:space="preserve">Furthermore, antibiotic use is more common in people </w:t>
      </w:r>
      <w:r w:rsidR="00D902E4" w:rsidRPr="00757988">
        <w:rPr>
          <w:rFonts w:cstheme="minorHAnsi"/>
          <w:szCs w:val="24"/>
        </w:rPr>
        <w:t xml:space="preserve">with </w:t>
      </w:r>
      <w:r w:rsidR="00053686" w:rsidRPr="00757988">
        <w:rPr>
          <w:rFonts w:cstheme="minorHAnsi"/>
          <w:szCs w:val="24"/>
        </w:rPr>
        <w:t xml:space="preserve">asthma </w:t>
      </w:r>
      <w:r w:rsidR="00914EFC" w:rsidRPr="00757988">
        <w:rPr>
          <w:rFonts w:cstheme="minorHAnsi"/>
          <w:szCs w:val="24"/>
        </w:rPr>
        <w:t>and COPD</w:t>
      </w:r>
      <w:r w:rsidR="00A8605D" w:rsidRPr="00757988">
        <w:rPr>
          <w:rFonts w:cstheme="minorHAnsi"/>
          <w:szCs w:val="24"/>
        </w:rPr>
        <w:t>, driving antimicrobial resistance (AMR)</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EZW5ob2xtPC9BdXRob3I+PFllYXI+MjAyMDwvWWVhcj48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EZW5ob2xtPC9BdXRob3I+PFllYXI+MjAyMDwvWWVhcj48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25-27]</w:t>
      </w:r>
      <w:r w:rsidR="00015003" w:rsidRPr="00757988">
        <w:rPr>
          <w:rFonts w:cstheme="minorHAnsi"/>
          <w:szCs w:val="24"/>
        </w:rPr>
        <w:fldChar w:fldCharType="end"/>
      </w:r>
      <w:r w:rsidR="003E2E99" w:rsidRPr="00757988">
        <w:t>.</w:t>
      </w:r>
      <w:r w:rsidR="004A309F" w:rsidRPr="00757988">
        <w:t xml:space="preserve"> </w:t>
      </w:r>
      <w:r w:rsidR="00CC289E" w:rsidRPr="00757988">
        <w:rPr>
          <w:rFonts w:cstheme="minorHAnsi"/>
          <w:szCs w:val="24"/>
        </w:rPr>
        <w:t>Importantly</w:t>
      </w:r>
      <w:r w:rsidR="00F20DAD" w:rsidRPr="00757988">
        <w:rPr>
          <w:rFonts w:cstheme="minorHAnsi"/>
          <w:szCs w:val="24"/>
        </w:rPr>
        <w:t xml:space="preserve">, </w:t>
      </w:r>
      <w:r w:rsidR="00A8605D" w:rsidRPr="00757988">
        <w:rPr>
          <w:rFonts w:cstheme="minorHAnsi"/>
          <w:szCs w:val="24"/>
        </w:rPr>
        <w:t>exacerbations also hasten disease progression by accelerating lung function decline</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Tb3JlbWVrdW48L0F1dGhvcj48WWVhcj4yMDIzPC9ZZWFy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==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Tb3JlbWVrdW48L0F1dGhvcj48WWVhcj4yMDIzPC9ZZWFy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==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28-30]</w:t>
      </w:r>
      <w:r w:rsidR="00015003" w:rsidRPr="00757988">
        <w:rPr>
          <w:rFonts w:cstheme="minorHAnsi"/>
          <w:szCs w:val="24"/>
        </w:rPr>
        <w:fldChar w:fldCharType="end"/>
      </w:r>
      <w:r w:rsidRPr="00757988">
        <w:rPr>
          <w:rFonts w:cstheme="minorHAnsi"/>
          <w:szCs w:val="24"/>
        </w:rPr>
        <w:t>. In</w:t>
      </w:r>
      <w:r w:rsidR="00A8605D" w:rsidRPr="00757988">
        <w:rPr>
          <w:rFonts w:cstheme="minorHAnsi"/>
          <w:szCs w:val="24"/>
        </w:rPr>
        <w:t xml:space="preserve"> COPD patients</w:t>
      </w:r>
      <w:r w:rsidRPr="00757988">
        <w:rPr>
          <w:rFonts w:cstheme="minorHAnsi"/>
          <w:szCs w:val="24"/>
        </w:rPr>
        <w:t>,</w:t>
      </w:r>
      <w:r w:rsidR="00A8605D" w:rsidRPr="00757988">
        <w:rPr>
          <w:rFonts w:cstheme="minorHAnsi"/>
          <w:szCs w:val="24"/>
        </w:rPr>
        <w:t xml:space="preserve"> </w:t>
      </w:r>
      <w:r w:rsidRPr="00757988">
        <w:rPr>
          <w:rFonts w:cstheme="minorHAnsi"/>
          <w:szCs w:val="24"/>
        </w:rPr>
        <w:t>a higher</w:t>
      </w:r>
      <w:r w:rsidR="00A8605D" w:rsidRPr="00757988">
        <w:rPr>
          <w:rFonts w:cstheme="minorHAnsi"/>
          <w:szCs w:val="24"/>
        </w:rPr>
        <w:t xml:space="preserve"> frequency of severe exacerbations per year </w:t>
      </w:r>
      <w:r w:rsidRPr="00757988">
        <w:rPr>
          <w:rFonts w:cstheme="minorHAnsi"/>
          <w:szCs w:val="24"/>
        </w:rPr>
        <w:t>is associated with an increased</w:t>
      </w:r>
      <w:r w:rsidR="00A8605D" w:rsidRPr="00757988">
        <w:rPr>
          <w:rFonts w:cstheme="minorHAnsi"/>
          <w:szCs w:val="24"/>
        </w:rPr>
        <w:t xml:space="preserve"> risk of all-cause mortality</w:t>
      </w:r>
      <w:r w:rsidR="003A5492" w:rsidRPr="00757988">
        <w:rPr>
          <w:rFonts w:cstheme="minorHAnsi"/>
          <w:szCs w:val="24"/>
        </w:rPr>
        <w:t xml:space="preserve"> </w:t>
      </w:r>
      <w:r w:rsidR="00015003" w:rsidRPr="00757988">
        <w:rPr>
          <w:rFonts w:cstheme="minorHAnsi"/>
          <w:szCs w:val="24"/>
        </w:rPr>
        <w:fldChar w:fldCharType="begin"/>
      </w:r>
      <w:r w:rsidR="00015003" w:rsidRPr="00757988">
        <w:rPr>
          <w:rFonts w:cstheme="minorHAnsi"/>
          <w:szCs w:val="24"/>
        </w:rPr>
        <w:instrText xml:space="preserve"> ADDIN EN.CITE &lt;EndNote&gt;&lt;Cite&gt;&lt;Author&gt;Soler-Cataluna&lt;/Author&gt;&lt;Year&gt;2005&lt;/Year&gt;&lt;RecNum&gt;1486&lt;/RecNum&gt;&lt;DisplayText&gt;[31]&lt;/DisplayText&gt;&lt;record&gt;&lt;rec-number&gt;1486&lt;/rec-number&gt;&lt;foreign-keys&gt;&lt;key app="EN" db-id="a9ppw5s55pttpse00eqptdx5paawz5fzap5t" timestamp="1754999138"&gt;1486&lt;/key&gt;&lt;/foreign-keys&gt;&lt;ref-type name="Journal Article"&gt;17&lt;/ref-type&gt;&lt;contributors&gt;&lt;authors&gt;&lt;author&gt;Soler-Cataluna, J. J.&lt;/author&gt;&lt;author&gt;Martinez-Garcia, M. A.&lt;/author&gt;&lt;author&gt;Roman Sanchez, P.&lt;/author&gt;&lt;author&gt;Salcedo, E.&lt;/author&gt;&lt;author&gt;Navarro, M.&lt;/author&gt;&lt;author&gt;Ochando, R.&lt;/author&gt;&lt;/authors&gt;&lt;/contributors&gt;&lt;auth-address&gt;Unidad de Neumologia, Servicio de Medicina Interna, Hospital General de Requena, Paraje Casablanca s/n 46340, Requena (Valencia), Spain. jjsoler@telefonica.net&lt;/auth-address&gt;&lt;titles&gt;&lt;title&gt;Severe acute exacerbations and mortality in patients with chronic obstructive pulmonary disease&lt;/title&gt;&lt;secondary-title&gt;Thorax&lt;/secondary-title&gt;&lt;/titles&gt;&lt;periodical&gt;&lt;full-title&gt;Thorax&lt;/full-title&gt;&lt;/periodical&gt;&lt;pages&gt;925-31&lt;/pages&gt;&lt;volume&gt;60&lt;/volume&gt;&lt;number&gt;11&lt;/number&gt;&lt;edition&gt;20050729&lt;/edition&gt;&lt;keywords&gt;&lt;keyword&gt;Acute Disease&lt;/keyword&gt;&lt;keyword&gt;Adult&lt;/keyword&gt;&lt;keyword&gt;Aged&lt;/keyword&gt;&lt;keyword&gt;Epidemiologic Methods&lt;/keyword&gt;&lt;keyword&gt;Forced Expiratory Volume/physiology&lt;/keyword&gt;&lt;keyword&gt;Humans&lt;/keyword&gt;&lt;keyword&gt;Male&lt;/keyword&gt;&lt;keyword&gt;Middle Aged&lt;/keyword&gt;&lt;keyword&gt;Prognosis&lt;/keyword&gt;&lt;keyword&gt;Pulmonary Disease, Chronic Obstructive/*mortality/physiopathology&lt;/keyword&gt;&lt;keyword&gt;Vital Capacity/physiology&lt;/keyword&gt;&lt;/keywords&gt;&lt;dates&gt;&lt;year&gt;2005&lt;/year&gt;&lt;pub-dates&gt;&lt;date&gt;Nov&lt;/date&gt;&lt;/pub-dates&gt;&lt;/dates&gt;&lt;isbn&gt;0040-6376 (Print)&amp;#xD;1468-3296 (Electronic)&amp;#xD;0040-6376 (Linking)&lt;/isbn&gt;&lt;accession-num&gt;16055622&lt;/accession-num&gt;&lt;urls&gt;&lt;related-urls&gt;&lt;url&gt;https://www.ncbi.nlm.nih.gov/pubmed/16055622&lt;/url&gt;&lt;/related-urls&gt;&lt;/urls&gt;&lt;custom2&gt;PMC1747235&lt;/custom2&gt;&lt;electronic-resource-num&gt;10.1136/thx.2005.040527&lt;/electronic-resource-num&gt;&lt;remote-database-name&gt;Medline&lt;/remote-database-name&gt;&lt;remote-database-provider&gt;NLM&lt;/remote-database-provider&gt;&lt;/record&gt;&lt;/Cite&gt;&lt;/EndNote&gt;</w:instrText>
      </w:r>
      <w:r w:rsidR="00015003" w:rsidRPr="00757988">
        <w:rPr>
          <w:rFonts w:cstheme="minorHAnsi"/>
          <w:szCs w:val="24"/>
        </w:rPr>
        <w:fldChar w:fldCharType="separate"/>
      </w:r>
      <w:r w:rsidR="00015003" w:rsidRPr="00757988">
        <w:rPr>
          <w:rFonts w:cstheme="minorHAnsi"/>
          <w:szCs w:val="24"/>
        </w:rPr>
        <w:t>[31]</w:t>
      </w:r>
      <w:r w:rsidR="00015003" w:rsidRPr="00757988">
        <w:rPr>
          <w:rFonts w:cstheme="minorHAnsi"/>
          <w:szCs w:val="24"/>
        </w:rPr>
        <w:fldChar w:fldCharType="end"/>
      </w:r>
      <w:r w:rsidRPr="00757988">
        <w:rPr>
          <w:rFonts w:cstheme="minorHAnsi"/>
          <w:szCs w:val="24"/>
        </w:rPr>
        <w:t>, with the</w:t>
      </w:r>
      <w:r w:rsidR="002223D0" w:rsidRPr="00757988">
        <w:rPr>
          <w:rFonts w:cstheme="minorHAnsi"/>
          <w:szCs w:val="24"/>
        </w:rPr>
        <w:t xml:space="preserve"> </w:t>
      </w:r>
      <w:r w:rsidR="00811102" w:rsidRPr="00757988">
        <w:rPr>
          <w:rFonts w:cstheme="minorHAnsi"/>
          <w:szCs w:val="24"/>
        </w:rPr>
        <w:t>m</w:t>
      </w:r>
      <w:r w:rsidR="00271E3F" w:rsidRPr="00757988">
        <w:rPr>
          <w:rFonts w:cstheme="minorHAnsi"/>
          <w:szCs w:val="24"/>
        </w:rPr>
        <w:t xml:space="preserve">ajority of </w:t>
      </w:r>
      <w:r w:rsidRPr="00757988">
        <w:rPr>
          <w:rFonts w:cstheme="minorHAnsi"/>
          <w:szCs w:val="24"/>
        </w:rPr>
        <w:t xml:space="preserve">these </w:t>
      </w:r>
      <w:r w:rsidR="00271E3F" w:rsidRPr="00757988">
        <w:rPr>
          <w:rFonts w:cstheme="minorHAnsi"/>
          <w:szCs w:val="24"/>
        </w:rPr>
        <w:t>exacerbation</w:t>
      </w:r>
      <w:r w:rsidRPr="00757988">
        <w:rPr>
          <w:rFonts w:cstheme="minorHAnsi"/>
          <w:szCs w:val="24"/>
        </w:rPr>
        <w:t xml:space="preserve"> events</w:t>
      </w:r>
      <w:r w:rsidR="00271E3F" w:rsidRPr="00757988">
        <w:rPr>
          <w:rFonts w:cstheme="minorHAnsi"/>
          <w:szCs w:val="24"/>
        </w:rPr>
        <w:t xml:space="preserve"> </w:t>
      </w:r>
      <w:r w:rsidRPr="00757988">
        <w:rPr>
          <w:rFonts w:cstheme="minorHAnsi"/>
          <w:szCs w:val="24"/>
        </w:rPr>
        <w:t>triggered by</w:t>
      </w:r>
      <w:r w:rsidR="00271E3F" w:rsidRPr="00757988">
        <w:rPr>
          <w:rFonts w:cstheme="minorHAnsi"/>
          <w:szCs w:val="24"/>
        </w:rPr>
        <w:t xml:space="preserve"> respiratory infections</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CdXNzZTwvQXV0aG9yPjxZZWFyPjIwMTA8L1llYXI+PFJl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CdXNzZTwvQXV0aG9yPjxZZWFyPjIwMTA8L1llYXI+PFJl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22,32,33]</w:t>
      </w:r>
      <w:r w:rsidR="00015003" w:rsidRPr="00757988">
        <w:rPr>
          <w:rFonts w:cstheme="minorHAnsi"/>
          <w:szCs w:val="24"/>
        </w:rPr>
        <w:fldChar w:fldCharType="end"/>
      </w:r>
      <w:r w:rsidR="00271E3F" w:rsidRPr="00757988">
        <w:rPr>
          <w:rFonts w:cstheme="minorHAnsi"/>
          <w:szCs w:val="24"/>
        </w:rPr>
        <w:t>.</w:t>
      </w:r>
      <w:r w:rsidR="006F4512" w:rsidRPr="00757988">
        <w:rPr>
          <w:rFonts w:cstheme="minorHAnsi"/>
          <w:szCs w:val="24"/>
        </w:rPr>
        <w:t xml:space="preserve"> </w:t>
      </w:r>
      <w:r w:rsidR="008443FA" w:rsidRPr="00757988">
        <w:rPr>
          <w:rFonts w:cstheme="minorHAnsi"/>
          <w:szCs w:val="24"/>
        </w:rPr>
        <w:t>H</w:t>
      </w:r>
      <w:r w:rsidR="0098140B" w:rsidRPr="00757988">
        <w:rPr>
          <w:rFonts w:cstheme="minorHAnsi"/>
          <w:szCs w:val="24"/>
        </w:rPr>
        <w:t xml:space="preserve">uman rhinovirus (HRV) is the </w:t>
      </w:r>
      <w:proofErr w:type="gramStart"/>
      <w:r w:rsidR="0098140B" w:rsidRPr="00757988">
        <w:rPr>
          <w:rFonts w:cstheme="minorHAnsi"/>
          <w:szCs w:val="24"/>
        </w:rPr>
        <w:t>most commonly detected</w:t>
      </w:r>
      <w:proofErr w:type="gramEnd"/>
      <w:r w:rsidR="0098140B" w:rsidRPr="00757988">
        <w:rPr>
          <w:rFonts w:cstheme="minorHAnsi"/>
          <w:szCs w:val="24"/>
        </w:rPr>
        <w:t xml:space="preserve"> organism at exacerbation</w:t>
      </w:r>
      <w:r w:rsidRPr="00757988">
        <w:rPr>
          <w:rFonts w:cstheme="minorHAnsi"/>
          <w:szCs w:val="24"/>
        </w:rPr>
        <w:t>, although</w:t>
      </w:r>
      <w:r w:rsidR="0098140B" w:rsidRPr="00757988">
        <w:rPr>
          <w:rFonts w:cstheme="minorHAnsi"/>
          <w:szCs w:val="24"/>
        </w:rPr>
        <w:t xml:space="preserve"> influenza virus, respiratory syncytial virus (RSV) and coronaviruses have also been detected</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Nb3JlbGxpPC9BdXRob3I+PFllYXI+MjAyNTwvWWVhcj48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Nb3JlbGxpPC9BdXRob3I+PFllYXI+MjAyNTwvWWVhcj48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34,35]</w:t>
      </w:r>
      <w:r w:rsidR="00015003" w:rsidRPr="00757988">
        <w:rPr>
          <w:rFonts w:cstheme="minorHAnsi"/>
          <w:szCs w:val="24"/>
        </w:rPr>
        <w:fldChar w:fldCharType="end"/>
      </w:r>
      <w:r w:rsidR="0098140B" w:rsidRPr="00757988">
        <w:rPr>
          <w:rFonts w:cstheme="minorHAnsi"/>
          <w:szCs w:val="24"/>
        </w:rPr>
        <w:t>.</w:t>
      </w:r>
      <w:r w:rsidR="00A42D85" w:rsidRPr="00757988">
        <w:t xml:space="preserve"> </w:t>
      </w:r>
      <w:r w:rsidR="004A309F" w:rsidRPr="00757988">
        <w:rPr>
          <w:rFonts w:cstheme="minorHAnsi"/>
          <w:szCs w:val="24"/>
        </w:rPr>
        <w:t>H</w:t>
      </w:r>
      <w:r w:rsidR="00A42D85" w:rsidRPr="00757988">
        <w:rPr>
          <w:rFonts w:cstheme="minorHAnsi"/>
          <w:szCs w:val="24"/>
        </w:rPr>
        <w:t>uman viral challenge studies have confirmed that HRV infection is a causative agent of respiratory disease exacerbations</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IZXdpdHQ8L0F1dGhvcj48WWVhcj4yMDE2PC9ZZWFyPjxS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==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IZXdpdHQ8L0F1dGhvcj48WWVhcj4yMDE2PC9ZZWFyPjxS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==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35]</w:t>
      </w:r>
      <w:r w:rsidR="00015003" w:rsidRPr="00757988">
        <w:rPr>
          <w:rFonts w:cstheme="minorHAnsi"/>
          <w:szCs w:val="24"/>
        </w:rPr>
        <w:fldChar w:fldCharType="end"/>
      </w:r>
      <w:r w:rsidR="00A701CF" w:rsidRPr="00757988">
        <w:rPr>
          <w:rFonts w:cstheme="minorHAnsi"/>
          <w:szCs w:val="24"/>
        </w:rPr>
        <w:t xml:space="preserve">. </w:t>
      </w:r>
      <w:r w:rsidR="000C0AFC" w:rsidRPr="00757988">
        <w:rPr>
          <w:rFonts w:cstheme="minorHAnsi"/>
          <w:szCs w:val="24"/>
        </w:rPr>
        <w:t xml:space="preserve">Although the causative role of bacteria in exacerbations has not been proven due to a lack of human bacterial challenge studies, bacterial </w:t>
      </w:r>
      <w:r w:rsidR="00757988" w:rsidRPr="00757988">
        <w:rPr>
          <w:rFonts w:cstheme="minorHAnsi"/>
          <w:szCs w:val="24"/>
        </w:rPr>
        <w:t>colonization</w:t>
      </w:r>
      <w:r w:rsidR="000C0AFC" w:rsidRPr="00757988">
        <w:rPr>
          <w:rFonts w:cstheme="minorHAnsi"/>
          <w:szCs w:val="24"/>
        </w:rPr>
        <w:t xml:space="preserve"> of the airway may interact with respiratory viral infections to worsen exacerbations.  For example, co-detection of </w:t>
      </w:r>
      <w:proofErr w:type="gramStart"/>
      <w:r w:rsidR="000C0AFC" w:rsidRPr="00757988">
        <w:rPr>
          <w:rFonts w:cstheme="minorHAnsi"/>
          <w:szCs w:val="24"/>
        </w:rPr>
        <w:t>virus</w:t>
      </w:r>
      <w:proofErr w:type="gramEnd"/>
      <w:r w:rsidR="000C0AFC" w:rsidRPr="00757988">
        <w:rPr>
          <w:rFonts w:cstheme="minorHAnsi"/>
          <w:szCs w:val="24"/>
        </w:rPr>
        <w:t xml:space="preserve"> and bacteria is associated with a greater fall in lung function in COPD exacerbations than detection of either pathogen alone</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XaWxraW5zb248L0F1dGhvcj48WWVhcj4yMDA2PC9ZZWFy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XaWxraW5zb248L0F1dGhvcj48WWVhcj4yMDA2PC9ZZWFy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36,37]</w:t>
      </w:r>
      <w:r w:rsidR="00015003" w:rsidRPr="00757988">
        <w:rPr>
          <w:rFonts w:cstheme="minorHAnsi"/>
          <w:szCs w:val="24"/>
        </w:rPr>
        <w:fldChar w:fldCharType="end"/>
      </w:r>
      <w:r w:rsidR="000C0AFC" w:rsidRPr="00757988">
        <w:rPr>
          <w:rFonts w:cstheme="minorHAnsi"/>
          <w:szCs w:val="24"/>
        </w:rPr>
        <w:t xml:space="preserve">. </w:t>
      </w:r>
      <w:r w:rsidR="00471CC7" w:rsidRPr="00757988">
        <w:rPr>
          <w:rFonts w:cstheme="minorHAnsi"/>
          <w:szCs w:val="24"/>
        </w:rPr>
        <w:t xml:space="preserve">Viral infections are associated with bacterial outgrowth during exacerbations, with specific links between HRV and outgrowth of </w:t>
      </w:r>
      <w:proofErr w:type="spellStart"/>
      <w:r w:rsidR="00471CC7" w:rsidRPr="00757988">
        <w:rPr>
          <w:rFonts w:cstheme="minorHAnsi"/>
          <w:i/>
          <w:iCs/>
          <w:szCs w:val="24"/>
        </w:rPr>
        <w:t>Haemophilus</w:t>
      </w:r>
      <w:proofErr w:type="spellEnd"/>
      <w:r w:rsidR="00471CC7" w:rsidRPr="00757988">
        <w:rPr>
          <w:rFonts w:cstheme="minorHAnsi"/>
          <w:szCs w:val="24"/>
        </w:rPr>
        <w:t xml:space="preserve"> during exacerbations</w:t>
      </w:r>
      <w:r w:rsidR="000A6AC2" w:rsidRPr="00757988">
        <w:rPr>
          <w:rFonts w:cstheme="minorHAnsi"/>
          <w:szCs w:val="24"/>
        </w:rPr>
        <w:t xml:space="preserve"> </w:t>
      </w:r>
      <w:r w:rsidR="00EE243F" w:rsidRPr="00757988">
        <w:rPr>
          <w:rFonts w:cstheme="minorHAnsi"/>
          <w:szCs w:val="24"/>
        </w:rPr>
        <w:fldChar w:fldCharType="begin">
          <w:fldData xml:space="preserve">PEVuZE5vdGU+PENpdGU+PEF1dGhvcj5Nb2x5bmVhdXg8L0F1dGhvcj48WWVhcj4yMDEzPC9ZZWFy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Nb2x5bmVhdXg8L0F1dGhvcj48WWVhcj4yMDEzPC9ZZWFy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EE243F" w:rsidRPr="00757988">
        <w:rPr>
          <w:rFonts w:cstheme="minorHAnsi"/>
          <w:szCs w:val="24"/>
        </w:rPr>
      </w:r>
      <w:r w:rsidR="00EE243F" w:rsidRPr="00757988">
        <w:rPr>
          <w:rFonts w:cstheme="minorHAnsi"/>
          <w:szCs w:val="24"/>
        </w:rPr>
        <w:fldChar w:fldCharType="separate"/>
      </w:r>
      <w:r w:rsidR="00EE243F" w:rsidRPr="00757988">
        <w:rPr>
          <w:rFonts w:cstheme="minorHAnsi"/>
          <w:szCs w:val="24"/>
        </w:rPr>
        <w:t>[38]</w:t>
      </w:r>
      <w:r w:rsidR="00EE243F" w:rsidRPr="00757988">
        <w:rPr>
          <w:rFonts w:cstheme="minorHAnsi"/>
          <w:szCs w:val="24"/>
        </w:rPr>
        <w:fldChar w:fldCharType="end"/>
      </w:r>
      <w:r w:rsidR="000A6AC2" w:rsidRPr="00757988">
        <w:rPr>
          <w:rFonts w:cstheme="minorHAnsi"/>
          <w:szCs w:val="24"/>
        </w:rPr>
        <w:t xml:space="preserve">. </w:t>
      </w:r>
      <w:r w:rsidR="000C0AFC" w:rsidRPr="00757988">
        <w:rPr>
          <w:rFonts w:cstheme="minorHAnsi"/>
          <w:szCs w:val="24"/>
        </w:rPr>
        <w:t xml:space="preserve">In addition, there is a significant interaction between HRV and </w:t>
      </w:r>
      <w:proofErr w:type="spellStart"/>
      <w:r w:rsidR="000C0AFC" w:rsidRPr="00757988">
        <w:rPr>
          <w:rFonts w:cstheme="minorHAnsi"/>
          <w:szCs w:val="24"/>
        </w:rPr>
        <w:t>NTHi</w:t>
      </w:r>
      <w:proofErr w:type="spellEnd"/>
      <w:r w:rsidR="000C0AFC" w:rsidRPr="00757988">
        <w:rPr>
          <w:rFonts w:cstheme="minorHAnsi"/>
          <w:szCs w:val="24"/>
        </w:rPr>
        <w:t xml:space="preserve"> in COPD exacerbations with each increasing the likelihood of the other being detected in sputum samples from exacerbating patients</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XaWxraW5zb248L0F1dGhvcj48WWVhcj4yMDE3PC9ZZWFy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XaWxraW5zb248L0F1dGhvcj48WWVhcj4yMDE3PC9ZZWFy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9]</w:t>
      </w:r>
      <w:r w:rsidR="00015003" w:rsidRPr="00757988">
        <w:rPr>
          <w:rFonts w:cstheme="minorHAnsi"/>
          <w:szCs w:val="24"/>
        </w:rPr>
        <w:fldChar w:fldCharType="end"/>
      </w:r>
      <w:r w:rsidR="00D36A30" w:rsidRPr="00757988">
        <w:rPr>
          <w:rFonts w:cstheme="minorHAnsi"/>
          <w:szCs w:val="24"/>
        </w:rPr>
        <w:t>.</w:t>
      </w:r>
      <w:r w:rsidR="000C0AFC" w:rsidRPr="00757988">
        <w:rPr>
          <w:rFonts w:cstheme="minorHAnsi"/>
          <w:szCs w:val="24"/>
        </w:rPr>
        <w:t xml:space="preserve"> </w:t>
      </w:r>
      <w:r w:rsidR="00471CC7" w:rsidRPr="00757988">
        <w:rPr>
          <w:rFonts w:cstheme="minorHAnsi"/>
          <w:szCs w:val="24"/>
        </w:rPr>
        <w:t>These interactions between airway bacteria and respiratory viruses in precipitating disease and exacerbations are discussed in further detail elsewhere</w:t>
      </w:r>
      <w:r w:rsidR="000A6AC2" w:rsidRPr="00757988">
        <w:rPr>
          <w:rFonts w:cstheme="minorHAnsi"/>
          <w:szCs w:val="24"/>
        </w:rPr>
        <w:t xml:space="preserve"> </w:t>
      </w:r>
      <w:r w:rsidR="00EE243F" w:rsidRPr="00757988">
        <w:rPr>
          <w:rFonts w:cstheme="minorHAnsi"/>
          <w:szCs w:val="24"/>
        </w:rPr>
        <w:fldChar w:fldCharType="begin"/>
      </w:r>
      <w:r w:rsidR="00EE243F" w:rsidRPr="00757988">
        <w:rPr>
          <w:rFonts w:cstheme="minorHAnsi"/>
          <w:szCs w:val="24"/>
        </w:rPr>
        <w:instrText xml:space="preserve"> ADDIN EN.CITE &lt;EndNote&gt;&lt;Cite&gt;&lt;Author&gt;Ackland&lt;/Author&gt;&lt;Year&gt;2021&lt;/Year&gt;&lt;RecNum&gt;1326&lt;/RecNum&gt;&lt;DisplayText&gt;[39]&lt;/DisplayText&gt;&lt;record&gt;&lt;rec-number&gt;1326&lt;/rec-number&gt;&lt;foreign-keys&gt;&lt;key app="EN" db-id="a9ppw5s55pttpse00eqptdx5paawz5fzap5t" timestamp="1754992143"&gt;1326&lt;/key&gt;&lt;/foreign-keys&gt;&lt;ref-type name="Journal Article"&gt;17&lt;/ref-type&gt;&lt;contributors&gt;&lt;authors&gt;&lt;author&gt;Ackland, Jodie&lt;/author&gt;&lt;author&gt;Watson, Alastair&lt;/author&gt;&lt;author&gt;Wilkinson, Tom M. A.&lt;/author&gt;&lt;author&gt;Staples, Karl J.&lt;/author&gt;&lt;/authors&gt;&lt;/contributors&gt;&lt;titles&gt;&lt;title&gt;Interrupting the Conversation: Implications for Crosstalk Between Viral and Bacterial Infections in the Asthmatic Airway&lt;/title&gt;&lt;secondary-title&gt;Frontiers in Allergy&lt;/secondary-title&gt;&lt;/titles&gt;&lt;periodical&gt;&lt;full-title&gt;Frontiers in Allergy&lt;/full-title&gt;&lt;/periodical&gt;&lt;volume&gt;2&lt;/volume&gt;&lt;dates&gt;&lt;year&gt;2021&lt;/year&gt;&lt;pub-dates&gt;&lt;date&gt;2021/10/26&lt;/date&gt;&lt;/pub-dates&gt;&lt;/dates&gt;&lt;publisher&gt;Frontiers Media SA&lt;/publisher&gt;&lt;isbn&gt;2673-6101&lt;/isbn&gt;&lt;urls&gt;&lt;related-urls&gt;&lt;url&gt;http://dx.doi.org/10.3389/falgy.2021.738987&lt;/url&gt;&lt;/related-urls&gt;&lt;/urls&gt;&lt;electronic-resource-num&gt;10.3389/falgy.2021.738987&lt;/electronic-resource-num&gt;&lt;/record&gt;&lt;/Cite&gt;&lt;/EndNote&gt;</w:instrText>
      </w:r>
      <w:r w:rsidR="00EE243F" w:rsidRPr="00757988">
        <w:rPr>
          <w:rFonts w:cstheme="minorHAnsi"/>
          <w:szCs w:val="24"/>
        </w:rPr>
        <w:fldChar w:fldCharType="separate"/>
      </w:r>
      <w:r w:rsidR="00EE243F" w:rsidRPr="00757988">
        <w:rPr>
          <w:rFonts w:cstheme="minorHAnsi"/>
          <w:szCs w:val="24"/>
        </w:rPr>
        <w:t>[39]</w:t>
      </w:r>
      <w:r w:rsidR="00EE243F" w:rsidRPr="00757988">
        <w:rPr>
          <w:rFonts w:cstheme="minorHAnsi"/>
          <w:szCs w:val="24"/>
        </w:rPr>
        <w:fldChar w:fldCharType="end"/>
      </w:r>
      <w:r w:rsidR="00471CC7" w:rsidRPr="00757988">
        <w:rPr>
          <w:rFonts w:cstheme="minorHAnsi"/>
          <w:szCs w:val="24"/>
        </w:rPr>
        <w:t xml:space="preserve">. </w:t>
      </w:r>
      <w:r w:rsidR="009F2FFB" w:rsidRPr="00757988">
        <w:rPr>
          <w:rFonts w:cstheme="minorHAnsi"/>
          <w:szCs w:val="24"/>
        </w:rPr>
        <w:t xml:space="preserve">However, </w:t>
      </w:r>
      <w:r w:rsidR="004A309F" w:rsidRPr="00757988">
        <w:rPr>
          <w:rFonts w:cstheme="minorHAnsi"/>
          <w:szCs w:val="24"/>
        </w:rPr>
        <w:t>t</w:t>
      </w:r>
      <w:r w:rsidR="00860F00" w:rsidRPr="00757988">
        <w:rPr>
          <w:rFonts w:cstheme="minorHAnsi"/>
          <w:szCs w:val="24"/>
        </w:rPr>
        <w:t>he ai</w:t>
      </w:r>
      <w:r w:rsidR="0098140B" w:rsidRPr="00757988">
        <w:rPr>
          <w:rFonts w:cstheme="minorHAnsi"/>
          <w:szCs w:val="24"/>
        </w:rPr>
        <w:t xml:space="preserve">rway </w:t>
      </w:r>
      <w:r w:rsidR="00787BCA" w:rsidRPr="00757988">
        <w:rPr>
          <w:rFonts w:cstheme="minorHAnsi"/>
          <w:szCs w:val="24"/>
        </w:rPr>
        <w:t>microbio</w:t>
      </w:r>
      <w:r w:rsidR="004A309F" w:rsidRPr="00757988">
        <w:rPr>
          <w:rFonts w:cstheme="minorHAnsi"/>
          <w:szCs w:val="24"/>
        </w:rPr>
        <w:t>ta</w:t>
      </w:r>
      <w:r w:rsidR="0098140B" w:rsidRPr="00757988">
        <w:rPr>
          <w:rFonts w:cstheme="minorHAnsi"/>
          <w:szCs w:val="24"/>
        </w:rPr>
        <w:t xml:space="preserve"> </w:t>
      </w:r>
      <w:r w:rsidR="004A309F" w:rsidRPr="00757988">
        <w:rPr>
          <w:rFonts w:cstheme="minorHAnsi"/>
          <w:szCs w:val="24"/>
        </w:rPr>
        <w:t>are</w:t>
      </w:r>
      <w:r w:rsidR="0098140B" w:rsidRPr="00757988">
        <w:rPr>
          <w:rFonts w:cstheme="minorHAnsi"/>
          <w:szCs w:val="24"/>
        </w:rPr>
        <w:t xml:space="preserve"> altered in patients with </w:t>
      </w:r>
      <w:r w:rsidR="00653F4C" w:rsidRPr="00757988">
        <w:rPr>
          <w:rFonts w:cstheme="minorHAnsi"/>
          <w:szCs w:val="24"/>
        </w:rPr>
        <w:t xml:space="preserve">stable </w:t>
      </w:r>
      <w:r w:rsidR="0098140B" w:rsidRPr="00757988">
        <w:rPr>
          <w:rFonts w:cstheme="minorHAnsi"/>
          <w:szCs w:val="24"/>
        </w:rPr>
        <w:t>respiratory disease compared to healthy volunteers</w:t>
      </w:r>
      <w:r w:rsidR="003A5492" w:rsidRPr="00757988">
        <w:rPr>
          <w:rFonts w:cstheme="minorHAnsi"/>
          <w:szCs w:val="24"/>
        </w:rPr>
        <w:t xml:space="preserve"> </w:t>
      </w:r>
      <w:r w:rsidR="00015003" w:rsidRPr="00757988">
        <w:rPr>
          <w:rFonts w:cstheme="minorHAnsi"/>
          <w:szCs w:val="24"/>
        </w:rPr>
        <w:fldChar w:fldCharType="begin"/>
      </w:r>
      <w:r w:rsidR="00015003" w:rsidRPr="00757988">
        <w:rPr>
          <w:rFonts w:cstheme="minorHAnsi"/>
          <w:szCs w:val="24"/>
        </w:rPr>
        <w:instrText xml:space="preserve"> ADDIN EN.CITE &lt;EndNote&gt;&lt;Cite&gt;&lt;Author&gt;Hilty&lt;/Author&gt;&lt;Year&gt;2010&lt;/Year&gt;&lt;RecNum&gt;1233&lt;/RecNum&gt;&lt;DisplayText&gt;[6]&lt;/DisplayText&gt;&lt;record&gt;&lt;rec-number&gt;1233&lt;/rec-number&gt;&lt;foreign-keys&gt;&lt;key app="EN" db-id="a9ppw5s55pttpse00eqptdx5paawz5fzap5t" timestamp="1754992143"&gt;1233&lt;/key&gt;&lt;/foreign-keys&gt;&lt;ref-type name="Journal Article"&gt;17&lt;/ref-type&gt;&lt;contributors&gt;&lt;authors&gt;&lt;author&gt;Hilty, Markus&lt;/author&gt;&lt;author&gt;Burke, Conor&lt;/author&gt;&lt;author&gt;Pedro, Helder&lt;/author&gt;&lt;author&gt;Cardenas, Paul&lt;/author&gt;&lt;author&gt;Bush, Andy&lt;/author&gt;&lt;author&gt;Bossley, Cara&lt;/author&gt;&lt;author&gt;Davies, Jane&lt;/author&gt;&lt;author&gt;Ervine, Aaron&lt;/author&gt;&lt;author&gt;Poulter, Len&lt;/author&gt;&lt;author&gt;Pachter, Lior&lt;/author&gt;&lt;author&gt;Moffatt, Miriam F.&lt;/author&gt;&lt;author&gt;Cookson, William O. C.&lt;/author&gt;&lt;/authors&gt;&lt;/contributors&gt;&lt;titles&gt;&lt;title&gt;Disordered Microbial Communities in Asthmatic Airways&lt;/title&gt;&lt;secondary-title&gt;PLoS ONE&lt;/secondary-title&gt;&lt;/titles&gt;&lt;periodical&gt;&lt;full-title&gt;PLoS One&lt;/full-title&gt;&lt;/periodical&gt;&lt;pages&gt;e8578&lt;/pages&gt;&lt;volume&gt;5&lt;/volume&gt;&lt;number&gt;1&lt;/number&gt;&lt;dates&gt;&lt;year&gt;2010&lt;/year&gt;&lt;pub-dates&gt;&lt;date&gt;2010/01/05&lt;/date&gt;&lt;/pub-dates&gt;&lt;/dates&gt;&lt;publisher&gt;Public Library of Science (PLoS)&lt;/publisher&gt;&lt;isbn&gt;1932-6203&lt;/isbn&gt;&lt;urls&gt;&lt;related-urls&gt;&lt;url&gt;http://dx.doi.org/10.1371/journal.pone.0008578&lt;/url&gt;&lt;/related-urls&gt;&lt;/urls&gt;&lt;electronic-resource-num&gt;10.1371/journal.pone.0008578&lt;/electronic-resource-num&gt;&lt;/record&gt;&lt;/Cite&gt;&lt;/EndNote&gt;</w:instrText>
      </w:r>
      <w:r w:rsidR="00015003" w:rsidRPr="00757988">
        <w:rPr>
          <w:rFonts w:cstheme="minorHAnsi"/>
          <w:szCs w:val="24"/>
        </w:rPr>
        <w:fldChar w:fldCharType="separate"/>
      </w:r>
      <w:r w:rsidR="00015003" w:rsidRPr="00757988">
        <w:rPr>
          <w:rFonts w:cstheme="minorHAnsi"/>
          <w:szCs w:val="24"/>
        </w:rPr>
        <w:t>[6]</w:t>
      </w:r>
      <w:r w:rsidR="00015003" w:rsidRPr="00757988">
        <w:rPr>
          <w:rFonts w:cstheme="minorHAnsi"/>
          <w:szCs w:val="24"/>
        </w:rPr>
        <w:fldChar w:fldCharType="end"/>
      </w:r>
      <w:r w:rsidR="00471CC7" w:rsidRPr="00757988">
        <w:rPr>
          <w:rFonts w:cstheme="minorHAnsi"/>
          <w:szCs w:val="24"/>
        </w:rPr>
        <w:t>, indicating dysbiosis is present even in the absence of viral infection</w:t>
      </w:r>
      <w:r w:rsidR="001101C2" w:rsidRPr="00757988">
        <w:rPr>
          <w:rFonts w:cstheme="minorHAnsi"/>
          <w:szCs w:val="24"/>
        </w:rPr>
        <w:t>.</w:t>
      </w:r>
      <w:r w:rsidRPr="00757988">
        <w:rPr>
          <w:rFonts w:cstheme="minorHAnsi"/>
          <w:szCs w:val="24"/>
        </w:rPr>
        <w:t xml:space="preserve"> </w:t>
      </w:r>
      <w:r w:rsidR="001101C2" w:rsidRPr="00757988">
        <w:rPr>
          <w:rFonts w:cstheme="minorHAnsi"/>
          <w:szCs w:val="24"/>
        </w:rPr>
        <w:t>T</w:t>
      </w:r>
      <w:r w:rsidR="00DC20C5" w:rsidRPr="00757988">
        <w:rPr>
          <w:rFonts w:cstheme="minorHAnsi"/>
          <w:szCs w:val="24"/>
        </w:rPr>
        <w:t>his</w:t>
      </w:r>
      <w:r w:rsidR="0098140B" w:rsidRPr="00757988">
        <w:rPr>
          <w:rFonts w:cstheme="minorHAnsi"/>
          <w:szCs w:val="24"/>
        </w:rPr>
        <w:t xml:space="preserve"> dysbiosis </w:t>
      </w:r>
      <w:r w:rsidR="004150AD" w:rsidRPr="00757988">
        <w:rPr>
          <w:rFonts w:cstheme="minorHAnsi"/>
          <w:szCs w:val="24"/>
        </w:rPr>
        <w:t xml:space="preserve">in the lower airway </w:t>
      </w:r>
      <w:r w:rsidR="0098140B" w:rsidRPr="00757988">
        <w:rPr>
          <w:rFonts w:cstheme="minorHAnsi"/>
          <w:szCs w:val="24"/>
        </w:rPr>
        <w:t>becomes more pronounced at exacerbation</w:t>
      </w:r>
      <w:r w:rsidR="00F05301" w:rsidRPr="00757988">
        <w:rPr>
          <w:rFonts w:cstheme="minorHAnsi"/>
          <w:szCs w:val="24"/>
        </w:rPr>
        <w:t xml:space="preserve"> </w:t>
      </w:r>
      <w:r w:rsidR="0080378D" w:rsidRPr="00757988">
        <w:rPr>
          <w:rFonts w:cstheme="minorHAnsi"/>
          <w:szCs w:val="24"/>
        </w:rPr>
        <w:t xml:space="preserve">further </w:t>
      </w:r>
      <w:r w:rsidR="001C14DC" w:rsidRPr="00757988">
        <w:rPr>
          <w:rFonts w:cstheme="minorHAnsi"/>
          <w:szCs w:val="24"/>
        </w:rPr>
        <w:t>suggesting a prominent role for bacteria</w:t>
      </w:r>
      <w:r w:rsidR="001101C2" w:rsidRPr="00757988">
        <w:rPr>
          <w:rFonts w:cstheme="minorHAnsi"/>
          <w:szCs w:val="24"/>
        </w:rPr>
        <w:t xml:space="preserve"> in disease exacerbations</w:t>
      </w:r>
      <w:r w:rsidR="003A5492" w:rsidRPr="00757988">
        <w:rPr>
          <w:rFonts w:cstheme="minorHAnsi"/>
          <w:szCs w:val="24"/>
        </w:rPr>
        <w:t xml:space="preserve"> </w:t>
      </w:r>
      <w:r w:rsidR="00015003" w:rsidRPr="00757988">
        <w:rPr>
          <w:rFonts w:cstheme="minorHAnsi"/>
          <w:szCs w:val="24"/>
        </w:rPr>
        <w:fldChar w:fldCharType="begin">
          <w:fldData xml:space="preserve">PEVuZE5vdGU+PENpdGU+PEF1dGhvcj5IaWx0eTwvQXV0aG9yPjxZZWFyPjIwMTA8L1llYXI+PFJl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IaWx0eTwvQXV0aG9yPjxZZWFyPjIwMTA8L1llYXI+PFJl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6,22,40]</w:t>
      </w:r>
      <w:r w:rsidR="00015003" w:rsidRPr="00757988">
        <w:rPr>
          <w:rFonts w:cstheme="minorHAnsi"/>
          <w:szCs w:val="24"/>
        </w:rPr>
        <w:fldChar w:fldCharType="end"/>
      </w:r>
      <w:r w:rsidR="0098140B" w:rsidRPr="00757988">
        <w:rPr>
          <w:rFonts w:cstheme="minorHAnsi"/>
          <w:szCs w:val="24"/>
        </w:rPr>
        <w:t>.</w:t>
      </w:r>
      <w:r w:rsidRPr="00757988">
        <w:rPr>
          <w:rFonts w:cstheme="minorHAnsi"/>
          <w:szCs w:val="24"/>
        </w:rPr>
        <w:t xml:space="preserve"> </w:t>
      </w:r>
    </w:p>
    <w:p w14:paraId="07AFBADF" w14:textId="77777777" w:rsidR="00EF7AAA" w:rsidRPr="00757988" w:rsidRDefault="00EF7AAA" w:rsidP="000B5D08">
      <w:pPr>
        <w:spacing w:line="360" w:lineRule="auto"/>
        <w:jc w:val="both"/>
        <w:rPr>
          <w:rFonts w:cstheme="minorHAnsi"/>
          <w:szCs w:val="24"/>
        </w:rPr>
      </w:pPr>
    </w:p>
    <w:p w14:paraId="3AE989C5" w14:textId="05CB262B" w:rsidR="001A7A08" w:rsidRPr="00757988" w:rsidRDefault="00B848BD" w:rsidP="00A41467">
      <w:pPr>
        <w:pStyle w:val="Heading1"/>
      </w:pPr>
      <w:r w:rsidRPr="00757988">
        <w:t>3</w:t>
      </w:r>
      <w:r w:rsidR="001A7A08" w:rsidRPr="00757988">
        <w:t>. The airway microbiome</w:t>
      </w:r>
    </w:p>
    <w:p w14:paraId="26DA32EB" w14:textId="0C62A817" w:rsidR="001A7A08" w:rsidRPr="00757988" w:rsidRDefault="001A7A08" w:rsidP="001A7A08">
      <w:pPr>
        <w:spacing w:line="360" w:lineRule="auto"/>
        <w:jc w:val="both"/>
        <w:rPr>
          <w:rFonts w:eastAsiaTheme="majorEastAsia" w:cstheme="minorHAnsi"/>
          <w:bCs/>
          <w:szCs w:val="24"/>
        </w:rPr>
      </w:pPr>
      <w:r w:rsidRPr="00757988">
        <w:rPr>
          <w:rFonts w:eastAsiaTheme="majorEastAsia" w:cstheme="minorHAnsi"/>
          <w:bCs/>
          <w:szCs w:val="24"/>
        </w:rPr>
        <w:t xml:space="preserve">Unlike the upper airway, the lower airway is </w:t>
      </w:r>
      <w:r w:rsidR="00757988" w:rsidRPr="00757988">
        <w:rPr>
          <w:rFonts w:eastAsiaTheme="majorEastAsia" w:cstheme="minorHAnsi"/>
          <w:bCs/>
          <w:szCs w:val="24"/>
        </w:rPr>
        <w:t>characterized</w:t>
      </w:r>
      <w:r w:rsidRPr="00757988">
        <w:rPr>
          <w:rFonts w:eastAsiaTheme="majorEastAsia" w:cstheme="minorHAnsi"/>
          <w:bCs/>
          <w:szCs w:val="24"/>
        </w:rPr>
        <w:t xml:space="preserve"> by low microbial density but high diversity, maintained through a balance of microbial immigration and clearance</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fldData xml:space="preserve">PEVuZE5vdGU+PENpdGU+PEF1dGhvcj5EaWNrc29uPC9BdXRob3I+PFllYXI+MjAxNDwvWWVhcj48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</w:fldData>
        </w:fldChar>
      </w:r>
      <w:r w:rsidR="00EE243F" w:rsidRPr="00757988">
        <w:rPr>
          <w:rFonts w:eastAsiaTheme="majorEastAsia" w:cstheme="minorHAnsi"/>
          <w:bCs/>
          <w:szCs w:val="24"/>
        </w:rPr>
        <w:instrText xml:space="preserve"> ADDIN EN.CITE </w:instrText>
      </w:r>
      <w:r w:rsidR="00EE243F" w:rsidRPr="00757988">
        <w:rPr>
          <w:rFonts w:eastAsiaTheme="majorEastAsia" w:cstheme="minorHAnsi"/>
          <w:bCs/>
          <w:szCs w:val="24"/>
        </w:rPr>
        <w:fldChar w:fldCharType="begin">
          <w:fldData xml:space="preserve">PEVuZE5vdGU+PENpdGU+PEF1dGhvcj5EaWNrc29uPC9BdXRob3I+PFllYXI+MjAxNDwvWWVhcj48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</w:fldData>
        </w:fldChar>
      </w:r>
      <w:r w:rsidR="00EE243F" w:rsidRPr="00757988">
        <w:rPr>
          <w:rFonts w:eastAsiaTheme="majorEastAsia" w:cstheme="minorHAnsi"/>
          <w:bCs/>
          <w:szCs w:val="24"/>
        </w:rPr>
        <w:instrText xml:space="preserve"> ADDIN EN.CITE.DATA </w:instrText>
      </w:r>
      <w:r w:rsidR="00EE243F" w:rsidRPr="00757988">
        <w:rPr>
          <w:rFonts w:eastAsiaTheme="majorEastAsia" w:cstheme="minorHAnsi"/>
          <w:bCs/>
          <w:szCs w:val="24"/>
        </w:rPr>
      </w:r>
      <w:r w:rsidR="00EE243F" w:rsidRPr="00757988">
        <w:rPr>
          <w:rFonts w:eastAsiaTheme="majorEastAsia" w:cstheme="minorHAnsi"/>
          <w:bCs/>
          <w:szCs w:val="24"/>
        </w:rPr>
        <w:fldChar w:fldCharType="end"/>
      </w:r>
      <w:r w:rsidR="00015003" w:rsidRPr="00757988">
        <w:rPr>
          <w:rFonts w:eastAsiaTheme="majorEastAsia" w:cstheme="minorHAnsi"/>
          <w:bCs/>
          <w:szCs w:val="24"/>
        </w:rPr>
      </w:r>
      <w:r w:rsidR="00015003" w:rsidRPr="00757988">
        <w:rPr>
          <w:rFonts w:eastAsiaTheme="majorEastAsia" w:cstheme="minorHAnsi"/>
          <w:bCs/>
          <w:szCs w:val="24"/>
        </w:rPr>
        <w:fldChar w:fldCharType="separate"/>
      </w:r>
      <w:r w:rsidR="00EE243F" w:rsidRPr="00757988">
        <w:rPr>
          <w:rFonts w:eastAsiaTheme="majorEastAsia" w:cstheme="minorHAnsi"/>
          <w:bCs/>
          <w:szCs w:val="24"/>
        </w:rPr>
        <w:t>[6,41,42]</w:t>
      </w:r>
      <w:r w:rsidR="00015003" w:rsidRPr="00757988">
        <w:rPr>
          <w:rFonts w:eastAsiaTheme="majorEastAsia" w:cstheme="minorHAnsi"/>
          <w:bCs/>
          <w:szCs w:val="24"/>
        </w:rPr>
        <w:fldChar w:fldCharType="end"/>
      </w:r>
      <w:r w:rsidRPr="00757988">
        <w:rPr>
          <w:rFonts w:eastAsiaTheme="majorEastAsia" w:cstheme="minorHAnsi"/>
          <w:bCs/>
          <w:szCs w:val="24"/>
        </w:rPr>
        <w:t xml:space="preserve">. In </w:t>
      </w:r>
      <w:r w:rsidRPr="00757988">
        <w:rPr>
          <w:rFonts w:eastAsiaTheme="majorEastAsia" w:cstheme="minorHAnsi"/>
          <w:bCs/>
          <w:szCs w:val="24"/>
        </w:rPr>
        <w:lastRenderedPageBreak/>
        <w:t xml:space="preserve">health, the lower airway microbiome is considered transient and low in biomass, continuously shaped by environmental exposures </w:t>
      </w:r>
      <w:r w:rsidR="00015003" w:rsidRPr="00757988">
        <w:rPr>
          <w:rFonts w:cstheme="minorHAnsi"/>
          <w:szCs w:val="24"/>
        </w:rPr>
        <w:fldChar w:fldCharType="begin">
          <w:fldData xml:space="preserve">PEVuZE5vdGU+PENpdGU+PEF1dGhvcj5UdXJlazwvQXV0aG9yPjxZZWFyPjIwMjE8L1llYXI+PFJl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UdXJlazwvQXV0aG9yPjxZZWFyPjIwMjE8L1llYXI+PFJl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42,43]</w:t>
      </w:r>
      <w:r w:rsidR="00015003" w:rsidRPr="00757988">
        <w:rPr>
          <w:rFonts w:cstheme="minorHAnsi"/>
          <w:szCs w:val="24"/>
        </w:rPr>
        <w:fldChar w:fldCharType="end"/>
      </w:r>
      <w:r w:rsidRPr="00757988">
        <w:rPr>
          <w:rFonts w:eastAsiaTheme="majorEastAsia" w:cstheme="minorHAnsi"/>
          <w:bCs/>
          <w:szCs w:val="24"/>
        </w:rPr>
        <w:t xml:space="preserve">. Microbial immigration occurs through several routes, including inhalation of airborne particles and </w:t>
      </w:r>
      <w:proofErr w:type="spellStart"/>
      <w:r w:rsidRPr="00757988">
        <w:rPr>
          <w:rFonts w:eastAsiaTheme="majorEastAsia" w:cstheme="minorHAnsi"/>
          <w:bCs/>
          <w:szCs w:val="24"/>
        </w:rPr>
        <w:t>microaspiration</w:t>
      </w:r>
      <w:proofErr w:type="spellEnd"/>
      <w:r w:rsidRPr="00757988">
        <w:rPr>
          <w:rFonts w:eastAsiaTheme="majorEastAsia" w:cstheme="minorHAnsi"/>
          <w:bCs/>
          <w:szCs w:val="24"/>
        </w:rPr>
        <w:t xml:space="preserve"> from the upper airway, while clearance is facilitated by mucociliary activity, immune responses, and other host </w:t>
      </w:r>
      <w:r w:rsidR="00757988" w:rsidRPr="00757988">
        <w:rPr>
          <w:rFonts w:eastAsiaTheme="majorEastAsia" w:cstheme="minorHAnsi"/>
          <w:bCs/>
          <w:szCs w:val="24"/>
        </w:rPr>
        <w:t>defense</w:t>
      </w:r>
      <w:r w:rsidRPr="00757988">
        <w:rPr>
          <w:rFonts w:eastAsiaTheme="majorEastAsia" w:cstheme="minorHAnsi"/>
          <w:bCs/>
          <w:szCs w:val="24"/>
        </w:rPr>
        <w:t xml:space="preserve"> mechanisms. The healthy lower airway is typically dominated by commensal genera such as </w:t>
      </w:r>
      <w:r w:rsidRPr="00757988">
        <w:rPr>
          <w:rFonts w:eastAsiaTheme="majorEastAsia" w:cstheme="minorHAnsi"/>
          <w:bCs/>
          <w:i/>
          <w:iCs/>
          <w:szCs w:val="24"/>
        </w:rPr>
        <w:t>Streptococcus</w:t>
      </w:r>
      <w:r w:rsidRPr="00757988">
        <w:rPr>
          <w:rFonts w:eastAsiaTheme="majorEastAsia" w:cstheme="minorHAnsi"/>
          <w:bCs/>
          <w:szCs w:val="24"/>
        </w:rPr>
        <w:t xml:space="preserve">, </w:t>
      </w:r>
      <w:proofErr w:type="spellStart"/>
      <w:r w:rsidRPr="00757988">
        <w:rPr>
          <w:rFonts w:eastAsiaTheme="majorEastAsia" w:cstheme="minorHAnsi"/>
          <w:bCs/>
          <w:i/>
          <w:iCs/>
          <w:szCs w:val="24"/>
        </w:rPr>
        <w:t>Prevotella</w:t>
      </w:r>
      <w:proofErr w:type="spellEnd"/>
      <w:r w:rsidRPr="00757988">
        <w:rPr>
          <w:rFonts w:eastAsiaTheme="majorEastAsia" w:cstheme="minorHAnsi"/>
          <w:bCs/>
          <w:szCs w:val="24"/>
        </w:rPr>
        <w:t xml:space="preserve">, and </w:t>
      </w:r>
      <w:proofErr w:type="spellStart"/>
      <w:r w:rsidRPr="00757988">
        <w:rPr>
          <w:rFonts w:eastAsiaTheme="majorEastAsia" w:cstheme="minorHAnsi"/>
          <w:bCs/>
          <w:i/>
          <w:iCs/>
          <w:szCs w:val="24"/>
        </w:rPr>
        <w:t>Veillonella</w:t>
      </w:r>
      <w:proofErr w:type="spellEnd"/>
      <w:r w:rsidR="003A5492" w:rsidRPr="00757988">
        <w:rPr>
          <w:rFonts w:eastAsiaTheme="majorEastAsia" w:cstheme="minorHAnsi"/>
          <w:bCs/>
          <w:i/>
          <w:iCs/>
          <w:szCs w:val="24"/>
        </w:rPr>
        <w:t xml:space="preserve"> </w:t>
      </w:r>
      <w:r w:rsidR="00015003" w:rsidRPr="00757988">
        <w:rPr>
          <w:rFonts w:cstheme="minorHAnsi"/>
          <w:szCs w:val="24"/>
        </w:rPr>
        <w:fldChar w:fldCharType="begin">
          <w:fldData xml:space="preserve">PEVuZE5vdGU+PENpdGU+PEF1dGhvcj5DaGFybHNvbjwvQXV0aG9yPjxZZWFyPjIwMTE8L1llYXI+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DaGFybHNvbjwvQXV0aG9yPjxZZWFyPjIwMTE8L1llYXI+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44]</w:t>
      </w:r>
      <w:r w:rsidR="00015003" w:rsidRPr="00757988">
        <w:rPr>
          <w:rFonts w:cstheme="minorHAnsi"/>
          <w:szCs w:val="24"/>
        </w:rPr>
        <w:fldChar w:fldCharType="end"/>
      </w:r>
      <w:r w:rsidRPr="00757988">
        <w:rPr>
          <w:rFonts w:eastAsiaTheme="majorEastAsia" w:cstheme="minorHAnsi"/>
          <w:bCs/>
          <w:szCs w:val="24"/>
        </w:rPr>
        <w:t xml:space="preserve">. However, in </w:t>
      </w:r>
      <w:r w:rsidR="00FE4798" w:rsidRPr="00757988">
        <w:rPr>
          <w:rFonts w:eastAsiaTheme="majorEastAsia" w:cstheme="minorHAnsi"/>
          <w:bCs/>
          <w:szCs w:val="24"/>
        </w:rPr>
        <w:t>CAD</w:t>
      </w:r>
      <w:r w:rsidRPr="00757988">
        <w:rPr>
          <w:rFonts w:eastAsiaTheme="majorEastAsia" w:cstheme="minorHAnsi"/>
          <w:bCs/>
          <w:szCs w:val="24"/>
        </w:rPr>
        <w:t>s the lower airway microbiome undergoes compositional and biomass shifts that increase microbial load and reduce diversity, leading to a more persistent community of pathogenic bacteria</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fldData xml:space="preserve">PEVuZE5vdGU+PENpdGU+PEF1dGhvcj5NYXloZXc8L0F1dGhvcj48WWVhcj4yMDE4PC9ZZWFyPjxS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</w:fldData>
        </w:fldChar>
      </w:r>
      <w:r w:rsidR="00EE243F" w:rsidRPr="00757988">
        <w:rPr>
          <w:rFonts w:eastAsiaTheme="majorEastAsia" w:cstheme="minorHAnsi"/>
          <w:bCs/>
          <w:szCs w:val="24"/>
        </w:rPr>
        <w:instrText xml:space="preserve"> ADDIN EN.CITE </w:instrText>
      </w:r>
      <w:r w:rsidR="00EE243F" w:rsidRPr="00757988">
        <w:rPr>
          <w:rFonts w:eastAsiaTheme="majorEastAsia" w:cstheme="minorHAnsi"/>
          <w:bCs/>
          <w:szCs w:val="24"/>
        </w:rPr>
        <w:fldChar w:fldCharType="begin">
          <w:fldData xml:space="preserve">PEVuZE5vdGU+PENpdGU+PEF1dGhvcj5NYXloZXc8L0F1dGhvcj48WWVhcj4yMDE4PC9ZZWFyPjxS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</w:fldData>
        </w:fldChar>
      </w:r>
      <w:r w:rsidR="00EE243F" w:rsidRPr="00757988">
        <w:rPr>
          <w:rFonts w:eastAsiaTheme="majorEastAsia" w:cstheme="minorHAnsi"/>
          <w:bCs/>
          <w:szCs w:val="24"/>
        </w:rPr>
        <w:instrText xml:space="preserve"> ADDIN EN.CITE.DATA </w:instrText>
      </w:r>
      <w:r w:rsidR="00EE243F" w:rsidRPr="00757988">
        <w:rPr>
          <w:rFonts w:eastAsiaTheme="majorEastAsia" w:cstheme="minorHAnsi"/>
          <w:bCs/>
          <w:szCs w:val="24"/>
        </w:rPr>
      </w:r>
      <w:r w:rsidR="00EE243F" w:rsidRPr="00757988">
        <w:rPr>
          <w:rFonts w:eastAsiaTheme="majorEastAsia" w:cstheme="minorHAnsi"/>
          <w:bCs/>
          <w:szCs w:val="24"/>
        </w:rPr>
        <w:fldChar w:fldCharType="end"/>
      </w:r>
      <w:r w:rsidR="00015003" w:rsidRPr="00757988">
        <w:rPr>
          <w:rFonts w:eastAsiaTheme="majorEastAsia" w:cstheme="minorHAnsi"/>
          <w:bCs/>
          <w:szCs w:val="24"/>
        </w:rPr>
      </w:r>
      <w:r w:rsidR="00015003" w:rsidRPr="00757988">
        <w:rPr>
          <w:rFonts w:eastAsiaTheme="majorEastAsia" w:cstheme="minorHAnsi"/>
          <w:bCs/>
          <w:szCs w:val="24"/>
        </w:rPr>
        <w:fldChar w:fldCharType="separate"/>
      </w:r>
      <w:r w:rsidR="00EE243F" w:rsidRPr="00757988">
        <w:rPr>
          <w:rFonts w:eastAsiaTheme="majorEastAsia" w:cstheme="minorHAnsi"/>
          <w:bCs/>
          <w:szCs w:val="24"/>
        </w:rPr>
        <w:t>[7,40,45-48]</w:t>
      </w:r>
      <w:r w:rsidR="00015003" w:rsidRPr="00757988">
        <w:rPr>
          <w:rFonts w:eastAsiaTheme="majorEastAsia" w:cstheme="minorHAnsi"/>
          <w:bCs/>
          <w:szCs w:val="24"/>
        </w:rPr>
        <w:fldChar w:fldCharType="end"/>
      </w:r>
      <w:r w:rsidRPr="00757988">
        <w:rPr>
          <w:rFonts w:eastAsiaTheme="majorEastAsia" w:cstheme="minorHAnsi"/>
          <w:bCs/>
          <w:szCs w:val="24"/>
        </w:rPr>
        <w:t xml:space="preserve">, such as, </w:t>
      </w:r>
      <w:proofErr w:type="spellStart"/>
      <w:r w:rsidRPr="00757988">
        <w:rPr>
          <w:rFonts w:eastAsiaTheme="majorEastAsia" w:cstheme="minorHAnsi"/>
          <w:bCs/>
          <w:i/>
          <w:iCs/>
          <w:szCs w:val="24"/>
        </w:rPr>
        <w:t>Haemophilus</w:t>
      </w:r>
      <w:proofErr w:type="spellEnd"/>
      <w:r w:rsidRPr="00757988">
        <w:rPr>
          <w:rFonts w:eastAsiaTheme="majorEastAsia" w:cstheme="minorHAnsi"/>
          <w:bCs/>
          <w:i/>
          <w:iCs/>
          <w:szCs w:val="24"/>
        </w:rPr>
        <w:t xml:space="preserve"> influenzae</w:t>
      </w:r>
      <w:r w:rsidRPr="00757988">
        <w:rPr>
          <w:rFonts w:eastAsiaTheme="majorEastAsia" w:cstheme="minorHAnsi"/>
          <w:bCs/>
          <w:szCs w:val="24"/>
        </w:rPr>
        <w:t xml:space="preserve">, </w:t>
      </w:r>
      <w:r w:rsidRPr="00757988">
        <w:rPr>
          <w:rFonts w:eastAsiaTheme="majorEastAsia" w:cstheme="minorHAnsi"/>
          <w:bCs/>
          <w:i/>
          <w:iCs/>
          <w:szCs w:val="24"/>
        </w:rPr>
        <w:t>Pseudomonas aeruginosa</w:t>
      </w:r>
      <w:r w:rsidRPr="00757988">
        <w:rPr>
          <w:rFonts w:eastAsiaTheme="majorEastAsia" w:cstheme="minorHAnsi"/>
          <w:bCs/>
          <w:szCs w:val="24"/>
        </w:rPr>
        <w:t xml:space="preserve">, and </w:t>
      </w:r>
      <w:r w:rsidRPr="00757988">
        <w:rPr>
          <w:rFonts w:eastAsiaTheme="majorEastAsia" w:cstheme="minorHAnsi"/>
          <w:bCs/>
          <w:i/>
          <w:iCs/>
          <w:szCs w:val="24"/>
        </w:rPr>
        <w:t>Moraxella catarrhalis</w:t>
      </w:r>
      <w:r w:rsidR="009F1F4F" w:rsidRPr="00757988">
        <w:rPr>
          <w:rFonts w:eastAsiaTheme="majorEastAsia" w:cstheme="minorHAnsi"/>
          <w:bCs/>
          <w:szCs w:val="24"/>
        </w:rPr>
        <w:t>.</w:t>
      </w:r>
      <w:r w:rsidR="006B6412" w:rsidRPr="00757988">
        <w:rPr>
          <w:rFonts w:eastAsiaTheme="majorEastAsia" w:cstheme="minorHAnsi"/>
          <w:bCs/>
          <w:szCs w:val="24"/>
        </w:rPr>
        <w:t xml:space="preserve"> The presence of these species</w:t>
      </w:r>
      <w:r w:rsidRPr="00757988">
        <w:rPr>
          <w:rFonts w:eastAsiaTheme="majorEastAsia" w:cstheme="minorHAnsi"/>
          <w:bCs/>
          <w:szCs w:val="24"/>
        </w:rPr>
        <w:t xml:space="preserve"> in turn </w:t>
      </w:r>
      <w:proofErr w:type="gramStart"/>
      <w:r w:rsidRPr="00757988">
        <w:rPr>
          <w:rFonts w:eastAsiaTheme="majorEastAsia" w:cstheme="minorHAnsi"/>
          <w:bCs/>
          <w:szCs w:val="24"/>
        </w:rPr>
        <w:t>promote</w:t>
      </w:r>
      <w:proofErr w:type="gramEnd"/>
      <w:r w:rsidRPr="00757988">
        <w:rPr>
          <w:rFonts w:eastAsiaTheme="majorEastAsia" w:cstheme="minorHAnsi"/>
          <w:bCs/>
          <w:szCs w:val="24"/>
        </w:rPr>
        <w:t xml:space="preserve"> inflammation, exacerbate symptoms, and </w:t>
      </w:r>
      <w:proofErr w:type="gramStart"/>
      <w:r w:rsidRPr="00757988">
        <w:rPr>
          <w:rFonts w:eastAsiaTheme="majorEastAsia" w:cstheme="minorHAnsi"/>
          <w:bCs/>
          <w:szCs w:val="24"/>
        </w:rPr>
        <w:t>contribute</w:t>
      </w:r>
      <w:proofErr w:type="gramEnd"/>
      <w:r w:rsidRPr="00757988">
        <w:rPr>
          <w:rFonts w:eastAsiaTheme="majorEastAsia" w:cstheme="minorHAnsi"/>
          <w:bCs/>
          <w:szCs w:val="24"/>
        </w:rPr>
        <w:t xml:space="preserve"> to disease severity</w:t>
      </w:r>
      <w:r w:rsidR="003A5492" w:rsidRPr="00757988">
        <w:rPr>
          <w:rFonts w:eastAsiaTheme="majorEastAsia" w:cstheme="minorHAnsi"/>
          <w:bCs/>
          <w:szCs w:val="24"/>
        </w:rPr>
        <w:t xml:space="preserve"> </w:t>
      </w:r>
      <w:r w:rsidR="00015003" w:rsidRPr="00757988">
        <w:rPr>
          <w:rFonts w:cstheme="minorHAnsi"/>
          <w:szCs w:val="24"/>
        </w:rPr>
        <w:fldChar w:fldCharType="begin">
          <w:fldData xml:space="preserve">PEVuZE5vdGU+PENpdGU+PEF1dGhvcj5Mw7NwZXrCoENhcm88L0F1dGhvcj48WWVhcj4yMDE5PC9Z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Mw7NwZXrCoENhcm88L0F1dGhvcj48WWVhcj4yMDE5PC9Z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49-52]</w:t>
      </w:r>
      <w:r w:rsidR="00015003" w:rsidRPr="00757988">
        <w:rPr>
          <w:rFonts w:cstheme="minorHAnsi"/>
          <w:szCs w:val="24"/>
        </w:rPr>
        <w:fldChar w:fldCharType="end"/>
      </w:r>
      <w:r w:rsidRPr="00757988">
        <w:rPr>
          <w:rFonts w:eastAsiaTheme="majorEastAsia" w:cstheme="minorHAnsi"/>
          <w:bCs/>
          <w:szCs w:val="24"/>
        </w:rPr>
        <w:t xml:space="preserve">. Among the microbial inhabitants,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has emerged as a dominant and clinically significant species in airways disease</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r>
      <w:r w:rsidR="00EE243F" w:rsidRPr="00757988">
        <w:rPr>
          <w:rFonts w:eastAsiaTheme="majorEastAsia" w:cstheme="minorHAnsi"/>
          <w:bCs/>
          <w:szCs w:val="24"/>
        </w:rPr>
        <w:instrText xml:space="preserve"> ADDIN EN.CITE &lt;EndNote&gt;&lt;Cite&gt;&lt;Author&gt;Ahearn&lt;/Author&gt;&lt;Year&gt;2017&lt;/Year&gt;&lt;RecNum&gt;1247&lt;/RecNum&gt;&lt;DisplayText&gt;[53]&lt;/DisplayText&gt;&lt;record&gt;&lt;rec-number&gt;1247&lt;/rec-number&gt;&lt;foreign-keys&gt;&lt;key app="EN" db-id="a9ppw5s55pttpse00eqptdx5paawz5fzap5t" timestamp="1754992143"&gt;1247&lt;/key&gt;&lt;/foreign-keys&gt;&lt;ref-type name="Journal Article"&gt;17&lt;/ref-type&gt;&lt;contributors&gt;&lt;authors&gt;&lt;author&gt;Ahearn, Christian P.&lt;/author&gt;&lt;author&gt;Gallo, Mary C.&lt;/author&gt;&lt;author&gt;Murphy, Timothy F.&lt;/author&gt;&lt;/authors&gt;&lt;/contributors&gt;&lt;titles&gt;&lt;title&gt;&lt;style face="normal" font="default" size="100%"&gt;Insights on persistent airway infection by non-typeable &lt;/style&gt;&lt;style face="italic" font="default" size="100%"&gt;Haemophilus influenzae&lt;/style&gt;&lt;style face="normal" font="default" size="100%"&gt; in chronic obstructive pulmonary disease&lt;/style&gt;&lt;/title&gt;&lt;secondary-title&gt;Pathogens and Disease&lt;/secondary-title&gt;&lt;/titles&gt;&lt;periodical&gt;&lt;full-title&gt;Pathogens and Disease&lt;/full-title&gt;&lt;/periodical&gt;&lt;volume&gt;75&lt;/volume&gt;&lt;number&gt;4&lt;/number&gt;&lt;dates&gt;&lt;year&gt;2017&lt;/year&gt;&lt;pub-dates&gt;&lt;date&gt;2017/04/25&lt;/date&gt;&lt;/pub-dates&gt;&lt;/dates&gt;&lt;publisher&gt;Oxford University Press (OUP)&lt;/publisher&gt;&lt;isbn&gt;2049-632X&lt;/isbn&gt;&lt;urls&gt;&lt;related-urls&gt;&lt;url&gt;http://dx.doi.org/10.1093/femspd/ftx042&lt;/url&gt;&lt;/related-urls&gt;&lt;/urls&gt;&lt;electronic-resource-num&gt;10.1093/femspd/ftx042&lt;/electronic-resource-num&gt;&lt;/record&gt;&lt;/Cite&gt;&lt;/EndNote&gt;</w:instrText>
      </w:r>
      <w:r w:rsidR="00015003" w:rsidRPr="00757988">
        <w:rPr>
          <w:rFonts w:eastAsiaTheme="majorEastAsia" w:cstheme="minorHAnsi"/>
          <w:bCs/>
          <w:szCs w:val="24"/>
        </w:rPr>
        <w:fldChar w:fldCharType="separate"/>
      </w:r>
      <w:r w:rsidR="00EE243F" w:rsidRPr="00757988">
        <w:rPr>
          <w:rFonts w:eastAsiaTheme="majorEastAsia" w:cstheme="minorHAnsi"/>
          <w:bCs/>
          <w:szCs w:val="24"/>
        </w:rPr>
        <w:t>[53]</w:t>
      </w:r>
      <w:r w:rsidR="00015003" w:rsidRPr="00757988">
        <w:rPr>
          <w:rFonts w:eastAsiaTheme="majorEastAsia" w:cstheme="minorHAnsi"/>
          <w:bCs/>
          <w:szCs w:val="24"/>
        </w:rPr>
        <w:fldChar w:fldCharType="end"/>
      </w:r>
      <w:r w:rsidRPr="00757988">
        <w:rPr>
          <w:rFonts w:eastAsiaTheme="majorEastAsia" w:cstheme="minorHAnsi"/>
          <w:bCs/>
          <w:szCs w:val="24"/>
        </w:rPr>
        <w:t xml:space="preserve">. This commensal-turned-pathogen is increasingly </w:t>
      </w:r>
      <w:r w:rsidR="00757988" w:rsidRPr="00757988">
        <w:rPr>
          <w:rFonts w:eastAsiaTheme="majorEastAsia" w:cstheme="minorHAnsi"/>
          <w:bCs/>
          <w:szCs w:val="24"/>
        </w:rPr>
        <w:t>recognized</w:t>
      </w:r>
      <w:r w:rsidRPr="00757988">
        <w:rPr>
          <w:rFonts w:eastAsiaTheme="majorEastAsia" w:cstheme="minorHAnsi"/>
          <w:bCs/>
          <w:szCs w:val="24"/>
        </w:rPr>
        <w:t xml:space="preserve"> as a major contributor to both stable disease and acute exacerbations in </w:t>
      </w:r>
      <w:r w:rsidR="00FE4798" w:rsidRPr="00757988">
        <w:rPr>
          <w:rFonts w:eastAsiaTheme="majorEastAsia" w:cstheme="minorHAnsi"/>
          <w:bCs/>
          <w:szCs w:val="24"/>
        </w:rPr>
        <w:t>CAD</w:t>
      </w:r>
      <w:r w:rsidRPr="00757988">
        <w:rPr>
          <w:rFonts w:eastAsiaTheme="majorEastAsia" w:cstheme="minorHAnsi"/>
          <w:bCs/>
          <w:szCs w:val="24"/>
        </w:rPr>
        <w:t xml:space="preserve"> like COPD, where it promotes airway inflammation and drives disease progression</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fldData xml:space="preserve">PEVuZE5vdGU+PENpdGU+PEF1dGhvcj5DaGluPC9BdXRob3I+PFllYXI+MjAwNTwvWWVhcj48UmVj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</w:fldData>
        </w:fldChar>
      </w:r>
      <w:r w:rsidR="00EE243F" w:rsidRPr="00757988">
        <w:rPr>
          <w:rFonts w:eastAsiaTheme="majorEastAsia" w:cstheme="minorHAnsi"/>
          <w:bCs/>
          <w:szCs w:val="24"/>
        </w:rPr>
        <w:instrText xml:space="preserve"> ADDIN EN.CITE </w:instrText>
      </w:r>
      <w:r w:rsidR="00EE243F" w:rsidRPr="00757988">
        <w:rPr>
          <w:rFonts w:eastAsiaTheme="majorEastAsia" w:cstheme="minorHAnsi"/>
          <w:bCs/>
          <w:szCs w:val="24"/>
        </w:rPr>
        <w:fldChar w:fldCharType="begin">
          <w:fldData xml:space="preserve">PEVuZE5vdGU+PENpdGU+PEF1dGhvcj5DaGluPC9BdXRob3I+PFllYXI+MjAwNTwvWWVhcj48UmVj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</w:fldData>
        </w:fldChar>
      </w:r>
      <w:r w:rsidR="00EE243F" w:rsidRPr="00757988">
        <w:rPr>
          <w:rFonts w:eastAsiaTheme="majorEastAsia" w:cstheme="minorHAnsi"/>
          <w:bCs/>
          <w:szCs w:val="24"/>
        </w:rPr>
        <w:instrText xml:space="preserve"> ADDIN EN.CITE.DATA </w:instrText>
      </w:r>
      <w:r w:rsidR="00EE243F" w:rsidRPr="00757988">
        <w:rPr>
          <w:rFonts w:eastAsiaTheme="majorEastAsia" w:cstheme="minorHAnsi"/>
          <w:bCs/>
          <w:szCs w:val="24"/>
        </w:rPr>
      </w:r>
      <w:r w:rsidR="00EE243F" w:rsidRPr="00757988">
        <w:rPr>
          <w:rFonts w:eastAsiaTheme="majorEastAsia" w:cstheme="minorHAnsi"/>
          <w:bCs/>
          <w:szCs w:val="24"/>
        </w:rPr>
        <w:fldChar w:fldCharType="end"/>
      </w:r>
      <w:r w:rsidR="00015003" w:rsidRPr="00757988">
        <w:rPr>
          <w:rFonts w:eastAsiaTheme="majorEastAsia" w:cstheme="minorHAnsi"/>
          <w:bCs/>
          <w:szCs w:val="24"/>
        </w:rPr>
      </w:r>
      <w:r w:rsidR="00015003" w:rsidRPr="00757988">
        <w:rPr>
          <w:rFonts w:eastAsiaTheme="majorEastAsia" w:cstheme="minorHAnsi"/>
          <w:bCs/>
          <w:szCs w:val="24"/>
        </w:rPr>
        <w:fldChar w:fldCharType="separate"/>
      </w:r>
      <w:r w:rsidR="00EE243F" w:rsidRPr="00757988">
        <w:rPr>
          <w:rFonts w:eastAsiaTheme="majorEastAsia" w:cstheme="minorHAnsi"/>
          <w:bCs/>
          <w:szCs w:val="24"/>
        </w:rPr>
        <w:t>[51,54-56]</w:t>
      </w:r>
      <w:r w:rsidR="00015003" w:rsidRPr="00757988">
        <w:rPr>
          <w:rFonts w:eastAsiaTheme="majorEastAsia" w:cstheme="minorHAnsi"/>
          <w:bCs/>
          <w:szCs w:val="24"/>
        </w:rPr>
        <w:fldChar w:fldCharType="end"/>
      </w:r>
      <w:r w:rsidRPr="00757988">
        <w:rPr>
          <w:rFonts w:eastAsiaTheme="majorEastAsia" w:cstheme="minorHAnsi"/>
          <w:bCs/>
          <w:szCs w:val="24"/>
        </w:rPr>
        <w:t xml:space="preserve">. </w:t>
      </w:r>
      <w:r w:rsidR="00CF4A26" w:rsidRPr="00757988">
        <w:rPr>
          <w:rFonts w:eastAsiaTheme="majorEastAsia" w:cstheme="minorHAnsi"/>
          <w:bCs/>
          <w:szCs w:val="24"/>
        </w:rPr>
        <w:t xml:space="preserve">Furthermore, </w:t>
      </w:r>
      <w:proofErr w:type="spellStart"/>
      <w:r w:rsidR="001959A6" w:rsidRPr="00757988">
        <w:rPr>
          <w:rFonts w:eastAsiaTheme="majorEastAsia" w:cstheme="minorHAnsi"/>
          <w:bCs/>
          <w:szCs w:val="24"/>
        </w:rPr>
        <w:t>NTHi</w:t>
      </w:r>
      <w:proofErr w:type="spellEnd"/>
      <w:r w:rsidR="00CF4A26" w:rsidRPr="00757988">
        <w:rPr>
          <w:rFonts w:eastAsiaTheme="majorEastAsia" w:cstheme="minorHAnsi"/>
          <w:bCs/>
          <w:szCs w:val="24"/>
        </w:rPr>
        <w:t xml:space="preserve"> is </w:t>
      </w:r>
      <w:r w:rsidR="00E101F6" w:rsidRPr="00757988">
        <w:rPr>
          <w:rFonts w:eastAsiaTheme="majorEastAsia" w:cstheme="minorHAnsi"/>
          <w:bCs/>
          <w:szCs w:val="24"/>
        </w:rPr>
        <w:t>now also</w:t>
      </w:r>
      <w:r w:rsidR="001959A6" w:rsidRPr="00757988">
        <w:rPr>
          <w:rFonts w:eastAsiaTheme="majorEastAsia" w:cstheme="minorHAnsi"/>
          <w:bCs/>
          <w:szCs w:val="24"/>
        </w:rPr>
        <w:t xml:space="preserve"> </w:t>
      </w:r>
      <w:r w:rsidR="00757988" w:rsidRPr="00757988">
        <w:rPr>
          <w:rFonts w:eastAsiaTheme="majorEastAsia" w:cstheme="minorHAnsi"/>
          <w:bCs/>
          <w:szCs w:val="24"/>
        </w:rPr>
        <w:t>recognized</w:t>
      </w:r>
      <w:r w:rsidR="001959A6" w:rsidRPr="00757988">
        <w:rPr>
          <w:rFonts w:eastAsiaTheme="majorEastAsia" w:cstheme="minorHAnsi"/>
          <w:bCs/>
          <w:szCs w:val="24"/>
        </w:rPr>
        <w:t xml:space="preserve"> as </w:t>
      </w:r>
      <w:r w:rsidR="0082283B" w:rsidRPr="00757988">
        <w:rPr>
          <w:rFonts w:eastAsiaTheme="majorEastAsia" w:cstheme="minorHAnsi"/>
          <w:bCs/>
          <w:szCs w:val="24"/>
        </w:rPr>
        <w:t>cause of pneumonia</w:t>
      </w:r>
      <w:r w:rsidR="00982B51" w:rsidRPr="00757988">
        <w:rPr>
          <w:rFonts w:eastAsiaTheme="majorEastAsia" w:cstheme="minorHAnsi"/>
          <w:bCs/>
          <w:szCs w:val="24"/>
        </w:rPr>
        <w:t xml:space="preserve"> </w:t>
      </w:r>
      <w:r w:rsidR="00015003" w:rsidRPr="00757988">
        <w:rPr>
          <w:rFonts w:eastAsiaTheme="majorEastAsia" w:cstheme="minorHAnsi"/>
          <w:bCs/>
          <w:szCs w:val="24"/>
        </w:rPr>
        <w:fldChar w:fldCharType="begin">
          <w:fldData xml:space="preserve">PEVuZE5vdGU+PENpdGU+PEF1dGhvcj5XaWxsaWFtczwvQXV0aG9yPjxZZWFyPjIwMTg8L1llYXI+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</w:fldData>
        </w:fldChar>
      </w:r>
      <w:r w:rsidR="00EE243F" w:rsidRPr="00757988">
        <w:rPr>
          <w:rFonts w:eastAsiaTheme="majorEastAsia" w:cstheme="minorHAnsi"/>
          <w:bCs/>
          <w:szCs w:val="24"/>
        </w:rPr>
        <w:instrText xml:space="preserve"> ADDIN EN.CITE </w:instrText>
      </w:r>
      <w:r w:rsidR="00EE243F" w:rsidRPr="00757988">
        <w:rPr>
          <w:rFonts w:eastAsiaTheme="majorEastAsia" w:cstheme="minorHAnsi"/>
          <w:bCs/>
          <w:szCs w:val="24"/>
        </w:rPr>
        <w:fldChar w:fldCharType="begin">
          <w:fldData xml:space="preserve">PEVuZE5vdGU+PENpdGU+PEF1dGhvcj5XaWxsaWFtczwvQXV0aG9yPjxZZWFyPjIwMTg8L1llYXI+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</w:fldData>
        </w:fldChar>
      </w:r>
      <w:r w:rsidR="00EE243F" w:rsidRPr="00757988">
        <w:rPr>
          <w:rFonts w:eastAsiaTheme="majorEastAsia" w:cstheme="minorHAnsi"/>
          <w:bCs/>
          <w:szCs w:val="24"/>
        </w:rPr>
        <w:instrText xml:space="preserve"> ADDIN EN.CITE.DATA </w:instrText>
      </w:r>
      <w:r w:rsidR="00EE243F" w:rsidRPr="00757988">
        <w:rPr>
          <w:rFonts w:eastAsiaTheme="majorEastAsia" w:cstheme="minorHAnsi"/>
          <w:bCs/>
          <w:szCs w:val="24"/>
        </w:rPr>
      </w:r>
      <w:r w:rsidR="00EE243F" w:rsidRPr="00757988">
        <w:rPr>
          <w:rFonts w:eastAsiaTheme="majorEastAsia" w:cstheme="minorHAnsi"/>
          <w:bCs/>
          <w:szCs w:val="24"/>
        </w:rPr>
        <w:fldChar w:fldCharType="end"/>
      </w:r>
      <w:r w:rsidR="00015003" w:rsidRPr="00757988">
        <w:rPr>
          <w:rFonts w:eastAsiaTheme="majorEastAsia" w:cstheme="minorHAnsi"/>
          <w:bCs/>
          <w:szCs w:val="24"/>
        </w:rPr>
      </w:r>
      <w:r w:rsidR="00015003" w:rsidRPr="00757988">
        <w:rPr>
          <w:rFonts w:eastAsiaTheme="majorEastAsia" w:cstheme="minorHAnsi"/>
          <w:bCs/>
          <w:szCs w:val="24"/>
        </w:rPr>
        <w:fldChar w:fldCharType="separate"/>
      </w:r>
      <w:r w:rsidR="00EE243F" w:rsidRPr="00757988">
        <w:rPr>
          <w:rFonts w:eastAsiaTheme="majorEastAsia" w:cstheme="minorHAnsi"/>
          <w:bCs/>
          <w:szCs w:val="24"/>
        </w:rPr>
        <w:t>[57,58]</w:t>
      </w:r>
      <w:r w:rsidR="00015003" w:rsidRPr="00757988">
        <w:rPr>
          <w:rFonts w:eastAsiaTheme="majorEastAsia" w:cstheme="minorHAnsi"/>
          <w:bCs/>
          <w:szCs w:val="24"/>
        </w:rPr>
        <w:fldChar w:fldCharType="end"/>
      </w:r>
      <w:r w:rsidR="00982B51" w:rsidRPr="00757988">
        <w:rPr>
          <w:rFonts w:eastAsiaTheme="majorEastAsia" w:cstheme="minorHAnsi"/>
          <w:bCs/>
          <w:szCs w:val="24"/>
        </w:rPr>
        <w:t xml:space="preserve">. </w:t>
      </w:r>
      <w:r w:rsidR="00471CC7" w:rsidRPr="00757988">
        <w:rPr>
          <w:rFonts w:eastAsiaTheme="majorEastAsia" w:cstheme="minorHAnsi"/>
          <w:bCs/>
          <w:szCs w:val="24"/>
        </w:rPr>
        <w:t>Some studies suggest this may be facilitated by ICS-induced local immunosuppression and enhanced bacterial persistence, which has been discussed in more detail elsewhere</w:t>
      </w:r>
      <w:r w:rsidR="000A6AC2" w:rsidRPr="00757988">
        <w:rPr>
          <w:rFonts w:eastAsiaTheme="majorEastAsia" w:cstheme="minorHAnsi"/>
          <w:bCs/>
          <w:szCs w:val="24"/>
        </w:rPr>
        <w:t xml:space="preserve"> </w:t>
      </w:r>
      <w:r w:rsidR="00EE243F" w:rsidRPr="00757988">
        <w:rPr>
          <w:rFonts w:eastAsiaTheme="majorEastAsia" w:cstheme="minorHAnsi"/>
          <w:bCs/>
          <w:szCs w:val="24"/>
        </w:rPr>
        <w:fldChar w:fldCharType="begin">
          <w:fldData xml:space="preserve">PEVuZE5vdGU+PENpdGU+PEF1dGhvcj5LZWlyPC9BdXRob3I+PFllYXI+MjAyMTwvWWVhcj48UmVj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</w:fldData>
        </w:fldChar>
      </w:r>
      <w:r w:rsidR="00EE243F" w:rsidRPr="00757988">
        <w:rPr>
          <w:rFonts w:eastAsiaTheme="majorEastAsia" w:cstheme="minorHAnsi"/>
          <w:bCs/>
          <w:szCs w:val="24"/>
        </w:rPr>
        <w:instrText xml:space="preserve"> ADDIN EN.CITE </w:instrText>
      </w:r>
      <w:r w:rsidR="00EE243F" w:rsidRPr="00757988">
        <w:rPr>
          <w:rFonts w:eastAsiaTheme="majorEastAsia" w:cstheme="minorHAnsi"/>
          <w:bCs/>
          <w:szCs w:val="24"/>
        </w:rPr>
        <w:fldChar w:fldCharType="begin">
          <w:fldData xml:space="preserve">PEVuZE5vdGU+PENpdGU+PEF1dGhvcj5LZWlyPC9BdXRob3I+PFllYXI+MjAyMTwvWWVhcj48UmVj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</w:fldData>
        </w:fldChar>
      </w:r>
      <w:r w:rsidR="00EE243F" w:rsidRPr="00757988">
        <w:rPr>
          <w:rFonts w:eastAsiaTheme="majorEastAsia" w:cstheme="minorHAnsi"/>
          <w:bCs/>
          <w:szCs w:val="24"/>
        </w:rPr>
        <w:instrText xml:space="preserve"> ADDIN EN.CITE.DATA </w:instrText>
      </w:r>
      <w:r w:rsidR="00EE243F" w:rsidRPr="00757988">
        <w:rPr>
          <w:rFonts w:eastAsiaTheme="majorEastAsia" w:cstheme="minorHAnsi"/>
          <w:bCs/>
          <w:szCs w:val="24"/>
        </w:rPr>
      </w:r>
      <w:r w:rsidR="00EE243F" w:rsidRPr="00757988">
        <w:rPr>
          <w:rFonts w:eastAsiaTheme="majorEastAsia" w:cstheme="minorHAnsi"/>
          <w:bCs/>
          <w:szCs w:val="24"/>
        </w:rPr>
        <w:fldChar w:fldCharType="end"/>
      </w:r>
      <w:r w:rsidR="00EE243F" w:rsidRPr="00757988">
        <w:rPr>
          <w:rFonts w:eastAsiaTheme="majorEastAsia" w:cstheme="minorHAnsi"/>
          <w:bCs/>
          <w:szCs w:val="24"/>
        </w:rPr>
      </w:r>
      <w:r w:rsidR="00EE243F" w:rsidRPr="00757988">
        <w:rPr>
          <w:rFonts w:eastAsiaTheme="majorEastAsia" w:cstheme="minorHAnsi"/>
          <w:bCs/>
          <w:szCs w:val="24"/>
        </w:rPr>
        <w:fldChar w:fldCharType="separate"/>
      </w:r>
      <w:r w:rsidR="00EE243F" w:rsidRPr="00757988">
        <w:rPr>
          <w:rFonts w:eastAsiaTheme="majorEastAsia" w:cstheme="minorHAnsi"/>
          <w:bCs/>
          <w:szCs w:val="24"/>
        </w:rPr>
        <w:t>[59]</w:t>
      </w:r>
      <w:r w:rsidR="00EE243F" w:rsidRPr="00757988">
        <w:rPr>
          <w:rFonts w:eastAsiaTheme="majorEastAsia" w:cstheme="minorHAnsi"/>
          <w:bCs/>
          <w:szCs w:val="24"/>
        </w:rPr>
        <w:fldChar w:fldCharType="end"/>
      </w:r>
      <w:r w:rsidR="000A6AC2" w:rsidRPr="00757988">
        <w:rPr>
          <w:rFonts w:eastAsiaTheme="majorEastAsia" w:cstheme="minorHAnsi"/>
          <w:bCs/>
          <w:szCs w:val="24"/>
        </w:rPr>
        <w:t>.</w:t>
      </w:r>
      <w:r w:rsidRPr="00757988">
        <w:rPr>
          <w:rFonts w:eastAsiaTheme="majorEastAsia" w:cstheme="minorHAnsi"/>
          <w:bCs/>
          <w:szCs w:val="24"/>
        </w:rPr>
        <w:t xml:space="preserve">The frequent isolation of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during </w:t>
      </w:r>
      <w:r w:rsidR="00FE4798" w:rsidRPr="00757988">
        <w:rPr>
          <w:rFonts w:eastAsiaTheme="majorEastAsia" w:cstheme="minorHAnsi"/>
          <w:bCs/>
          <w:szCs w:val="24"/>
        </w:rPr>
        <w:t>CAD</w:t>
      </w:r>
      <w:r w:rsidRPr="00757988">
        <w:rPr>
          <w:rFonts w:eastAsiaTheme="majorEastAsia" w:cstheme="minorHAnsi"/>
          <w:bCs/>
          <w:szCs w:val="24"/>
        </w:rPr>
        <w:t xml:space="preserve"> exacerbations and its ability to persist in the lower airways highlight its role as a clinically significant pathogen in airways diseases.</w:t>
      </w:r>
    </w:p>
    <w:p w14:paraId="0291856A" w14:textId="77777777" w:rsidR="00C95DF7" w:rsidRPr="00757988" w:rsidRDefault="00C95DF7" w:rsidP="001A7A08">
      <w:pPr>
        <w:spacing w:line="360" w:lineRule="auto"/>
        <w:jc w:val="both"/>
        <w:rPr>
          <w:rFonts w:eastAsiaTheme="majorEastAsia" w:cstheme="minorHAnsi"/>
          <w:bCs/>
          <w:szCs w:val="24"/>
        </w:rPr>
      </w:pPr>
    </w:p>
    <w:p w14:paraId="1BE03751" w14:textId="5D84030E" w:rsidR="001A7A08" w:rsidRPr="00757988" w:rsidRDefault="00B848BD" w:rsidP="00A41467">
      <w:pPr>
        <w:pStyle w:val="Heading1"/>
      </w:pPr>
      <w:r w:rsidRPr="00757988">
        <w:t>4</w:t>
      </w:r>
      <w:r w:rsidR="001A7A08" w:rsidRPr="00757988">
        <w:t xml:space="preserve">. Non-Typeable </w:t>
      </w:r>
      <w:proofErr w:type="spellStart"/>
      <w:r w:rsidR="001A7A08" w:rsidRPr="00757988">
        <w:rPr>
          <w:i/>
          <w:iCs/>
        </w:rPr>
        <w:t>Haemophilus</w:t>
      </w:r>
      <w:proofErr w:type="spellEnd"/>
      <w:r w:rsidR="001A7A08" w:rsidRPr="00757988">
        <w:rPr>
          <w:i/>
          <w:iCs/>
        </w:rPr>
        <w:t xml:space="preserve"> influenzae</w:t>
      </w:r>
    </w:p>
    <w:p w14:paraId="03B6DF05" w14:textId="3FD79597" w:rsidR="001A7A08" w:rsidRPr="00757988" w:rsidRDefault="001A7A08" w:rsidP="001A7A08">
      <w:pPr>
        <w:spacing w:line="360" w:lineRule="auto"/>
        <w:jc w:val="both"/>
        <w:rPr>
          <w:rFonts w:eastAsiaTheme="majorEastAsia" w:cstheme="minorHAnsi"/>
          <w:bCs/>
          <w:szCs w:val="24"/>
        </w:rPr>
      </w:pPr>
      <w:r w:rsidRPr="00757988">
        <w:rPr>
          <w:rFonts w:eastAsiaTheme="majorEastAsia" w:cstheme="minorHAnsi"/>
          <w:bCs/>
          <w:szCs w:val="24"/>
        </w:rPr>
        <w:t xml:space="preserve">To persist in the dynamic and often hostile environment of inflamed airways, this </w:t>
      </w:r>
      <w:proofErr w:type="spellStart"/>
      <w:r w:rsidRPr="00757988">
        <w:rPr>
          <w:rFonts w:eastAsiaTheme="majorEastAsia" w:cstheme="minorHAnsi"/>
          <w:bCs/>
          <w:szCs w:val="24"/>
        </w:rPr>
        <w:t>acapsular</w:t>
      </w:r>
      <w:proofErr w:type="spellEnd"/>
      <w:r w:rsidRPr="00757988">
        <w:rPr>
          <w:rFonts w:eastAsiaTheme="majorEastAsia" w:cstheme="minorHAnsi"/>
          <w:bCs/>
          <w:szCs w:val="24"/>
        </w:rPr>
        <w:t xml:space="preserve">, gram-negative coccobacillus, that is also </w:t>
      </w:r>
      <w:r w:rsidR="004B41E4" w:rsidRPr="00757988">
        <w:rPr>
          <w:rFonts w:eastAsiaTheme="majorEastAsia" w:cstheme="minorHAnsi"/>
          <w:bCs/>
          <w:szCs w:val="24"/>
        </w:rPr>
        <w:t>a facultative</w:t>
      </w:r>
      <w:r w:rsidRPr="00757988">
        <w:rPr>
          <w:rFonts w:eastAsiaTheme="majorEastAsia" w:cstheme="minorHAnsi"/>
          <w:bCs/>
          <w:szCs w:val="24"/>
        </w:rPr>
        <w:t xml:space="preserve"> anaerobe, must continuously adapt. This adaptability is driven by genetic</w:t>
      </w:r>
      <w:r w:rsidR="00015003" w:rsidRPr="00757988">
        <w:rPr>
          <w:rFonts w:eastAsiaTheme="majorEastAsia" w:cstheme="minorHAnsi"/>
          <w:bCs/>
          <w:szCs w:val="24"/>
        </w:rPr>
        <w:t xml:space="preserve"> and</w:t>
      </w:r>
      <w:r w:rsidRPr="00757988">
        <w:rPr>
          <w:rFonts w:eastAsiaTheme="majorEastAsia" w:cstheme="minorHAnsi"/>
          <w:bCs/>
          <w:szCs w:val="24"/>
        </w:rPr>
        <w:t xml:space="preserve"> epigenetic </w:t>
      </w:r>
      <w:r w:rsidR="00015003" w:rsidRPr="00757988">
        <w:rPr>
          <w:rFonts w:eastAsiaTheme="majorEastAsia" w:cstheme="minorHAnsi"/>
          <w:bCs/>
          <w:szCs w:val="24"/>
        </w:rPr>
        <w:t>changes, metabolic flexibility, physical adaptations and immune evasion which</w:t>
      </w:r>
      <w:r w:rsidRPr="00757988">
        <w:rPr>
          <w:rFonts w:eastAsiaTheme="majorEastAsia" w:cstheme="minorHAnsi"/>
          <w:bCs/>
          <w:szCs w:val="24"/>
        </w:rPr>
        <w:t xml:space="preserve"> enable the bacterium to </w:t>
      </w:r>
      <w:r w:rsidR="00015003" w:rsidRPr="00757988">
        <w:rPr>
          <w:rFonts w:eastAsiaTheme="majorEastAsia" w:cstheme="minorHAnsi"/>
          <w:bCs/>
          <w:szCs w:val="24"/>
        </w:rPr>
        <w:t xml:space="preserve">persist in the airway niche, </w:t>
      </w:r>
      <w:r w:rsidRPr="00757988">
        <w:rPr>
          <w:rFonts w:eastAsiaTheme="majorEastAsia" w:cstheme="minorHAnsi"/>
          <w:bCs/>
          <w:szCs w:val="24"/>
        </w:rPr>
        <w:t>evade immune responses, resist antibiotics, and compete within the microbial community</w:t>
      </w:r>
      <w:r w:rsidR="00015003" w:rsidRPr="00757988">
        <w:rPr>
          <w:rFonts w:eastAsiaTheme="majorEastAsia" w:cstheme="minorHAnsi"/>
          <w:bCs/>
          <w:szCs w:val="24"/>
        </w:rPr>
        <w:t xml:space="preserve"> (Figure 1)</w:t>
      </w:r>
      <w:r w:rsidRPr="00757988">
        <w:rPr>
          <w:rFonts w:eastAsiaTheme="majorEastAsia" w:cstheme="minorHAnsi"/>
          <w:bCs/>
          <w:szCs w:val="24"/>
        </w:rPr>
        <w:t xml:space="preserve">. Phase variation is a key mechanism </w:t>
      </w:r>
      <w:r w:rsidR="00757988" w:rsidRPr="00757988">
        <w:rPr>
          <w:rFonts w:eastAsiaTheme="majorEastAsia" w:cstheme="minorHAnsi"/>
          <w:bCs/>
          <w:szCs w:val="24"/>
        </w:rPr>
        <w:t>utilized</w:t>
      </w:r>
      <w:r w:rsidRPr="00757988">
        <w:rPr>
          <w:rFonts w:eastAsiaTheme="majorEastAsia" w:cstheme="minorHAnsi"/>
          <w:bCs/>
          <w:szCs w:val="24"/>
        </w:rPr>
        <w:t xml:space="preserve"> by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involving reversible high-frequency changes in gene expression, allowing it to rapidly alter surface structures, including adhesins, </w:t>
      </w:r>
      <w:proofErr w:type="spellStart"/>
      <w:r w:rsidRPr="00757988">
        <w:rPr>
          <w:rFonts w:eastAsiaTheme="majorEastAsia" w:cstheme="minorHAnsi"/>
          <w:bCs/>
          <w:szCs w:val="24"/>
        </w:rPr>
        <w:t>lipooligosaccharides</w:t>
      </w:r>
      <w:proofErr w:type="spellEnd"/>
      <w:r w:rsidRPr="00757988">
        <w:rPr>
          <w:rFonts w:eastAsiaTheme="majorEastAsia" w:cstheme="minorHAnsi"/>
          <w:bCs/>
          <w:szCs w:val="24"/>
        </w:rPr>
        <w:t xml:space="preserve"> (LOS), and other membrane proteins, ultimately allowing it to </w:t>
      </w:r>
      <w:r w:rsidRPr="00757988">
        <w:rPr>
          <w:rFonts w:eastAsiaTheme="majorEastAsia" w:cstheme="minorHAnsi"/>
          <w:bCs/>
          <w:szCs w:val="24"/>
        </w:rPr>
        <w:lastRenderedPageBreak/>
        <w:t>both adapt to host pressures and evade host immune detection</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fldData xml:space="preserve">PEVuZE5vdGU+PENpdGU+PEF1dGhvcj5Gb3g8L0F1dGhvcj48WWVhcj4yMDA3PC9ZZWFyPjxSZWNO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=
</w:fldData>
        </w:fldChar>
      </w:r>
      <w:r w:rsidR="00EE243F" w:rsidRPr="00757988">
        <w:rPr>
          <w:rFonts w:eastAsiaTheme="majorEastAsia" w:cstheme="minorHAnsi"/>
          <w:bCs/>
          <w:szCs w:val="24"/>
        </w:rPr>
        <w:instrText xml:space="preserve"> ADDIN EN.CITE </w:instrText>
      </w:r>
      <w:r w:rsidR="00EE243F" w:rsidRPr="00757988">
        <w:rPr>
          <w:rFonts w:eastAsiaTheme="majorEastAsia" w:cstheme="minorHAnsi"/>
          <w:bCs/>
          <w:szCs w:val="24"/>
        </w:rPr>
        <w:fldChar w:fldCharType="begin">
          <w:fldData xml:space="preserve">PEVuZE5vdGU+PENpdGU+PEF1dGhvcj5Gb3g8L0F1dGhvcj48WWVhcj4yMDA3PC9ZZWFyPjxSZWNO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=
</w:fldData>
        </w:fldChar>
      </w:r>
      <w:r w:rsidR="00EE243F" w:rsidRPr="00757988">
        <w:rPr>
          <w:rFonts w:eastAsiaTheme="majorEastAsia" w:cstheme="minorHAnsi"/>
          <w:bCs/>
          <w:szCs w:val="24"/>
        </w:rPr>
        <w:instrText xml:space="preserve"> ADDIN EN.CITE.DATA </w:instrText>
      </w:r>
      <w:r w:rsidR="00EE243F" w:rsidRPr="00757988">
        <w:rPr>
          <w:rFonts w:eastAsiaTheme="majorEastAsia" w:cstheme="minorHAnsi"/>
          <w:bCs/>
          <w:szCs w:val="24"/>
        </w:rPr>
      </w:r>
      <w:r w:rsidR="00EE243F" w:rsidRPr="00757988">
        <w:rPr>
          <w:rFonts w:eastAsiaTheme="majorEastAsia" w:cstheme="minorHAnsi"/>
          <w:bCs/>
          <w:szCs w:val="24"/>
        </w:rPr>
        <w:fldChar w:fldCharType="end"/>
      </w:r>
      <w:r w:rsidR="00015003" w:rsidRPr="00757988">
        <w:rPr>
          <w:rFonts w:eastAsiaTheme="majorEastAsia" w:cstheme="minorHAnsi"/>
          <w:bCs/>
          <w:szCs w:val="24"/>
        </w:rPr>
      </w:r>
      <w:r w:rsidR="00015003" w:rsidRPr="00757988">
        <w:rPr>
          <w:rFonts w:eastAsiaTheme="majorEastAsia" w:cstheme="minorHAnsi"/>
          <w:bCs/>
          <w:szCs w:val="24"/>
        </w:rPr>
        <w:fldChar w:fldCharType="separate"/>
      </w:r>
      <w:r w:rsidR="00EE243F" w:rsidRPr="00757988">
        <w:rPr>
          <w:rFonts w:eastAsiaTheme="majorEastAsia" w:cstheme="minorHAnsi"/>
          <w:bCs/>
          <w:szCs w:val="24"/>
        </w:rPr>
        <w:t>[60-63]</w:t>
      </w:r>
      <w:r w:rsidR="00015003" w:rsidRPr="00757988">
        <w:rPr>
          <w:rFonts w:eastAsiaTheme="majorEastAsia" w:cstheme="minorHAnsi"/>
          <w:bCs/>
          <w:szCs w:val="24"/>
        </w:rPr>
        <w:fldChar w:fldCharType="end"/>
      </w:r>
      <w:r w:rsidRPr="00757988">
        <w:rPr>
          <w:rFonts w:eastAsiaTheme="majorEastAsia" w:cstheme="minorHAnsi"/>
          <w:bCs/>
          <w:szCs w:val="24"/>
        </w:rPr>
        <w:t xml:space="preserve">. Many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strains possess </w:t>
      </w:r>
      <w:proofErr w:type="spellStart"/>
      <w:r w:rsidRPr="00757988">
        <w:rPr>
          <w:rFonts w:eastAsiaTheme="majorEastAsia" w:cstheme="minorHAnsi"/>
          <w:bCs/>
          <w:szCs w:val="24"/>
        </w:rPr>
        <w:t>phasevarions</w:t>
      </w:r>
      <w:proofErr w:type="spellEnd"/>
      <w:r w:rsidRPr="00757988">
        <w:rPr>
          <w:rFonts w:eastAsiaTheme="majorEastAsia" w:cstheme="minorHAnsi"/>
          <w:bCs/>
          <w:szCs w:val="24"/>
        </w:rPr>
        <w:t xml:space="preserve"> – epigenetic regulatory systems involving phase-variable expression of DNA methyltransferases</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fldData xml:space="preserve">PEVuZE5vdGU+PENpdGU+PEF1dGhvcj5Gb3g8L0F1dGhvcj48WWVhcj4yMDA3PC9ZZWFyPjxSZWNO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</w:fldData>
        </w:fldChar>
      </w:r>
      <w:r w:rsidR="00EE243F" w:rsidRPr="00757988">
        <w:rPr>
          <w:rFonts w:eastAsiaTheme="majorEastAsia" w:cstheme="minorHAnsi"/>
          <w:bCs/>
          <w:szCs w:val="24"/>
        </w:rPr>
        <w:instrText xml:space="preserve"> ADDIN EN.CITE </w:instrText>
      </w:r>
      <w:r w:rsidR="00EE243F" w:rsidRPr="00757988">
        <w:rPr>
          <w:rFonts w:eastAsiaTheme="majorEastAsia" w:cstheme="minorHAnsi"/>
          <w:bCs/>
          <w:szCs w:val="24"/>
        </w:rPr>
        <w:fldChar w:fldCharType="begin">
          <w:fldData xml:space="preserve">PEVuZE5vdGU+PENpdGU+PEF1dGhvcj5Gb3g8L0F1dGhvcj48WWVhcj4yMDA3PC9ZZWFyPjxSZWNO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</w:fldData>
        </w:fldChar>
      </w:r>
      <w:r w:rsidR="00EE243F" w:rsidRPr="00757988">
        <w:rPr>
          <w:rFonts w:eastAsiaTheme="majorEastAsia" w:cstheme="minorHAnsi"/>
          <w:bCs/>
          <w:szCs w:val="24"/>
        </w:rPr>
        <w:instrText xml:space="preserve"> ADDIN EN.CITE.DATA </w:instrText>
      </w:r>
      <w:r w:rsidR="00EE243F" w:rsidRPr="00757988">
        <w:rPr>
          <w:rFonts w:eastAsiaTheme="majorEastAsia" w:cstheme="minorHAnsi"/>
          <w:bCs/>
          <w:szCs w:val="24"/>
        </w:rPr>
      </w:r>
      <w:r w:rsidR="00EE243F" w:rsidRPr="00757988">
        <w:rPr>
          <w:rFonts w:eastAsiaTheme="majorEastAsia" w:cstheme="minorHAnsi"/>
          <w:bCs/>
          <w:szCs w:val="24"/>
        </w:rPr>
        <w:fldChar w:fldCharType="end"/>
      </w:r>
      <w:r w:rsidR="00015003" w:rsidRPr="00757988">
        <w:rPr>
          <w:rFonts w:eastAsiaTheme="majorEastAsia" w:cstheme="minorHAnsi"/>
          <w:bCs/>
          <w:szCs w:val="24"/>
        </w:rPr>
      </w:r>
      <w:r w:rsidR="00015003" w:rsidRPr="00757988">
        <w:rPr>
          <w:rFonts w:eastAsiaTheme="majorEastAsia" w:cstheme="minorHAnsi"/>
          <w:bCs/>
          <w:szCs w:val="24"/>
        </w:rPr>
        <w:fldChar w:fldCharType="separate"/>
      </w:r>
      <w:r w:rsidR="00EE243F" w:rsidRPr="00757988">
        <w:rPr>
          <w:rFonts w:eastAsiaTheme="majorEastAsia" w:cstheme="minorHAnsi"/>
          <w:bCs/>
          <w:szCs w:val="24"/>
        </w:rPr>
        <w:t>[60,61]</w:t>
      </w:r>
      <w:r w:rsidR="00015003" w:rsidRPr="00757988">
        <w:rPr>
          <w:rFonts w:eastAsiaTheme="majorEastAsia" w:cstheme="minorHAnsi"/>
          <w:bCs/>
          <w:szCs w:val="24"/>
        </w:rPr>
        <w:fldChar w:fldCharType="end"/>
      </w:r>
      <w:r w:rsidRPr="00757988">
        <w:rPr>
          <w:rFonts w:eastAsiaTheme="majorEastAsia" w:cstheme="minorHAnsi"/>
          <w:bCs/>
          <w:szCs w:val="24"/>
        </w:rPr>
        <w:t xml:space="preserve">. </w:t>
      </w:r>
      <w:r w:rsidR="004A309F" w:rsidRPr="00757988">
        <w:rPr>
          <w:rFonts w:eastAsiaTheme="majorEastAsia" w:cstheme="minorHAnsi"/>
          <w:bCs/>
          <w:szCs w:val="24"/>
        </w:rPr>
        <w:t xml:space="preserve">These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strains </w:t>
      </w:r>
      <w:r w:rsidR="004A309F" w:rsidRPr="00757988">
        <w:rPr>
          <w:rFonts w:eastAsiaTheme="majorEastAsia" w:cstheme="minorHAnsi"/>
          <w:bCs/>
          <w:szCs w:val="24"/>
        </w:rPr>
        <w:t xml:space="preserve">may </w:t>
      </w:r>
      <w:r w:rsidRPr="00757988">
        <w:rPr>
          <w:rFonts w:eastAsiaTheme="majorEastAsia" w:cstheme="minorHAnsi"/>
          <w:bCs/>
          <w:szCs w:val="24"/>
        </w:rPr>
        <w:t xml:space="preserve">express </w:t>
      </w:r>
      <w:proofErr w:type="spellStart"/>
      <w:r w:rsidRPr="00757988">
        <w:rPr>
          <w:rFonts w:eastAsiaTheme="majorEastAsia" w:cstheme="minorHAnsi"/>
          <w:bCs/>
          <w:szCs w:val="24"/>
        </w:rPr>
        <w:t>ModA</w:t>
      </w:r>
      <w:proofErr w:type="spellEnd"/>
      <w:r w:rsidRPr="00757988">
        <w:rPr>
          <w:rFonts w:eastAsiaTheme="majorEastAsia" w:cstheme="minorHAnsi"/>
          <w:bCs/>
          <w:szCs w:val="24"/>
        </w:rPr>
        <w:t>, a phase-variable methyltransferase, which contributes to its ability to adapt and persist in the airway despite hostile conditions</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fldData xml:space="preserve">PEVuZE5vdGU+PENpdGU+PEF1dGhvcj5Gb3g8L0F1dGhvcj48WWVhcj4yMDA3PC9ZZWFyPjxSZWNO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</w:fldData>
        </w:fldChar>
      </w:r>
      <w:r w:rsidR="00EE243F" w:rsidRPr="00757988">
        <w:rPr>
          <w:rFonts w:eastAsiaTheme="majorEastAsia" w:cstheme="minorHAnsi"/>
          <w:bCs/>
          <w:szCs w:val="24"/>
        </w:rPr>
        <w:instrText xml:space="preserve"> ADDIN EN.CITE </w:instrText>
      </w:r>
      <w:r w:rsidR="00EE243F" w:rsidRPr="00757988">
        <w:rPr>
          <w:rFonts w:eastAsiaTheme="majorEastAsia" w:cstheme="minorHAnsi"/>
          <w:bCs/>
          <w:szCs w:val="24"/>
        </w:rPr>
        <w:fldChar w:fldCharType="begin">
          <w:fldData xml:space="preserve">PEVuZE5vdGU+PENpdGU+PEF1dGhvcj5Gb3g8L0F1dGhvcj48WWVhcj4yMDA3PC9ZZWFyPjxSZWNO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</w:fldData>
        </w:fldChar>
      </w:r>
      <w:r w:rsidR="00EE243F" w:rsidRPr="00757988">
        <w:rPr>
          <w:rFonts w:eastAsiaTheme="majorEastAsia" w:cstheme="minorHAnsi"/>
          <w:bCs/>
          <w:szCs w:val="24"/>
        </w:rPr>
        <w:instrText xml:space="preserve"> ADDIN EN.CITE.DATA </w:instrText>
      </w:r>
      <w:r w:rsidR="00EE243F" w:rsidRPr="00757988">
        <w:rPr>
          <w:rFonts w:eastAsiaTheme="majorEastAsia" w:cstheme="minorHAnsi"/>
          <w:bCs/>
          <w:szCs w:val="24"/>
        </w:rPr>
      </w:r>
      <w:r w:rsidR="00EE243F" w:rsidRPr="00757988">
        <w:rPr>
          <w:rFonts w:eastAsiaTheme="majorEastAsia" w:cstheme="minorHAnsi"/>
          <w:bCs/>
          <w:szCs w:val="24"/>
        </w:rPr>
        <w:fldChar w:fldCharType="end"/>
      </w:r>
      <w:r w:rsidR="00015003" w:rsidRPr="00757988">
        <w:rPr>
          <w:rFonts w:eastAsiaTheme="majorEastAsia" w:cstheme="minorHAnsi"/>
          <w:bCs/>
          <w:szCs w:val="24"/>
        </w:rPr>
      </w:r>
      <w:r w:rsidR="00015003" w:rsidRPr="00757988">
        <w:rPr>
          <w:rFonts w:eastAsiaTheme="majorEastAsia" w:cstheme="minorHAnsi"/>
          <w:bCs/>
          <w:szCs w:val="24"/>
        </w:rPr>
        <w:fldChar w:fldCharType="separate"/>
      </w:r>
      <w:r w:rsidR="00EE243F" w:rsidRPr="00757988">
        <w:rPr>
          <w:rFonts w:eastAsiaTheme="majorEastAsia" w:cstheme="minorHAnsi"/>
          <w:bCs/>
          <w:szCs w:val="24"/>
        </w:rPr>
        <w:t>[60,61,64]</w:t>
      </w:r>
      <w:r w:rsidR="00015003" w:rsidRPr="00757988">
        <w:rPr>
          <w:rFonts w:eastAsiaTheme="majorEastAsia" w:cstheme="minorHAnsi"/>
          <w:bCs/>
          <w:szCs w:val="24"/>
        </w:rPr>
        <w:fldChar w:fldCharType="end"/>
      </w:r>
      <w:r w:rsidRPr="00757988">
        <w:rPr>
          <w:rFonts w:eastAsiaTheme="majorEastAsia" w:cstheme="minorHAnsi"/>
          <w:bCs/>
          <w:szCs w:val="24"/>
        </w:rPr>
        <w:t xml:space="preserve">. Depending on which of the multiple </w:t>
      </w:r>
      <w:proofErr w:type="spellStart"/>
      <w:r w:rsidRPr="00757988">
        <w:rPr>
          <w:rFonts w:eastAsiaTheme="majorEastAsia" w:cstheme="minorHAnsi"/>
          <w:bCs/>
          <w:szCs w:val="24"/>
        </w:rPr>
        <w:t>ModA</w:t>
      </w:r>
      <w:proofErr w:type="spellEnd"/>
      <w:r w:rsidRPr="00757988">
        <w:rPr>
          <w:rFonts w:eastAsiaTheme="majorEastAsia" w:cstheme="minorHAnsi"/>
          <w:bCs/>
          <w:szCs w:val="24"/>
        </w:rPr>
        <w:t xml:space="preserve"> alleles (ModA1-21) are present and whether it is in the “ON” or “OFF” expression phase, entire regulons involved in virulence, immune evasion, and nutrient acquisition can be differentially regulated, leading to either upregulation or downregulation of associated genes.</w:t>
      </w:r>
    </w:p>
    <w:p w14:paraId="199665F6" w14:textId="04F5D11F" w:rsidR="001A7A08" w:rsidRPr="00757988" w:rsidRDefault="001A7A08" w:rsidP="001A7A08">
      <w:pPr>
        <w:spacing w:line="360" w:lineRule="auto"/>
        <w:jc w:val="both"/>
        <w:rPr>
          <w:rFonts w:eastAsiaTheme="majorEastAsia" w:cstheme="minorHAnsi"/>
          <w:bCs/>
          <w:szCs w:val="24"/>
        </w:rPr>
      </w:pPr>
      <w:r w:rsidRPr="00757988">
        <w:rPr>
          <w:rFonts w:eastAsiaTheme="majorEastAsia" w:cstheme="minorHAnsi"/>
          <w:bCs/>
          <w:szCs w:val="24"/>
        </w:rPr>
        <w:t xml:space="preserve">Hypermutation is another adaptation frequently observed in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isolates found in chronic airway diseases. Hypermutation often arises from defects in the DNA mismatch repair system, particularly in genes such as </w:t>
      </w:r>
      <w:proofErr w:type="spellStart"/>
      <w:r w:rsidRPr="00757988">
        <w:rPr>
          <w:rFonts w:eastAsiaTheme="majorEastAsia" w:cstheme="minorHAnsi"/>
          <w:bCs/>
          <w:i/>
          <w:iCs/>
          <w:szCs w:val="24"/>
        </w:rPr>
        <w:t>mutS</w:t>
      </w:r>
      <w:proofErr w:type="spellEnd"/>
      <w:r w:rsidRPr="00757988">
        <w:rPr>
          <w:rFonts w:eastAsiaTheme="majorEastAsia" w:cstheme="minorHAnsi"/>
          <w:bCs/>
          <w:szCs w:val="24"/>
        </w:rPr>
        <w:t xml:space="preserve"> and </w:t>
      </w:r>
      <w:proofErr w:type="spellStart"/>
      <w:r w:rsidRPr="00757988">
        <w:rPr>
          <w:rFonts w:eastAsiaTheme="majorEastAsia" w:cstheme="minorHAnsi"/>
          <w:bCs/>
          <w:i/>
          <w:iCs/>
          <w:szCs w:val="24"/>
        </w:rPr>
        <w:t>mutL</w:t>
      </w:r>
      <w:proofErr w:type="spellEnd"/>
      <w:r w:rsidRPr="00757988">
        <w:rPr>
          <w:rFonts w:eastAsiaTheme="majorEastAsia" w:cstheme="minorHAnsi"/>
          <w:bCs/>
          <w:szCs w:val="24"/>
        </w:rPr>
        <w:t xml:space="preserve">, resulting in increased mutation rates across the genome. Hypermutable strains have been identified in patients with </w:t>
      </w:r>
      <w:r w:rsidR="00FE4798" w:rsidRPr="00757988">
        <w:rPr>
          <w:rFonts w:eastAsiaTheme="majorEastAsia" w:cstheme="minorHAnsi"/>
          <w:bCs/>
          <w:szCs w:val="24"/>
        </w:rPr>
        <w:t>CAD</w:t>
      </w:r>
      <w:r w:rsidRPr="00757988">
        <w:rPr>
          <w:rFonts w:eastAsiaTheme="majorEastAsia" w:cstheme="minorHAnsi"/>
          <w:bCs/>
          <w:szCs w:val="24"/>
        </w:rPr>
        <w:t xml:space="preserve"> and are linked to enhanced adaptation under immune and antibiotic pressure</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fldData xml:space="preserve">PEVuZE5vdGU+PENpdGU+PEF1dGhvcj5PbGl2ZXI8L0F1dGhvcj48WWVhcj4yMDAwPC9ZZWFyPjxS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</w:fldData>
        </w:fldChar>
      </w:r>
      <w:r w:rsidR="00EE243F" w:rsidRPr="00757988">
        <w:rPr>
          <w:rFonts w:eastAsiaTheme="majorEastAsia" w:cstheme="minorHAnsi"/>
          <w:bCs/>
          <w:szCs w:val="24"/>
        </w:rPr>
        <w:instrText xml:space="preserve"> ADDIN EN.CITE </w:instrText>
      </w:r>
      <w:r w:rsidR="00EE243F" w:rsidRPr="00757988">
        <w:rPr>
          <w:rFonts w:eastAsiaTheme="majorEastAsia" w:cstheme="minorHAnsi"/>
          <w:bCs/>
          <w:szCs w:val="24"/>
        </w:rPr>
        <w:fldChar w:fldCharType="begin">
          <w:fldData xml:space="preserve">PEVuZE5vdGU+PENpdGU+PEF1dGhvcj5PbGl2ZXI8L0F1dGhvcj48WWVhcj4yMDAwPC9ZZWFyPjxS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</w:fldData>
        </w:fldChar>
      </w:r>
      <w:r w:rsidR="00EE243F" w:rsidRPr="00757988">
        <w:rPr>
          <w:rFonts w:eastAsiaTheme="majorEastAsia" w:cstheme="minorHAnsi"/>
          <w:bCs/>
          <w:szCs w:val="24"/>
        </w:rPr>
        <w:instrText xml:space="preserve"> ADDIN EN.CITE.DATA </w:instrText>
      </w:r>
      <w:r w:rsidR="00EE243F" w:rsidRPr="00757988">
        <w:rPr>
          <w:rFonts w:eastAsiaTheme="majorEastAsia" w:cstheme="minorHAnsi"/>
          <w:bCs/>
          <w:szCs w:val="24"/>
        </w:rPr>
      </w:r>
      <w:r w:rsidR="00EE243F" w:rsidRPr="00757988">
        <w:rPr>
          <w:rFonts w:eastAsiaTheme="majorEastAsia" w:cstheme="minorHAnsi"/>
          <w:bCs/>
          <w:szCs w:val="24"/>
        </w:rPr>
        <w:fldChar w:fldCharType="end"/>
      </w:r>
      <w:r w:rsidR="00015003" w:rsidRPr="00757988">
        <w:rPr>
          <w:rFonts w:eastAsiaTheme="majorEastAsia" w:cstheme="minorHAnsi"/>
          <w:bCs/>
          <w:szCs w:val="24"/>
        </w:rPr>
      </w:r>
      <w:r w:rsidR="00015003" w:rsidRPr="00757988">
        <w:rPr>
          <w:rFonts w:eastAsiaTheme="majorEastAsia" w:cstheme="minorHAnsi"/>
          <w:bCs/>
          <w:szCs w:val="24"/>
        </w:rPr>
        <w:fldChar w:fldCharType="separate"/>
      </w:r>
      <w:r w:rsidR="00EE243F" w:rsidRPr="00757988">
        <w:rPr>
          <w:rFonts w:eastAsiaTheme="majorEastAsia" w:cstheme="minorHAnsi"/>
          <w:bCs/>
          <w:szCs w:val="24"/>
        </w:rPr>
        <w:t>[65,66]</w:t>
      </w:r>
      <w:r w:rsidR="00015003" w:rsidRPr="00757988">
        <w:rPr>
          <w:rFonts w:eastAsiaTheme="majorEastAsia" w:cstheme="minorHAnsi"/>
          <w:bCs/>
          <w:szCs w:val="24"/>
        </w:rPr>
        <w:fldChar w:fldCharType="end"/>
      </w:r>
      <w:r w:rsidR="008A3654" w:rsidRPr="00757988">
        <w:rPr>
          <w:rFonts w:cstheme="minorHAnsi"/>
          <w:szCs w:val="24"/>
        </w:rPr>
        <w:t xml:space="preserve">. </w:t>
      </w:r>
      <w:r w:rsidRPr="00757988">
        <w:rPr>
          <w:rFonts w:eastAsiaTheme="majorEastAsia" w:cstheme="minorHAnsi"/>
          <w:bCs/>
          <w:szCs w:val="24"/>
        </w:rPr>
        <w:t xml:space="preserve">Approximately 3% of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isolates are likely to have a hypermutable phenotype with mutation rates to common antibiotics 8-fold greater than the parent strain</w:t>
      </w:r>
      <w:r w:rsidR="00B358B5" w:rsidRPr="00757988">
        <w:rPr>
          <w:rFonts w:eastAsiaTheme="majorEastAsia" w:cstheme="minorHAnsi"/>
          <w:bCs/>
          <w:szCs w:val="24"/>
        </w:rPr>
        <w:t xml:space="preserve"> </w:t>
      </w:r>
      <w:r w:rsidR="00015003" w:rsidRPr="00757988">
        <w:rPr>
          <w:rFonts w:eastAsiaTheme="majorEastAsia" w:cstheme="minorHAnsi"/>
          <w:bCs/>
          <w:szCs w:val="24"/>
        </w:rPr>
        <w:fldChar w:fldCharType="begin"/>
      </w:r>
      <w:r w:rsidR="00EE243F" w:rsidRPr="00757988">
        <w:rPr>
          <w:rFonts w:eastAsiaTheme="majorEastAsia" w:cstheme="minorHAnsi"/>
          <w:bCs/>
          <w:szCs w:val="24"/>
        </w:rPr>
        <w:instrText xml:space="preserve"> ADDIN EN.CITE &lt;EndNote&gt;&lt;Cite&gt;&lt;Author&gt;Watson&lt;/Author&gt;&lt;Year&gt;2004&lt;/Year&gt;&lt;RecNum&gt;1258&lt;/RecNum&gt;&lt;DisplayText&gt;[67]&lt;/DisplayText&gt;&lt;record&gt;&lt;rec-number&gt;1258&lt;/rec-number&gt;&lt;foreign-keys&gt;&lt;key app="EN" db-id="a9ppw5s55pttpse00eqptdx5paawz5fzap5t" timestamp="1754992143"&gt;1258&lt;/key&gt;&lt;/foreign-keys&gt;&lt;ref-type name="Journal Article"&gt;17&lt;/ref-type&gt;&lt;contributors&gt;&lt;authors&gt;&lt;author&gt;Watson, Michael E.&lt;/author&gt;&lt;author&gt;Burns, Jane L.&lt;/author&gt;&lt;author&gt;Smith, Arnold L.&lt;/author&gt;&lt;/authors&gt;&lt;/contributors&gt;&lt;titles&gt;&lt;title&gt;&lt;style face="normal" font="default" size="100%"&gt;Hypermutable &lt;/style&gt;&lt;style face="italic" font="default" size="100%"&gt;Haemophilus influenzae&lt;/style&gt;&lt;style face="normal" font="default" size="100%"&gt; with mutations in mutS are found in cystic fibrosis sputum&lt;/style&gt;&lt;/title&gt;&lt;secondary-title&gt;Microbiology&lt;/secondary-title&gt;&lt;/titles&gt;&lt;periodical&gt;&lt;full-title&gt;Microbiology&lt;/full-title&gt;&lt;/periodical&gt;&lt;pages&gt;2947-2958&lt;/pages&gt;&lt;volume&gt;150&lt;/volume&gt;&lt;number&gt;9&lt;/number&gt;&lt;dates&gt;&lt;year&gt;2004&lt;/year&gt;&lt;pub-dates&gt;&lt;date&gt;2004/09/01&lt;/date&gt;&lt;/pub-dates&gt;&lt;/dates&gt;&lt;publisher&gt;Microbiology Society&lt;/publisher&gt;&lt;isbn&gt;1350-0872&amp;#xD;1465-2080&lt;/isbn&gt;&lt;urls&gt;&lt;related-urls&gt;&lt;url&gt;http://dx.doi.org/10.1099/mic.0.27230-0&lt;/url&gt;&lt;/related-urls&gt;&lt;/urls&gt;&lt;electronic-resource-num&gt;10.1099/mic.0.27230-0&lt;/electronic-resource-num&gt;&lt;/record&gt;&lt;/Cite&gt;&lt;/EndNote&gt;</w:instrText>
      </w:r>
      <w:r w:rsidR="00015003" w:rsidRPr="00757988">
        <w:rPr>
          <w:rFonts w:eastAsiaTheme="majorEastAsia" w:cstheme="minorHAnsi"/>
          <w:bCs/>
          <w:szCs w:val="24"/>
        </w:rPr>
        <w:fldChar w:fldCharType="separate"/>
      </w:r>
      <w:r w:rsidR="00EE243F" w:rsidRPr="00757988">
        <w:rPr>
          <w:rFonts w:eastAsiaTheme="majorEastAsia" w:cstheme="minorHAnsi"/>
          <w:bCs/>
          <w:szCs w:val="24"/>
        </w:rPr>
        <w:t>[67]</w:t>
      </w:r>
      <w:r w:rsidR="00015003" w:rsidRPr="00757988">
        <w:rPr>
          <w:rFonts w:eastAsiaTheme="majorEastAsia" w:cstheme="minorHAnsi"/>
          <w:bCs/>
          <w:szCs w:val="24"/>
        </w:rPr>
        <w:fldChar w:fldCharType="end"/>
      </w:r>
      <w:r w:rsidRPr="00757988">
        <w:rPr>
          <w:rFonts w:eastAsiaTheme="majorEastAsia" w:cstheme="minorHAnsi"/>
          <w:bCs/>
          <w:szCs w:val="24"/>
        </w:rPr>
        <w:t>. This hypermutation contributes to the diversification of antigenic profiles, biofilm properties, and resistance traits over time, playing a significant role in virulence evolution and long-term airway adaptation</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fldData xml:space="preserve">PEVuZE5vdGU+PENpdGU+PEF1dGhvcj5QZXR0aWdyZXc8L0F1dGhvcj48WWVhcj4yMDE4PC9ZZWFy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</w:fldData>
        </w:fldChar>
      </w:r>
      <w:r w:rsidR="00EE243F" w:rsidRPr="00757988">
        <w:rPr>
          <w:rFonts w:eastAsiaTheme="majorEastAsia" w:cstheme="minorHAnsi"/>
          <w:bCs/>
          <w:szCs w:val="24"/>
        </w:rPr>
        <w:instrText xml:space="preserve"> ADDIN EN.CITE </w:instrText>
      </w:r>
      <w:r w:rsidR="00EE243F" w:rsidRPr="00757988">
        <w:rPr>
          <w:rFonts w:eastAsiaTheme="majorEastAsia" w:cstheme="minorHAnsi"/>
          <w:bCs/>
          <w:szCs w:val="24"/>
        </w:rPr>
        <w:fldChar w:fldCharType="begin">
          <w:fldData xml:space="preserve">PEVuZE5vdGU+PENpdGU+PEF1dGhvcj5QZXR0aWdyZXc8L0F1dGhvcj48WWVhcj4yMDE4PC9ZZWFy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</w:fldData>
        </w:fldChar>
      </w:r>
      <w:r w:rsidR="00EE243F" w:rsidRPr="00757988">
        <w:rPr>
          <w:rFonts w:eastAsiaTheme="majorEastAsia" w:cstheme="minorHAnsi"/>
          <w:bCs/>
          <w:szCs w:val="24"/>
        </w:rPr>
        <w:instrText xml:space="preserve"> ADDIN EN.CITE.DATA </w:instrText>
      </w:r>
      <w:r w:rsidR="00EE243F" w:rsidRPr="00757988">
        <w:rPr>
          <w:rFonts w:eastAsiaTheme="majorEastAsia" w:cstheme="minorHAnsi"/>
          <w:bCs/>
          <w:szCs w:val="24"/>
        </w:rPr>
      </w:r>
      <w:r w:rsidR="00EE243F" w:rsidRPr="00757988">
        <w:rPr>
          <w:rFonts w:eastAsiaTheme="majorEastAsia" w:cstheme="minorHAnsi"/>
          <w:bCs/>
          <w:szCs w:val="24"/>
        </w:rPr>
        <w:fldChar w:fldCharType="end"/>
      </w:r>
      <w:r w:rsidR="00015003" w:rsidRPr="00757988">
        <w:rPr>
          <w:rFonts w:eastAsiaTheme="majorEastAsia" w:cstheme="minorHAnsi"/>
          <w:bCs/>
          <w:szCs w:val="24"/>
        </w:rPr>
      </w:r>
      <w:r w:rsidR="00015003" w:rsidRPr="00757988">
        <w:rPr>
          <w:rFonts w:eastAsiaTheme="majorEastAsia" w:cstheme="minorHAnsi"/>
          <w:bCs/>
          <w:szCs w:val="24"/>
        </w:rPr>
        <w:fldChar w:fldCharType="separate"/>
      </w:r>
      <w:r w:rsidR="00EE243F" w:rsidRPr="00757988">
        <w:rPr>
          <w:rFonts w:eastAsiaTheme="majorEastAsia" w:cstheme="minorHAnsi"/>
          <w:bCs/>
          <w:szCs w:val="24"/>
        </w:rPr>
        <w:t>[68,69]</w:t>
      </w:r>
      <w:r w:rsidR="00015003" w:rsidRPr="00757988">
        <w:rPr>
          <w:rFonts w:eastAsiaTheme="majorEastAsia" w:cstheme="minorHAnsi"/>
          <w:bCs/>
          <w:szCs w:val="24"/>
        </w:rPr>
        <w:fldChar w:fldCharType="end"/>
      </w:r>
      <w:r w:rsidR="00C95471" w:rsidRPr="00757988">
        <w:rPr>
          <w:rFonts w:cstheme="minorHAnsi"/>
          <w:szCs w:val="24"/>
        </w:rPr>
        <w:t xml:space="preserve">. </w:t>
      </w:r>
      <w:r w:rsidRPr="00757988">
        <w:rPr>
          <w:rFonts w:eastAsiaTheme="majorEastAsia" w:cstheme="minorHAnsi"/>
          <w:bCs/>
          <w:szCs w:val="24"/>
        </w:rPr>
        <w:t xml:space="preserve">Changes in immunoglobulin (Ig)-A protease expression is another important and dynamic trait in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pathogenesis.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encodes four types of IgA proteases (A1, A2, B1, B2), with expression varying among strains</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r>
      <w:r w:rsidR="00EE243F" w:rsidRPr="00757988">
        <w:rPr>
          <w:rFonts w:eastAsiaTheme="majorEastAsia" w:cstheme="minorHAnsi"/>
          <w:bCs/>
          <w:szCs w:val="24"/>
        </w:rPr>
        <w:instrText xml:space="preserve"> ADDIN EN.CITE &lt;EndNote&gt;&lt;Cite&gt;&lt;Author&gt;Gallo&lt;/Author&gt;&lt;Year&gt;2018&lt;/Year&gt;&lt;RecNum&gt;1261&lt;/RecNum&gt;&lt;DisplayText&gt;[70]&lt;/DisplayText&gt;&lt;record&gt;&lt;rec-number&gt;1261&lt;/rec-number&gt;&lt;foreign-keys&gt;&lt;key app="EN" db-id="a9ppw5s55pttpse00eqptdx5paawz5fzap5t" timestamp="1754992143"&gt;1261&lt;/key&gt;&lt;/foreign-keys&gt;&lt;ref-type name="Journal Article"&gt;17&lt;/ref-type&gt;&lt;contributors&gt;&lt;authors&gt;&lt;author&gt;Gallo, Mary C.&lt;/author&gt;&lt;author&gt;Kirkham, Charmaine&lt;/author&gt;&lt;author&gt;Eng, Samantha&lt;/author&gt;&lt;author&gt;Bebawee, Remon S.&lt;/author&gt;&lt;author&gt;Kong, Yong&lt;/author&gt;&lt;author&gt;Pettigrew, Melinda M.&lt;/author&gt;&lt;author&gt;Tettelin, Hervé&lt;/author&gt;&lt;author&gt;Murphy, Timothy F.&lt;/author&gt;&lt;/authors&gt;&lt;/contributors&gt;&lt;titles&gt;&lt;title&gt;&lt;style face="normal" font="default" size="100%"&gt;Changes in IgA Protease Expression Are Conferred by Changes in Genomes during Persistent Infection by Nontypeable &lt;/style&gt;&lt;style face="italic" font="default" size="100%"&gt;Haemophilus influenzae&lt;/style&gt;&lt;style face="normal" font="default" size="100%"&gt; in Chronic Obstructive Pulmonary Disease&lt;/style&gt;&lt;/title&gt;&lt;secondary-title&gt;Infection and Immunity&lt;/secondary-title&gt;&lt;/titles&gt;&lt;periodical&gt;&lt;full-title&gt;Infection and Immunity&lt;/full-title&gt;&lt;/periodical&gt;&lt;volume&gt;86&lt;/volume&gt;&lt;number&gt;8&lt;/number&gt;&lt;dates&gt;&lt;year&gt;2018&lt;/year&gt;&lt;pub-dates&gt;&lt;date&gt;2018/08&lt;/date&gt;&lt;/pub-dates&gt;&lt;/dates&gt;&lt;publisher&gt;American Society for Microbiology&lt;/publisher&gt;&lt;isbn&gt;0019-9567&amp;#xD;1098-5522&lt;/isbn&gt;&lt;urls&gt;&lt;related-urls&gt;&lt;url&gt;http://dx.doi.org/10.1128/iai.00313-18&lt;/url&gt;&lt;/related-urls&gt;&lt;/urls&gt;&lt;electronic-resource-num&gt;10.1128/iai.00313-18&lt;/electronic-resource-num&gt;&lt;/record&gt;&lt;/Cite&gt;&lt;/EndNote&gt;</w:instrText>
      </w:r>
      <w:r w:rsidR="00015003" w:rsidRPr="00757988">
        <w:rPr>
          <w:rFonts w:eastAsiaTheme="majorEastAsia" w:cstheme="minorHAnsi"/>
          <w:bCs/>
          <w:szCs w:val="24"/>
        </w:rPr>
        <w:fldChar w:fldCharType="separate"/>
      </w:r>
      <w:r w:rsidR="00EE243F" w:rsidRPr="00757988">
        <w:rPr>
          <w:rFonts w:eastAsiaTheme="majorEastAsia" w:cstheme="minorHAnsi"/>
          <w:bCs/>
          <w:szCs w:val="24"/>
        </w:rPr>
        <w:t>[70]</w:t>
      </w:r>
      <w:r w:rsidR="00015003" w:rsidRPr="00757988">
        <w:rPr>
          <w:rFonts w:eastAsiaTheme="majorEastAsia" w:cstheme="minorHAnsi"/>
          <w:bCs/>
          <w:szCs w:val="24"/>
        </w:rPr>
        <w:fldChar w:fldCharType="end"/>
      </w:r>
      <w:r w:rsidRPr="00757988">
        <w:rPr>
          <w:rFonts w:eastAsiaTheme="majorEastAsia" w:cstheme="minorHAnsi"/>
          <w:bCs/>
          <w:szCs w:val="24"/>
        </w:rPr>
        <w:t xml:space="preserve">. In a longitudinal study of 101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strains from COPD patients, 88% expressed IgA proteases upon initial infection, however about 16% changed their expression during persistent infection</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r>
      <w:r w:rsidR="00EE243F" w:rsidRPr="00757988">
        <w:rPr>
          <w:rFonts w:eastAsiaTheme="majorEastAsia" w:cstheme="minorHAnsi"/>
          <w:bCs/>
          <w:szCs w:val="24"/>
        </w:rPr>
        <w:instrText xml:space="preserve"> ADDIN EN.CITE &lt;EndNote&gt;&lt;Cite&gt;&lt;Author&gt;Gallo&lt;/Author&gt;&lt;Year&gt;2018&lt;/Year&gt;&lt;RecNum&gt;1261&lt;/RecNum&gt;&lt;DisplayText&gt;[70]&lt;/DisplayText&gt;&lt;record&gt;&lt;rec-number&gt;1261&lt;/rec-number&gt;&lt;foreign-keys&gt;&lt;key app="EN" db-id="a9ppw5s55pttpse00eqptdx5paawz5fzap5t" timestamp="1754992143"&gt;1261&lt;/key&gt;&lt;/foreign-keys&gt;&lt;ref-type name="Journal Article"&gt;17&lt;/ref-type&gt;&lt;contributors&gt;&lt;authors&gt;&lt;author&gt;Gallo, Mary C.&lt;/author&gt;&lt;author&gt;Kirkham, Charmaine&lt;/author&gt;&lt;author&gt;Eng, Samantha&lt;/author&gt;&lt;author&gt;Bebawee, Remon S.&lt;/author&gt;&lt;author&gt;Kong, Yong&lt;/author&gt;&lt;author&gt;Pettigrew, Melinda M.&lt;/author&gt;&lt;author&gt;Tettelin, Hervé&lt;/author&gt;&lt;author&gt;Murphy, Timothy F.&lt;/author&gt;&lt;/authors&gt;&lt;/contributors&gt;&lt;titles&gt;&lt;title&gt;&lt;style face="normal" font="default" size="100%"&gt;Changes in IgA Protease Expression Are Conferred by Changes in Genomes during Persistent Infection by Nontypeable &lt;/style&gt;&lt;style face="italic" font="default" size="100%"&gt;Haemophilus influenzae&lt;/style&gt;&lt;style face="normal" font="default" size="100%"&gt; in Chronic Obstructive Pulmonary Disease&lt;/style&gt;&lt;/title&gt;&lt;secondary-title&gt;Infection and Immunity&lt;/secondary-title&gt;&lt;/titles&gt;&lt;periodical&gt;&lt;full-title&gt;Infection and Immunity&lt;/full-title&gt;&lt;/periodical&gt;&lt;volume&gt;86&lt;/volume&gt;&lt;number&gt;8&lt;/number&gt;&lt;dates&gt;&lt;year&gt;2018&lt;/year&gt;&lt;pub-dates&gt;&lt;date&gt;2018/08&lt;/date&gt;&lt;/pub-dates&gt;&lt;/dates&gt;&lt;publisher&gt;American Society for Microbiology&lt;/publisher&gt;&lt;isbn&gt;0019-9567&amp;#xD;1098-5522&lt;/isbn&gt;&lt;urls&gt;&lt;related-urls&gt;&lt;url&gt;http://dx.doi.org/10.1128/iai.00313-18&lt;/url&gt;&lt;/related-urls&gt;&lt;/urls&gt;&lt;electronic-resource-num&gt;10.1128/iai.00313-18&lt;/electronic-resource-num&gt;&lt;/record&gt;&lt;/Cite&gt;&lt;/EndNote&gt;</w:instrText>
      </w:r>
      <w:r w:rsidR="00015003" w:rsidRPr="00757988">
        <w:rPr>
          <w:rFonts w:eastAsiaTheme="majorEastAsia" w:cstheme="minorHAnsi"/>
          <w:bCs/>
          <w:szCs w:val="24"/>
        </w:rPr>
        <w:fldChar w:fldCharType="separate"/>
      </w:r>
      <w:r w:rsidR="00EE243F" w:rsidRPr="00757988">
        <w:rPr>
          <w:rFonts w:eastAsiaTheme="majorEastAsia" w:cstheme="minorHAnsi"/>
          <w:bCs/>
          <w:szCs w:val="24"/>
        </w:rPr>
        <w:t>[70]</w:t>
      </w:r>
      <w:r w:rsidR="00015003" w:rsidRPr="00757988">
        <w:rPr>
          <w:rFonts w:eastAsiaTheme="majorEastAsia" w:cstheme="minorHAnsi"/>
          <w:bCs/>
          <w:szCs w:val="24"/>
        </w:rPr>
        <w:fldChar w:fldCharType="end"/>
      </w:r>
      <w:r w:rsidRPr="00757988">
        <w:rPr>
          <w:rFonts w:eastAsiaTheme="majorEastAsia" w:cstheme="minorHAnsi"/>
          <w:bCs/>
          <w:szCs w:val="24"/>
        </w:rPr>
        <w:t xml:space="preserve">. These changes were linked to genetic mechanisms like insertions, deletions and slipped-strand mispairing in </w:t>
      </w:r>
      <w:proofErr w:type="spellStart"/>
      <w:r w:rsidRPr="00757988">
        <w:rPr>
          <w:rFonts w:eastAsiaTheme="majorEastAsia" w:cstheme="minorHAnsi"/>
          <w:bCs/>
          <w:i/>
          <w:iCs/>
          <w:szCs w:val="24"/>
        </w:rPr>
        <w:t>iga</w:t>
      </w:r>
      <w:proofErr w:type="spellEnd"/>
      <w:r w:rsidRPr="00757988">
        <w:rPr>
          <w:rFonts w:eastAsiaTheme="majorEastAsia" w:cstheme="minorHAnsi"/>
          <w:bCs/>
          <w:szCs w:val="24"/>
        </w:rPr>
        <w:t xml:space="preserve"> genes, indicating that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dynamically modulates IgA protease expression during long-term infection in the airway.</w:t>
      </w:r>
    </w:p>
    <w:p w14:paraId="39D2491D" w14:textId="50DBAFAD" w:rsidR="001A7A08" w:rsidRPr="00757988" w:rsidRDefault="001A7A08" w:rsidP="001A7A08">
      <w:pPr>
        <w:spacing w:line="360" w:lineRule="auto"/>
        <w:jc w:val="both"/>
        <w:rPr>
          <w:rFonts w:eastAsiaTheme="majorEastAsia" w:cstheme="minorHAnsi"/>
          <w:bCs/>
          <w:szCs w:val="24"/>
        </w:rPr>
      </w:pPr>
      <w:r w:rsidRPr="00757988">
        <w:rPr>
          <w:rFonts w:eastAsiaTheme="majorEastAsia" w:cstheme="minorHAnsi"/>
          <w:bCs/>
          <w:szCs w:val="24"/>
        </w:rPr>
        <w:t xml:space="preserve">Metabolic adaptations are also crucial for the long-term persistence of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Iron is an essential nutrient for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survival and proliferation, yet it is tightly restricted in the human respiratory tract as part of the host’s immune </w:t>
      </w:r>
      <w:r w:rsidR="00757988" w:rsidRPr="00757988">
        <w:rPr>
          <w:rFonts w:eastAsiaTheme="majorEastAsia" w:cstheme="minorHAnsi"/>
          <w:bCs/>
          <w:szCs w:val="24"/>
        </w:rPr>
        <w:t>defense</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fldData xml:space="preserve">PEVuZE5vdGU+PENpdGU+PEF1dGhvcj5IYXJyaXNvbjwvQXV0aG9yPjxZZWFyPjIwMTM8L1llYXI+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</w:fldData>
        </w:fldChar>
      </w:r>
      <w:r w:rsidR="00EE243F" w:rsidRPr="00757988">
        <w:rPr>
          <w:rFonts w:eastAsiaTheme="majorEastAsia" w:cstheme="minorHAnsi"/>
          <w:bCs/>
          <w:szCs w:val="24"/>
        </w:rPr>
        <w:instrText xml:space="preserve"> ADDIN EN.CITE </w:instrText>
      </w:r>
      <w:r w:rsidR="00EE243F" w:rsidRPr="00757988">
        <w:rPr>
          <w:rFonts w:eastAsiaTheme="majorEastAsia" w:cstheme="minorHAnsi"/>
          <w:bCs/>
          <w:szCs w:val="24"/>
        </w:rPr>
        <w:fldChar w:fldCharType="begin">
          <w:fldData xml:space="preserve">PEVuZE5vdGU+PENpdGU+PEF1dGhvcj5IYXJyaXNvbjwvQXV0aG9yPjxZZWFyPjIwMTM8L1llYXI+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</w:fldData>
        </w:fldChar>
      </w:r>
      <w:r w:rsidR="00EE243F" w:rsidRPr="00757988">
        <w:rPr>
          <w:rFonts w:eastAsiaTheme="majorEastAsia" w:cstheme="minorHAnsi"/>
          <w:bCs/>
          <w:szCs w:val="24"/>
        </w:rPr>
        <w:instrText xml:space="preserve"> ADDIN EN.CITE.DATA </w:instrText>
      </w:r>
      <w:r w:rsidR="00EE243F" w:rsidRPr="00757988">
        <w:rPr>
          <w:rFonts w:eastAsiaTheme="majorEastAsia" w:cstheme="minorHAnsi"/>
          <w:bCs/>
          <w:szCs w:val="24"/>
        </w:rPr>
      </w:r>
      <w:r w:rsidR="00EE243F" w:rsidRPr="00757988">
        <w:rPr>
          <w:rFonts w:eastAsiaTheme="majorEastAsia" w:cstheme="minorHAnsi"/>
          <w:bCs/>
          <w:szCs w:val="24"/>
        </w:rPr>
        <w:fldChar w:fldCharType="end"/>
      </w:r>
      <w:r w:rsidR="00015003" w:rsidRPr="00757988">
        <w:rPr>
          <w:rFonts w:eastAsiaTheme="majorEastAsia" w:cstheme="minorHAnsi"/>
          <w:bCs/>
          <w:szCs w:val="24"/>
        </w:rPr>
      </w:r>
      <w:r w:rsidR="00015003" w:rsidRPr="00757988">
        <w:rPr>
          <w:rFonts w:eastAsiaTheme="majorEastAsia" w:cstheme="minorHAnsi"/>
          <w:bCs/>
          <w:szCs w:val="24"/>
        </w:rPr>
        <w:fldChar w:fldCharType="separate"/>
      </w:r>
      <w:r w:rsidR="00EE243F" w:rsidRPr="00757988">
        <w:rPr>
          <w:rFonts w:eastAsiaTheme="majorEastAsia" w:cstheme="minorHAnsi"/>
          <w:bCs/>
          <w:szCs w:val="24"/>
        </w:rPr>
        <w:t>[71,72]</w:t>
      </w:r>
      <w:r w:rsidR="00015003" w:rsidRPr="00757988">
        <w:rPr>
          <w:rFonts w:eastAsiaTheme="majorEastAsia" w:cstheme="minorHAnsi"/>
          <w:bCs/>
          <w:szCs w:val="24"/>
        </w:rPr>
        <w:fldChar w:fldCharType="end"/>
      </w:r>
      <w:r w:rsidRPr="00757988">
        <w:rPr>
          <w:rFonts w:eastAsiaTheme="majorEastAsia" w:cstheme="minorHAnsi"/>
          <w:bCs/>
          <w:szCs w:val="24"/>
        </w:rPr>
        <w:t xml:space="preserve">. To overcome this,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has evolved </w:t>
      </w:r>
      <w:r w:rsidR="00757988" w:rsidRPr="00757988">
        <w:rPr>
          <w:rFonts w:eastAsiaTheme="majorEastAsia" w:cstheme="minorHAnsi"/>
          <w:bCs/>
          <w:szCs w:val="24"/>
        </w:rPr>
        <w:t>specialized</w:t>
      </w:r>
      <w:r w:rsidRPr="00757988">
        <w:rPr>
          <w:rFonts w:eastAsiaTheme="majorEastAsia" w:cstheme="minorHAnsi"/>
          <w:bCs/>
          <w:szCs w:val="24"/>
        </w:rPr>
        <w:t xml:space="preserve"> mechanisms which enable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to scavenge essential cofactors from host </w:t>
      </w:r>
      <w:r w:rsidR="00757988" w:rsidRPr="00757988">
        <w:rPr>
          <w:rFonts w:eastAsiaTheme="majorEastAsia" w:cstheme="minorHAnsi"/>
          <w:bCs/>
          <w:szCs w:val="24"/>
        </w:rPr>
        <w:t>hemoproteins</w:t>
      </w:r>
      <w:r w:rsidRPr="00757988">
        <w:rPr>
          <w:rFonts w:eastAsiaTheme="majorEastAsia" w:cstheme="minorHAnsi"/>
          <w:bCs/>
          <w:szCs w:val="24"/>
        </w:rPr>
        <w:t>, supporting survival in the hostile airway environment</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fldData xml:space="preserve">PEVuZE5vdGU+PENpdGU+PEF1dGhvcj5NYXNvbjwvQXV0aG9yPjxZZWFyPjIwMTE8L1llYXI+PFJl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</w:fldData>
        </w:fldChar>
      </w:r>
      <w:r w:rsidR="00EE243F" w:rsidRPr="00757988">
        <w:rPr>
          <w:rFonts w:eastAsiaTheme="majorEastAsia" w:cstheme="minorHAnsi"/>
          <w:bCs/>
          <w:szCs w:val="24"/>
        </w:rPr>
        <w:instrText xml:space="preserve"> ADDIN EN.CITE </w:instrText>
      </w:r>
      <w:r w:rsidR="00EE243F" w:rsidRPr="00757988">
        <w:rPr>
          <w:rFonts w:eastAsiaTheme="majorEastAsia" w:cstheme="minorHAnsi"/>
          <w:bCs/>
          <w:szCs w:val="24"/>
        </w:rPr>
        <w:fldChar w:fldCharType="begin">
          <w:fldData xml:space="preserve">PEVuZE5vdGU+PENpdGU+PEF1dGhvcj5NYXNvbjwvQXV0aG9yPjxZZWFyPjIwMTE8L1llYXI+PFJl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</w:fldData>
        </w:fldChar>
      </w:r>
      <w:r w:rsidR="00EE243F" w:rsidRPr="00757988">
        <w:rPr>
          <w:rFonts w:eastAsiaTheme="majorEastAsia" w:cstheme="minorHAnsi"/>
          <w:bCs/>
          <w:szCs w:val="24"/>
        </w:rPr>
        <w:instrText xml:space="preserve"> ADDIN EN.CITE.DATA </w:instrText>
      </w:r>
      <w:r w:rsidR="00EE243F" w:rsidRPr="00757988">
        <w:rPr>
          <w:rFonts w:eastAsiaTheme="majorEastAsia" w:cstheme="minorHAnsi"/>
          <w:bCs/>
          <w:szCs w:val="24"/>
        </w:rPr>
      </w:r>
      <w:r w:rsidR="00EE243F" w:rsidRPr="00757988">
        <w:rPr>
          <w:rFonts w:eastAsiaTheme="majorEastAsia" w:cstheme="minorHAnsi"/>
          <w:bCs/>
          <w:szCs w:val="24"/>
        </w:rPr>
        <w:fldChar w:fldCharType="end"/>
      </w:r>
      <w:r w:rsidR="00015003" w:rsidRPr="00757988">
        <w:rPr>
          <w:rFonts w:eastAsiaTheme="majorEastAsia" w:cstheme="minorHAnsi"/>
          <w:bCs/>
          <w:szCs w:val="24"/>
        </w:rPr>
      </w:r>
      <w:r w:rsidR="00015003" w:rsidRPr="00757988">
        <w:rPr>
          <w:rFonts w:eastAsiaTheme="majorEastAsia" w:cstheme="minorHAnsi"/>
          <w:bCs/>
          <w:szCs w:val="24"/>
        </w:rPr>
        <w:fldChar w:fldCharType="separate"/>
      </w:r>
      <w:r w:rsidR="00EE243F" w:rsidRPr="00757988">
        <w:rPr>
          <w:rFonts w:eastAsiaTheme="majorEastAsia" w:cstheme="minorHAnsi"/>
          <w:bCs/>
          <w:szCs w:val="24"/>
        </w:rPr>
        <w:t>[73,74]</w:t>
      </w:r>
      <w:r w:rsidR="00015003" w:rsidRPr="00757988">
        <w:rPr>
          <w:rFonts w:eastAsiaTheme="majorEastAsia" w:cstheme="minorHAnsi"/>
          <w:bCs/>
          <w:szCs w:val="24"/>
        </w:rPr>
        <w:fldChar w:fldCharType="end"/>
      </w:r>
      <w:r w:rsidRPr="00757988">
        <w:rPr>
          <w:rFonts w:eastAsiaTheme="majorEastAsia" w:cstheme="minorHAnsi"/>
          <w:bCs/>
          <w:szCs w:val="24"/>
        </w:rPr>
        <w:t xml:space="preserve">. In addition to iron acquisition,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has evolved the ability to use host-derived carbon sources, such as N-acetylneuraminic acid, the predominant sialic acid found in human respiratory mucus, as a </w:t>
      </w:r>
      <w:r w:rsidRPr="00757988">
        <w:rPr>
          <w:rFonts w:eastAsiaTheme="majorEastAsia" w:cstheme="minorHAnsi"/>
          <w:bCs/>
          <w:szCs w:val="24"/>
        </w:rPr>
        <w:lastRenderedPageBreak/>
        <w:t>nutrient source</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r>
      <w:r w:rsidR="00EE243F" w:rsidRPr="00757988">
        <w:rPr>
          <w:rFonts w:eastAsiaTheme="majorEastAsia" w:cstheme="minorHAnsi"/>
          <w:bCs/>
          <w:szCs w:val="24"/>
        </w:rPr>
        <w:instrText xml:space="preserve"> ADDIN EN.CITE &lt;EndNote&gt;&lt;Cite&gt;&lt;Author&gt;Ng&lt;/Author&gt;&lt;Year&gt;2019&lt;/Year&gt;&lt;RecNum&gt;1266&lt;/RecNum&gt;&lt;DisplayText&gt;[75]&lt;/DisplayText&gt;&lt;record&gt;&lt;rec-number&gt;1266&lt;/rec-number&gt;&lt;foreign-keys&gt;&lt;key app="EN" db-id="a9ppw5s55pttpse00eqptdx5paawz5fzap5t" timestamp="1754992143"&gt;1266&lt;/key&gt;&lt;/foreign-keys&gt;&lt;ref-type name="Journal Article"&gt;17&lt;/ref-type&gt;&lt;contributors&gt;&lt;authors&gt;&lt;author&gt;Ng, Preston S. K.&lt;/author&gt;&lt;author&gt;Day, Christopher J.&lt;/author&gt;&lt;author&gt;Atack, John M.&lt;/author&gt;&lt;author&gt;Hartley-Tassell, Lauren E.&lt;/author&gt;&lt;author&gt;Winter, Linda E.&lt;/author&gt;&lt;author&gt;Marshanski, Tal&lt;/author&gt;&lt;author&gt;Padler-Karavani, Vered&lt;/author&gt;&lt;author&gt;Varki, Ajit&lt;/author&gt;&lt;author&gt;Barenkamp, Stephen J.&lt;/author&gt;&lt;author&gt;Apicella, Michael A.&lt;/author&gt;&lt;author&gt;Jennings, Michael P.&lt;/author&gt;&lt;/authors&gt;&lt;/contributors&gt;&lt;titles&gt;&lt;title&gt;&lt;style face="normal" font="default" size="100%"&gt;Nontypeable &lt;/style&gt;&lt;style face="italic" font="default" size="100%"&gt;Haemophilus influenzae&lt;/style&gt;&lt;style face="normal" font="default" size="100%"&gt; Has Evolved Preferential Use of N-Acetylneuraminic Acid as a Host Adaptation&lt;/style&gt;&lt;/title&gt;&lt;secondary-title&gt;mBio&lt;/secondary-title&gt;&lt;/titles&gt;&lt;periodical&gt;&lt;full-title&gt;mBio&lt;/full-title&gt;&lt;/periodical&gt;&lt;volume&gt;10&lt;/volume&gt;&lt;number&gt;3&lt;/number&gt;&lt;dates&gt;&lt;year&gt;2019&lt;/year&gt;&lt;pub-dates&gt;&lt;date&gt;2019/06/25&lt;/date&gt;&lt;/pub-dates&gt;&lt;/dates&gt;&lt;publisher&gt;American Society for Microbiology&lt;/publisher&gt;&lt;isbn&gt;2161-2129&amp;#xD;2150-7511&lt;/isbn&gt;&lt;urls&gt;&lt;related-urls&gt;&lt;url&gt;http://dx.doi.org/10.1128/mbio.00422-19&lt;/url&gt;&lt;/related-urls&gt;&lt;/urls&gt;&lt;electronic-resource-num&gt;10.1128/mbio.00422-19&lt;/electronic-resource-num&gt;&lt;/record&gt;&lt;/Cite&gt;&lt;/EndNote&gt;</w:instrText>
      </w:r>
      <w:r w:rsidR="00015003" w:rsidRPr="00757988">
        <w:rPr>
          <w:rFonts w:eastAsiaTheme="majorEastAsia" w:cstheme="minorHAnsi"/>
          <w:bCs/>
          <w:szCs w:val="24"/>
        </w:rPr>
        <w:fldChar w:fldCharType="separate"/>
      </w:r>
      <w:r w:rsidR="00EE243F" w:rsidRPr="00757988">
        <w:rPr>
          <w:rFonts w:eastAsiaTheme="majorEastAsia" w:cstheme="minorHAnsi"/>
          <w:bCs/>
          <w:szCs w:val="24"/>
        </w:rPr>
        <w:t>[75]</w:t>
      </w:r>
      <w:r w:rsidR="00015003" w:rsidRPr="00757988">
        <w:rPr>
          <w:rFonts w:eastAsiaTheme="majorEastAsia" w:cstheme="minorHAnsi"/>
          <w:bCs/>
          <w:szCs w:val="24"/>
        </w:rPr>
        <w:fldChar w:fldCharType="end"/>
      </w:r>
      <w:r w:rsidRPr="00757988">
        <w:rPr>
          <w:rFonts w:eastAsiaTheme="majorEastAsia" w:cstheme="minorHAnsi"/>
          <w:bCs/>
          <w:szCs w:val="24"/>
        </w:rPr>
        <w:t xml:space="preserve">. This ability to </w:t>
      </w:r>
      <w:r w:rsidR="00757988" w:rsidRPr="00757988">
        <w:rPr>
          <w:rFonts w:eastAsiaTheme="majorEastAsia" w:cstheme="minorHAnsi"/>
          <w:bCs/>
          <w:szCs w:val="24"/>
        </w:rPr>
        <w:t>metabolize</w:t>
      </w:r>
      <w:r w:rsidRPr="00757988">
        <w:rPr>
          <w:rFonts w:eastAsiaTheme="majorEastAsia" w:cstheme="minorHAnsi"/>
          <w:bCs/>
          <w:szCs w:val="24"/>
        </w:rPr>
        <w:t xml:space="preserve"> components of airway mucus provides a competitive advantage in the nutrient-limited environment of the inflamed airway. Beyond nutrient acquisition, these systems contribute to resistance against host antimicrobial peptides and support glutathione import, enhancing </w:t>
      </w:r>
      <w:proofErr w:type="spellStart"/>
      <w:r w:rsidRPr="00757988">
        <w:rPr>
          <w:rFonts w:eastAsiaTheme="majorEastAsia" w:cstheme="minorHAnsi"/>
          <w:bCs/>
          <w:szCs w:val="24"/>
        </w:rPr>
        <w:t>NTHi's</w:t>
      </w:r>
      <w:proofErr w:type="spellEnd"/>
      <w:r w:rsidRPr="00757988">
        <w:rPr>
          <w:rFonts w:eastAsiaTheme="majorEastAsia" w:cstheme="minorHAnsi"/>
          <w:bCs/>
          <w:szCs w:val="24"/>
        </w:rPr>
        <w:t xml:space="preserve"> ability to withstand oxidative stress and immune responses</w:t>
      </w:r>
      <w:r w:rsidR="003A5492" w:rsidRPr="00757988">
        <w:rPr>
          <w:rFonts w:eastAsiaTheme="majorEastAsia" w:cstheme="minorHAnsi"/>
          <w:bCs/>
          <w:szCs w:val="24"/>
        </w:rPr>
        <w:t xml:space="preserve"> </w:t>
      </w:r>
      <w:r w:rsidR="00015003" w:rsidRPr="00757988">
        <w:rPr>
          <w:rFonts w:cstheme="minorHAnsi"/>
          <w:szCs w:val="24"/>
        </w:rPr>
        <w:fldChar w:fldCharType="begin">
          <w:fldData xml:space="preserve">PEVuZE5vdGU+PENpdGU+PEF1dGhvcj5TaGVsdG9uPC9BdXRob3I+PFllYXI+MjAxMTwvWWVhcj48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TaGVsdG9uPC9BdXRob3I+PFllYXI+MjAxMTwvWWVhcj48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74,76]</w:t>
      </w:r>
      <w:r w:rsidR="00015003" w:rsidRPr="00757988">
        <w:rPr>
          <w:rFonts w:cstheme="minorHAnsi"/>
          <w:szCs w:val="24"/>
        </w:rPr>
        <w:fldChar w:fldCharType="end"/>
      </w:r>
      <w:r w:rsidRPr="00757988">
        <w:rPr>
          <w:rFonts w:eastAsiaTheme="majorEastAsia" w:cstheme="minorHAnsi"/>
          <w:bCs/>
          <w:szCs w:val="24"/>
        </w:rPr>
        <w:t xml:space="preserve">. Moreover,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exhibits significant metabolic flexibility; in co-culture with bronchial epithelial cells, it can </w:t>
      </w:r>
      <w:r w:rsidR="00757988" w:rsidRPr="00757988">
        <w:rPr>
          <w:rFonts w:eastAsiaTheme="majorEastAsia" w:cstheme="minorHAnsi"/>
          <w:bCs/>
          <w:szCs w:val="24"/>
        </w:rPr>
        <w:t>utilize</w:t>
      </w:r>
      <w:r w:rsidRPr="00757988">
        <w:rPr>
          <w:rFonts w:eastAsiaTheme="majorEastAsia" w:cstheme="minorHAnsi"/>
          <w:bCs/>
          <w:szCs w:val="24"/>
        </w:rPr>
        <w:t xml:space="preserve"> host-derived nutrients such as lactate, promoting its survival under nutrient-limited and oxidative conditions characteristic of the inflamed airway</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r>
      <w:r w:rsidR="00EE243F" w:rsidRPr="00757988">
        <w:rPr>
          <w:rFonts w:eastAsiaTheme="majorEastAsia" w:cstheme="minorHAnsi"/>
          <w:bCs/>
          <w:szCs w:val="24"/>
        </w:rPr>
        <w:instrText xml:space="preserve"> ADDIN EN.CITE &lt;EndNote&gt;&lt;Cite&gt;&lt;Author&gt;Hosmer&lt;/Author&gt;&lt;Year&gt;2022&lt;/Year&gt;&lt;RecNum&gt;1268&lt;/RecNum&gt;&lt;DisplayText&gt;[77]&lt;/DisplayText&gt;&lt;record&gt;&lt;rec-number&gt;1268&lt;/rec-number&gt;&lt;foreign-keys&gt;&lt;key app="EN" db-id="a9ppw5s55pttpse00eqptdx5paawz5fzap5t" timestamp="1754992143"&gt;1268&lt;/key&gt;&lt;/foreign-keys&gt;&lt;ref-type name="Journal Article"&gt;17&lt;/ref-type&gt;&lt;contributors&gt;&lt;authors&gt;&lt;author&gt;Hosmer, Jennifer&lt;/author&gt;&lt;author&gt;Nasreen, Marufa&lt;/author&gt;&lt;author&gt;Dhouib, Rabeb&lt;/author&gt;&lt;author&gt;Essilfie, Ama-Tawiah&lt;/author&gt;&lt;author&gt;Schirra, Horst Joachim&lt;/author&gt;&lt;author&gt;Henningham, Anna&lt;/author&gt;&lt;author&gt;Fantino, Emmanuelle&lt;/author&gt;&lt;author&gt;Sly, Peter&lt;/author&gt;&lt;author&gt;McEwan, Alastair G.&lt;/author&gt;&lt;author&gt;Kappler, Ulrike&lt;/author&gt;&lt;/authors&gt;&lt;/contributors&gt;&lt;titles&gt;&lt;title&gt;Access to highly specialized growth substrates and production of epithelial immunomodulatory metabolites determine survival of Haemophilus influenzae in human airway epithelial cells&lt;/title&gt;&lt;secondary-title&gt;PLOS Pathogens&lt;/secondary-title&gt;&lt;/titles&gt;&lt;periodical&gt;&lt;full-title&gt;PLOS Pathogens&lt;/full-title&gt;&lt;/periodical&gt;&lt;pages&gt;e1010209&lt;/pages&gt;&lt;volume&gt;18&lt;/volume&gt;&lt;number&gt;1&lt;/number&gt;&lt;dates&gt;&lt;year&gt;2022&lt;/year&gt;&lt;pub-dates&gt;&lt;date&gt;2022/01/27&lt;/date&gt;&lt;/pub-dates&gt;&lt;/dates&gt;&lt;publisher&gt;Public Library of Science (PLoS)&lt;/publisher&gt;&lt;isbn&gt;1553-7374&lt;/isbn&gt;&lt;urls&gt;&lt;related-urls&gt;&lt;url&gt;http://dx.doi.org/10.1371/journal.ppat.1010209&lt;/url&gt;&lt;/related-urls&gt;&lt;/urls&gt;&lt;electronic-resource-num&gt;10.1371/journal.ppat.1010209&lt;/electronic-resource-num&gt;&lt;/record&gt;&lt;/Cite&gt;&lt;/EndNote&gt;</w:instrText>
      </w:r>
      <w:r w:rsidR="00015003" w:rsidRPr="00757988">
        <w:rPr>
          <w:rFonts w:eastAsiaTheme="majorEastAsia" w:cstheme="minorHAnsi"/>
          <w:bCs/>
          <w:szCs w:val="24"/>
        </w:rPr>
        <w:fldChar w:fldCharType="separate"/>
      </w:r>
      <w:r w:rsidR="00EE243F" w:rsidRPr="00757988">
        <w:rPr>
          <w:rFonts w:eastAsiaTheme="majorEastAsia" w:cstheme="minorHAnsi"/>
          <w:bCs/>
          <w:szCs w:val="24"/>
        </w:rPr>
        <w:t>[77]</w:t>
      </w:r>
      <w:r w:rsidR="00015003" w:rsidRPr="00757988">
        <w:rPr>
          <w:rFonts w:eastAsiaTheme="majorEastAsia" w:cstheme="minorHAnsi"/>
          <w:bCs/>
          <w:szCs w:val="24"/>
        </w:rPr>
        <w:fldChar w:fldCharType="end"/>
      </w:r>
      <w:r w:rsidR="00C95471" w:rsidRPr="00757988">
        <w:rPr>
          <w:rFonts w:eastAsiaTheme="majorEastAsia" w:cstheme="minorHAnsi"/>
          <w:bCs/>
          <w:szCs w:val="24"/>
        </w:rPr>
        <w:t xml:space="preserve">. </w:t>
      </w:r>
    </w:p>
    <w:p w14:paraId="534BA098" w14:textId="77777777" w:rsidR="001A7A08" w:rsidRPr="00757988" w:rsidRDefault="001A7A08" w:rsidP="001A7A08">
      <w:pPr>
        <w:spacing w:line="360" w:lineRule="auto"/>
        <w:jc w:val="both"/>
        <w:rPr>
          <w:rFonts w:eastAsiaTheme="majorEastAsia" w:cstheme="minorHAnsi"/>
          <w:bCs/>
          <w:szCs w:val="24"/>
        </w:rPr>
      </w:pPr>
    </w:p>
    <w:p w14:paraId="175CD6DD" w14:textId="2C761C35" w:rsidR="001A7A08" w:rsidRPr="00757988" w:rsidRDefault="00B848BD" w:rsidP="001A7A08">
      <w:pPr>
        <w:pStyle w:val="Heading2"/>
      </w:pPr>
      <w:r w:rsidRPr="00757988">
        <w:t>4</w:t>
      </w:r>
      <w:r w:rsidR="001A7A08" w:rsidRPr="00757988">
        <w:t>.1 Biofilm Formation and Antibiotic Tolerance</w:t>
      </w:r>
    </w:p>
    <w:p w14:paraId="5FABA87C" w14:textId="7892781F" w:rsidR="001A7A08" w:rsidRPr="00757988" w:rsidRDefault="001A7A08" w:rsidP="001A7A08">
      <w:pPr>
        <w:spacing w:line="360" w:lineRule="auto"/>
        <w:jc w:val="both"/>
        <w:rPr>
          <w:rFonts w:eastAsiaTheme="majorEastAsia" w:cstheme="minorHAnsi"/>
          <w:bCs/>
          <w:szCs w:val="24"/>
        </w:rPr>
      </w:pPr>
      <w:r w:rsidRPr="00757988">
        <w:rPr>
          <w:rFonts w:eastAsiaTheme="majorEastAsia" w:cstheme="minorHAnsi"/>
          <w:bCs/>
          <w:szCs w:val="24"/>
        </w:rPr>
        <w:t>Like many airway-</w:t>
      </w:r>
      <w:r w:rsidR="00757988" w:rsidRPr="00757988">
        <w:rPr>
          <w:rFonts w:eastAsiaTheme="majorEastAsia" w:cstheme="minorHAnsi"/>
          <w:bCs/>
          <w:szCs w:val="24"/>
        </w:rPr>
        <w:t>colonizing</w:t>
      </w:r>
      <w:r w:rsidRPr="00757988">
        <w:rPr>
          <w:rFonts w:eastAsiaTheme="majorEastAsia" w:cstheme="minorHAnsi"/>
          <w:bCs/>
          <w:szCs w:val="24"/>
        </w:rPr>
        <w:t xml:space="preserve"> bacteria,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forms biofilms – structured, three-dimensional communities of bacteria encased in a self-produced extracellular polymeric substance (EPS) matrix</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r>
      <w:r w:rsidR="00EE243F" w:rsidRPr="00757988">
        <w:rPr>
          <w:rFonts w:eastAsiaTheme="majorEastAsia" w:cstheme="minorHAnsi"/>
          <w:bCs/>
          <w:szCs w:val="24"/>
        </w:rPr>
        <w:instrText xml:space="preserve"> ADDIN EN.CITE &lt;EndNote&gt;&lt;Cite&gt;&lt;Author&gt;Starner&lt;/Author&gt;&lt;Year&gt;2006&lt;/Year&gt;&lt;RecNum&gt;1269&lt;/RecNum&gt;&lt;DisplayText&gt;[78]&lt;/DisplayText&gt;&lt;record&gt;&lt;rec-number&gt;1269&lt;/rec-number&gt;&lt;foreign-keys&gt;&lt;key app="EN" db-id="a9ppw5s55pttpse00eqptdx5paawz5fzap5t" timestamp="1754992143"&gt;1269&lt;/key&gt;&lt;/foreign-keys&gt;&lt;ref-type name="Journal Article"&gt;17&lt;/ref-type&gt;&lt;contributors&gt;&lt;authors&gt;&lt;author&gt;Starner, Timothy D.&lt;/author&gt;&lt;author&gt;Zhang, Niu&lt;/author&gt;&lt;author&gt;Kim, GunHee&lt;/author&gt;&lt;author&gt;Apicella, Michael A.&lt;/author&gt;&lt;author&gt;McCray, Paul B.&lt;/author&gt;&lt;/authors&gt;&lt;/contributors&gt;&lt;titles&gt;&lt;title&gt;&lt;style face="italic" font="default" size="100%"&gt;Haemophilus influenzae&lt;/style&gt;&lt;style face="normal" font="default" size="100%"&gt; Forms Biofilms on Airway Epithelia&lt;/style&gt;&lt;/title&gt;&lt;secondary-title&gt;American Journal of Respiratory and Critical Care Medicine&lt;/secondary-title&gt;&lt;/titles&gt;&lt;periodical&gt;&lt;full-title&gt;American journal of respiratory and critical care medicine&lt;/full-title&gt;&lt;/periodical&gt;&lt;pages&gt;213-220&lt;/pages&gt;&lt;volume&gt;174&lt;/volume&gt;&lt;number&gt;2&lt;/number&gt;&lt;dates&gt;&lt;year&gt;2006&lt;/year&gt;&lt;pub-dates&gt;&lt;date&gt;2006/07/15&lt;/date&gt;&lt;/pub-dates&gt;&lt;/dates&gt;&lt;publisher&gt;American Thoracic Society&lt;/publisher&gt;&lt;isbn&gt;1073-449X&amp;#xD;1535-4970&lt;/isbn&gt;&lt;urls&gt;&lt;related-urls&gt;&lt;url&gt;http://dx.doi.org/10.1164/rccm.200509-1459oc&lt;/url&gt;&lt;/related-urls&gt;&lt;/urls&gt;&lt;electronic-resource-num&gt;10.1164/rccm.200509-1459oc&lt;/electronic-resource-num&gt;&lt;/record&gt;&lt;/Cite&gt;&lt;/EndNote&gt;</w:instrText>
      </w:r>
      <w:r w:rsidR="00015003" w:rsidRPr="00757988">
        <w:rPr>
          <w:rFonts w:eastAsiaTheme="majorEastAsia" w:cstheme="minorHAnsi"/>
          <w:bCs/>
          <w:szCs w:val="24"/>
        </w:rPr>
        <w:fldChar w:fldCharType="separate"/>
      </w:r>
      <w:r w:rsidR="00EE243F" w:rsidRPr="00757988">
        <w:rPr>
          <w:rFonts w:eastAsiaTheme="majorEastAsia" w:cstheme="minorHAnsi"/>
          <w:bCs/>
          <w:szCs w:val="24"/>
        </w:rPr>
        <w:t>[78]</w:t>
      </w:r>
      <w:r w:rsidR="00015003" w:rsidRPr="00757988">
        <w:rPr>
          <w:rFonts w:eastAsiaTheme="majorEastAsia" w:cstheme="minorHAnsi"/>
          <w:bCs/>
          <w:szCs w:val="24"/>
        </w:rPr>
        <w:fldChar w:fldCharType="end"/>
      </w:r>
      <w:r w:rsidR="00C95471" w:rsidRPr="00757988">
        <w:rPr>
          <w:rFonts w:eastAsiaTheme="majorEastAsia" w:cstheme="minorHAnsi"/>
          <w:bCs/>
          <w:szCs w:val="24"/>
        </w:rPr>
        <w:t xml:space="preserve">. </w:t>
      </w:r>
      <w:r w:rsidRPr="00757988">
        <w:rPr>
          <w:rFonts w:eastAsiaTheme="majorEastAsia" w:cstheme="minorHAnsi"/>
          <w:bCs/>
          <w:szCs w:val="24"/>
        </w:rPr>
        <w:t>This matrix acts as a protective barrier that enhances bacterial resistance to antibiotics and evasion of both innate and adaptive immune responses, contributing to persistent airway infections. Biofilm formation is a dynamic process that occurs in distinct stages of adhesion, EPS production, proliferation and maturation and dispersal (reviewed in</w:t>
      </w:r>
      <w:r w:rsidR="001A268C" w:rsidRPr="00757988">
        <w:rPr>
          <w:rFonts w:eastAsiaTheme="majorEastAsia" w:cstheme="minorHAnsi"/>
          <w:bCs/>
          <w:szCs w:val="24"/>
        </w:rPr>
        <w:t xml:space="preserve"> </w:t>
      </w:r>
      <w:r w:rsidR="00015003" w:rsidRPr="00757988">
        <w:rPr>
          <w:rFonts w:eastAsiaTheme="majorEastAsia" w:cstheme="minorHAnsi"/>
          <w:bCs/>
          <w:szCs w:val="24"/>
        </w:rPr>
        <w:fldChar w:fldCharType="begin"/>
      </w:r>
      <w:r w:rsidR="00EE243F" w:rsidRPr="00757988">
        <w:rPr>
          <w:rFonts w:eastAsiaTheme="majorEastAsia" w:cstheme="minorHAnsi"/>
          <w:bCs/>
          <w:szCs w:val="24"/>
        </w:rPr>
        <w:instrText xml:space="preserve"> ADDIN EN.CITE &lt;EndNote&gt;&lt;Cite&gt;&lt;Author&gt;Weeks&lt;/Author&gt;&lt;Year&gt;2021&lt;/Year&gt;&lt;RecNum&gt;1270&lt;/RecNum&gt;&lt;DisplayText&gt;[79]&lt;/DisplayText&gt;&lt;record&gt;&lt;rec-number&gt;1270&lt;/rec-number&gt;&lt;foreign-keys&gt;&lt;key app="EN" db-id="a9ppw5s55pttpse00eqptdx5paawz5fzap5t" timestamp="1754992143"&gt;1270&lt;/key&gt;&lt;/foreign-keys&gt;&lt;ref-type name="Journal Article"&gt;17&lt;/ref-type&gt;&lt;contributors&gt;&lt;authors&gt;&lt;author&gt;Weeks, Jake R.&lt;/author&gt;&lt;author&gt;Staples, Karl J.&lt;/author&gt;&lt;author&gt;Spalluto, C. Mirella&lt;/author&gt;&lt;author&gt;Watson, Alastair&lt;/author&gt;&lt;author&gt;Wilkinson, Tom M. A.&lt;/author&gt;&lt;/authors&gt;&lt;/contributors&gt;&lt;titles&gt;&lt;title&gt;&lt;style face="normal" font="default" size="100%"&gt;The Role of Non-Typeable &lt;/style&gt;&lt;style face="italic" font="default" size="100%"&gt;Haemophilus influenzae&lt;/style&gt;&lt;style face="normal" font="default" size="100%"&gt; Biofilms in Chronic Obstructive Pulmonary Disease&lt;/style&gt;&lt;/title&gt;&lt;secondary-title&gt;Frontiers in Cellular and Infection Microbiology&lt;/secondary-title&gt;&lt;/titles&gt;&lt;periodical&gt;&lt;full-title&gt;Frontiers in Cellular and Infection Microbiology&lt;/full-title&gt;&lt;/periodical&gt;&lt;volume&gt;11&lt;/volume&gt;&lt;dates&gt;&lt;year&gt;2021&lt;/year&gt;&lt;pub-dates&gt;&lt;date&gt;2021/08/04&lt;/date&gt;&lt;/pub-dates&gt;&lt;/dates&gt;&lt;publisher&gt;Frontiers Media SA&lt;/publisher&gt;&lt;isbn&gt;2235-2988&lt;/isbn&gt;&lt;urls&gt;&lt;related-urls&gt;&lt;url&gt;http://dx.doi.org/10.3389/fcimb.2021.720742&lt;/url&gt;&lt;/related-urls&gt;&lt;/urls&gt;&lt;electronic-resource-num&gt;10.3389/fcimb.2021.720742&lt;/electronic-resource-num&gt;&lt;/record&gt;&lt;/Cite&gt;&lt;/EndNote&gt;</w:instrText>
      </w:r>
      <w:r w:rsidR="00015003" w:rsidRPr="00757988">
        <w:rPr>
          <w:rFonts w:eastAsiaTheme="majorEastAsia" w:cstheme="minorHAnsi"/>
          <w:bCs/>
          <w:szCs w:val="24"/>
        </w:rPr>
        <w:fldChar w:fldCharType="separate"/>
      </w:r>
      <w:r w:rsidR="00EE243F" w:rsidRPr="00757988">
        <w:rPr>
          <w:rFonts w:eastAsiaTheme="majorEastAsia" w:cstheme="minorHAnsi"/>
          <w:bCs/>
          <w:szCs w:val="24"/>
        </w:rPr>
        <w:t>[79]</w:t>
      </w:r>
      <w:r w:rsidR="00015003" w:rsidRPr="00757988">
        <w:rPr>
          <w:rFonts w:eastAsiaTheme="majorEastAsia" w:cstheme="minorHAnsi"/>
          <w:bCs/>
          <w:szCs w:val="24"/>
        </w:rPr>
        <w:fldChar w:fldCharType="end"/>
      </w:r>
      <w:r w:rsidR="001A268C" w:rsidRPr="00757988">
        <w:rPr>
          <w:rFonts w:eastAsiaTheme="majorEastAsia" w:cstheme="minorHAnsi"/>
          <w:bCs/>
          <w:szCs w:val="24"/>
        </w:rPr>
        <w:t>)</w:t>
      </w:r>
      <w:r w:rsidRPr="00757988">
        <w:rPr>
          <w:rFonts w:eastAsiaTheme="majorEastAsia" w:cstheme="minorHAnsi"/>
          <w:bCs/>
          <w:szCs w:val="24"/>
        </w:rPr>
        <w:t xml:space="preserve">. </w:t>
      </w:r>
    </w:p>
    <w:p w14:paraId="576B92D5" w14:textId="780BD503" w:rsidR="001A7A08" w:rsidRPr="00757988" w:rsidRDefault="001A7A08" w:rsidP="001A7A08">
      <w:pPr>
        <w:spacing w:line="360" w:lineRule="auto"/>
        <w:jc w:val="both"/>
        <w:rPr>
          <w:rFonts w:eastAsiaTheme="majorEastAsia" w:cstheme="minorHAnsi"/>
          <w:bCs/>
          <w:szCs w:val="24"/>
        </w:rPr>
      </w:pP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expresses various adhesins, such as type IV pili and outer membrane proteins (OMP), P1/P2, which bind to host receptors and mucus components, facilitating initial attachment and kickstarting biofilm formation</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fldData xml:space="preserve">PEVuZE5vdGU+PENpdGU+PEF1dGhvcj5IaWxsPC9BdXRob3I+PFllYXI+MjAwMTwvWWVhcj48UmVj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</w:fldData>
        </w:fldChar>
      </w:r>
      <w:r w:rsidR="00EE243F" w:rsidRPr="00757988">
        <w:rPr>
          <w:rFonts w:eastAsiaTheme="majorEastAsia" w:cstheme="minorHAnsi"/>
          <w:bCs/>
          <w:szCs w:val="24"/>
        </w:rPr>
        <w:instrText xml:space="preserve"> ADDIN EN.CITE </w:instrText>
      </w:r>
      <w:r w:rsidR="00EE243F" w:rsidRPr="00757988">
        <w:rPr>
          <w:rFonts w:eastAsiaTheme="majorEastAsia" w:cstheme="minorHAnsi"/>
          <w:bCs/>
          <w:szCs w:val="24"/>
        </w:rPr>
        <w:fldChar w:fldCharType="begin">
          <w:fldData xml:space="preserve">PEVuZE5vdGU+PENpdGU+PEF1dGhvcj5IaWxsPC9BdXRob3I+PFllYXI+MjAwMTwvWWVhcj48UmVj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</w:fldData>
        </w:fldChar>
      </w:r>
      <w:r w:rsidR="00EE243F" w:rsidRPr="00757988">
        <w:rPr>
          <w:rFonts w:eastAsiaTheme="majorEastAsia" w:cstheme="minorHAnsi"/>
          <w:bCs/>
          <w:szCs w:val="24"/>
        </w:rPr>
        <w:instrText xml:space="preserve"> ADDIN EN.CITE.DATA </w:instrText>
      </w:r>
      <w:r w:rsidR="00EE243F" w:rsidRPr="00757988">
        <w:rPr>
          <w:rFonts w:eastAsiaTheme="majorEastAsia" w:cstheme="minorHAnsi"/>
          <w:bCs/>
          <w:szCs w:val="24"/>
        </w:rPr>
      </w:r>
      <w:r w:rsidR="00EE243F" w:rsidRPr="00757988">
        <w:rPr>
          <w:rFonts w:eastAsiaTheme="majorEastAsia" w:cstheme="minorHAnsi"/>
          <w:bCs/>
          <w:szCs w:val="24"/>
        </w:rPr>
        <w:fldChar w:fldCharType="end"/>
      </w:r>
      <w:r w:rsidR="00015003" w:rsidRPr="00757988">
        <w:rPr>
          <w:rFonts w:eastAsiaTheme="majorEastAsia" w:cstheme="minorHAnsi"/>
          <w:bCs/>
          <w:szCs w:val="24"/>
        </w:rPr>
      </w:r>
      <w:r w:rsidR="00015003" w:rsidRPr="00757988">
        <w:rPr>
          <w:rFonts w:eastAsiaTheme="majorEastAsia" w:cstheme="minorHAnsi"/>
          <w:bCs/>
          <w:szCs w:val="24"/>
        </w:rPr>
        <w:fldChar w:fldCharType="separate"/>
      </w:r>
      <w:r w:rsidR="00EE243F" w:rsidRPr="00757988">
        <w:rPr>
          <w:rFonts w:eastAsiaTheme="majorEastAsia" w:cstheme="minorHAnsi"/>
          <w:bCs/>
          <w:szCs w:val="24"/>
        </w:rPr>
        <w:t>[80-84]</w:t>
      </w:r>
      <w:r w:rsidR="00015003" w:rsidRPr="00757988">
        <w:rPr>
          <w:rFonts w:eastAsiaTheme="majorEastAsia" w:cstheme="minorHAnsi"/>
          <w:bCs/>
          <w:szCs w:val="24"/>
        </w:rPr>
        <w:fldChar w:fldCharType="end"/>
      </w:r>
      <w:r w:rsidRPr="00757988">
        <w:rPr>
          <w:rFonts w:eastAsiaTheme="majorEastAsia" w:cstheme="minorHAnsi"/>
          <w:bCs/>
          <w:szCs w:val="24"/>
        </w:rPr>
        <w:t>. High molecular weight proteins HMW1 and HMW2 also support binding to bronchial epithelial cells and mucins</w:t>
      </w:r>
      <w:r w:rsidR="003A5492" w:rsidRPr="00757988">
        <w:rPr>
          <w:rFonts w:eastAsiaTheme="majorEastAsia" w:cstheme="minorHAnsi"/>
          <w:bCs/>
          <w:szCs w:val="24"/>
        </w:rPr>
        <w:t xml:space="preserve"> </w:t>
      </w:r>
      <w:r w:rsidR="00015003" w:rsidRPr="00757988">
        <w:rPr>
          <w:rFonts w:eastAsiaTheme="majorEastAsia" w:cstheme="minorHAnsi"/>
          <w:bCs/>
          <w:szCs w:val="24"/>
        </w:rPr>
        <w:fldChar w:fldCharType="begin"/>
      </w:r>
      <w:r w:rsidR="00EE243F" w:rsidRPr="00757988">
        <w:rPr>
          <w:rFonts w:eastAsiaTheme="majorEastAsia" w:cstheme="minorHAnsi"/>
          <w:bCs/>
          <w:szCs w:val="24"/>
        </w:rPr>
        <w:instrText xml:space="preserve"> ADDIN EN.CITE &lt;EndNote&gt;&lt;Cite&gt;&lt;Author&gt;Rempe&lt;/Author&gt;&lt;Year&gt;2016&lt;/Year&gt;&lt;RecNum&gt;1276&lt;/RecNum&gt;&lt;DisplayText&gt;[85]&lt;/DisplayText&gt;&lt;record&gt;&lt;rec-number&gt;1276&lt;/rec-number&gt;&lt;foreign-keys&gt;&lt;key app="EN" db-id="a9ppw5s55pttpse00eqptdx5paawz5fzap5t" timestamp="1754992143"&gt;1276&lt;/key&gt;&lt;/foreign-keys&gt;&lt;ref-type name="Journal Article"&gt;17&lt;/ref-type&gt;&lt;contributors&gt;&lt;authors&gt;&lt;author&gt;Rempe, Katherine A.&lt;/author&gt;&lt;author&gt;Porsch, Eric A.&lt;/author&gt;&lt;author&gt;Wilson, Jolaine M.&lt;/author&gt;&lt;author&gt;St. Geme, Joseph W.&lt;/author&gt;&lt;/authors&gt;&lt;/contributors&gt;&lt;titles&gt;&lt;title&gt;The HMW1 and HMW2 Adhesins Enhance the Ability of Nontypeable Haemophilus influenzae To Colonize the Upper Respiratory Tract of Rhesus Macaques&lt;/title&gt;&lt;secondary-title&gt;Infection and Immunity&lt;/secondary-title&gt;&lt;/titles&gt;&lt;periodical&gt;&lt;full-title&gt;Infection and Immunity&lt;/full-title&gt;&lt;/periodical&gt;&lt;pages&gt;2771-2778&lt;/pages&gt;&lt;volume&gt;84&lt;/volume&gt;&lt;number&gt;10&lt;/number&gt;&lt;dates&gt;&lt;year&gt;2016&lt;/year&gt;&lt;pub-dates&gt;&lt;date&gt;2016/10&lt;/date&gt;&lt;/pub-dates&gt;&lt;/dates&gt;&lt;publisher&gt;American Society for Microbiology&lt;/publisher&gt;&lt;isbn&gt;0019-9567&amp;#xD;1098-5522&lt;/isbn&gt;&lt;urls&gt;&lt;related-urls&gt;&lt;url&gt;http://dx.doi.org/10.1128/iai.00153-16&lt;/url&gt;&lt;/related-urls&gt;&lt;/urls&gt;&lt;electronic-resource-num&gt;10.1128/iai.00153-16&lt;/electronic-resource-num&gt;&lt;/record&gt;&lt;/Cite&gt;&lt;/EndNote&gt;</w:instrText>
      </w:r>
      <w:r w:rsidR="00015003" w:rsidRPr="00757988">
        <w:rPr>
          <w:rFonts w:eastAsiaTheme="majorEastAsia" w:cstheme="minorHAnsi"/>
          <w:bCs/>
          <w:szCs w:val="24"/>
        </w:rPr>
        <w:fldChar w:fldCharType="separate"/>
      </w:r>
      <w:r w:rsidR="00EE243F" w:rsidRPr="00757988">
        <w:rPr>
          <w:rFonts w:eastAsiaTheme="majorEastAsia" w:cstheme="minorHAnsi"/>
          <w:bCs/>
          <w:szCs w:val="24"/>
        </w:rPr>
        <w:t>[85]</w:t>
      </w:r>
      <w:r w:rsidR="00015003" w:rsidRPr="00757988">
        <w:rPr>
          <w:rFonts w:eastAsiaTheme="majorEastAsia" w:cstheme="minorHAnsi"/>
          <w:bCs/>
          <w:szCs w:val="24"/>
        </w:rPr>
        <w:fldChar w:fldCharType="end"/>
      </w:r>
      <w:r w:rsidRPr="00757988">
        <w:rPr>
          <w:rFonts w:eastAsiaTheme="majorEastAsia" w:cstheme="minorHAnsi"/>
          <w:bCs/>
          <w:szCs w:val="24"/>
        </w:rPr>
        <w:t xml:space="preserve">. </w:t>
      </w:r>
      <w:r w:rsidR="00B86AA1" w:rsidRPr="00757988">
        <w:rPr>
          <w:rFonts w:eastAsiaTheme="majorEastAsia" w:cstheme="minorHAnsi"/>
          <w:bCs/>
          <w:szCs w:val="24"/>
        </w:rPr>
        <w:t xml:space="preserve">The </w:t>
      </w:r>
      <w:proofErr w:type="spellStart"/>
      <w:r w:rsidR="00B86AA1" w:rsidRPr="00757988">
        <w:rPr>
          <w:rFonts w:eastAsiaTheme="majorEastAsia" w:cstheme="minorHAnsi"/>
          <w:bCs/>
          <w:i/>
          <w:iCs/>
          <w:szCs w:val="24"/>
        </w:rPr>
        <w:t>Haemophilus</w:t>
      </w:r>
      <w:proofErr w:type="spellEnd"/>
      <w:r w:rsidR="00B86AA1" w:rsidRPr="00757988">
        <w:rPr>
          <w:rFonts w:eastAsiaTheme="majorEastAsia" w:cstheme="minorHAnsi"/>
          <w:bCs/>
          <w:i/>
          <w:iCs/>
          <w:szCs w:val="24"/>
        </w:rPr>
        <w:t xml:space="preserve"> influenzae</w:t>
      </w:r>
      <w:r w:rsidR="00B86AA1" w:rsidRPr="00757988">
        <w:rPr>
          <w:rFonts w:eastAsiaTheme="majorEastAsia" w:cstheme="minorHAnsi"/>
          <w:bCs/>
          <w:szCs w:val="24"/>
        </w:rPr>
        <w:t xml:space="preserve"> adhesin (HIA) is another key surface protein, a phase-variable autotransporter, that mediates strong, high-affinity binding to respiratory epithelial cells and components of the extracellular matrix, like vitronectin and laminin </w:t>
      </w:r>
      <w:r w:rsidR="00015003" w:rsidRPr="00757988">
        <w:rPr>
          <w:rFonts w:eastAsia="Times New Roman" w:cstheme="minorHAnsi"/>
          <w:color w:val="000000"/>
          <w:szCs w:val="24"/>
        </w:rPr>
        <w:fldChar w:fldCharType="begin"/>
      </w:r>
      <w:r w:rsidR="00EE243F" w:rsidRPr="00757988">
        <w:rPr>
          <w:rFonts w:eastAsia="Times New Roman" w:cstheme="minorHAnsi"/>
          <w:color w:val="000000"/>
          <w:szCs w:val="24"/>
        </w:rPr>
        <w:instrText xml:space="preserve"> ADDIN EN.CITE &lt;EndNote&gt;&lt;Cite&gt;&lt;Author&gt;Atack&lt;/Author&gt;&lt;Year&gt;2020&lt;/Year&gt;&lt;RecNum&gt;1336&lt;/RecNum&gt;&lt;DisplayText&gt;[86]&lt;/DisplayText&gt;&lt;record&gt;&lt;rec-number&gt;1336&lt;/rec-number&gt;&lt;foreign-keys&gt;&lt;key app="EN" db-id="a9ppw5s55pttpse00eqptdx5paawz5fzap5t" timestamp="1754993795"&gt;1336&lt;/key&gt;&lt;/foreign-keys&gt;&lt;ref-type name="Journal Article"&gt;17&lt;/ref-type&gt;&lt;contributors&gt;&lt;authors&gt;&lt;author&gt;Atack, John M.&lt;/author&gt;&lt;author&gt;Day, Christopher J.&lt;/author&gt;&lt;author&gt;Poole, Jessica&lt;/author&gt;&lt;author&gt;Brockman, Kenneth L.&lt;/author&gt;&lt;author&gt;Timms, Jamie R. L.&lt;/author&gt;&lt;author&gt;Winter, Linda E.&lt;/author&gt;&lt;author&gt;Haselhorst, Thomas&lt;/author&gt;&lt;author&gt;Bakaletz, Lauren O.&lt;/author&gt;&lt;author&gt;Barenkamp, Stephen J.&lt;/author&gt;&lt;author&gt;Jennings, Michael P.&lt;/author&gt;&lt;/authors&gt;&lt;/contributors&gt;&lt;titles&gt;&lt;title&gt;&lt;style face="normal" font="default" size="100%"&gt;The Nontypeable &lt;/style&gt;&lt;style face="italic" font="default" size="100%"&gt;Haemophilus influenzae&lt;/style&gt;&lt;style face="normal" font="default" size="100%"&gt; Major Adhesin Hia Is a Dual-Function Lectin That Binds to Human-Specific Respiratory Tract Sialic Acid Glycan Receptors&lt;/style&gt;&lt;/title&gt;&lt;secondary-title&gt;mBio&lt;/secondary-title&gt;&lt;/titles&gt;&lt;periodical&gt;&lt;full-title&gt;mBio&lt;/full-title&gt;&lt;/periodical&gt;&lt;volume&gt;11&lt;/volume&gt;&lt;number&gt;6&lt;/number&gt;&lt;dates&gt;&lt;year&gt;2020&lt;/year&gt;&lt;pub-dates&gt;&lt;date&gt;2020/12/22&lt;/date&gt;&lt;/pub-dates&gt;&lt;/dates&gt;&lt;publisher&gt;American Society for Microbiology&lt;/publisher&gt;&lt;isbn&gt;2161-2129&amp;#xD;2150-7511&lt;/isbn&gt;&lt;urls&gt;&lt;related-urls&gt;&lt;url&gt;http://dx.doi.org/10.1128/mbio.02714-20&lt;/url&gt;&lt;/related-urls&gt;&lt;/urls&gt;&lt;electronic-resource-num&gt;10.1128/mbio.02714-20&lt;/electronic-resource-num&gt;&lt;/record&gt;&lt;/Cite&gt;&lt;/EndNote&gt;</w:instrText>
      </w:r>
      <w:r w:rsidR="00015003" w:rsidRPr="00757988">
        <w:rPr>
          <w:rFonts w:eastAsia="Times New Roman" w:cstheme="minorHAnsi"/>
          <w:color w:val="000000"/>
          <w:szCs w:val="24"/>
        </w:rPr>
        <w:fldChar w:fldCharType="separate"/>
      </w:r>
      <w:r w:rsidR="00EE243F" w:rsidRPr="00757988">
        <w:rPr>
          <w:rFonts w:eastAsia="Times New Roman" w:cstheme="minorHAnsi"/>
          <w:color w:val="000000"/>
          <w:szCs w:val="24"/>
        </w:rPr>
        <w:t>[86]</w:t>
      </w:r>
      <w:r w:rsidR="00015003" w:rsidRPr="00757988">
        <w:rPr>
          <w:rFonts w:eastAsia="Times New Roman" w:cstheme="minorHAnsi"/>
          <w:color w:val="000000"/>
          <w:szCs w:val="24"/>
        </w:rPr>
        <w:fldChar w:fldCharType="end"/>
      </w:r>
      <w:r w:rsidR="00B86AA1" w:rsidRPr="00757988">
        <w:rPr>
          <w:rFonts w:eastAsiaTheme="majorEastAsia" w:cstheme="minorHAnsi"/>
          <w:bCs/>
          <w:szCs w:val="24"/>
        </w:rPr>
        <w:t xml:space="preserve">. This HIA-mediated adhesion therefore not only facilitates stable </w:t>
      </w:r>
      <w:r w:rsidR="00757988" w:rsidRPr="00757988">
        <w:rPr>
          <w:rFonts w:eastAsiaTheme="majorEastAsia" w:cstheme="minorHAnsi"/>
          <w:bCs/>
          <w:szCs w:val="24"/>
        </w:rPr>
        <w:t>colonization</w:t>
      </w:r>
      <w:r w:rsidR="00B86AA1" w:rsidRPr="00757988">
        <w:rPr>
          <w:rFonts w:eastAsiaTheme="majorEastAsia" w:cstheme="minorHAnsi"/>
          <w:bCs/>
          <w:szCs w:val="24"/>
        </w:rPr>
        <w:t xml:space="preserve">, but also contributes to biofilm formation, enhancing its resistance to host immune clearance and supporting long-term airway persistence </w:t>
      </w:r>
      <w:r w:rsidR="00015003" w:rsidRPr="00757988">
        <w:rPr>
          <w:rFonts w:eastAsia="Times New Roman" w:cstheme="minorHAnsi"/>
          <w:color w:val="000000"/>
          <w:szCs w:val="24"/>
        </w:rPr>
        <w:fldChar w:fldCharType="begin">
          <w:fldData xml:space="preserve">PEVuZE5vdGU+PENpdGU+PEF1dGhvcj5BdGFjazwvQXV0aG9yPjxZZWFyPjIwMjA8L1llYXI+PFJl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</w:fldData>
        </w:fldChar>
      </w:r>
      <w:r w:rsidR="00EE243F" w:rsidRPr="00757988">
        <w:rPr>
          <w:rFonts w:eastAsia="Times New Roman" w:cstheme="minorHAnsi"/>
          <w:color w:val="000000"/>
          <w:szCs w:val="24"/>
        </w:rPr>
        <w:instrText xml:space="preserve"> ADDIN EN.CITE </w:instrText>
      </w:r>
      <w:r w:rsidR="00EE243F" w:rsidRPr="00757988">
        <w:rPr>
          <w:rFonts w:eastAsia="Times New Roman" w:cstheme="minorHAnsi"/>
          <w:color w:val="000000"/>
          <w:szCs w:val="24"/>
        </w:rPr>
        <w:fldChar w:fldCharType="begin">
          <w:fldData xml:space="preserve">PEVuZE5vdGU+PENpdGU+PEF1dGhvcj5BdGFjazwvQXV0aG9yPjxZZWFyPjIwMjA8L1llYXI+PFJl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</w:fldData>
        </w:fldChar>
      </w:r>
      <w:r w:rsidR="00EE243F" w:rsidRPr="00757988">
        <w:rPr>
          <w:rFonts w:eastAsia="Times New Roman" w:cstheme="minorHAnsi"/>
          <w:color w:val="000000"/>
          <w:szCs w:val="24"/>
        </w:rPr>
        <w:instrText xml:space="preserve"> ADDIN EN.CITE.DATA </w:instrText>
      </w:r>
      <w:r w:rsidR="00EE243F" w:rsidRPr="00757988">
        <w:rPr>
          <w:rFonts w:eastAsia="Times New Roman" w:cstheme="minorHAnsi"/>
          <w:color w:val="000000"/>
          <w:szCs w:val="24"/>
        </w:rPr>
      </w:r>
      <w:r w:rsidR="00EE243F" w:rsidRPr="00757988">
        <w:rPr>
          <w:rFonts w:eastAsia="Times New Roman" w:cstheme="minorHAnsi"/>
          <w:color w:val="000000"/>
          <w:szCs w:val="24"/>
        </w:rPr>
        <w:fldChar w:fldCharType="end"/>
      </w:r>
      <w:r w:rsidR="00015003" w:rsidRPr="00757988">
        <w:rPr>
          <w:rFonts w:eastAsia="Times New Roman" w:cstheme="minorHAnsi"/>
          <w:color w:val="000000"/>
          <w:szCs w:val="24"/>
        </w:rPr>
      </w:r>
      <w:r w:rsidR="00015003" w:rsidRPr="00757988">
        <w:rPr>
          <w:rFonts w:eastAsia="Times New Roman" w:cstheme="minorHAnsi"/>
          <w:color w:val="000000"/>
          <w:szCs w:val="24"/>
        </w:rPr>
        <w:fldChar w:fldCharType="separate"/>
      </w:r>
      <w:r w:rsidR="00EE243F" w:rsidRPr="00757988">
        <w:rPr>
          <w:rFonts w:eastAsia="Times New Roman" w:cstheme="minorHAnsi"/>
          <w:color w:val="000000"/>
          <w:szCs w:val="24"/>
        </w:rPr>
        <w:t>[86,87]</w:t>
      </w:r>
      <w:r w:rsidR="00015003" w:rsidRPr="00757988">
        <w:rPr>
          <w:rFonts w:eastAsia="Times New Roman" w:cstheme="minorHAnsi"/>
          <w:color w:val="000000"/>
          <w:szCs w:val="24"/>
        </w:rPr>
        <w:fldChar w:fldCharType="end"/>
      </w:r>
      <w:r w:rsidR="00B86AA1" w:rsidRPr="00757988">
        <w:rPr>
          <w:rFonts w:eastAsiaTheme="majorEastAsia" w:cstheme="minorHAnsi"/>
          <w:bCs/>
          <w:szCs w:val="24"/>
        </w:rPr>
        <w:t xml:space="preserve">.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can bind to purified airway mucins both in suspension and when </w:t>
      </w:r>
      <w:r w:rsidR="00757988" w:rsidRPr="00757988">
        <w:rPr>
          <w:rFonts w:eastAsiaTheme="majorEastAsia" w:cstheme="minorHAnsi"/>
          <w:bCs/>
          <w:szCs w:val="24"/>
        </w:rPr>
        <w:t>immobilized</w:t>
      </w:r>
      <w:r w:rsidRPr="00757988">
        <w:rPr>
          <w:rFonts w:eastAsiaTheme="majorEastAsia" w:cstheme="minorHAnsi"/>
          <w:bCs/>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Davies&lt;/Author&gt;&lt;Year&gt;1995&lt;/Year&gt;&lt;RecNum&gt;1279&lt;/RecNum&gt;&lt;DisplayText&gt;[88]&lt;/DisplayText&gt;&lt;record&gt;&lt;rec-number&gt;1279&lt;/rec-number&gt;&lt;foreign-keys&gt;&lt;key app="EN" db-id="a9ppw5s55pttpse00eqptdx5paawz5fzap5t" timestamp="1754992143"&gt;1279&lt;/key&gt;&lt;/foreign-keys&gt;&lt;ref-type name="Journal Article"&gt;17&lt;/ref-type&gt;&lt;contributors&gt;&lt;authors&gt;&lt;author&gt;Davies, J.&lt;/author&gt;&lt;author&gt;Carlstedt, I.&lt;/author&gt;&lt;author&gt;Nilsson, A. K.&lt;/author&gt;&lt;author&gt;Håkansson, A.&lt;/author&gt;&lt;author&gt;Sabharwal, H.&lt;/author&gt;&lt;author&gt;van Alphen, L.&lt;/author&gt;&lt;author&gt;van Ham, M.&lt;/author&gt;&lt;author&gt;Svanborg, C.&lt;/author&gt;&lt;/authors&gt;&lt;/contributors&gt;&lt;titles&gt;&lt;title&gt;&lt;style face="normal" font="default" size="100%"&gt;Binding of &lt;/style&gt;&lt;style face="italic" font="default" size="100%"&gt;Haemophilus influenzae&lt;/style&gt;&lt;style face="normal" font="default" size="100%"&gt; to purified mucins from the human respiratory tract&lt;/style&gt;&lt;/title&gt;&lt;secondary-title&gt;Infection and Immunity&lt;/secondary-title&gt;&lt;/titles&gt;&lt;periodical&gt;&lt;full-title&gt;Infection and Immunity&lt;/full-title&gt;&lt;/periodical&gt;&lt;pages&gt;2485-2492&lt;/pages&gt;&lt;volume&gt;63&lt;/volume&gt;&lt;number&gt;7&lt;/number&gt;&lt;dates&gt;&lt;year&gt;1995&lt;/year&gt;&lt;pub-dates&gt;&lt;date&gt;1995/07&lt;/date&gt;&lt;/pub-dates&gt;&lt;/dates&gt;&lt;publisher&gt;American Society for Microbiology&lt;/publisher&gt;&lt;isbn&gt;0019-9567&amp;#xD;1098-5522&lt;/isbn&gt;&lt;urls&gt;&lt;related-urls&gt;&lt;url&gt;http://dx.doi.org/10.1128/iai.63.7.2485-2492.1995&lt;/url&gt;&lt;/related-urls&gt;&lt;/urls&gt;&lt;electronic-resource-num&gt;10.1128/iai.63.7.2485-2492.1995&lt;/electronic-resource-num&gt;&lt;/record&gt;&lt;/Cite&gt;&lt;/EndNote&gt;</w:instrText>
      </w:r>
      <w:r w:rsidR="00015003" w:rsidRPr="00757988">
        <w:rPr>
          <w:rFonts w:cstheme="minorHAnsi"/>
          <w:szCs w:val="24"/>
        </w:rPr>
        <w:fldChar w:fldCharType="separate"/>
      </w:r>
      <w:r w:rsidR="00EE243F" w:rsidRPr="00757988">
        <w:rPr>
          <w:rFonts w:cstheme="minorHAnsi"/>
          <w:szCs w:val="24"/>
        </w:rPr>
        <w:t>[88]</w:t>
      </w:r>
      <w:r w:rsidR="00015003" w:rsidRPr="00757988">
        <w:rPr>
          <w:rFonts w:cstheme="minorHAnsi"/>
          <w:szCs w:val="24"/>
        </w:rPr>
        <w:fldChar w:fldCharType="end"/>
      </w:r>
      <w:r w:rsidRPr="00757988">
        <w:rPr>
          <w:rFonts w:eastAsiaTheme="majorEastAsia" w:cstheme="minorHAnsi"/>
          <w:bCs/>
          <w:szCs w:val="24"/>
        </w:rPr>
        <w:t xml:space="preserve">. By binding to mucins,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can establish </w:t>
      </w:r>
      <w:r w:rsidR="00757988" w:rsidRPr="00757988">
        <w:rPr>
          <w:rFonts w:eastAsiaTheme="majorEastAsia" w:cstheme="minorHAnsi"/>
          <w:bCs/>
          <w:szCs w:val="24"/>
        </w:rPr>
        <w:t>colonization</w:t>
      </w:r>
      <w:r w:rsidRPr="00757988">
        <w:rPr>
          <w:rFonts w:eastAsiaTheme="majorEastAsia" w:cstheme="minorHAnsi"/>
          <w:bCs/>
          <w:szCs w:val="24"/>
        </w:rPr>
        <w:t xml:space="preserve">, resist mucociliary clearance, and contribute to chronic infection states. This close association with the mucosa enables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to resist mechanical clearance and facilitates access to epithelial cells, where it may invade and </w:t>
      </w:r>
      <w:r w:rsidRPr="00757988">
        <w:rPr>
          <w:rFonts w:eastAsiaTheme="majorEastAsia" w:cstheme="minorHAnsi"/>
          <w:bCs/>
          <w:szCs w:val="24"/>
        </w:rPr>
        <w:lastRenderedPageBreak/>
        <w:t xml:space="preserve">persist intracellularly, further contributing to chronic </w:t>
      </w:r>
      <w:r w:rsidR="00757988" w:rsidRPr="00757988">
        <w:rPr>
          <w:rFonts w:eastAsiaTheme="majorEastAsia" w:cstheme="minorHAnsi"/>
          <w:bCs/>
          <w:szCs w:val="24"/>
        </w:rPr>
        <w:t>colonization</w:t>
      </w:r>
      <w:r w:rsidRPr="00757988">
        <w:rPr>
          <w:rFonts w:eastAsiaTheme="majorEastAsia" w:cstheme="minorHAnsi"/>
          <w:bCs/>
          <w:szCs w:val="24"/>
        </w:rPr>
        <w:t xml:space="preserve"> and evasion of immune detection</w:t>
      </w:r>
      <w:r w:rsidR="0039239D" w:rsidRPr="00757988">
        <w:rPr>
          <w:rFonts w:eastAsiaTheme="majorEastAsia" w:cstheme="minorHAnsi"/>
          <w:bCs/>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Kaliniak&lt;/Author&gt;&lt;Year&gt;2024&lt;/Year&gt;&lt;RecNum&gt;1280&lt;/RecNum&gt;&lt;DisplayText&gt;[89]&lt;/DisplayText&gt;&lt;record&gt;&lt;rec-number&gt;1280&lt;/rec-number&gt;&lt;foreign-keys&gt;&lt;key app="EN" db-id="a9ppw5s55pttpse00eqptdx5paawz5fzap5t" timestamp="1754992143"&gt;1280&lt;/key&gt;&lt;/foreign-keys&gt;&lt;ref-type name="Journal Article"&gt;17&lt;/ref-type&gt;&lt;contributors&gt;&lt;authors&gt;&lt;author&gt;Kaliniak, Szczepan&lt;/author&gt;&lt;author&gt;Fiedoruk, Krzysztof&lt;/author&gt;&lt;author&gt;Spałek, Jakub&lt;/author&gt;&lt;author&gt;Piktel, Ewelina&lt;/author&gt;&lt;author&gt;Durnaś, Bonita&lt;/author&gt;&lt;author&gt;Góźdź, Stanisław&lt;/author&gt;&lt;author&gt;Bucki, Robert&lt;/author&gt;&lt;author&gt;Okła, Sławomir&lt;/author&gt;&lt;/authors&gt;&lt;/contributors&gt;&lt;titles&gt;&lt;title&gt;Remodeling of Paranasal Sinuses Mucosa Functions in Response to Biofilm-Induced Inflammation&lt;/title&gt;&lt;secondary-title&gt;Journal of Inflammation Research&lt;/secondary-title&gt;&lt;/titles&gt;&lt;periodical&gt;&lt;full-title&gt;Journal of Inflammation Research&lt;/full-title&gt;&lt;/periodical&gt;&lt;pages&gt;1295-1323&lt;/pages&gt;&lt;volume&gt;Volume 17&lt;/volume&gt;&lt;dates&gt;&lt;year&gt;2024&lt;/year&gt;&lt;pub-dates&gt;&lt;date&gt;2024/02&lt;/date&gt;&lt;/pub-dates&gt;&lt;/dates&gt;&lt;publisher&gt;Informa UK Limited&lt;/publisher&gt;&lt;isbn&gt;1178-7031&lt;/isbn&gt;&lt;urls&gt;&lt;related-urls&gt;&lt;url&gt;http://dx.doi.org/10.2147/jir.s443420&lt;/url&gt;&lt;/related-urls&gt;&lt;/urls&gt;&lt;electronic-resource-num&gt;10.2147/jir.s443420&lt;/electronic-resource-num&gt;&lt;/record&gt;&lt;/Cite&gt;&lt;/EndNote&gt;</w:instrText>
      </w:r>
      <w:r w:rsidR="00015003" w:rsidRPr="00757988">
        <w:rPr>
          <w:rFonts w:cstheme="minorHAnsi"/>
          <w:szCs w:val="24"/>
        </w:rPr>
        <w:fldChar w:fldCharType="separate"/>
      </w:r>
      <w:r w:rsidR="00EE243F" w:rsidRPr="00757988">
        <w:rPr>
          <w:rFonts w:cstheme="minorHAnsi"/>
          <w:szCs w:val="24"/>
        </w:rPr>
        <w:t>[89]</w:t>
      </w:r>
      <w:r w:rsidR="00015003" w:rsidRPr="00757988">
        <w:rPr>
          <w:rFonts w:cstheme="minorHAnsi"/>
          <w:szCs w:val="24"/>
        </w:rPr>
        <w:fldChar w:fldCharType="end"/>
      </w:r>
      <w:r w:rsidR="0039239D" w:rsidRPr="00757988">
        <w:rPr>
          <w:rFonts w:cstheme="minorHAnsi"/>
          <w:szCs w:val="24"/>
        </w:rPr>
        <w:t xml:space="preserve">. </w:t>
      </w:r>
    </w:p>
    <w:p w14:paraId="54ECE3E6" w14:textId="10966A5D" w:rsidR="001A7A08" w:rsidRPr="00757988" w:rsidRDefault="001A7A08" w:rsidP="001A7A08">
      <w:pPr>
        <w:spacing w:line="360" w:lineRule="auto"/>
        <w:jc w:val="both"/>
        <w:rPr>
          <w:rFonts w:eastAsiaTheme="majorEastAsia" w:cstheme="minorHAnsi"/>
          <w:bCs/>
          <w:szCs w:val="24"/>
        </w:rPr>
      </w:pPr>
      <w:r w:rsidRPr="00757988">
        <w:rPr>
          <w:rFonts w:eastAsiaTheme="majorEastAsia" w:cstheme="minorHAnsi"/>
          <w:bCs/>
          <w:szCs w:val="24"/>
        </w:rPr>
        <w:t xml:space="preserve">The EPS matrix is a defining feature of many biofilms, providing protection against the host immune system and antimicrobial agents. The </w:t>
      </w:r>
      <w:proofErr w:type="spellStart"/>
      <w:r w:rsidRPr="00757988">
        <w:rPr>
          <w:rFonts w:eastAsiaTheme="majorEastAsia" w:cstheme="minorHAnsi"/>
          <w:bCs/>
          <w:szCs w:val="24"/>
        </w:rPr>
        <w:t>NTH</w:t>
      </w:r>
      <w:r w:rsidR="00D04574" w:rsidRPr="00757988">
        <w:rPr>
          <w:rFonts w:eastAsiaTheme="majorEastAsia" w:cstheme="minorHAnsi"/>
          <w:bCs/>
          <w:szCs w:val="24"/>
        </w:rPr>
        <w:t>i</w:t>
      </w:r>
      <w:proofErr w:type="spellEnd"/>
      <w:r w:rsidRPr="00757988">
        <w:rPr>
          <w:rFonts w:eastAsiaTheme="majorEastAsia" w:cstheme="minorHAnsi"/>
          <w:bCs/>
          <w:szCs w:val="24"/>
        </w:rPr>
        <w:t xml:space="preserve"> EPS is protein and DNA-rich, consisting primarily of LOS endotoxins and extracellular DNA (eDNA) </w:t>
      </w:r>
      <w:r w:rsidR="00015003" w:rsidRPr="00757988">
        <w:rPr>
          <w:rFonts w:cstheme="minorHAnsi"/>
          <w:szCs w:val="24"/>
        </w:rPr>
        <w:fldChar w:fldCharType="begin">
          <w:fldData xml:space="preserve">PEVuZE5vdGU+PENpdGU+PEF1dGhvcj5Hb29kbWFuPC9BdXRob3I+PFllYXI+MjAxMTwvWWVhcj48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=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Hb29kbWFuPC9BdXRob3I+PFllYXI+MjAxMTwvWWVhcj48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=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90,91]</w:t>
      </w:r>
      <w:r w:rsidR="00015003" w:rsidRPr="00757988">
        <w:rPr>
          <w:rFonts w:cstheme="minorHAnsi"/>
          <w:szCs w:val="24"/>
        </w:rPr>
        <w:fldChar w:fldCharType="end"/>
      </w:r>
      <w:r w:rsidRPr="00757988">
        <w:rPr>
          <w:rFonts w:eastAsiaTheme="majorEastAsia" w:cstheme="minorHAnsi"/>
          <w:bCs/>
          <w:szCs w:val="24"/>
        </w:rPr>
        <w:t xml:space="preserve">. Other proteins are also involved in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biofilm structure such as DNA binding proteins, which bind bent double-stranded eDNA forming a strong nucleoprotein scaffold. This scaffold contributes to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biofilm integrity, maintenance, and antibiotic resistance to positively charged antimicrobials through electrostatic interactions </w:t>
      </w:r>
      <w:r w:rsidR="00015003" w:rsidRPr="00757988">
        <w:rPr>
          <w:rFonts w:cstheme="minorHAnsi"/>
          <w:szCs w:val="24"/>
        </w:rPr>
        <w:fldChar w:fldCharType="begin">
          <w:fldData xml:space="preserve">PEVuZE5vdGU+PENpdGU+PEF1dGhvcj5XdTwvQXV0aG9yPjxZZWFyPjIwMTQ8L1llYXI+PFJlY051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XdTwvQXV0aG9yPjxZZWFyPjIwMTQ8L1llYXI+PFJlY051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90,92]</w:t>
      </w:r>
      <w:r w:rsidR="00015003" w:rsidRPr="00757988">
        <w:rPr>
          <w:rFonts w:cstheme="minorHAnsi"/>
          <w:szCs w:val="24"/>
        </w:rPr>
        <w:fldChar w:fldCharType="end"/>
      </w:r>
      <w:r w:rsidRPr="00757988">
        <w:rPr>
          <w:rFonts w:eastAsiaTheme="majorEastAsia" w:cstheme="minorHAnsi"/>
          <w:bCs/>
          <w:szCs w:val="24"/>
        </w:rPr>
        <w:t xml:space="preserve">. However, biofilm formation by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is not uniform across all strains. Clinical isolates show considerable variability, often due to differences in adhesin expression </w:t>
      </w:r>
      <w:r w:rsidR="00015003" w:rsidRPr="00757988">
        <w:rPr>
          <w:rFonts w:eastAsiaTheme="majorEastAsia" w:cstheme="minorHAnsi"/>
          <w:bCs/>
          <w:szCs w:val="24"/>
        </w:rPr>
        <w:fldChar w:fldCharType="begin"/>
      </w:r>
      <w:r w:rsidR="00EE243F" w:rsidRPr="00757988">
        <w:rPr>
          <w:rFonts w:eastAsiaTheme="majorEastAsia" w:cstheme="minorHAnsi"/>
          <w:bCs/>
          <w:szCs w:val="24"/>
        </w:rPr>
        <w:instrText xml:space="preserve"> ADDIN EN.CITE &lt;EndNote&gt;&lt;Cite&gt;&lt;Author&gt;Murphy&lt;/Author&gt;&lt;Year&gt;2002&lt;/Year&gt;&lt;RecNum&gt;1284&lt;/RecNum&gt;&lt;DisplayText&gt;[93]&lt;/DisplayText&gt;&lt;record&gt;&lt;rec-number&gt;1284&lt;/rec-number&gt;&lt;foreign-keys&gt;&lt;key app="EN" db-id="a9ppw5s55pttpse00eqptdx5paawz5fzap5t" timestamp="1754992143"&gt;1284&lt;/key&gt;&lt;/foreign-keys&gt;&lt;ref-type name="Journal Article"&gt;17&lt;/ref-type&gt;&lt;contributors&gt;&lt;authors&gt;&lt;author&gt;Murphy, Timothy F.&lt;/author&gt;&lt;author&gt;Kirkham, Charmaine&lt;/author&gt;&lt;/authors&gt;&lt;/contributors&gt;&lt;titles&gt;&lt;title&gt;&lt;style face="normal" font="default" size="100%"&gt;Biofilm formation by nontypeable &lt;/style&gt;&lt;style face="italic" font="default" size="100%"&gt;Haemophilus influenzae&lt;/style&gt;&lt;style face="normal" font="default" size="100%"&gt;: strain variability, outer membrane antigen expression and role of pili&lt;/style&gt;&lt;/title&gt;&lt;secondary-title&gt;BMC Microbiology&lt;/secondary-title&gt;&lt;/titles&gt;&lt;periodical&gt;&lt;full-title&gt;BMC Microbiology&lt;/full-title&gt;&lt;/periodical&gt;&lt;volume&gt;2&lt;/volume&gt;&lt;number&gt;1&lt;/number&gt;&lt;dates&gt;&lt;year&gt;2002&lt;/year&gt;&lt;pub-dates&gt;&lt;date&gt;2002/04/15&lt;/date&gt;&lt;/pub-dates&gt;&lt;/dates&gt;&lt;publisher&gt;Springer Science and Business Media LLC&lt;/publisher&gt;&lt;isbn&gt;1471-2180&lt;/isbn&gt;&lt;urls&gt;&lt;related-urls&gt;&lt;url&gt;http://dx.doi.org/10.1186/1471-2180-2-7&lt;/url&gt;&lt;/related-urls&gt;&lt;/urls&gt;&lt;electronic-resource-num&gt;10.1186/1471-2180-2-7&lt;/electronic-resource-num&gt;&lt;/record&gt;&lt;/Cite&gt;&lt;/EndNote&gt;</w:instrText>
      </w:r>
      <w:r w:rsidR="00015003" w:rsidRPr="00757988">
        <w:rPr>
          <w:rFonts w:eastAsiaTheme="majorEastAsia" w:cstheme="minorHAnsi"/>
          <w:bCs/>
          <w:szCs w:val="24"/>
        </w:rPr>
        <w:fldChar w:fldCharType="separate"/>
      </w:r>
      <w:r w:rsidR="00EE243F" w:rsidRPr="00757988">
        <w:rPr>
          <w:rFonts w:eastAsiaTheme="majorEastAsia" w:cstheme="minorHAnsi"/>
          <w:bCs/>
          <w:szCs w:val="24"/>
        </w:rPr>
        <w:t>[93]</w:t>
      </w:r>
      <w:r w:rsidR="00015003" w:rsidRPr="00757988">
        <w:rPr>
          <w:rFonts w:eastAsiaTheme="majorEastAsia" w:cstheme="minorHAnsi"/>
          <w:bCs/>
          <w:szCs w:val="24"/>
        </w:rPr>
        <w:fldChar w:fldCharType="end"/>
      </w:r>
      <w:r w:rsidR="0039239D" w:rsidRPr="00757988">
        <w:rPr>
          <w:rFonts w:eastAsiaTheme="majorEastAsia" w:cstheme="minorHAnsi"/>
          <w:bCs/>
          <w:szCs w:val="24"/>
        </w:rPr>
        <w:t>.</w:t>
      </w:r>
      <w:r w:rsidR="00810C45" w:rsidRPr="00757988">
        <w:rPr>
          <w:rFonts w:eastAsiaTheme="majorEastAsia" w:cstheme="minorHAnsi"/>
          <w:bCs/>
          <w:szCs w:val="24"/>
        </w:rPr>
        <w:t xml:space="preserve"> </w:t>
      </w:r>
      <w:r w:rsidRPr="00757988">
        <w:rPr>
          <w:rFonts w:eastAsiaTheme="majorEastAsia" w:cstheme="minorHAnsi"/>
          <w:bCs/>
          <w:szCs w:val="24"/>
        </w:rPr>
        <w:t>This variability likely contributes to the diverse clinical outcomes observed in patients, with some strains forming robust biofilms and others showing limited capacity for persistence.</w:t>
      </w:r>
    </w:p>
    <w:p w14:paraId="1EEFC553" w14:textId="55C37DC0" w:rsidR="001A7A08" w:rsidRPr="00757988" w:rsidRDefault="001A7A08" w:rsidP="001A7A08">
      <w:pPr>
        <w:spacing w:line="360" w:lineRule="auto"/>
        <w:jc w:val="both"/>
        <w:rPr>
          <w:rFonts w:eastAsiaTheme="majorEastAsia" w:cstheme="minorHAnsi"/>
          <w:bCs/>
          <w:szCs w:val="24"/>
        </w:rPr>
      </w:pPr>
      <w:r w:rsidRPr="00757988">
        <w:rPr>
          <w:rFonts w:eastAsiaTheme="majorEastAsia" w:cstheme="minorHAnsi"/>
          <w:bCs/>
          <w:szCs w:val="24"/>
        </w:rPr>
        <w:t xml:space="preserve">Beyond structural components,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biofilm development is coordinated by intricate regulatory networks, including quorum sensing (QS) systems. These cell-to-cell communication mechanisms enable bacteria to </w:t>
      </w:r>
      <w:r w:rsidR="00757988" w:rsidRPr="00757988">
        <w:rPr>
          <w:rFonts w:eastAsiaTheme="majorEastAsia" w:cstheme="minorHAnsi"/>
          <w:bCs/>
          <w:szCs w:val="24"/>
        </w:rPr>
        <w:t>synchronize</w:t>
      </w:r>
      <w:r w:rsidRPr="00757988">
        <w:rPr>
          <w:rFonts w:eastAsiaTheme="majorEastAsia" w:cstheme="minorHAnsi"/>
          <w:bCs/>
          <w:szCs w:val="24"/>
        </w:rPr>
        <w:t xml:space="preserve"> gene expression in response to population density, promoting coordinated </w:t>
      </w:r>
      <w:r w:rsidR="00757988" w:rsidRPr="00757988">
        <w:rPr>
          <w:rFonts w:eastAsiaTheme="majorEastAsia" w:cstheme="minorHAnsi"/>
          <w:bCs/>
          <w:szCs w:val="24"/>
        </w:rPr>
        <w:t>behaviors</w:t>
      </w:r>
      <w:r w:rsidRPr="00757988">
        <w:rPr>
          <w:rFonts w:eastAsiaTheme="majorEastAsia" w:cstheme="minorHAnsi"/>
          <w:bCs/>
          <w:szCs w:val="24"/>
        </w:rPr>
        <w:t xml:space="preserve"> such as biofilm maturation and persistence</w:t>
      </w:r>
      <w:r w:rsidR="0039239D" w:rsidRPr="00757988">
        <w:rPr>
          <w:rFonts w:eastAsiaTheme="majorEastAsia" w:cstheme="minorHAnsi"/>
          <w:bCs/>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Ünal&lt;/Author&gt;&lt;Year&gt;2012&lt;/Year&gt;&lt;RecNum&gt;1285&lt;/RecNum&gt;&lt;DisplayText&gt;[94]&lt;/DisplayText&gt;&lt;record&gt;&lt;rec-number&gt;1285&lt;/rec-number&gt;&lt;foreign-keys&gt;&lt;key app="EN" db-id="a9ppw5s55pttpse00eqptdx5paawz5fzap5t" timestamp="1754992143"&gt;1285&lt;/key&gt;&lt;/foreign-keys&gt;&lt;ref-type name="Journal Article"&gt;17&lt;/ref-type&gt;&lt;contributors&gt;&lt;authors&gt;&lt;author&gt;Ünal, Can M.&lt;/author&gt;&lt;author&gt;Singh, Birendra&lt;/author&gt;&lt;author&gt;Fleury, Christophe&lt;/author&gt;&lt;author&gt;Singh, Kalpana&lt;/author&gt;&lt;author&gt;Chávez de Paz, Luis&lt;/author&gt;&lt;author&gt;Svensäter, Gunnel&lt;/author&gt;&lt;author&gt;Riesbeck, Kristian&lt;/author&gt;&lt;/authors&gt;&lt;/contributors&gt;&lt;titles&gt;&lt;title&gt;&lt;style face="normal" font="default" size="100%"&gt;QseC controls biofilm formation of non-typeable &lt;/style&gt;&lt;style face="italic" font="default" size="100%"&gt;Haemophilus influenzae&lt;/style&gt;&lt;style face="normal" font="default" size="100%"&gt; in addition to an AI-2-dependent mechanism&lt;/style&gt;&lt;/title&gt;&lt;secondary-title&gt;International Journal of Medical Microbiology&lt;/secondary-title&gt;&lt;/titles&gt;&lt;periodical&gt;&lt;full-title&gt;International Journal of Medical Microbiology&lt;/full-title&gt;&lt;/periodical&gt;&lt;pages&gt;261-269&lt;/pages&gt;&lt;volume&gt;302&lt;/volume&gt;&lt;number&gt;6&lt;/number&gt;&lt;dates&gt;&lt;year&gt;2012&lt;/year&gt;&lt;pub-dates&gt;&lt;date&gt;2012/11&lt;/date&gt;&lt;/pub-dates&gt;&lt;/dates&gt;&lt;publisher&gt;Elsevier BV&lt;/publisher&gt;&lt;isbn&gt;1438-4221&lt;/isbn&gt;&lt;urls&gt;&lt;related-urls&gt;&lt;url&gt;http://dx.doi.org/10.1016/j.ijmm.2012.07.013&lt;/url&gt;&lt;/related-urls&gt;&lt;/urls&gt;&lt;electronic-resource-num&gt;10.1016/j.ijmm.2012.07.013&lt;/electronic-resource-num&gt;&lt;/record&gt;&lt;/Cite&gt;&lt;/EndNote&gt;</w:instrText>
      </w:r>
      <w:r w:rsidR="00015003" w:rsidRPr="00757988">
        <w:rPr>
          <w:rFonts w:cstheme="minorHAnsi"/>
          <w:szCs w:val="24"/>
        </w:rPr>
        <w:fldChar w:fldCharType="separate"/>
      </w:r>
      <w:r w:rsidR="00EE243F" w:rsidRPr="00757988">
        <w:rPr>
          <w:rFonts w:cstheme="minorHAnsi"/>
          <w:szCs w:val="24"/>
        </w:rPr>
        <w:t>[94]</w:t>
      </w:r>
      <w:r w:rsidR="00015003" w:rsidRPr="00757988">
        <w:rPr>
          <w:rFonts w:cstheme="minorHAnsi"/>
          <w:szCs w:val="24"/>
        </w:rPr>
        <w:fldChar w:fldCharType="end"/>
      </w:r>
      <w:r w:rsidRPr="00757988">
        <w:rPr>
          <w:rFonts w:eastAsiaTheme="majorEastAsia" w:cstheme="minorHAnsi"/>
          <w:bCs/>
          <w:szCs w:val="24"/>
        </w:rPr>
        <w:t xml:space="preserve">. In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QS is primarily mediated through the autoinducer-2 (AI-2) system </w:t>
      </w:r>
      <w:r w:rsidR="00015003" w:rsidRPr="00757988">
        <w:rPr>
          <w:rFonts w:cstheme="minorHAnsi"/>
          <w:szCs w:val="24"/>
        </w:rPr>
        <w:fldChar w:fldCharType="begin"/>
      </w:r>
      <w:r w:rsidR="00EE243F" w:rsidRPr="00757988">
        <w:rPr>
          <w:rFonts w:cstheme="minorHAnsi"/>
          <w:szCs w:val="24"/>
        </w:rPr>
        <w:instrText xml:space="preserve"> ADDIN EN.CITE &lt;EndNote&gt;&lt;Cite&gt;&lt;Author&gt;Pang&lt;/Author&gt;&lt;Year&gt;2018&lt;/Year&gt;&lt;RecNum&gt;1286&lt;/RecNum&gt;&lt;DisplayText&gt;[95]&lt;/DisplayText&gt;&lt;record&gt;&lt;rec-number&gt;1286&lt;/rec-number&gt;&lt;foreign-keys&gt;&lt;key app="EN" db-id="a9ppw5s55pttpse00eqptdx5paawz5fzap5t" timestamp="1754992143"&gt;1286&lt;/key&gt;&lt;/foreign-keys&gt;&lt;ref-type name="Journal Article"&gt;17&lt;/ref-type&gt;&lt;contributors&gt;&lt;authors&gt;&lt;author&gt;Pang, Bing&lt;/author&gt;&lt;author&gt;Armbruster, Chelsie E.&lt;/author&gt;&lt;author&gt;Foster, Gayle&lt;/author&gt;&lt;author&gt;Learman, Brian S.&lt;/author&gt;&lt;author&gt;Gandhi, Uma&lt;/author&gt;&lt;author&gt;Swords, W. Edward&lt;/author&gt;&lt;/authors&gt;&lt;/contributors&gt;&lt;titles&gt;&lt;title&gt;&lt;style face="normal" font="default" size="100%"&gt;Autoinducer 2 (AI-2) Production by Nontypeable &lt;/style&gt;&lt;style face="italic" font="default" size="100%"&gt;Haemophilus influenzae&lt;/style&gt;&lt;style face="normal" font="default" size="100%"&gt; 86-028NP Promotes Expression of a Predicted Glycosyltransferase That Is a Determinant of Biofilm Maturation, Prevention of Dispersal, and Persistence &lt;/style&gt;&lt;style face="italic" font="default" size="100%"&gt;in vivo&lt;/style&gt;&lt;/title&gt;&lt;secondary-title&gt;Infection and Immunity&lt;/secondary-title&gt;&lt;/titles&gt;&lt;periodical&gt;&lt;full-title&gt;Infection and Immunity&lt;/full-title&gt;&lt;/periodical&gt;&lt;volume&gt;86&lt;/volume&gt;&lt;number&gt;12&lt;/number&gt;&lt;dates&gt;&lt;year&gt;2018&lt;/year&gt;&lt;pub-dates&gt;&lt;date&gt;2018/12&lt;/date&gt;&lt;/pub-dates&gt;&lt;/dates&gt;&lt;publisher&gt;American Society for Microbiology&lt;/publisher&gt;&lt;isbn&gt;0019-9567&amp;#xD;1098-5522&lt;/isbn&gt;&lt;urls&gt;&lt;related-urls&gt;&lt;url&gt;http://dx.doi.org/10.1128/iai.00506-18&lt;/url&gt;&lt;/related-urls&gt;&lt;/urls&gt;&lt;electronic-resource-num&gt;10.1128/iai.00506-18&lt;/electronic-resource-num&gt;&lt;/record&gt;&lt;/Cite&gt;&lt;/EndNote&gt;</w:instrText>
      </w:r>
      <w:r w:rsidR="00015003" w:rsidRPr="00757988">
        <w:rPr>
          <w:rFonts w:cstheme="minorHAnsi"/>
          <w:szCs w:val="24"/>
        </w:rPr>
        <w:fldChar w:fldCharType="separate"/>
      </w:r>
      <w:r w:rsidR="00EE243F" w:rsidRPr="00757988">
        <w:rPr>
          <w:rFonts w:cstheme="minorHAnsi"/>
          <w:szCs w:val="24"/>
        </w:rPr>
        <w:t>[95]</w:t>
      </w:r>
      <w:r w:rsidR="00015003" w:rsidRPr="00757988">
        <w:rPr>
          <w:rFonts w:cstheme="minorHAnsi"/>
          <w:szCs w:val="24"/>
        </w:rPr>
        <w:fldChar w:fldCharType="end"/>
      </w:r>
      <w:r w:rsidRPr="00757988">
        <w:rPr>
          <w:rFonts w:eastAsiaTheme="majorEastAsia" w:cstheme="minorHAnsi"/>
          <w:bCs/>
          <w:szCs w:val="24"/>
        </w:rPr>
        <w:t xml:space="preserve">. AI-2 is </w:t>
      </w:r>
      <w:r w:rsidR="00757988" w:rsidRPr="00757988">
        <w:rPr>
          <w:rFonts w:eastAsiaTheme="majorEastAsia" w:cstheme="minorHAnsi"/>
          <w:bCs/>
          <w:szCs w:val="24"/>
        </w:rPr>
        <w:t>synthesized</w:t>
      </w:r>
      <w:r w:rsidRPr="00757988">
        <w:rPr>
          <w:rFonts w:eastAsiaTheme="majorEastAsia" w:cstheme="minorHAnsi"/>
          <w:bCs/>
          <w:szCs w:val="24"/>
        </w:rPr>
        <w:t xml:space="preserve"> by the enzyme </w:t>
      </w:r>
      <w:proofErr w:type="spellStart"/>
      <w:r w:rsidRPr="00757988">
        <w:rPr>
          <w:rFonts w:eastAsiaTheme="majorEastAsia" w:cstheme="minorHAnsi"/>
          <w:bCs/>
          <w:szCs w:val="24"/>
        </w:rPr>
        <w:t>LuxS</w:t>
      </w:r>
      <w:proofErr w:type="spellEnd"/>
      <w:r w:rsidRPr="00757988">
        <w:rPr>
          <w:rFonts w:eastAsiaTheme="majorEastAsia" w:cstheme="minorHAnsi"/>
          <w:bCs/>
          <w:szCs w:val="24"/>
        </w:rPr>
        <w:t xml:space="preserve"> and sensed by the </w:t>
      </w:r>
      <w:proofErr w:type="spellStart"/>
      <w:r w:rsidRPr="00757988">
        <w:rPr>
          <w:rFonts w:eastAsiaTheme="majorEastAsia" w:cstheme="minorHAnsi"/>
          <w:bCs/>
          <w:szCs w:val="24"/>
        </w:rPr>
        <w:t>RbsB</w:t>
      </w:r>
      <w:proofErr w:type="spellEnd"/>
      <w:r w:rsidRPr="00757988">
        <w:rPr>
          <w:rFonts w:eastAsiaTheme="majorEastAsia" w:cstheme="minorHAnsi"/>
          <w:bCs/>
          <w:szCs w:val="24"/>
        </w:rPr>
        <w:t xml:space="preserve"> transporter, which initiates downstream </w:t>
      </w:r>
      <w:proofErr w:type="spellStart"/>
      <w:r w:rsidRPr="00757988">
        <w:rPr>
          <w:rFonts w:eastAsiaTheme="majorEastAsia" w:cstheme="minorHAnsi"/>
          <w:bCs/>
          <w:szCs w:val="24"/>
        </w:rPr>
        <w:t>signalling</w:t>
      </w:r>
      <w:proofErr w:type="spellEnd"/>
      <w:r w:rsidRPr="00757988">
        <w:rPr>
          <w:rFonts w:eastAsiaTheme="majorEastAsia" w:cstheme="minorHAnsi"/>
          <w:bCs/>
          <w:szCs w:val="24"/>
        </w:rPr>
        <w:t xml:space="preserve"> cascades that enhance biofilm development </w:t>
      </w:r>
      <w:r w:rsidR="00015003" w:rsidRPr="00757988">
        <w:rPr>
          <w:rFonts w:cstheme="minorHAnsi"/>
          <w:szCs w:val="24"/>
        </w:rPr>
        <w:fldChar w:fldCharType="begin"/>
      </w:r>
      <w:r w:rsidR="00EE243F" w:rsidRPr="00757988">
        <w:rPr>
          <w:rFonts w:cstheme="minorHAnsi"/>
          <w:szCs w:val="24"/>
        </w:rPr>
        <w:instrText xml:space="preserve"> ADDIN EN.CITE &lt;EndNote&gt;&lt;Cite&gt;&lt;Author&gt;Pang&lt;/Author&gt;&lt;Year&gt;2018&lt;/Year&gt;&lt;RecNum&gt;1286&lt;/RecNum&gt;&lt;DisplayText&gt;[95]&lt;/DisplayText&gt;&lt;record&gt;&lt;rec-number&gt;1286&lt;/rec-number&gt;&lt;foreign-keys&gt;&lt;key app="EN" db-id="a9ppw5s55pttpse00eqptdx5paawz5fzap5t" timestamp="1754992143"&gt;1286&lt;/key&gt;&lt;/foreign-keys&gt;&lt;ref-type name="Journal Article"&gt;17&lt;/ref-type&gt;&lt;contributors&gt;&lt;authors&gt;&lt;author&gt;Pang, Bing&lt;/author&gt;&lt;author&gt;Armbruster, Chelsie E.&lt;/author&gt;&lt;author&gt;Foster, Gayle&lt;/author&gt;&lt;author&gt;Learman, Brian S.&lt;/author&gt;&lt;author&gt;Gandhi, Uma&lt;/author&gt;&lt;author&gt;Swords, W. Edward&lt;/author&gt;&lt;/authors&gt;&lt;/contributors&gt;&lt;titles&gt;&lt;title&gt;&lt;style face="normal" font="default" size="100%"&gt;Autoinducer 2 (AI-2) Production by Nontypeable &lt;/style&gt;&lt;style face="italic" font="default" size="100%"&gt;Haemophilus influenzae&lt;/style&gt;&lt;style face="normal" font="default" size="100%"&gt; 86-028NP Promotes Expression of a Predicted Glycosyltransferase That Is a Determinant of Biofilm Maturation, Prevention of Dispersal, and Persistence &lt;/style&gt;&lt;style face="italic" font="default" size="100%"&gt;in vivo&lt;/style&gt;&lt;/title&gt;&lt;secondary-title&gt;Infection and Immunity&lt;/secondary-title&gt;&lt;/titles&gt;&lt;periodical&gt;&lt;full-title&gt;Infection and Immunity&lt;/full-title&gt;&lt;/periodical&gt;&lt;volume&gt;86&lt;/volume&gt;&lt;number&gt;12&lt;/number&gt;&lt;dates&gt;&lt;year&gt;2018&lt;/year&gt;&lt;pub-dates&gt;&lt;date&gt;2018/12&lt;/date&gt;&lt;/pub-dates&gt;&lt;/dates&gt;&lt;publisher&gt;American Society for Microbiology&lt;/publisher&gt;&lt;isbn&gt;0019-9567&amp;#xD;1098-5522&lt;/isbn&gt;&lt;urls&gt;&lt;related-urls&gt;&lt;url&gt;http://dx.doi.org/10.1128/iai.00506-18&lt;/url&gt;&lt;/related-urls&gt;&lt;/urls&gt;&lt;electronic-resource-num&gt;10.1128/iai.00506-18&lt;/electronic-resource-num&gt;&lt;/record&gt;&lt;/Cite&gt;&lt;/EndNote&gt;</w:instrText>
      </w:r>
      <w:r w:rsidR="00015003" w:rsidRPr="00757988">
        <w:rPr>
          <w:rFonts w:cstheme="minorHAnsi"/>
          <w:szCs w:val="24"/>
        </w:rPr>
        <w:fldChar w:fldCharType="separate"/>
      </w:r>
      <w:r w:rsidR="00EE243F" w:rsidRPr="00757988">
        <w:rPr>
          <w:rFonts w:cstheme="minorHAnsi"/>
          <w:szCs w:val="24"/>
        </w:rPr>
        <w:t>[95]</w:t>
      </w:r>
      <w:r w:rsidR="00015003" w:rsidRPr="00757988">
        <w:rPr>
          <w:rFonts w:cstheme="minorHAnsi"/>
          <w:szCs w:val="24"/>
        </w:rPr>
        <w:fldChar w:fldCharType="end"/>
      </w:r>
      <w:r w:rsidR="0039239D" w:rsidRPr="00757988">
        <w:rPr>
          <w:rFonts w:cstheme="minorHAnsi"/>
          <w:szCs w:val="24"/>
        </w:rPr>
        <w:t xml:space="preserve">. </w:t>
      </w:r>
      <w:r w:rsidRPr="00757988">
        <w:rPr>
          <w:rFonts w:eastAsiaTheme="majorEastAsia" w:cstheme="minorHAnsi"/>
          <w:bCs/>
          <w:szCs w:val="24"/>
        </w:rPr>
        <w:t xml:space="preserve">Mutations in </w:t>
      </w:r>
      <w:proofErr w:type="spellStart"/>
      <w:r w:rsidRPr="00757988">
        <w:rPr>
          <w:rFonts w:eastAsiaTheme="majorEastAsia" w:cstheme="minorHAnsi"/>
          <w:bCs/>
          <w:i/>
          <w:iCs/>
          <w:szCs w:val="24"/>
        </w:rPr>
        <w:t>luxS</w:t>
      </w:r>
      <w:proofErr w:type="spellEnd"/>
      <w:r w:rsidRPr="00757988">
        <w:rPr>
          <w:rFonts w:eastAsiaTheme="majorEastAsia" w:cstheme="minorHAnsi"/>
          <w:bCs/>
          <w:szCs w:val="24"/>
        </w:rPr>
        <w:t xml:space="preserve"> or </w:t>
      </w:r>
      <w:proofErr w:type="spellStart"/>
      <w:r w:rsidRPr="00757988">
        <w:rPr>
          <w:rFonts w:eastAsiaTheme="majorEastAsia" w:cstheme="minorHAnsi"/>
          <w:bCs/>
          <w:i/>
          <w:iCs/>
          <w:szCs w:val="24"/>
        </w:rPr>
        <w:t>rbsB</w:t>
      </w:r>
      <w:proofErr w:type="spellEnd"/>
      <w:r w:rsidRPr="00757988">
        <w:rPr>
          <w:rFonts w:eastAsiaTheme="majorEastAsia" w:cstheme="minorHAnsi"/>
          <w:bCs/>
          <w:szCs w:val="24"/>
        </w:rPr>
        <w:t xml:space="preserve"> lead to structurally impaired biofilms in both </w:t>
      </w:r>
      <w:r w:rsidRPr="00757988">
        <w:rPr>
          <w:rFonts w:eastAsiaTheme="majorEastAsia" w:cstheme="minorHAnsi"/>
          <w:bCs/>
          <w:i/>
          <w:iCs/>
          <w:szCs w:val="24"/>
        </w:rPr>
        <w:t>in vitro</w:t>
      </w:r>
      <w:r w:rsidRPr="00757988">
        <w:rPr>
          <w:rFonts w:eastAsiaTheme="majorEastAsia" w:cstheme="minorHAnsi"/>
          <w:bCs/>
          <w:szCs w:val="24"/>
        </w:rPr>
        <w:t xml:space="preserve"> and animal models </w:t>
      </w:r>
      <w:r w:rsidR="00015003" w:rsidRPr="00757988">
        <w:rPr>
          <w:rFonts w:cstheme="minorHAnsi"/>
          <w:szCs w:val="24"/>
        </w:rPr>
        <w:fldChar w:fldCharType="begin">
          <w:fldData xml:space="preserve">PEVuZE5vdGU+PENpdGU+PEF1dGhvcj5Bcm1icnVzdGVyPC9BdXRob3I+PFllYXI+MjAwOTwvWWVh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Bcm1icnVzdGVyPC9BdXRob3I+PFllYXI+MjAwOTwvWWVh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96,97]</w:t>
      </w:r>
      <w:r w:rsidR="00015003" w:rsidRPr="00757988">
        <w:rPr>
          <w:rFonts w:cstheme="minorHAnsi"/>
          <w:szCs w:val="24"/>
        </w:rPr>
        <w:fldChar w:fldCharType="end"/>
      </w:r>
      <w:r w:rsidR="00AC1D0D" w:rsidRPr="00757988">
        <w:rPr>
          <w:rFonts w:cstheme="minorHAnsi"/>
          <w:szCs w:val="24"/>
        </w:rPr>
        <w:t xml:space="preserve">. </w:t>
      </w:r>
      <w:r w:rsidRPr="00757988">
        <w:rPr>
          <w:rFonts w:eastAsiaTheme="majorEastAsia" w:cstheme="minorHAnsi"/>
          <w:bCs/>
          <w:szCs w:val="24"/>
        </w:rPr>
        <w:t xml:space="preserve">Downstream genes such as </w:t>
      </w:r>
      <w:proofErr w:type="spellStart"/>
      <w:r w:rsidRPr="00757988">
        <w:rPr>
          <w:rFonts w:eastAsiaTheme="majorEastAsia" w:cstheme="minorHAnsi"/>
          <w:bCs/>
          <w:i/>
          <w:iCs/>
          <w:szCs w:val="24"/>
        </w:rPr>
        <w:t>gstA</w:t>
      </w:r>
      <w:proofErr w:type="spellEnd"/>
      <w:r w:rsidRPr="00757988">
        <w:rPr>
          <w:rFonts w:eastAsiaTheme="majorEastAsia" w:cstheme="minorHAnsi"/>
          <w:bCs/>
          <w:szCs w:val="24"/>
        </w:rPr>
        <w:t xml:space="preserve"> contribute to biofilm integrity via matrix sialylation and loss of </w:t>
      </w:r>
      <w:proofErr w:type="spellStart"/>
      <w:r w:rsidRPr="00757988">
        <w:rPr>
          <w:rFonts w:eastAsiaTheme="majorEastAsia" w:cstheme="minorHAnsi"/>
          <w:bCs/>
          <w:i/>
          <w:iCs/>
          <w:szCs w:val="24"/>
        </w:rPr>
        <w:t>gstA</w:t>
      </w:r>
      <w:proofErr w:type="spellEnd"/>
      <w:r w:rsidRPr="00757988">
        <w:rPr>
          <w:rFonts w:eastAsiaTheme="majorEastAsia" w:cstheme="minorHAnsi"/>
          <w:bCs/>
          <w:i/>
          <w:iCs/>
          <w:szCs w:val="24"/>
        </w:rPr>
        <w:t xml:space="preserve"> </w:t>
      </w:r>
      <w:r w:rsidRPr="00757988">
        <w:rPr>
          <w:rFonts w:eastAsiaTheme="majorEastAsia" w:cstheme="minorHAnsi"/>
          <w:bCs/>
          <w:szCs w:val="24"/>
        </w:rPr>
        <w:t>expression results in poorly formed biofilms, indicating its role in maintaining biofilm structure</w:t>
      </w:r>
      <w:r w:rsidR="00AC1D0D" w:rsidRPr="00757988">
        <w:rPr>
          <w:rFonts w:eastAsiaTheme="majorEastAsia" w:cstheme="minorHAnsi"/>
          <w:bCs/>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Pang&lt;/Author&gt;&lt;Year&gt;2018&lt;/Year&gt;&lt;RecNum&gt;1286&lt;/RecNum&gt;&lt;DisplayText&gt;[95]&lt;/DisplayText&gt;&lt;record&gt;&lt;rec-number&gt;1286&lt;/rec-number&gt;&lt;foreign-keys&gt;&lt;key app="EN" db-id="a9ppw5s55pttpse00eqptdx5paawz5fzap5t" timestamp="1754992143"&gt;1286&lt;/key&gt;&lt;/foreign-keys&gt;&lt;ref-type name="Journal Article"&gt;17&lt;/ref-type&gt;&lt;contributors&gt;&lt;authors&gt;&lt;author&gt;Pang, Bing&lt;/author&gt;&lt;author&gt;Armbruster, Chelsie E.&lt;/author&gt;&lt;author&gt;Foster, Gayle&lt;/author&gt;&lt;author&gt;Learman, Brian S.&lt;/author&gt;&lt;author&gt;Gandhi, Uma&lt;/author&gt;&lt;author&gt;Swords, W. Edward&lt;/author&gt;&lt;/authors&gt;&lt;/contributors&gt;&lt;titles&gt;&lt;title&gt;&lt;style face="normal" font="default" size="100%"&gt;Autoinducer 2 (AI-2) Production by Nontypeable &lt;/style&gt;&lt;style face="italic" font="default" size="100%"&gt;Haemophilus influenzae&lt;/style&gt;&lt;style face="normal" font="default" size="100%"&gt; 86-028NP Promotes Expression of a Predicted Glycosyltransferase That Is a Determinant of Biofilm Maturation, Prevention of Dispersal, and Persistence &lt;/style&gt;&lt;style face="italic" font="default" size="100%"&gt;in vivo&lt;/style&gt;&lt;/title&gt;&lt;secondary-title&gt;Infection and Immunity&lt;/secondary-title&gt;&lt;/titles&gt;&lt;periodical&gt;&lt;full-title&gt;Infection and Immunity&lt;/full-title&gt;&lt;/periodical&gt;&lt;volume&gt;86&lt;/volume&gt;&lt;number&gt;12&lt;/number&gt;&lt;dates&gt;&lt;year&gt;2018&lt;/year&gt;&lt;pub-dates&gt;&lt;date&gt;2018/12&lt;/date&gt;&lt;/pub-dates&gt;&lt;/dates&gt;&lt;publisher&gt;American Society for Microbiology&lt;/publisher&gt;&lt;isbn&gt;0019-9567&amp;#xD;1098-5522&lt;/isbn&gt;&lt;urls&gt;&lt;related-urls&gt;&lt;url&gt;http://dx.doi.org/10.1128/iai.00506-18&lt;/url&gt;&lt;/related-urls&gt;&lt;/urls&gt;&lt;electronic-resource-num&gt;10.1128/iai.00506-18&lt;/electronic-resource-num&gt;&lt;/record&gt;&lt;/Cite&gt;&lt;/EndNote&gt;</w:instrText>
      </w:r>
      <w:r w:rsidR="00015003" w:rsidRPr="00757988">
        <w:rPr>
          <w:rFonts w:cstheme="minorHAnsi"/>
          <w:szCs w:val="24"/>
        </w:rPr>
        <w:fldChar w:fldCharType="separate"/>
      </w:r>
      <w:r w:rsidR="00EE243F" w:rsidRPr="00757988">
        <w:rPr>
          <w:rFonts w:cstheme="minorHAnsi"/>
          <w:szCs w:val="24"/>
        </w:rPr>
        <w:t>[95]</w:t>
      </w:r>
      <w:r w:rsidR="00015003" w:rsidRPr="00757988">
        <w:rPr>
          <w:rFonts w:cstheme="minorHAnsi"/>
          <w:szCs w:val="24"/>
        </w:rPr>
        <w:fldChar w:fldCharType="end"/>
      </w:r>
      <w:r w:rsidRPr="00757988">
        <w:rPr>
          <w:rFonts w:eastAsiaTheme="majorEastAsia" w:cstheme="minorHAnsi"/>
          <w:bCs/>
          <w:szCs w:val="24"/>
        </w:rPr>
        <w:t xml:space="preserve">. In addition to AI-2 </w:t>
      </w:r>
      <w:proofErr w:type="spellStart"/>
      <w:r w:rsidRPr="00757988">
        <w:rPr>
          <w:rFonts w:eastAsiaTheme="majorEastAsia" w:cstheme="minorHAnsi"/>
          <w:bCs/>
          <w:szCs w:val="24"/>
        </w:rPr>
        <w:t>signalling</w:t>
      </w:r>
      <w:proofErr w:type="spellEnd"/>
      <w:r w:rsidRPr="00757988">
        <w:rPr>
          <w:rFonts w:eastAsiaTheme="majorEastAsia" w:cstheme="minorHAnsi"/>
          <w:bCs/>
          <w:szCs w:val="24"/>
        </w:rPr>
        <w:t xml:space="preserve">,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possesses a secondary QS mechanism involving the two-component regulatory system </w:t>
      </w:r>
      <w:proofErr w:type="spellStart"/>
      <w:r w:rsidRPr="00757988">
        <w:rPr>
          <w:rFonts w:eastAsiaTheme="majorEastAsia" w:cstheme="minorHAnsi"/>
          <w:bCs/>
          <w:szCs w:val="24"/>
        </w:rPr>
        <w:t>QseB</w:t>
      </w:r>
      <w:proofErr w:type="spellEnd"/>
      <w:r w:rsidRPr="00757988">
        <w:rPr>
          <w:rFonts w:eastAsiaTheme="majorEastAsia" w:cstheme="minorHAnsi"/>
          <w:bCs/>
          <w:szCs w:val="24"/>
        </w:rPr>
        <w:t xml:space="preserve">/C. While not essential for the initiation of biofilms, this system modulates biofilm maturation and persistence </w:t>
      </w:r>
      <w:r w:rsidR="00015003" w:rsidRPr="00757988">
        <w:rPr>
          <w:rFonts w:eastAsiaTheme="majorEastAsia" w:cstheme="minorHAnsi"/>
          <w:bCs/>
          <w:szCs w:val="24"/>
        </w:rPr>
        <w:fldChar w:fldCharType="begin"/>
      </w:r>
      <w:r w:rsidR="00EE243F" w:rsidRPr="00757988">
        <w:rPr>
          <w:rFonts w:eastAsiaTheme="majorEastAsia" w:cstheme="minorHAnsi"/>
          <w:bCs/>
          <w:szCs w:val="24"/>
        </w:rPr>
        <w:instrText xml:space="preserve"> ADDIN EN.CITE &lt;EndNote&gt;&lt;Cite&gt;&lt;Author&gt;Ünal&lt;/Author&gt;&lt;Year&gt;2012&lt;/Year&gt;&lt;RecNum&gt;1285&lt;/RecNum&gt;&lt;DisplayText&gt;[94]&lt;/DisplayText&gt;&lt;record&gt;&lt;rec-number&gt;1285&lt;/rec-number&gt;&lt;foreign-keys&gt;&lt;key app="EN" db-id="a9ppw5s55pttpse00eqptdx5paawz5fzap5t" timestamp="1754992143"&gt;1285&lt;/key&gt;&lt;/foreign-keys&gt;&lt;ref-type name="Journal Article"&gt;17&lt;/ref-type&gt;&lt;contributors&gt;&lt;authors&gt;&lt;author&gt;Ünal, Can M.&lt;/author&gt;&lt;author&gt;Singh, Birendra&lt;/author&gt;&lt;author&gt;Fleury, Christophe&lt;/author&gt;&lt;author&gt;Singh, Kalpana&lt;/author&gt;&lt;author&gt;Chávez de Paz, Luis&lt;/author&gt;&lt;author&gt;Svensäter, Gunnel&lt;/author&gt;&lt;author&gt;Riesbeck, Kristian&lt;/author&gt;&lt;/authors&gt;&lt;/contributors&gt;&lt;titles&gt;&lt;title&gt;&lt;style face="normal" font="default" size="100%"&gt;QseC controls biofilm formation of non-typeable &lt;/style&gt;&lt;style face="italic" font="default" size="100%"&gt;Haemophilus influenzae&lt;/style&gt;&lt;style face="normal" font="default" size="100%"&gt; in addition to an AI-2-dependent mechanism&lt;/style&gt;&lt;/title&gt;&lt;secondary-title&gt;International Journal of Medical Microbiology&lt;/secondary-title&gt;&lt;/titles&gt;&lt;periodical&gt;&lt;full-title&gt;International Journal of Medical Microbiology&lt;/full-title&gt;&lt;/periodical&gt;&lt;pages&gt;261-269&lt;/pages&gt;&lt;volume&gt;302&lt;/volume&gt;&lt;number&gt;6&lt;/number&gt;&lt;dates&gt;&lt;year&gt;2012&lt;/year&gt;&lt;pub-dates&gt;&lt;date&gt;2012/11&lt;/date&gt;&lt;/pub-dates&gt;&lt;/dates&gt;&lt;publisher&gt;Elsevier BV&lt;/publisher&gt;&lt;isbn&gt;1438-4221&lt;/isbn&gt;&lt;urls&gt;&lt;related-urls&gt;&lt;url&gt;http://dx.doi.org/10.1016/j.ijmm.2012.07.013&lt;/url&gt;&lt;/related-urls&gt;&lt;/urls&gt;&lt;electronic-resource-num&gt;10.1016/j.ijmm.2012.07.013&lt;/electronic-resource-num&gt;&lt;/record&gt;&lt;/Cite&gt;&lt;/EndNote&gt;</w:instrText>
      </w:r>
      <w:r w:rsidR="00015003" w:rsidRPr="00757988">
        <w:rPr>
          <w:rFonts w:eastAsiaTheme="majorEastAsia" w:cstheme="minorHAnsi"/>
          <w:bCs/>
          <w:szCs w:val="24"/>
        </w:rPr>
        <w:fldChar w:fldCharType="separate"/>
      </w:r>
      <w:r w:rsidR="00EE243F" w:rsidRPr="00757988">
        <w:rPr>
          <w:rFonts w:eastAsiaTheme="majorEastAsia" w:cstheme="minorHAnsi"/>
          <w:bCs/>
          <w:szCs w:val="24"/>
        </w:rPr>
        <w:t>[94]</w:t>
      </w:r>
      <w:r w:rsidR="00015003" w:rsidRPr="00757988">
        <w:rPr>
          <w:rFonts w:eastAsiaTheme="majorEastAsia" w:cstheme="minorHAnsi"/>
          <w:bCs/>
          <w:szCs w:val="24"/>
        </w:rPr>
        <w:fldChar w:fldCharType="end"/>
      </w:r>
      <w:r w:rsidR="00AC1D0D" w:rsidRPr="00757988">
        <w:rPr>
          <w:rFonts w:eastAsiaTheme="majorEastAsia" w:cstheme="minorHAnsi"/>
          <w:bCs/>
          <w:szCs w:val="24"/>
        </w:rPr>
        <w:t xml:space="preserve">. </w:t>
      </w:r>
      <w:r w:rsidRPr="00757988">
        <w:rPr>
          <w:rFonts w:eastAsiaTheme="majorEastAsia" w:cstheme="minorHAnsi"/>
          <w:bCs/>
          <w:szCs w:val="24"/>
        </w:rPr>
        <w:t xml:space="preserve">Mutations in </w:t>
      </w:r>
      <w:proofErr w:type="spellStart"/>
      <w:r w:rsidRPr="00757988">
        <w:rPr>
          <w:rFonts w:eastAsiaTheme="majorEastAsia" w:cstheme="minorHAnsi"/>
          <w:bCs/>
          <w:szCs w:val="24"/>
        </w:rPr>
        <w:t>QseC</w:t>
      </w:r>
      <w:proofErr w:type="spellEnd"/>
      <w:r w:rsidRPr="00757988">
        <w:rPr>
          <w:rFonts w:eastAsiaTheme="majorEastAsia" w:cstheme="minorHAnsi"/>
          <w:bCs/>
          <w:szCs w:val="24"/>
        </w:rPr>
        <w:t xml:space="preserve"> lead to reduced biofilm formation under various conditions, suggesting that </w:t>
      </w:r>
      <w:proofErr w:type="spellStart"/>
      <w:r w:rsidRPr="00757988">
        <w:rPr>
          <w:rFonts w:eastAsiaTheme="majorEastAsia" w:cstheme="minorHAnsi"/>
          <w:bCs/>
          <w:szCs w:val="24"/>
        </w:rPr>
        <w:t>QseB</w:t>
      </w:r>
      <w:proofErr w:type="spellEnd"/>
      <w:r w:rsidRPr="00757988">
        <w:rPr>
          <w:rFonts w:eastAsiaTheme="majorEastAsia" w:cstheme="minorHAnsi"/>
          <w:bCs/>
          <w:szCs w:val="24"/>
        </w:rPr>
        <w:t xml:space="preserve">/C acts as a complementary regulator, particularly when AI-2 </w:t>
      </w:r>
      <w:proofErr w:type="spellStart"/>
      <w:r w:rsidRPr="00757988">
        <w:rPr>
          <w:rFonts w:eastAsiaTheme="majorEastAsia" w:cstheme="minorHAnsi"/>
          <w:bCs/>
          <w:szCs w:val="24"/>
        </w:rPr>
        <w:t>signalling</w:t>
      </w:r>
      <w:proofErr w:type="spellEnd"/>
      <w:r w:rsidRPr="00757988">
        <w:rPr>
          <w:rFonts w:eastAsiaTheme="majorEastAsia" w:cstheme="minorHAnsi"/>
          <w:bCs/>
          <w:szCs w:val="24"/>
        </w:rPr>
        <w:t xml:space="preserve"> is compromised </w:t>
      </w:r>
      <w:r w:rsidR="00015003" w:rsidRPr="00757988">
        <w:rPr>
          <w:rFonts w:cstheme="minorHAnsi"/>
          <w:szCs w:val="24"/>
        </w:rPr>
        <w:fldChar w:fldCharType="begin"/>
      </w:r>
      <w:r w:rsidR="00EE243F" w:rsidRPr="00757988">
        <w:rPr>
          <w:rFonts w:cstheme="minorHAnsi"/>
          <w:szCs w:val="24"/>
        </w:rPr>
        <w:instrText xml:space="preserve"> ADDIN EN.CITE &lt;EndNote&gt;&lt;Cite&gt;&lt;Author&gt;Ünal&lt;/Author&gt;&lt;Year&gt;2012&lt;/Year&gt;&lt;RecNum&gt;1285&lt;/RecNum&gt;&lt;DisplayText&gt;[94]&lt;/DisplayText&gt;&lt;record&gt;&lt;rec-number&gt;1285&lt;/rec-number&gt;&lt;foreign-keys&gt;&lt;key app="EN" db-id="a9ppw5s55pttpse00eqptdx5paawz5fzap5t" timestamp="1754992143"&gt;1285&lt;/key&gt;&lt;/foreign-keys&gt;&lt;ref-type name="Journal Article"&gt;17&lt;/ref-type&gt;&lt;contributors&gt;&lt;authors&gt;&lt;author&gt;Ünal, Can M.&lt;/author&gt;&lt;author&gt;Singh, Birendra&lt;/author&gt;&lt;author&gt;Fleury, Christophe&lt;/author&gt;&lt;author&gt;Singh, Kalpana&lt;/author&gt;&lt;author&gt;Chávez de Paz, Luis&lt;/author&gt;&lt;author&gt;Svensäter, Gunnel&lt;/author&gt;&lt;author&gt;Riesbeck, Kristian&lt;/author&gt;&lt;/authors&gt;&lt;/contributors&gt;&lt;titles&gt;&lt;title&gt;&lt;style face="normal" font="default" size="100%"&gt;QseC controls biofilm formation of non-typeable &lt;/style&gt;&lt;style face="italic" font="default" size="100%"&gt;Haemophilus influenzae&lt;/style&gt;&lt;style face="normal" font="default" size="100%"&gt; in addition to an AI-2-dependent mechanism&lt;/style&gt;&lt;/title&gt;&lt;secondary-title&gt;International Journal of Medical Microbiology&lt;/secondary-title&gt;&lt;/titles&gt;&lt;periodical&gt;&lt;full-title&gt;International Journal of Medical Microbiology&lt;/full-title&gt;&lt;/periodical&gt;&lt;pages&gt;261-269&lt;/pages&gt;&lt;volume&gt;302&lt;/volume&gt;&lt;number&gt;6&lt;/number&gt;&lt;dates&gt;&lt;year&gt;2012&lt;/year&gt;&lt;pub-dates&gt;&lt;date&gt;2012/11&lt;/date&gt;&lt;/pub-dates&gt;&lt;/dates&gt;&lt;publisher&gt;Elsevier BV&lt;/publisher&gt;&lt;isbn&gt;1438-4221&lt;/isbn&gt;&lt;urls&gt;&lt;related-urls&gt;&lt;url&gt;http://dx.doi.org/10.1016/j.ijmm.2012.07.013&lt;/url&gt;&lt;/related-urls&gt;&lt;/urls&gt;&lt;electronic-resource-num&gt;10.1016/j.ijmm.2012.07.013&lt;/electronic-resource-num&gt;&lt;/record&gt;&lt;/Cite&gt;&lt;/EndNote&gt;</w:instrText>
      </w:r>
      <w:r w:rsidR="00015003" w:rsidRPr="00757988">
        <w:rPr>
          <w:rFonts w:cstheme="minorHAnsi"/>
          <w:szCs w:val="24"/>
        </w:rPr>
        <w:fldChar w:fldCharType="separate"/>
      </w:r>
      <w:r w:rsidR="00EE243F" w:rsidRPr="00757988">
        <w:rPr>
          <w:rFonts w:cstheme="minorHAnsi"/>
          <w:szCs w:val="24"/>
        </w:rPr>
        <w:t>[94]</w:t>
      </w:r>
      <w:r w:rsidR="00015003" w:rsidRPr="00757988">
        <w:rPr>
          <w:rFonts w:cstheme="minorHAnsi"/>
          <w:szCs w:val="24"/>
        </w:rPr>
        <w:fldChar w:fldCharType="end"/>
      </w:r>
      <w:r w:rsidR="00AC1D0D" w:rsidRPr="00757988">
        <w:rPr>
          <w:rFonts w:cstheme="minorHAnsi"/>
          <w:szCs w:val="24"/>
        </w:rPr>
        <w:t xml:space="preserve">. </w:t>
      </w:r>
    </w:p>
    <w:p w14:paraId="6F71C1AA" w14:textId="1146F2D0" w:rsidR="001A7A08" w:rsidRPr="00757988" w:rsidRDefault="001A7A08" w:rsidP="001A7A08">
      <w:pPr>
        <w:spacing w:line="360" w:lineRule="auto"/>
        <w:jc w:val="both"/>
        <w:rPr>
          <w:rFonts w:eastAsiaTheme="majorEastAsia" w:cstheme="minorHAnsi"/>
          <w:bCs/>
          <w:szCs w:val="24"/>
        </w:rPr>
      </w:pPr>
      <w:r w:rsidRPr="00757988">
        <w:rPr>
          <w:rFonts w:eastAsiaTheme="majorEastAsia" w:cstheme="minorHAnsi"/>
          <w:bCs/>
          <w:szCs w:val="24"/>
        </w:rPr>
        <w:t xml:space="preserve">Biofilms not only act as physical barriers to antimicrobial penetration but also create a microenvironment that </w:t>
      </w:r>
      <w:r w:rsidR="00757988" w:rsidRPr="00757988">
        <w:rPr>
          <w:rFonts w:eastAsiaTheme="majorEastAsia" w:cstheme="minorHAnsi"/>
          <w:bCs/>
          <w:szCs w:val="24"/>
        </w:rPr>
        <w:t>favors</w:t>
      </w:r>
      <w:r w:rsidRPr="00757988">
        <w:rPr>
          <w:rFonts w:eastAsiaTheme="majorEastAsia" w:cstheme="minorHAnsi"/>
          <w:bCs/>
          <w:szCs w:val="24"/>
        </w:rPr>
        <w:t xml:space="preserve"> the emergence and persistence of resistant subpopulations. As a result,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infections, especially in </w:t>
      </w:r>
      <w:r w:rsidR="00FE4798" w:rsidRPr="00757988">
        <w:rPr>
          <w:rFonts w:eastAsiaTheme="majorEastAsia" w:cstheme="minorHAnsi"/>
          <w:bCs/>
          <w:szCs w:val="24"/>
        </w:rPr>
        <w:t>CAD</w:t>
      </w:r>
      <w:r w:rsidRPr="00757988">
        <w:rPr>
          <w:rFonts w:eastAsiaTheme="majorEastAsia" w:cstheme="minorHAnsi"/>
          <w:bCs/>
          <w:szCs w:val="24"/>
        </w:rPr>
        <w:t xml:space="preserve">s, are often difficult to eradicate and require </w:t>
      </w:r>
      <w:r w:rsidRPr="00757988">
        <w:rPr>
          <w:rFonts w:eastAsiaTheme="majorEastAsia" w:cstheme="minorHAnsi"/>
          <w:bCs/>
          <w:szCs w:val="24"/>
        </w:rPr>
        <w:lastRenderedPageBreak/>
        <w:t xml:space="preserve">prolonged or repeated </w:t>
      </w:r>
      <w:r w:rsidR="002B536C" w:rsidRPr="00757988">
        <w:rPr>
          <w:rFonts w:eastAsiaTheme="majorEastAsia" w:cstheme="minorHAnsi"/>
          <w:bCs/>
          <w:szCs w:val="24"/>
        </w:rPr>
        <w:t xml:space="preserve">antibiotic </w:t>
      </w:r>
      <w:r w:rsidRPr="00757988">
        <w:rPr>
          <w:rFonts w:eastAsiaTheme="majorEastAsia" w:cstheme="minorHAnsi"/>
          <w:bCs/>
          <w:szCs w:val="24"/>
        </w:rPr>
        <w:t xml:space="preserve">treatment courses. Within biofilms,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demonstrates significant tolerance to antibiotics such as ciprofloxacin, azithromycin, and amoxicillin, with increasing resistance also observed against gentamicin and erythromycin </w:t>
      </w:r>
      <w:r w:rsidR="00015003" w:rsidRPr="00757988">
        <w:rPr>
          <w:rFonts w:cstheme="minorHAnsi"/>
          <w:szCs w:val="24"/>
        </w:rPr>
        <w:fldChar w:fldCharType="begin">
          <w:fldData xml:space="preserve">PEVuZE5vdGU+PENpdGU+PEF1dGhvcj5TbGluZ2VyPC9BdXRob3I+PFllYXI+MjAwNjwvWWVhcj48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=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TbGluZ2VyPC9BdXRob3I+PFllYXI+MjAwNjwvWWVhcj48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=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78,98,99]</w:t>
      </w:r>
      <w:r w:rsidR="00015003" w:rsidRPr="00757988">
        <w:rPr>
          <w:rFonts w:cstheme="minorHAnsi"/>
          <w:szCs w:val="24"/>
        </w:rPr>
        <w:fldChar w:fldCharType="end"/>
      </w:r>
      <w:r w:rsidRPr="00757988">
        <w:rPr>
          <w:rFonts w:eastAsiaTheme="majorEastAsia" w:cstheme="minorHAnsi"/>
          <w:bCs/>
          <w:szCs w:val="24"/>
        </w:rPr>
        <w:t xml:space="preserve">. This antibiotic tolerance is largely attributed to the protective properties of the EPS-like matrix and the reduced metabolic activity of cells within the biofilm </w:t>
      </w:r>
      <w:r w:rsidR="00015003" w:rsidRPr="00757988">
        <w:rPr>
          <w:rFonts w:cstheme="minorHAnsi"/>
          <w:szCs w:val="24"/>
        </w:rPr>
        <w:fldChar w:fldCharType="begin"/>
      </w:r>
      <w:r w:rsidR="00EE243F" w:rsidRPr="00757988">
        <w:rPr>
          <w:rFonts w:cstheme="minorHAnsi"/>
          <w:szCs w:val="24"/>
        </w:rPr>
        <w:instrText xml:space="preserve"> ADDIN EN.CITE &lt;EndNote&gt;&lt;Cite&gt;&lt;Author&gt;Slinger&lt;/Author&gt;&lt;Year&gt;2006&lt;/Year&gt;&lt;RecNum&gt;1289&lt;/RecNum&gt;&lt;DisplayText&gt;[98]&lt;/DisplayText&gt;&lt;record&gt;&lt;rec-number&gt;1289&lt;/rec-number&gt;&lt;foreign-keys&gt;&lt;key app="EN" db-id="a9ppw5s55pttpse00eqptdx5paawz5fzap5t" timestamp="1754992143"&gt;1289&lt;/key&gt;&lt;/foreign-keys&gt;&lt;ref-type name="Journal Article"&gt;17&lt;/ref-type&gt;&lt;contributors&gt;&lt;authors&gt;&lt;author&gt;Slinger, Robert&lt;/author&gt;&lt;author&gt;Chan, Francis&lt;/author&gt;&lt;author&gt;Ferris, Wendy&lt;/author&gt;&lt;author&gt;Yeung, Sau-Wai&lt;/author&gt;&lt;author&gt;St. Denis, Melissa&lt;/author&gt;&lt;author&gt;Gaboury, Isabelle&lt;/author&gt;&lt;author&gt;Aaron, Shawn D.&lt;/author&gt;&lt;/authors&gt;&lt;/contributors&gt;&lt;titles&gt;&lt;title&gt;&lt;style face="normal" font="default" size="100%"&gt;Multiple combination antibiotic susceptibility testing of nontypeable &lt;/style&gt;&lt;style face="italic" font="default" size="100%"&gt;Haemophilus influenzae&lt;/style&gt;&lt;style face="normal" font="default" size="100%"&gt; biofilms&lt;/style&gt;&lt;/title&gt;&lt;secondary-title&gt;Diagnostic Microbiology and Infectious Disease&lt;/secondary-title&gt;&lt;/titles&gt;&lt;periodical&gt;&lt;full-title&gt;Diagnostic Microbiology and Infectious Disease&lt;/full-title&gt;&lt;/periodical&gt;&lt;pages&gt;247-253&lt;/pages&gt;&lt;volume&gt;56&lt;/volume&gt;&lt;number&gt;3&lt;/number&gt;&lt;dates&gt;&lt;year&gt;2006&lt;/year&gt;&lt;pub-dates&gt;&lt;date&gt;2006/11&lt;/date&gt;&lt;/pub-dates&gt;&lt;/dates&gt;&lt;publisher&gt;Elsevier BV&lt;/publisher&gt;&lt;isbn&gt;0732-8893&lt;/isbn&gt;&lt;urls&gt;&lt;related-urls&gt;&lt;url&gt;http://dx.doi.org/10.1016/j.diagmicrobio.2006.04.012&lt;/url&gt;&lt;/related-urls&gt;&lt;/urls&gt;&lt;electronic-resource-num&gt;10.1016/j.diagmicrobio.2006.04.012&lt;/electronic-resource-num&gt;&lt;/record&gt;&lt;/Cite&gt;&lt;/EndNote&gt;</w:instrText>
      </w:r>
      <w:r w:rsidR="00015003" w:rsidRPr="00757988">
        <w:rPr>
          <w:rFonts w:cstheme="minorHAnsi"/>
          <w:szCs w:val="24"/>
        </w:rPr>
        <w:fldChar w:fldCharType="separate"/>
      </w:r>
      <w:r w:rsidR="00EE243F" w:rsidRPr="00757988">
        <w:rPr>
          <w:rFonts w:cstheme="minorHAnsi"/>
          <w:szCs w:val="24"/>
        </w:rPr>
        <w:t>[98]</w:t>
      </w:r>
      <w:r w:rsidR="00015003" w:rsidRPr="00757988">
        <w:rPr>
          <w:rFonts w:cstheme="minorHAnsi"/>
          <w:szCs w:val="24"/>
        </w:rPr>
        <w:fldChar w:fldCharType="end"/>
      </w:r>
      <w:r w:rsidRPr="00757988">
        <w:rPr>
          <w:rFonts w:eastAsiaTheme="majorEastAsia" w:cstheme="minorHAnsi"/>
          <w:bCs/>
          <w:szCs w:val="24"/>
        </w:rPr>
        <w:t xml:space="preserve">. Persistent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populations, especially in the context of </w:t>
      </w:r>
      <w:r w:rsidR="00FE4798" w:rsidRPr="00757988">
        <w:rPr>
          <w:rFonts w:eastAsiaTheme="majorEastAsia" w:cstheme="minorHAnsi"/>
          <w:bCs/>
          <w:szCs w:val="24"/>
        </w:rPr>
        <w:t>CAD</w:t>
      </w:r>
      <w:r w:rsidRPr="00757988">
        <w:rPr>
          <w:rFonts w:eastAsiaTheme="majorEastAsia" w:cstheme="minorHAnsi"/>
          <w:bCs/>
          <w:szCs w:val="24"/>
        </w:rPr>
        <w:t xml:space="preserve">s, frequently develop or upregulate a range of antibiotic resistance mechanisms. A primary resistance mechanism in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is the production of β-lactamase enzymes and it has been reported that 50% of clinical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isolates were classified as multidrug-resistant </w:t>
      </w:r>
      <w:r w:rsidR="00015003" w:rsidRPr="00757988">
        <w:rPr>
          <w:rFonts w:cstheme="minorHAnsi"/>
          <w:szCs w:val="24"/>
        </w:rPr>
        <w:fldChar w:fldCharType="begin">
          <w:fldData xml:space="preserve">PEVuZE5vdGU+PENpdGU+PEF1dGhvcj5UcmlzdHJhbTwvQXV0aG9yPjxZZWFyPjIwMDc8L1llYXI+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UcmlzdHJhbTwvQXV0aG9yPjxZZWFyPjIwMDc8L1llYXI+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00-102]</w:t>
      </w:r>
      <w:r w:rsidR="00015003" w:rsidRPr="00757988">
        <w:rPr>
          <w:rFonts w:cstheme="minorHAnsi"/>
          <w:szCs w:val="24"/>
        </w:rPr>
        <w:fldChar w:fldCharType="end"/>
      </w:r>
      <w:r w:rsidRPr="00757988">
        <w:rPr>
          <w:rFonts w:eastAsiaTheme="majorEastAsia" w:cstheme="minorHAnsi"/>
          <w:bCs/>
          <w:szCs w:val="24"/>
        </w:rPr>
        <w:t xml:space="preserve">. Among the ampicillin-resistant isolates, approximately two-thirds were β-lactamase positive. The widespread global distribution of β-lactamase producing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strains highlights their significant contribution to β-lactam antibiotic resistance and </w:t>
      </w:r>
      <w:r w:rsidR="00757988" w:rsidRPr="00757988">
        <w:rPr>
          <w:rFonts w:eastAsiaTheme="majorEastAsia" w:cstheme="minorHAnsi"/>
          <w:bCs/>
          <w:szCs w:val="24"/>
        </w:rPr>
        <w:t>emphasizes</w:t>
      </w:r>
      <w:r w:rsidRPr="00757988">
        <w:rPr>
          <w:rFonts w:eastAsiaTheme="majorEastAsia" w:cstheme="minorHAnsi"/>
          <w:bCs/>
          <w:szCs w:val="24"/>
        </w:rPr>
        <w:t xml:space="preserve"> the growing clinical challenge of treating infections caused by these adaptable pathogens.</w:t>
      </w:r>
    </w:p>
    <w:p w14:paraId="7A1F7FA7" w14:textId="65CCAA53" w:rsidR="001A7A08" w:rsidRPr="00757988" w:rsidRDefault="001A7A08" w:rsidP="001A7A08">
      <w:pPr>
        <w:spacing w:line="360" w:lineRule="auto"/>
        <w:jc w:val="both"/>
        <w:rPr>
          <w:rFonts w:eastAsiaTheme="majorEastAsia" w:cstheme="minorHAnsi"/>
          <w:bCs/>
          <w:szCs w:val="24"/>
        </w:rPr>
      </w:pPr>
      <w:r w:rsidRPr="00757988">
        <w:rPr>
          <w:rFonts w:eastAsiaTheme="majorEastAsia" w:cstheme="minorHAnsi"/>
          <w:bCs/>
          <w:szCs w:val="24"/>
        </w:rPr>
        <w:t xml:space="preserve">Another antibiotic resistance mechanism employed by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involves mutations in </w:t>
      </w:r>
      <w:proofErr w:type="spellStart"/>
      <w:r w:rsidRPr="00757988">
        <w:rPr>
          <w:rFonts w:eastAsiaTheme="majorEastAsia" w:cstheme="minorHAnsi"/>
          <w:bCs/>
          <w:i/>
          <w:iCs/>
          <w:szCs w:val="24"/>
        </w:rPr>
        <w:t>ftsI</w:t>
      </w:r>
      <w:proofErr w:type="spellEnd"/>
      <w:r w:rsidRPr="00757988">
        <w:rPr>
          <w:rFonts w:eastAsiaTheme="majorEastAsia" w:cstheme="minorHAnsi"/>
          <w:bCs/>
          <w:szCs w:val="24"/>
        </w:rPr>
        <w:t xml:space="preserve">, a gene which encodes penicillin-binding protein (PBP)-3, </w:t>
      </w:r>
      <w:r w:rsidR="00181DAB" w:rsidRPr="00757988">
        <w:rPr>
          <w:rFonts w:eastAsiaTheme="majorEastAsia" w:cstheme="minorHAnsi"/>
          <w:bCs/>
          <w:szCs w:val="24"/>
        </w:rPr>
        <w:t xml:space="preserve">that </w:t>
      </w:r>
      <w:r w:rsidRPr="00757988">
        <w:rPr>
          <w:rFonts w:eastAsiaTheme="majorEastAsia" w:cstheme="minorHAnsi"/>
          <w:bCs/>
          <w:szCs w:val="24"/>
        </w:rPr>
        <w:t xml:space="preserve">can lead to reduced binding affinity for β-lactam antibiotics </w:t>
      </w:r>
      <w:r w:rsidR="00015003" w:rsidRPr="00757988">
        <w:rPr>
          <w:rFonts w:cstheme="minorHAnsi"/>
          <w:szCs w:val="24"/>
        </w:rPr>
        <w:fldChar w:fldCharType="begin">
          <w:fldData xml:space="preserve">PEVuZE5vdGU+PENpdGU+PEF1dGhvcj5VYnVrYXRhPC9BdXRob3I+PFllYXI+MjAwMTwvWWVhcj48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VYnVrYXRhPC9BdXRob3I+PFllYXI+MjAwMTwvWWVhcj48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03,104]</w:t>
      </w:r>
      <w:r w:rsidR="00015003" w:rsidRPr="00757988">
        <w:rPr>
          <w:rFonts w:cstheme="minorHAnsi"/>
          <w:szCs w:val="24"/>
        </w:rPr>
        <w:fldChar w:fldCharType="end"/>
      </w:r>
      <w:r w:rsidRPr="00757988">
        <w:rPr>
          <w:rFonts w:eastAsiaTheme="majorEastAsia" w:cstheme="minorHAnsi"/>
          <w:bCs/>
          <w:szCs w:val="24"/>
        </w:rPr>
        <w:t>. These alterations confer resistance even in the absence of β-lactamase production and are characteristic of β-lactamase-negative ampicillin-resistant strains. Such mutations have been associated not only with resistance to penicillin but also with reduced susceptibility to extended-spectrum cephalosporins</w:t>
      </w:r>
      <w:r w:rsidR="00862F45" w:rsidRPr="00757988">
        <w:rPr>
          <w:rFonts w:eastAsiaTheme="majorEastAsia" w:cstheme="minorHAnsi"/>
          <w:bCs/>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Sanbongi&lt;/Author&gt;&lt;Year&gt;2006&lt;/Year&gt;&lt;RecNum&gt;1296&lt;/RecNum&gt;&lt;DisplayText&gt;[105]&lt;/DisplayText&gt;&lt;record&gt;&lt;rec-number&gt;1296&lt;/rec-number&gt;&lt;foreign-keys&gt;&lt;key app="EN" db-id="a9ppw5s55pttpse00eqptdx5paawz5fzap5t" timestamp="1754992143"&gt;1296&lt;/key&gt;&lt;/foreign-keys&gt;&lt;ref-type name="Journal Article"&gt;17&lt;/ref-type&gt;&lt;contributors&gt;&lt;authors&gt;&lt;author&gt;Sanbongi, Yumiko&lt;/author&gt;&lt;author&gt;Suzuki, Takahisa&lt;/author&gt;&lt;author&gt;Osaki, Yumi&lt;/author&gt;&lt;author&gt;Senju, Nami&lt;/author&gt;&lt;author&gt;Ida, Takashi&lt;/author&gt;&lt;author&gt;Ubukata, Kimiko&lt;/author&gt;&lt;/authors&gt;&lt;/contributors&gt;&lt;titles&gt;&lt;title&gt;&lt;style face="normal" font="default" size="100%"&gt;Molecular Evolution of β-Lactam-Resistant &lt;/style&gt;&lt;style face="italic" font="default" size="100%"&gt;Haemophilus influenzae&lt;/style&gt;&lt;style face="normal" font="default" size="100%"&gt;: 9-Year Surveillance of Penicillin-Binding Protein 3 Mutations in Isolates from Japan&lt;/style&gt;&lt;/title&gt;&lt;secondary-title&gt;Antimicrobial Agents and Chemotherapy&lt;/secondary-title&gt;&lt;/titles&gt;&lt;periodical&gt;&lt;full-title&gt;Antimicrobial Agents and Chemotherapy&lt;/full-title&gt;&lt;/periodical&gt;&lt;pages&gt;2487-2492&lt;/pages&gt;&lt;volume&gt;50&lt;/volume&gt;&lt;number&gt;7&lt;/number&gt;&lt;dates&gt;&lt;year&gt;2006&lt;/year&gt;&lt;pub-dates&gt;&lt;date&gt;2006/07&lt;/date&gt;&lt;/pub-dates&gt;&lt;/dates&gt;&lt;publisher&gt;American Society for Microbiology&lt;/publisher&gt;&lt;isbn&gt;0066-4804&amp;#xD;1098-6596&lt;/isbn&gt;&lt;urls&gt;&lt;related-urls&gt;&lt;url&gt;http://dx.doi.org/10.1128/aac.01316-05&lt;/url&gt;&lt;/related-urls&gt;&lt;/urls&gt;&lt;electronic-resource-num&gt;10.1128/aac.01316-05&lt;/electronic-resource-num&gt;&lt;/record&gt;&lt;/Cite&gt;&lt;/EndNote&gt;</w:instrText>
      </w:r>
      <w:r w:rsidR="00015003" w:rsidRPr="00757988">
        <w:rPr>
          <w:rFonts w:cstheme="minorHAnsi"/>
          <w:szCs w:val="24"/>
        </w:rPr>
        <w:fldChar w:fldCharType="separate"/>
      </w:r>
      <w:r w:rsidR="00EE243F" w:rsidRPr="00757988">
        <w:rPr>
          <w:rFonts w:cstheme="minorHAnsi"/>
          <w:szCs w:val="24"/>
        </w:rPr>
        <w:t>[105]</w:t>
      </w:r>
      <w:r w:rsidR="00015003" w:rsidRPr="00757988">
        <w:rPr>
          <w:rFonts w:cstheme="minorHAnsi"/>
          <w:szCs w:val="24"/>
        </w:rPr>
        <w:fldChar w:fldCharType="end"/>
      </w:r>
      <w:r w:rsidRPr="00757988">
        <w:rPr>
          <w:rFonts w:eastAsiaTheme="majorEastAsia" w:cstheme="minorHAnsi"/>
          <w:bCs/>
          <w:szCs w:val="24"/>
        </w:rPr>
        <w:t xml:space="preserve">. A study by Li </w:t>
      </w:r>
      <w:r w:rsidRPr="00757988">
        <w:rPr>
          <w:rFonts w:eastAsiaTheme="majorEastAsia" w:cstheme="minorHAnsi"/>
          <w:bCs/>
          <w:i/>
          <w:iCs/>
          <w:szCs w:val="24"/>
        </w:rPr>
        <w:t>et al</w:t>
      </w:r>
      <w:r w:rsidRPr="00757988">
        <w:rPr>
          <w:rFonts w:eastAsiaTheme="majorEastAsia" w:cstheme="minorHAnsi"/>
          <w:bCs/>
          <w:szCs w:val="24"/>
        </w:rPr>
        <w:t>. (2020)</w:t>
      </w:r>
      <w:r w:rsidR="00862F45" w:rsidRPr="00757988">
        <w:rPr>
          <w:rFonts w:eastAsiaTheme="majorEastAsia" w:cstheme="minorHAnsi"/>
          <w:bCs/>
          <w:szCs w:val="24"/>
        </w:rPr>
        <w:t xml:space="preserve"> </w:t>
      </w:r>
      <w:r w:rsidR="00015003" w:rsidRPr="00757988">
        <w:rPr>
          <w:rFonts w:eastAsiaTheme="majorEastAsia" w:cstheme="minorHAnsi"/>
          <w:bCs/>
          <w:szCs w:val="24"/>
        </w:rPr>
        <w:fldChar w:fldCharType="begin"/>
      </w:r>
      <w:r w:rsidR="00EE243F" w:rsidRPr="00757988">
        <w:rPr>
          <w:rFonts w:eastAsiaTheme="majorEastAsia" w:cstheme="minorHAnsi"/>
          <w:bCs/>
          <w:szCs w:val="24"/>
        </w:rPr>
        <w:instrText xml:space="preserve"> ADDIN EN.CITE &lt;EndNote&gt;&lt;Cite&gt;&lt;Author&gt;Li&lt;/Author&gt;&lt;Year&gt;2020&lt;/Year&gt;&lt;RecNum&gt;1297&lt;/RecNum&gt;&lt;DisplayText&gt;[106]&lt;/DisplayText&gt;&lt;record&gt;&lt;rec-number&gt;1297&lt;/rec-number&gt;&lt;foreign-keys&gt;&lt;key app="EN" db-id="a9ppw5s55pttpse00eqptdx5paawz5fzap5t" timestamp="1754992143"&gt;1297&lt;/key&gt;&lt;/foreign-keys&gt;&lt;ref-type name="Journal Article"&gt;17&lt;/ref-type&gt;&lt;contributors&gt;&lt;authors&gt;&lt;author&gt;Li, Xin-Xin&lt;/author&gt;&lt;author&gt;Xiao, Shu-Zhen&lt;/author&gt;&lt;author&gt;Gu, Fei-Fei&lt;/author&gt;&lt;author&gt;He, Wei-Ping&lt;/author&gt;&lt;author&gt;Ni, Yu-Xing&lt;/author&gt;&lt;author&gt;Han, Li-Zhong&lt;/author&gt;&lt;/authors&gt;&lt;/contributors&gt;&lt;titles&gt;&lt;title&gt;&lt;style face="normal" font="default" size="100%"&gt;Molecular Epidemiology and Antimicrobial Resistance of &lt;/style&gt;&lt;style face="italic" font="default" size="100%"&gt;Haemophilus influenzae&lt;/style&gt;&lt;style face="normal" font="default" size="100%"&gt; in Adult Patients in Shanghai, China&lt;/style&gt;&lt;/title&gt;&lt;secondary-title&gt;Frontiers in Public Health&lt;/secondary-title&gt;&lt;/titles&gt;&lt;periodical&gt;&lt;full-title&gt;Frontiers in Public Health&lt;/full-title&gt;&lt;/periodical&gt;&lt;volume&gt;8&lt;/volume&gt;&lt;dates&gt;&lt;year&gt;2020&lt;/year&gt;&lt;pub-dates&gt;&lt;date&gt;2020/03/27&lt;/date&gt;&lt;/pub-dates&gt;&lt;/dates&gt;&lt;publisher&gt;Frontiers Media SA&lt;/publisher&gt;&lt;isbn&gt;2296-2565&lt;/isbn&gt;&lt;urls&gt;&lt;related-urls&gt;&lt;url&gt;http://dx.doi.org/10.3389/fpubh.2020.00095&lt;/url&gt;&lt;/related-urls&gt;&lt;/urls&gt;&lt;electronic-resource-num&gt;10.3389/fpubh.2020.00095&lt;/electronic-resource-num&gt;&lt;/record&gt;&lt;/Cite&gt;&lt;/EndNote&gt;</w:instrText>
      </w:r>
      <w:r w:rsidR="00015003" w:rsidRPr="00757988">
        <w:rPr>
          <w:rFonts w:eastAsiaTheme="majorEastAsia" w:cstheme="minorHAnsi"/>
          <w:bCs/>
          <w:szCs w:val="24"/>
        </w:rPr>
        <w:fldChar w:fldCharType="separate"/>
      </w:r>
      <w:r w:rsidR="00EE243F" w:rsidRPr="00757988">
        <w:rPr>
          <w:rFonts w:eastAsiaTheme="majorEastAsia" w:cstheme="minorHAnsi"/>
          <w:bCs/>
          <w:szCs w:val="24"/>
        </w:rPr>
        <w:t>[106]</w:t>
      </w:r>
      <w:r w:rsidR="00015003" w:rsidRPr="00757988">
        <w:rPr>
          <w:rFonts w:eastAsiaTheme="majorEastAsia" w:cstheme="minorHAnsi"/>
          <w:bCs/>
          <w:szCs w:val="24"/>
        </w:rPr>
        <w:fldChar w:fldCharType="end"/>
      </w:r>
      <w:r w:rsidRPr="00757988">
        <w:rPr>
          <w:rFonts w:eastAsiaTheme="majorEastAsia" w:cstheme="minorHAnsi"/>
          <w:bCs/>
          <w:szCs w:val="24"/>
        </w:rPr>
        <w:t xml:space="preserve"> investigating serotype distribution and antimicrobial resistance in </w:t>
      </w:r>
      <w:r w:rsidRPr="00757988">
        <w:rPr>
          <w:rFonts w:eastAsiaTheme="majorEastAsia" w:cstheme="minorHAnsi"/>
          <w:bCs/>
          <w:i/>
          <w:iCs/>
          <w:szCs w:val="24"/>
        </w:rPr>
        <w:t>H. influenzae</w:t>
      </w:r>
      <w:r w:rsidRPr="00757988">
        <w:rPr>
          <w:rFonts w:eastAsiaTheme="majorEastAsia" w:cstheme="minorHAnsi"/>
          <w:bCs/>
          <w:szCs w:val="24"/>
        </w:rPr>
        <w:t xml:space="preserve"> clinical isolates found that not only were all strains were non-typeable, but a significant proportion of these isolates were resistant to ampicillin, and approximately three-quarters </w:t>
      </w:r>
      <w:r w:rsidR="00757988" w:rsidRPr="00757988">
        <w:rPr>
          <w:rFonts w:eastAsiaTheme="majorEastAsia" w:cstheme="minorHAnsi"/>
          <w:bCs/>
          <w:szCs w:val="24"/>
        </w:rPr>
        <w:t>harbored</w:t>
      </w:r>
      <w:r w:rsidRPr="00757988">
        <w:rPr>
          <w:rFonts w:eastAsiaTheme="majorEastAsia" w:cstheme="minorHAnsi"/>
          <w:bCs/>
          <w:szCs w:val="24"/>
        </w:rPr>
        <w:t xml:space="preserve"> mutations in </w:t>
      </w:r>
      <w:proofErr w:type="spellStart"/>
      <w:r w:rsidRPr="00757988">
        <w:rPr>
          <w:rFonts w:eastAsiaTheme="majorEastAsia" w:cstheme="minorHAnsi"/>
          <w:bCs/>
          <w:i/>
          <w:iCs/>
          <w:szCs w:val="24"/>
        </w:rPr>
        <w:t>ftsI</w:t>
      </w:r>
      <w:proofErr w:type="spellEnd"/>
      <w:r w:rsidRPr="00757988">
        <w:rPr>
          <w:rFonts w:eastAsiaTheme="majorEastAsia" w:cstheme="minorHAnsi"/>
          <w:bCs/>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Li&lt;/Author&gt;&lt;Year&gt;2020&lt;/Year&gt;&lt;RecNum&gt;1297&lt;/RecNum&gt;&lt;DisplayText&gt;[106]&lt;/DisplayText&gt;&lt;record&gt;&lt;rec-number&gt;1297&lt;/rec-number&gt;&lt;foreign-keys&gt;&lt;key app="EN" db-id="a9ppw5s55pttpse00eqptdx5paawz5fzap5t" timestamp="1754992143"&gt;1297&lt;/key&gt;&lt;/foreign-keys&gt;&lt;ref-type name="Journal Article"&gt;17&lt;/ref-type&gt;&lt;contributors&gt;&lt;authors&gt;&lt;author&gt;Li, Xin-Xin&lt;/author&gt;&lt;author&gt;Xiao, Shu-Zhen&lt;/author&gt;&lt;author&gt;Gu, Fei-Fei&lt;/author&gt;&lt;author&gt;He, Wei-Ping&lt;/author&gt;&lt;author&gt;Ni, Yu-Xing&lt;/author&gt;&lt;author&gt;Han, Li-Zhong&lt;/author&gt;&lt;/authors&gt;&lt;/contributors&gt;&lt;titles&gt;&lt;title&gt;&lt;style face="normal" font="default" size="100%"&gt;Molecular Epidemiology and Antimicrobial Resistance of &lt;/style&gt;&lt;style face="italic" font="default" size="100%"&gt;Haemophilus influenzae&lt;/style&gt;&lt;style face="normal" font="default" size="100%"&gt; in Adult Patients in Shanghai, China&lt;/style&gt;&lt;/title&gt;&lt;secondary-title&gt;Frontiers in Public Health&lt;/secondary-title&gt;&lt;/titles&gt;&lt;periodical&gt;&lt;full-title&gt;Frontiers in Public Health&lt;/full-title&gt;&lt;/periodical&gt;&lt;volume&gt;8&lt;/volume&gt;&lt;dates&gt;&lt;year&gt;2020&lt;/year&gt;&lt;pub-dates&gt;&lt;date&gt;2020/03/27&lt;/date&gt;&lt;/pub-dates&gt;&lt;/dates&gt;&lt;publisher&gt;Frontiers Media SA&lt;/publisher&gt;&lt;isbn&gt;2296-2565&lt;/isbn&gt;&lt;urls&gt;&lt;related-urls&gt;&lt;url&gt;http://dx.doi.org/10.3389/fpubh.2020.00095&lt;/url&gt;&lt;/related-urls&gt;&lt;/urls&gt;&lt;electronic-resource-num&gt;10.3389/fpubh.2020.00095&lt;/electronic-resource-num&gt;&lt;/record&gt;&lt;/Cite&gt;&lt;/EndNote&gt;</w:instrText>
      </w:r>
      <w:r w:rsidR="00015003" w:rsidRPr="00757988">
        <w:rPr>
          <w:rFonts w:cstheme="minorHAnsi"/>
          <w:szCs w:val="24"/>
        </w:rPr>
        <w:fldChar w:fldCharType="separate"/>
      </w:r>
      <w:r w:rsidR="00EE243F" w:rsidRPr="00757988">
        <w:rPr>
          <w:rFonts w:cstheme="minorHAnsi"/>
          <w:szCs w:val="24"/>
        </w:rPr>
        <w:t>[106]</w:t>
      </w:r>
      <w:r w:rsidR="00015003" w:rsidRPr="00757988">
        <w:rPr>
          <w:rFonts w:cstheme="minorHAnsi"/>
          <w:szCs w:val="24"/>
        </w:rPr>
        <w:fldChar w:fldCharType="end"/>
      </w:r>
      <w:r w:rsidRPr="00757988">
        <w:rPr>
          <w:rFonts w:eastAsiaTheme="majorEastAsia" w:cstheme="minorHAnsi"/>
          <w:bCs/>
          <w:szCs w:val="24"/>
        </w:rPr>
        <w:t xml:space="preserve">. These findings </w:t>
      </w:r>
      <w:r w:rsidR="00757988" w:rsidRPr="00757988">
        <w:rPr>
          <w:rFonts w:eastAsiaTheme="majorEastAsia" w:cstheme="minorHAnsi"/>
          <w:bCs/>
          <w:szCs w:val="24"/>
        </w:rPr>
        <w:t>emphasize</w:t>
      </w:r>
      <w:r w:rsidRPr="00757988">
        <w:rPr>
          <w:rFonts w:eastAsiaTheme="majorEastAsia" w:cstheme="minorHAnsi"/>
          <w:bCs/>
          <w:szCs w:val="24"/>
        </w:rPr>
        <w:t xml:space="preserve"> the high prevalence and clinical relevance of diverse antibiotic resistance mechanisms in circulating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populations. </w:t>
      </w:r>
    </w:p>
    <w:p w14:paraId="03150E1B" w14:textId="13F8D456" w:rsidR="001A7A08" w:rsidRPr="00757988" w:rsidRDefault="001A7A08" w:rsidP="001A7A08">
      <w:pPr>
        <w:spacing w:line="360" w:lineRule="auto"/>
        <w:jc w:val="both"/>
        <w:rPr>
          <w:rFonts w:eastAsiaTheme="majorEastAsia" w:cstheme="minorHAnsi"/>
          <w:bCs/>
          <w:szCs w:val="24"/>
        </w:rPr>
      </w:pPr>
      <w:r w:rsidRPr="00757988">
        <w:rPr>
          <w:rFonts w:eastAsiaTheme="majorEastAsia" w:cstheme="minorHAnsi"/>
          <w:bCs/>
          <w:szCs w:val="24"/>
        </w:rPr>
        <w:t xml:space="preserve">Other bacterial adaptations, such as modifications to efflux pumps and porins, are another example of how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can tolerate antibiotic treatment. In </w:t>
      </w:r>
      <w:proofErr w:type="spellStart"/>
      <w:r w:rsidRPr="00757988">
        <w:rPr>
          <w:rFonts w:eastAsiaTheme="majorEastAsia" w:cstheme="minorHAnsi"/>
          <w:bCs/>
          <w:szCs w:val="24"/>
        </w:rPr>
        <w:t>NTHi</w:t>
      </w:r>
      <w:proofErr w:type="spellEnd"/>
      <w:r w:rsidRPr="00757988">
        <w:rPr>
          <w:rFonts w:eastAsiaTheme="majorEastAsia" w:cstheme="minorHAnsi"/>
          <w:bCs/>
          <w:szCs w:val="24"/>
        </w:rPr>
        <w:t>, overexpression or structural modification of these pumps can lead to reduced intracellular antibiotic concentrations, thereby enhancing antibiotic tolerance and diminishing treatment efficacy</w:t>
      </w:r>
      <w:r w:rsidR="00862F45" w:rsidRPr="00757988">
        <w:rPr>
          <w:rFonts w:eastAsiaTheme="majorEastAsia" w:cstheme="minorHAnsi"/>
          <w:bCs/>
          <w:szCs w:val="24"/>
        </w:rPr>
        <w:t xml:space="preserve"> </w:t>
      </w:r>
      <w:r w:rsidR="00015003" w:rsidRPr="00757988">
        <w:rPr>
          <w:rFonts w:eastAsiaTheme="majorEastAsia" w:cstheme="minorHAnsi"/>
          <w:bCs/>
          <w:szCs w:val="24"/>
        </w:rPr>
        <w:fldChar w:fldCharType="begin"/>
      </w:r>
      <w:r w:rsidR="00EE243F" w:rsidRPr="00757988">
        <w:rPr>
          <w:rFonts w:eastAsiaTheme="majorEastAsia" w:cstheme="minorHAnsi"/>
          <w:bCs/>
          <w:szCs w:val="24"/>
        </w:rPr>
        <w:instrText xml:space="preserve"> ADDIN EN.CITE &lt;EndNote&gt;&lt;Cite&gt;&lt;Author&gt;Zwama&lt;/Author&gt;&lt;Year&gt;2019&lt;/Year&gt;&lt;RecNum&gt;1298&lt;/RecNum&gt;&lt;DisplayText&gt;[107]&lt;/DisplayText&gt;&lt;record&gt;&lt;rec-number&gt;1298&lt;/rec-number&gt;&lt;foreign-keys&gt;&lt;key app="EN" db-id="a9ppw5s55pttpse00eqptdx5paawz5fzap5t" timestamp="1754992143"&gt;1298&lt;/key&gt;&lt;/foreign-keys&gt;&lt;ref-type name="Journal Article"&gt;17&lt;/ref-type&gt;&lt;contributors&gt;&lt;authors&gt;&lt;author&gt;Zwama, Martijn&lt;/author&gt;&lt;author&gt;Yamaguchi, Akihito&lt;/author&gt;&lt;author&gt;Nishino, Kunihiko&lt;/author&gt;&lt;/authors&gt;&lt;/contributors&gt;&lt;titles&gt;&lt;title&gt;&lt;style face="normal" font="default" size="100%"&gt;Phylogenetic and functional characterisation of the &lt;/style&gt;&lt;style face="italic" font="default" size="100%"&gt;Haemophilus influenzae&lt;/style&gt;&lt;style face="normal" font="default" size="100%"&gt; multidrug efflux pump AcrB&lt;/style&gt;&lt;/title&gt;&lt;secondary-title&gt;Communications Biology&lt;/secondary-title&gt;&lt;/titles&gt;&lt;periodical&gt;&lt;full-title&gt;Communications Biology&lt;/full-title&gt;&lt;/periodical&gt;&lt;volume&gt;2&lt;/volume&gt;&lt;number&gt;1&lt;/number&gt;&lt;dates&gt;&lt;year&gt;2019&lt;/year&gt;&lt;pub-dates&gt;&lt;date&gt;2019/09/13&lt;/date&gt;&lt;/pub-dates&gt;&lt;/dates&gt;&lt;publisher&gt;Springer Science and Business Media LLC&lt;/publisher&gt;&lt;isbn&gt;2399-3642&lt;/isbn&gt;&lt;urls&gt;&lt;related-urls&gt;&lt;url&gt;http://dx.doi.org/10.1038/s42003-019-0564-6&lt;/url&gt;&lt;/related-urls&gt;&lt;/urls&gt;&lt;electronic-resource-num&gt;10.1038/s42003-019-0564-6&lt;/electronic-resource-num&gt;&lt;/record&gt;&lt;/Cite&gt;&lt;/EndNote&gt;</w:instrText>
      </w:r>
      <w:r w:rsidR="00015003" w:rsidRPr="00757988">
        <w:rPr>
          <w:rFonts w:eastAsiaTheme="majorEastAsia" w:cstheme="minorHAnsi"/>
          <w:bCs/>
          <w:szCs w:val="24"/>
        </w:rPr>
        <w:fldChar w:fldCharType="separate"/>
      </w:r>
      <w:r w:rsidR="00EE243F" w:rsidRPr="00757988">
        <w:rPr>
          <w:rFonts w:eastAsiaTheme="majorEastAsia" w:cstheme="minorHAnsi"/>
          <w:bCs/>
          <w:szCs w:val="24"/>
        </w:rPr>
        <w:t>[107]</w:t>
      </w:r>
      <w:r w:rsidR="00015003" w:rsidRPr="00757988">
        <w:rPr>
          <w:rFonts w:eastAsiaTheme="majorEastAsia" w:cstheme="minorHAnsi"/>
          <w:bCs/>
          <w:szCs w:val="24"/>
        </w:rPr>
        <w:fldChar w:fldCharType="end"/>
      </w:r>
      <w:r w:rsidRPr="00757988">
        <w:rPr>
          <w:rFonts w:eastAsiaTheme="majorEastAsia" w:cstheme="minorHAnsi"/>
          <w:bCs/>
          <w:szCs w:val="24"/>
        </w:rPr>
        <w:t xml:space="preserve">. For instance, some studies have shown that the use of the efflux pump inhibitor carbonyl cyanide m-chlorophenylhydrazone (CCCP) increases the susceptibility of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to antibiotics such as imipenem</w:t>
      </w:r>
      <w:r w:rsidR="00647072" w:rsidRPr="00757988">
        <w:rPr>
          <w:rFonts w:eastAsiaTheme="majorEastAsia" w:cstheme="minorHAnsi"/>
          <w:bCs/>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Cherkaoui&lt;/Author&gt;&lt;Year&gt;2017&lt;/Year&gt;&lt;RecNum&gt;1299&lt;/RecNum&gt;&lt;DisplayText&gt;[108]&lt;/DisplayText&gt;&lt;record&gt;&lt;rec-number&gt;1299&lt;/rec-number&gt;&lt;foreign-keys&gt;&lt;key app="EN" db-id="a9ppw5s55pttpse00eqptdx5paawz5fzap5t" timestamp="1754992143"&gt;1299&lt;/key&gt;&lt;/foreign-keys&gt;&lt;ref-type name="Journal Article"&gt;17&lt;/ref-type&gt;&lt;contributors&gt;&lt;authors&gt;&lt;author&gt;Cherkaoui, A.&lt;/author&gt;&lt;author&gt;Diene, S. M.&lt;/author&gt;&lt;author&gt;Renzoni, A.&lt;/author&gt;&lt;author&gt;Emonet, S.&lt;/author&gt;&lt;author&gt;Renzi, G.&lt;/author&gt;&lt;author&gt;François, P.&lt;/author&gt;&lt;author&gt;Schrenzel, J.&lt;/author&gt;&lt;/authors&gt;&lt;/contributors&gt;&lt;titles&gt;&lt;title&gt;&lt;style face="normal" font="default" size="100%"&gt;Imipenem heteroresistance in nontypeable &lt;/style&gt;&lt;style face="italic" font="default" size="100%"&gt;Haemophilus influenzae&lt;/style&gt;&lt;style face="normal" font="default" size="100%"&gt; is linked to a combination of altered PBP3, slow drug influx and direct efflux regulation&lt;/style&gt;&lt;/title&gt;&lt;secondary-title&gt;Clinical Microbiology and Infection&lt;/secondary-title&gt;&lt;/titles&gt;&lt;periodical&gt;&lt;full-title&gt;Clinical Microbiology and Infection&lt;/full-title&gt;&lt;/periodical&gt;&lt;pages&gt;118.e9-118.e19&lt;/pages&gt;&lt;volume&gt;23&lt;/volume&gt;&lt;number&gt;2&lt;/number&gt;&lt;dates&gt;&lt;year&gt;2017&lt;/year&gt;&lt;pub-dates&gt;&lt;date&gt;2017/02&lt;/date&gt;&lt;/pub-dates&gt;&lt;/dates&gt;&lt;publisher&gt;Elsevier BV&lt;/publisher&gt;&lt;isbn&gt;1198-743X&lt;/isbn&gt;&lt;urls&gt;&lt;related-urls&gt;&lt;url&gt;http://dx.doi.org/10.1016/j.cmi.2016.10.009&lt;/url&gt;&lt;/related-urls&gt;&lt;/urls&gt;&lt;electronic-resource-num&gt;10.1016/j.cmi.2016.10.009&lt;/electronic-resource-num&gt;&lt;/record&gt;&lt;/Cite&gt;&lt;/EndNote&gt;</w:instrText>
      </w:r>
      <w:r w:rsidR="00015003" w:rsidRPr="00757988">
        <w:rPr>
          <w:rFonts w:cstheme="minorHAnsi"/>
          <w:szCs w:val="24"/>
        </w:rPr>
        <w:fldChar w:fldCharType="separate"/>
      </w:r>
      <w:r w:rsidR="00EE243F" w:rsidRPr="00757988">
        <w:rPr>
          <w:rFonts w:cstheme="minorHAnsi"/>
          <w:szCs w:val="24"/>
        </w:rPr>
        <w:t>[108]</w:t>
      </w:r>
      <w:r w:rsidR="00015003" w:rsidRPr="00757988">
        <w:rPr>
          <w:rFonts w:cstheme="minorHAnsi"/>
          <w:szCs w:val="24"/>
        </w:rPr>
        <w:fldChar w:fldCharType="end"/>
      </w:r>
      <w:r w:rsidRPr="00757988">
        <w:rPr>
          <w:rFonts w:eastAsiaTheme="majorEastAsia" w:cstheme="minorHAnsi"/>
          <w:bCs/>
          <w:szCs w:val="24"/>
        </w:rPr>
        <w:t xml:space="preserve">. Similarly, porins, which are outer membrane proteins that facilitate the </w:t>
      </w:r>
      <w:r w:rsidRPr="00757988">
        <w:rPr>
          <w:rFonts w:eastAsiaTheme="majorEastAsia" w:cstheme="minorHAnsi"/>
          <w:bCs/>
          <w:szCs w:val="24"/>
        </w:rPr>
        <w:lastRenderedPageBreak/>
        <w:t xml:space="preserve">passive uptake of small molecules like antibiotics, can be altered in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to restrict drug entry</w:t>
      </w:r>
      <w:r w:rsidR="00647072" w:rsidRPr="00757988">
        <w:rPr>
          <w:rFonts w:eastAsiaTheme="majorEastAsia" w:cstheme="minorHAnsi"/>
          <w:bCs/>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Andersen&lt;/Author&gt;&lt;Year&gt;2003&lt;/Year&gt;&lt;RecNum&gt;1300&lt;/RecNum&gt;&lt;DisplayText&gt;[109]&lt;/DisplayText&gt;&lt;record&gt;&lt;rec-number&gt;1300&lt;/rec-number&gt;&lt;foreign-keys&gt;&lt;key app="EN" db-id="a9ppw5s55pttpse00eqptdx5paawz5fzap5t" timestamp="1754992143"&gt;1300&lt;/key&gt;&lt;/foreign-keys&gt;&lt;ref-type name="Journal Article"&gt;17&lt;/ref-type&gt;&lt;contributors&gt;&lt;authors&gt;&lt;author&gt;Andersen, Christian&lt;/author&gt;&lt;author&gt;Maier, Elke&lt;/author&gt;&lt;author&gt;Kemmer, Gabrielle&lt;/author&gt;&lt;author&gt;Blass, Julia&lt;/author&gt;&lt;author&gt;Hilpert, Anna-Karina&lt;/author&gt;&lt;author&gt;Benz, Roland&lt;/author&gt;&lt;author&gt;Reidl, Joachim&lt;/author&gt;&lt;/authors&gt;&lt;/contributors&gt;&lt;titles&gt;&lt;title&gt;&lt;style face="normal" font="default" size="100%"&gt;Porin OmpP2 of &lt;/style&gt;&lt;style face="italic" font="default" size="100%"&gt;Haemophilus influenzae &lt;/style&gt;&lt;style face="normal" font="default" size="100%"&gt;Shows Specificity for Nicotinamide-derived Nucleotide Substrates&lt;/style&gt;&lt;/title&gt;&lt;secondary-title&gt;Journal of Biological Chemistry&lt;/secondary-title&gt;&lt;/titles&gt;&lt;periodical&gt;&lt;full-title&gt;Journal of Biological Chemistry&lt;/full-title&gt;&lt;/periodical&gt;&lt;pages&gt;24269-24276&lt;/pages&gt;&lt;volume&gt;278&lt;/volume&gt;&lt;number&gt;27&lt;/number&gt;&lt;dates&gt;&lt;year&gt;2003&lt;/year&gt;&lt;pub-dates&gt;&lt;date&gt;2003/07&lt;/date&gt;&lt;/pub-dates&gt;&lt;/dates&gt;&lt;publisher&gt;Elsevier BV&lt;/publisher&gt;&lt;isbn&gt;0021-9258&lt;/isbn&gt;&lt;urls&gt;&lt;related-urls&gt;&lt;url&gt;http://dx.doi.org/10.1074/jbc.m213087200&lt;/url&gt;&lt;/related-urls&gt;&lt;/urls&gt;&lt;electronic-resource-num&gt;10.1074/jbc.m213087200&lt;/electronic-resource-num&gt;&lt;/record&gt;&lt;/Cite&gt;&lt;/EndNote&gt;</w:instrText>
      </w:r>
      <w:r w:rsidR="00015003" w:rsidRPr="00757988">
        <w:rPr>
          <w:rFonts w:cstheme="minorHAnsi"/>
          <w:szCs w:val="24"/>
        </w:rPr>
        <w:fldChar w:fldCharType="separate"/>
      </w:r>
      <w:r w:rsidR="00EE243F" w:rsidRPr="00757988">
        <w:rPr>
          <w:rFonts w:cstheme="minorHAnsi"/>
          <w:szCs w:val="24"/>
        </w:rPr>
        <w:t>[109]</w:t>
      </w:r>
      <w:r w:rsidR="00015003" w:rsidRPr="00757988">
        <w:rPr>
          <w:rFonts w:cstheme="minorHAnsi"/>
          <w:szCs w:val="24"/>
        </w:rPr>
        <w:fldChar w:fldCharType="end"/>
      </w:r>
      <w:r w:rsidRPr="00757988">
        <w:rPr>
          <w:rFonts w:eastAsiaTheme="majorEastAsia" w:cstheme="minorHAnsi"/>
          <w:bCs/>
          <w:szCs w:val="24"/>
        </w:rPr>
        <w:t xml:space="preserve">. Changes in porin proteins such as OmpP2, including amino acid substitutions and insertions, have been associated with decreased permeability to β-lactam antibiotics like imipenem </w:t>
      </w:r>
      <w:r w:rsidR="00015003" w:rsidRPr="00757988">
        <w:rPr>
          <w:rFonts w:cstheme="minorHAnsi"/>
          <w:szCs w:val="24"/>
        </w:rPr>
        <w:fldChar w:fldCharType="begin"/>
      </w:r>
      <w:r w:rsidR="00EE243F" w:rsidRPr="00757988">
        <w:rPr>
          <w:rFonts w:cstheme="minorHAnsi"/>
          <w:szCs w:val="24"/>
        </w:rPr>
        <w:instrText xml:space="preserve"> ADDIN EN.CITE &lt;EndNote&gt;&lt;Cite&gt;&lt;Author&gt;Cherkaoui&lt;/Author&gt;&lt;Year&gt;2017&lt;/Year&gt;&lt;RecNum&gt;1299&lt;/RecNum&gt;&lt;DisplayText&gt;[108]&lt;/DisplayText&gt;&lt;record&gt;&lt;rec-number&gt;1299&lt;/rec-number&gt;&lt;foreign-keys&gt;&lt;key app="EN" db-id="a9ppw5s55pttpse00eqptdx5paawz5fzap5t" timestamp="1754992143"&gt;1299&lt;/key&gt;&lt;/foreign-keys&gt;&lt;ref-type name="Journal Article"&gt;17&lt;/ref-type&gt;&lt;contributors&gt;&lt;authors&gt;&lt;author&gt;Cherkaoui, A.&lt;/author&gt;&lt;author&gt;Diene, S. M.&lt;/author&gt;&lt;author&gt;Renzoni, A.&lt;/author&gt;&lt;author&gt;Emonet, S.&lt;/author&gt;&lt;author&gt;Renzi, G.&lt;/author&gt;&lt;author&gt;François, P.&lt;/author&gt;&lt;author&gt;Schrenzel, J.&lt;/author&gt;&lt;/authors&gt;&lt;/contributors&gt;&lt;titles&gt;&lt;title&gt;&lt;style face="normal" font="default" size="100%"&gt;Imipenem heteroresistance in nontypeable &lt;/style&gt;&lt;style face="italic" font="default" size="100%"&gt;Haemophilus influenzae&lt;/style&gt;&lt;style face="normal" font="default" size="100%"&gt; is linked to a combination of altered PBP3, slow drug influx and direct efflux regulation&lt;/style&gt;&lt;/title&gt;&lt;secondary-title&gt;Clinical Microbiology and Infection&lt;/secondary-title&gt;&lt;/titles&gt;&lt;periodical&gt;&lt;full-title&gt;Clinical Microbiology and Infection&lt;/full-title&gt;&lt;/periodical&gt;&lt;pages&gt;118.e9-118.e19&lt;/pages&gt;&lt;volume&gt;23&lt;/volume&gt;&lt;number&gt;2&lt;/number&gt;&lt;dates&gt;&lt;year&gt;2017&lt;/year&gt;&lt;pub-dates&gt;&lt;date&gt;2017/02&lt;/date&gt;&lt;/pub-dates&gt;&lt;/dates&gt;&lt;publisher&gt;Elsevier BV&lt;/publisher&gt;&lt;isbn&gt;1198-743X&lt;/isbn&gt;&lt;urls&gt;&lt;related-urls&gt;&lt;url&gt;http://dx.doi.org/10.1016/j.cmi.2016.10.009&lt;/url&gt;&lt;/related-urls&gt;&lt;/urls&gt;&lt;electronic-resource-num&gt;10.1016/j.cmi.2016.10.009&lt;/electronic-resource-num&gt;&lt;/record&gt;&lt;/Cite&gt;&lt;/EndNote&gt;</w:instrText>
      </w:r>
      <w:r w:rsidR="00015003" w:rsidRPr="00757988">
        <w:rPr>
          <w:rFonts w:cstheme="minorHAnsi"/>
          <w:szCs w:val="24"/>
        </w:rPr>
        <w:fldChar w:fldCharType="separate"/>
      </w:r>
      <w:r w:rsidR="00EE243F" w:rsidRPr="00757988">
        <w:rPr>
          <w:rFonts w:cstheme="minorHAnsi"/>
          <w:szCs w:val="24"/>
        </w:rPr>
        <w:t>[108]</w:t>
      </w:r>
      <w:r w:rsidR="00015003" w:rsidRPr="00757988">
        <w:rPr>
          <w:rFonts w:cstheme="minorHAnsi"/>
          <w:szCs w:val="24"/>
        </w:rPr>
        <w:fldChar w:fldCharType="end"/>
      </w:r>
      <w:r w:rsidRPr="00757988">
        <w:rPr>
          <w:rFonts w:eastAsiaTheme="majorEastAsia" w:cstheme="minorHAnsi"/>
          <w:bCs/>
          <w:szCs w:val="24"/>
        </w:rPr>
        <w:t xml:space="preserve">. By simultaneously limiting drug entry and promoting active efflux,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can significantly lower intracellular antibiotic concentrations, leading to increased tolerance and resistance </w:t>
      </w:r>
      <w:r w:rsidR="00015003" w:rsidRPr="00757988">
        <w:rPr>
          <w:rFonts w:cstheme="minorHAnsi"/>
          <w:szCs w:val="24"/>
        </w:rPr>
        <w:fldChar w:fldCharType="begin">
          <w:fldData xml:space="preserve">PEVuZE5vdGU+PENpdGU+PEF1dGhvcj5BbmRlcnNlbjwvQXV0aG9yPjxZZWFyPjIwMDM8L1llYXI+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==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BbmRlcnNlbjwvQXV0aG9yPjxZZWFyPjIwMDM8L1llYXI+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==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08,109]</w:t>
      </w:r>
      <w:r w:rsidR="00015003" w:rsidRPr="00757988">
        <w:rPr>
          <w:rFonts w:cstheme="minorHAnsi"/>
          <w:szCs w:val="24"/>
        </w:rPr>
        <w:fldChar w:fldCharType="end"/>
      </w:r>
      <w:r w:rsidRPr="00757988">
        <w:rPr>
          <w:rFonts w:eastAsiaTheme="majorEastAsia" w:cstheme="minorHAnsi"/>
          <w:bCs/>
          <w:szCs w:val="24"/>
        </w:rPr>
        <w:t>.</w:t>
      </w:r>
    </w:p>
    <w:p w14:paraId="59CACF37" w14:textId="4A24FB37" w:rsidR="001A7A08" w:rsidRPr="00757988" w:rsidRDefault="00B848BD" w:rsidP="001A7A08">
      <w:pPr>
        <w:pStyle w:val="Heading2"/>
      </w:pPr>
      <w:r w:rsidRPr="00757988">
        <w:t>4</w:t>
      </w:r>
      <w:r w:rsidR="001A7A08" w:rsidRPr="00757988">
        <w:t xml:space="preserve">.2 Polymicrobial Interactions with </w:t>
      </w:r>
      <w:proofErr w:type="spellStart"/>
      <w:r w:rsidR="001A7A08" w:rsidRPr="00757988">
        <w:t>NTHi</w:t>
      </w:r>
      <w:proofErr w:type="spellEnd"/>
      <w:r w:rsidR="001A7A08" w:rsidRPr="00757988">
        <w:t>: Competition and Coexistence</w:t>
      </w:r>
    </w:p>
    <w:p w14:paraId="3FBC7E0D" w14:textId="671B5153" w:rsidR="001A7A08" w:rsidRPr="00757988" w:rsidRDefault="001A7A08" w:rsidP="001A7A08">
      <w:pPr>
        <w:spacing w:line="360" w:lineRule="auto"/>
        <w:jc w:val="both"/>
        <w:rPr>
          <w:rFonts w:eastAsiaTheme="majorEastAsia" w:cstheme="minorHAnsi"/>
          <w:bCs/>
          <w:szCs w:val="24"/>
        </w:rPr>
      </w:pP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engages in both competitive and cooperative interactions with other members of the lung microbiota, significantly influencing its ability to persist in the airways and resist antibiotic treatment.</w:t>
      </w:r>
      <w:r w:rsidRPr="00757988" w:rsidDel="00AF16F1">
        <w:rPr>
          <w:rFonts w:eastAsiaTheme="majorEastAsia" w:cstheme="minorHAnsi"/>
          <w:bCs/>
          <w:szCs w:val="24"/>
        </w:rPr>
        <w:t xml:space="preserve"> </w:t>
      </w:r>
      <w:r w:rsidRPr="00757988">
        <w:rPr>
          <w:rFonts w:eastAsiaTheme="majorEastAsia" w:cstheme="minorHAnsi"/>
          <w:bCs/>
          <w:szCs w:val="24"/>
        </w:rPr>
        <w:t>One of the most well-</w:t>
      </w:r>
      <w:r w:rsidR="00757988" w:rsidRPr="00757988">
        <w:rPr>
          <w:rFonts w:eastAsiaTheme="majorEastAsia" w:cstheme="minorHAnsi"/>
          <w:bCs/>
          <w:szCs w:val="24"/>
        </w:rPr>
        <w:t>characterized</w:t>
      </w:r>
      <w:r w:rsidRPr="00757988">
        <w:rPr>
          <w:rFonts w:eastAsiaTheme="majorEastAsia" w:cstheme="minorHAnsi"/>
          <w:bCs/>
          <w:szCs w:val="24"/>
        </w:rPr>
        <w:t xml:space="preserve"> are the cooperative interactions involving the formation of multispecies biofilms with pathogens such as </w:t>
      </w:r>
      <w:r w:rsidRPr="00757988">
        <w:rPr>
          <w:rFonts w:eastAsiaTheme="majorEastAsia" w:cstheme="minorHAnsi"/>
          <w:bCs/>
          <w:i/>
          <w:iCs/>
          <w:szCs w:val="24"/>
        </w:rPr>
        <w:t>S</w:t>
      </w:r>
      <w:r w:rsidR="00F96F63" w:rsidRPr="00757988">
        <w:rPr>
          <w:rFonts w:eastAsiaTheme="majorEastAsia" w:cstheme="minorHAnsi"/>
          <w:bCs/>
          <w:i/>
          <w:iCs/>
          <w:szCs w:val="24"/>
        </w:rPr>
        <w:t xml:space="preserve">treptococcus </w:t>
      </w:r>
      <w:r w:rsidRPr="00757988">
        <w:rPr>
          <w:rFonts w:eastAsiaTheme="majorEastAsia" w:cstheme="minorHAnsi"/>
          <w:bCs/>
          <w:i/>
          <w:iCs/>
          <w:szCs w:val="24"/>
        </w:rPr>
        <w:t xml:space="preserve">pneumoniae </w:t>
      </w:r>
      <w:r w:rsidRPr="00757988">
        <w:rPr>
          <w:rFonts w:eastAsiaTheme="majorEastAsia" w:cstheme="minorHAnsi"/>
          <w:bCs/>
          <w:szCs w:val="24"/>
        </w:rPr>
        <w:t xml:space="preserve">and </w:t>
      </w:r>
      <w:r w:rsidRPr="00757988">
        <w:rPr>
          <w:rFonts w:eastAsiaTheme="majorEastAsia" w:cstheme="minorHAnsi"/>
          <w:bCs/>
          <w:i/>
          <w:iCs/>
          <w:szCs w:val="24"/>
        </w:rPr>
        <w:t>M</w:t>
      </w:r>
      <w:r w:rsidR="005F0D4A" w:rsidRPr="00757988">
        <w:rPr>
          <w:rFonts w:eastAsiaTheme="majorEastAsia" w:cstheme="minorHAnsi"/>
          <w:bCs/>
          <w:i/>
          <w:iCs/>
          <w:szCs w:val="24"/>
        </w:rPr>
        <w:t>.</w:t>
      </w:r>
      <w:r w:rsidRPr="00757988">
        <w:rPr>
          <w:rFonts w:eastAsiaTheme="majorEastAsia" w:cstheme="minorHAnsi"/>
          <w:bCs/>
          <w:i/>
          <w:iCs/>
          <w:szCs w:val="24"/>
        </w:rPr>
        <w:t xml:space="preserve"> catarrhalis</w:t>
      </w:r>
      <w:r w:rsidRPr="00757988">
        <w:rPr>
          <w:rFonts w:eastAsiaTheme="majorEastAsia" w:cstheme="minorHAnsi"/>
          <w:bCs/>
          <w:szCs w:val="24"/>
        </w:rPr>
        <w:t xml:space="preserve"> </w:t>
      </w:r>
      <w:r w:rsidR="00015003" w:rsidRPr="00757988">
        <w:rPr>
          <w:rFonts w:cstheme="minorHAnsi"/>
          <w:szCs w:val="24"/>
        </w:rPr>
        <w:fldChar w:fldCharType="begin">
          <w:fldData xml:space="preserve">PEVuZE5vdGU+PENpdGU+PEF1dGhvcj5Bcm1icnVzdGVyPC9BdXRob3I+PFllYXI+MjAxMDwvWWVh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Bcm1icnVzdGVyPC9BdXRob3I+PFllYXI+MjAxMDwvWWVh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79,110-113]</w:t>
      </w:r>
      <w:r w:rsidR="00015003" w:rsidRPr="00757988">
        <w:rPr>
          <w:rFonts w:cstheme="minorHAnsi"/>
          <w:szCs w:val="24"/>
        </w:rPr>
        <w:fldChar w:fldCharType="end"/>
      </w:r>
      <w:r w:rsidRPr="00757988">
        <w:rPr>
          <w:rFonts w:cstheme="minorHAnsi"/>
          <w:szCs w:val="24"/>
        </w:rPr>
        <w:t>)</w:t>
      </w:r>
      <w:r w:rsidRPr="00757988">
        <w:rPr>
          <w:rFonts w:eastAsiaTheme="majorEastAsia" w:cstheme="minorHAnsi"/>
          <w:bCs/>
          <w:szCs w:val="24"/>
        </w:rPr>
        <w:t xml:space="preserve">. Within these complex communities,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can modulate gene expression and virulence factors, further promoting persistence and resistance to treatment</w:t>
      </w:r>
      <w:r w:rsidR="00647072" w:rsidRPr="00757988">
        <w:rPr>
          <w:rFonts w:cstheme="minorHAnsi"/>
          <w:szCs w:val="24"/>
        </w:rPr>
        <w:t xml:space="preserve"> </w:t>
      </w:r>
      <w:r w:rsidR="00015003" w:rsidRPr="00757988">
        <w:rPr>
          <w:rFonts w:cstheme="minorHAnsi"/>
          <w:szCs w:val="24"/>
        </w:rPr>
        <w:fldChar w:fldCharType="begin">
          <w:fldData xml:space="preserve">PEVuZE5vdGU+PENpdGU+PEF1dGhvcj5Bcm1icnVzdGVyPC9BdXRob3I+PFllYXI+MjAxMDwvWWVh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Bcm1icnVzdGVyPC9BdXRob3I+PFllYXI+MjAxMDwvWWVh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10,111,114]</w:t>
      </w:r>
      <w:r w:rsidR="00015003" w:rsidRPr="00757988">
        <w:rPr>
          <w:rFonts w:cstheme="minorHAnsi"/>
          <w:szCs w:val="24"/>
        </w:rPr>
        <w:fldChar w:fldCharType="end"/>
      </w:r>
      <w:r w:rsidRPr="00757988">
        <w:rPr>
          <w:rFonts w:eastAsiaTheme="majorEastAsia" w:cstheme="minorHAnsi"/>
          <w:bCs/>
          <w:szCs w:val="24"/>
        </w:rPr>
        <w:t xml:space="preserve">. Polymicrobial biofilms involving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exhibit significantly enhanced resistance to antibiotics compared to planktonic bacteria, due to a combination of reduced metabolic activity in deeper biofilm layers, upregulation of stress response genes, and </w:t>
      </w:r>
      <w:r w:rsidR="00757988" w:rsidRPr="00757988">
        <w:rPr>
          <w:rFonts w:eastAsiaTheme="majorEastAsia" w:cstheme="minorHAnsi"/>
          <w:bCs/>
          <w:szCs w:val="24"/>
        </w:rPr>
        <w:t>localized</w:t>
      </w:r>
      <w:r w:rsidRPr="00757988">
        <w:rPr>
          <w:rFonts w:eastAsiaTheme="majorEastAsia" w:cstheme="minorHAnsi"/>
          <w:bCs/>
          <w:szCs w:val="24"/>
        </w:rPr>
        <w:t xml:space="preserve"> concentrations of enzymes such as β-lactamases </w:t>
      </w:r>
      <w:r w:rsidR="00015003" w:rsidRPr="00757988">
        <w:rPr>
          <w:rFonts w:cstheme="minorHAnsi"/>
          <w:szCs w:val="24"/>
        </w:rPr>
        <w:fldChar w:fldCharType="begin">
          <w:fldData xml:space="preserve">PEVuZE5vdGU+PENpdGU+PEF1dGhvcj5UZWFsPC9BdXRob3I+PFllYXI+MjAwNjwvWWVhcj48UmVj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UZWFsPC9BdXRob3I+PFllYXI+MjAwNjwvWWVhcj48UmVj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15-118]</w:t>
      </w:r>
      <w:r w:rsidR="00015003" w:rsidRPr="00757988">
        <w:rPr>
          <w:rFonts w:cstheme="minorHAnsi"/>
          <w:szCs w:val="24"/>
        </w:rPr>
        <w:fldChar w:fldCharType="end"/>
      </w:r>
      <w:r w:rsidRPr="00757988">
        <w:rPr>
          <w:rFonts w:eastAsiaTheme="majorEastAsia" w:cstheme="minorHAnsi"/>
          <w:bCs/>
          <w:szCs w:val="24"/>
        </w:rPr>
        <w:t xml:space="preserve">. Some studies suggest that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confers passive protection to other bacteria, such as </w:t>
      </w:r>
      <w:r w:rsidRPr="00757988">
        <w:rPr>
          <w:rFonts w:eastAsiaTheme="majorEastAsia" w:cstheme="minorHAnsi"/>
          <w:bCs/>
          <w:i/>
          <w:iCs/>
          <w:szCs w:val="24"/>
        </w:rPr>
        <w:t>S. pneumoniae</w:t>
      </w:r>
      <w:r w:rsidRPr="00757988">
        <w:rPr>
          <w:rFonts w:eastAsiaTheme="majorEastAsia" w:cstheme="minorHAnsi"/>
          <w:bCs/>
          <w:szCs w:val="24"/>
        </w:rPr>
        <w:t>, through mechanisms like β-lactamase production</w:t>
      </w:r>
      <w:r w:rsidR="00647072"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Weimer&lt;/Author&gt;&lt;Year&gt;2011&lt;/Year&gt;&lt;RecNum&gt;1310&lt;/RecNum&gt;&lt;DisplayText&gt;[119]&lt;/DisplayText&gt;&lt;record&gt;&lt;rec-number&gt;1310&lt;/rec-number&gt;&lt;foreign-keys&gt;&lt;key app="EN" db-id="a9ppw5s55pttpse00eqptdx5paawz5fzap5t" timestamp="1754992143"&gt;1310&lt;/key&gt;&lt;/foreign-keys&gt;&lt;ref-type name="Journal Article"&gt;17&lt;/ref-type&gt;&lt;contributors&gt;&lt;authors&gt;&lt;author&gt;Weimer, Kristin E. D.&lt;/author&gt;&lt;author&gt;Juneau, Richard A.&lt;/author&gt;&lt;author&gt;Murrah, Kyle A.&lt;/author&gt;&lt;author&gt;Pang, Bing&lt;/author&gt;&lt;author&gt;Armbruster, Chelsie E.&lt;/author&gt;&lt;author&gt;Richardson, Stephen H.&lt;/author&gt;&lt;author&gt;Swords, W. Edward&lt;/author&gt;&lt;/authors&gt;&lt;/contributors&gt;&lt;titles&gt;&lt;title&gt;&lt;style face="normal" font="default" size="100%"&gt;Divergent Mechanisms for Passive Pneumococcal Resistance to β-Lactam Antibiotics in the Presence of &lt;/style&gt;&lt;style face="italic" font="default" size="100%"&gt;Haemophilus influenzae&lt;/style&gt;&lt;/title&gt;&lt;secondary-title&gt;The Journal of Infectious Diseases&lt;/secondary-title&gt;&lt;/titles&gt;&lt;periodical&gt;&lt;full-title&gt;The Journal of Infectious Diseases&lt;/full-title&gt;&lt;/periodical&gt;&lt;pages&gt;549-555&lt;/pages&gt;&lt;volume&gt;203&lt;/volume&gt;&lt;number&gt;4&lt;/number&gt;&lt;dates&gt;&lt;year&gt;2011&lt;/year&gt;&lt;pub-dates&gt;&lt;date&gt;2011/01/10&lt;/date&gt;&lt;/pub-dates&gt;&lt;/dates&gt;&lt;publisher&gt;Oxford University Press (OUP)&lt;/publisher&gt;&lt;isbn&gt;1537-6613&amp;#xD;0022-1899&lt;/isbn&gt;&lt;urls&gt;&lt;related-urls&gt;&lt;url&gt;http://dx.doi.org/10.1093/infdis/jiq087&lt;/url&gt;&lt;/related-urls&gt;&lt;/urls&gt;&lt;electronic-resource-num&gt;10.1093/infdis/jiq087&lt;/electronic-resource-num&gt;&lt;/record&gt;&lt;/Cite&gt;&lt;/EndNote&gt;</w:instrText>
      </w:r>
      <w:r w:rsidR="00015003" w:rsidRPr="00757988">
        <w:rPr>
          <w:rFonts w:cstheme="minorHAnsi"/>
          <w:szCs w:val="24"/>
        </w:rPr>
        <w:fldChar w:fldCharType="separate"/>
      </w:r>
      <w:r w:rsidR="00EE243F" w:rsidRPr="00757988">
        <w:rPr>
          <w:rFonts w:cstheme="minorHAnsi"/>
          <w:szCs w:val="24"/>
        </w:rPr>
        <w:t>[119]</w:t>
      </w:r>
      <w:r w:rsidR="00015003" w:rsidRPr="00757988">
        <w:rPr>
          <w:rFonts w:cstheme="minorHAnsi"/>
          <w:szCs w:val="24"/>
        </w:rPr>
        <w:fldChar w:fldCharType="end"/>
      </w:r>
      <w:r w:rsidRPr="00757988">
        <w:rPr>
          <w:rFonts w:eastAsiaTheme="majorEastAsia" w:cstheme="minorHAnsi"/>
          <w:bCs/>
          <w:szCs w:val="24"/>
        </w:rPr>
        <w:t xml:space="preserve">. Interspecies interactions can drive substantial changes in bacterial </w:t>
      </w:r>
      <w:r w:rsidR="00757988" w:rsidRPr="00757988">
        <w:rPr>
          <w:rFonts w:eastAsiaTheme="majorEastAsia" w:cstheme="minorHAnsi"/>
          <w:bCs/>
          <w:szCs w:val="24"/>
        </w:rPr>
        <w:t>behavior</w:t>
      </w:r>
      <w:r w:rsidRPr="00757988">
        <w:rPr>
          <w:rFonts w:eastAsiaTheme="majorEastAsia" w:cstheme="minorHAnsi"/>
          <w:bCs/>
          <w:szCs w:val="24"/>
        </w:rPr>
        <w:t xml:space="preserve">, including shifts in gene expression that support cooperative survival, resource sharing, or competitive advantage </w:t>
      </w:r>
      <w:r w:rsidR="00015003" w:rsidRPr="00757988">
        <w:rPr>
          <w:rFonts w:cstheme="minorHAnsi"/>
          <w:szCs w:val="24"/>
        </w:rPr>
        <w:fldChar w:fldCharType="begin">
          <w:fldData xml:space="preserve">PEVuZE5vdGU+PENpdGU+PEF1dGhvcj5Cb3R0ZXJ5PC9BdXRob3I+PFllYXI+MjAyMTwvWWVhcj48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Cb3R0ZXJ5PC9BdXRob3I+PFllYXI+MjAyMTwvWWVhcj48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20-123]</w:t>
      </w:r>
      <w:r w:rsidR="00015003" w:rsidRPr="00757988">
        <w:rPr>
          <w:rFonts w:cstheme="minorHAnsi"/>
          <w:szCs w:val="24"/>
        </w:rPr>
        <w:fldChar w:fldCharType="end"/>
      </w:r>
      <w:r w:rsidRPr="00757988">
        <w:rPr>
          <w:rFonts w:eastAsiaTheme="majorEastAsia" w:cstheme="minorHAnsi"/>
          <w:bCs/>
          <w:szCs w:val="24"/>
        </w:rPr>
        <w:t xml:space="preserve">. These context-dependent adaptations are not typically observed in single-species settings and highlight the dynamic nature of microbial communities </w:t>
      </w:r>
      <w:r w:rsidRPr="00757988">
        <w:rPr>
          <w:rFonts w:eastAsiaTheme="majorEastAsia" w:cstheme="minorHAnsi"/>
          <w:bCs/>
          <w:i/>
          <w:iCs/>
          <w:szCs w:val="24"/>
        </w:rPr>
        <w:t>in vivo</w:t>
      </w:r>
      <w:r w:rsidRPr="00757988">
        <w:rPr>
          <w:rFonts w:eastAsiaTheme="majorEastAsia" w:cstheme="minorHAnsi"/>
          <w:bCs/>
          <w:szCs w:val="24"/>
        </w:rPr>
        <w:t xml:space="preserve">. For example, </w:t>
      </w:r>
      <w:proofErr w:type="spellStart"/>
      <w:r w:rsidRPr="00757988">
        <w:rPr>
          <w:rFonts w:eastAsiaTheme="majorEastAsia" w:cstheme="minorHAnsi"/>
          <w:bCs/>
          <w:szCs w:val="24"/>
        </w:rPr>
        <w:t>NTHi’s</w:t>
      </w:r>
      <w:proofErr w:type="spellEnd"/>
      <w:r w:rsidRPr="00757988">
        <w:rPr>
          <w:rFonts w:eastAsiaTheme="majorEastAsia" w:cstheme="minorHAnsi"/>
          <w:bCs/>
          <w:szCs w:val="24"/>
        </w:rPr>
        <w:t xml:space="preserve"> type IV pili gene (</w:t>
      </w:r>
      <w:proofErr w:type="spellStart"/>
      <w:r w:rsidRPr="00757988">
        <w:rPr>
          <w:rFonts w:eastAsiaTheme="majorEastAsia" w:cstheme="minorHAnsi"/>
          <w:bCs/>
          <w:i/>
          <w:iCs/>
          <w:szCs w:val="24"/>
        </w:rPr>
        <w:t>pilA</w:t>
      </w:r>
      <w:proofErr w:type="spellEnd"/>
      <w:r w:rsidRPr="00757988">
        <w:rPr>
          <w:rFonts w:eastAsiaTheme="majorEastAsia" w:cstheme="minorHAnsi"/>
          <w:bCs/>
          <w:szCs w:val="24"/>
        </w:rPr>
        <w:t xml:space="preserve">) is upregulated only during co-culture, while </w:t>
      </w:r>
      <w:r w:rsidRPr="00757988">
        <w:rPr>
          <w:rFonts w:eastAsiaTheme="majorEastAsia" w:cstheme="minorHAnsi"/>
          <w:bCs/>
          <w:i/>
          <w:iCs/>
          <w:szCs w:val="24"/>
        </w:rPr>
        <w:t>S. pneumoniae</w:t>
      </w:r>
      <w:r w:rsidRPr="00757988">
        <w:rPr>
          <w:rFonts w:eastAsiaTheme="majorEastAsia" w:cstheme="minorHAnsi"/>
          <w:bCs/>
          <w:szCs w:val="24"/>
        </w:rPr>
        <w:t xml:space="preserve"> exhibits increased expression of the pyruvate oxidase gene (</w:t>
      </w:r>
      <w:proofErr w:type="spellStart"/>
      <w:r w:rsidRPr="00757988">
        <w:rPr>
          <w:rFonts w:eastAsiaTheme="majorEastAsia" w:cstheme="minorHAnsi"/>
          <w:bCs/>
          <w:i/>
          <w:iCs/>
          <w:szCs w:val="24"/>
        </w:rPr>
        <w:t>spxB</w:t>
      </w:r>
      <w:proofErr w:type="spellEnd"/>
      <w:r w:rsidRPr="00757988">
        <w:rPr>
          <w:rFonts w:eastAsiaTheme="majorEastAsia" w:cstheme="minorHAnsi"/>
          <w:bCs/>
          <w:szCs w:val="24"/>
        </w:rPr>
        <w:t xml:space="preserve">) and decreased expression of </w:t>
      </w:r>
      <w:proofErr w:type="spellStart"/>
      <w:r w:rsidRPr="00757988">
        <w:rPr>
          <w:rFonts w:eastAsiaTheme="majorEastAsia" w:cstheme="minorHAnsi"/>
          <w:bCs/>
          <w:szCs w:val="24"/>
        </w:rPr>
        <w:t>pneumolysin</w:t>
      </w:r>
      <w:proofErr w:type="spellEnd"/>
      <w:r w:rsidRPr="00757988">
        <w:rPr>
          <w:rFonts w:eastAsiaTheme="majorEastAsia" w:cstheme="minorHAnsi"/>
          <w:bCs/>
          <w:szCs w:val="24"/>
        </w:rPr>
        <w:t xml:space="preserve"> and pneumococcal adherence factor A </w:t>
      </w:r>
      <w:r w:rsidR="00015003" w:rsidRPr="00757988">
        <w:rPr>
          <w:rFonts w:cstheme="minorHAnsi"/>
          <w:szCs w:val="24"/>
        </w:rPr>
        <w:fldChar w:fldCharType="begin"/>
      </w:r>
      <w:r w:rsidR="00EE243F" w:rsidRPr="00757988">
        <w:rPr>
          <w:rFonts w:cstheme="minorHAnsi"/>
          <w:szCs w:val="24"/>
        </w:rPr>
        <w:instrText xml:space="preserve"> ADDIN EN.CITE &lt;EndNote&gt;&lt;Cite&gt;&lt;Author&gt;Cope&lt;/Author&gt;&lt;Year&gt;2011&lt;/Year&gt;&lt;RecNum&gt;1315&lt;/RecNum&gt;&lt;DisplayText&gt;[124]&lt;/DisplayText&gt;&lt;record&gt;&lt;rec-number&gt;1315&lt;/rec-number&gt;&lt;foreign-keys&gt;&lt;key app="EN" db-id="a9ppw5s55pttpse00eqptdx5paawz5fzap5t" timestamp="1754992143"&gt;1315&lt;/key&gt;&lt;/foreign-keys&gt;&lt;ref-type name="Journal Article"&gt;17&lt;/ref-type&gt;&lt;contributors&gt;&lt;authors&gt;&lt;author&gt;Cope, Emily K.&lt;/author&gt;&lt;author&gt;Goldstein-Daruech, Natalia&lt;/author&gt;&lt;author&gt;Kofonow, Jennifer M.&lt;/author&gt;&lt;author&gt;Christensen, Lanette&lt;/author&gt;&lt;author&gt;McDermott, Bridget&lt;/author&gt;&lt;author&gt;Monroy, Fernando&lt;/author&gt;&lt;author&gt;Palmer, James N.&lt;/author&gt;&lt;author&gt;Chiu, Alexander G.&lt;/author&gt;&lt;author&gt;Shirtliff, Mark E.&lt;/author&gt;&lt;author&gt;Cohen, Noam A.&lt;/author&gt;&lt;author&gt;Leid, Jeff G.&lt;/author&gt;&lt;/authors&gt;&lt;/contributors&gt;&lt;titles&gt;&lt;title&gt;&lt;style face="normal" font="default" size="100%"&gt;Regulation of Virulence Gene Expression Resulting from &lt;/style&gt;&lt;style face="italic" font="default" size="100%"&gt;Streptococcus pneumoniae&lt;/style&gt;&lt;style face="normal" font="default" size="100%"&gt; and Nontypeable &lt;/style&gt;&lt;style face="italic" font="default" size="100%"&gt;Haemophilus influenzae&lt;/style&gt;&lt;style face="normal" font="default" size="100%"&gt; Interactions in Chronic Disease&lt;/style&gt;&lt;/title&gt;&lt;secondary-title&gt;PLoS ONE&lt;/secondary-title&gt;&lt;/titles&gt;&lt;periodical&gt;&lt;full-title&gt;PLoS One&lt;/full-title&gt;&lt;/periodical&gt;&lt;pages&gt;e28523&lt;/pages&gt;&lt;volume&gt;6&lt;/volume&gt;&lt;number&gt;12&lt;/number&gt;&lt;dates&gt;&lt;year&gt;2011&lt;/year&gt;&lt;pub-dates&gt;&lt;date&gt;2011/12/05&lt;/date&gt;&lt;/pub-dates&gt;&lt;/dates&gt;&lt;publisher&gt;Public Library of Science (PLoS)&lt;/publisher&gt;&lt;isbn&gt;1932-6203&lt;/isbn&gt;&lt;urls&gt;&lt;related-urls&gt;&lt;url&gt;http://dx.doi.org/10.1371/journal.pone.0028523&lt;/url&gt;&lt;/related-urls&gt;&lt;/urls&gt;&lt;electronic-resource-num&gt;10.1371/journal.pone.0028523&lt;/electronic-resource-num&gt;&lt;/record&gt;&lt;/Cite&gt;&lt;/EndNote&gt;</w:instrText>
      </w:r>
      <w:r w:rsidR="00015003" w:rsidRPr="00757988">
        <w:rPr>
          <w:rFonts w:cstheme="minorHAnsi"/>
          <w:szCs w:val="24"/>
        </w:rPr>
        <w:fldChar w:fldCharType="separate"/>
      </w:r>
      <w:r w:rsidR="00EE243F" w:rsidRPr="00757988">
        <w:rPr>
          <w:rFonts w:cstheme="minorHAnsi"/>
          <w:szCs w:val="24"/>
        </w:rPr>
        <w:t>[124]</w:t>
      </w:r>
      <w:r w:rsidR="00015003" w:rsidRPr="00757988">
        <w:rPr>
          <w:rFonts w:cstheme="minorHAnsi"/>
          <w:szCs w:val="24"/>
        </w:rPr>
        <w:fldChar w:fldCharType="end"/>
      </w:r>
      <w:r w:rsidRPr="00757988">
        <w:rPr>
          <w:rFonts w:eastAsiaTheme="majorEastAsia" w:cstheme="minorHAnsi"/>
          <w:bCs/>
          <w:szCs w:val="24"/>
        </w:rPr>
        <w:t xml:space="preserve">. These findings highlight the complexity of interspecies interactions and their contribution to the stability of polymicrobial biofilms. Outer membrane vesicles from </w:t>
      </w:r>
      <w:r w:rsidRPr="00757988">
        <w:rPr>
          <w:rFonts w:eastAsiaTheme="majorEastAsia" w:cstheme="minorHAnsi"/>
          <w:bCs/>
          <w:i/>
          <w:iCs/>
          <w:szCs w:val="24"/>
        </w:rPr>
        <w:t>M. catarrhalis</w:t>
      </w:r>
      <w:r w:rsidRPr="00757988">
        <w:rPr>
          <w:rFonts w:eastAsiaTheme="majorEastAsia" w:cstheme="minorHAnsi"/>
          <w:bCs/>
          <w:szCs w:val="24"/>
        </w:rPr>
        <w:t xml:space="preserve"> also facilitate immune evasion and promote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survival by supporting co-aggregation and shared nutrient </w:t>
      </w:r>
      <w:r w:rsidR="00757988" w:rsidRPr="00757988">
        <w:rPr>
          <w:rFonts w:eastAsiaTheme="majorEastAsia" w:cstheme="minorHAnsi"/>
          <w:bCs/>
          <w:szCs w:val="24"/>
        </w:rPr>
        <w:t>utilization</w:t>
      </w:r>
      <w:r w:rsidRPr="00757988">
        <w:rPr>
          <w:rFonts w:eastAsiaTheme="majorEastAsia" w:cstheme="minorHAnsi"/>
          <w:bCs/>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Nicchi&lt;/Author&gt;&lt;Year&gt;2022&lt;/Year&gt;&lt;RecNum&gt;1316&lt;/RecNum&gt;&lt;DisplayText&gt;[125]&lt;/DisplayText&gt;&lt;record&gt;&lt;rec-number&gt;1316&lt;/rec-number&gt;&lt;foreign-keys&gt;&lt;key app="EN" db-id="a9ppw5s55pttpse00eqptdx5paawz5fzap5t" timestamp="1754992143"&gt;1316&lt;/key&gt;&lt;/foreign-keys&gt;&lt;ref-type name="Journal Article"&gt;17&lt;/ref-type&gt;&lt;contributors&gt;&lt;authors&gt;&lt;author&gt;Nicchi, Sonia&lt;/author&gt;&lt;author&gt;Giusti, Fabiola&lt;/author&gt;&lt;author&gt;Carello, Stefano&lt;/author&gt;&lt;author&gt;Utrio Lanfaloni, Sabrina&lt;/author&gt;&lt;author&gt;Tavarini, Simona&lt;/author&gt;&lt;author&gt;Frigimelica, Elisabetta&lt;/author&gt;&lt;author&gt;Ferlenghi, Ilaria&lt;/author&gt;&lt;author&gt;Rossi Paccani, Silvia&lt;/author&gt;&lt;author&gt;Merola, Marcello&lt;/author&gt;&lt;author&gt;Delany, Isabel&lt;/author&gt;&lt;author&gt;Scarlato, Vincenzo&lt;/author&gt;&lt;author&gt;Maione, Domenico&lt;/author&gt;&lt;author&gt;Brettoni, Cecilia&lt;/author&gt;&lt;/authors&gt;&lt;/contributors&gt;&lt;titles&gt;&lt;title&gt;&lt;style face="italic" font="default" size="100%"&gt;Moraxella catarrhalis &lt;/style&gt;&lt;style face="normal" font="default" size="100%"&gt;evades neutrophil oxidative stress responses providing a safer niche for nontypeable &lt;/style&gt;&lt;style face="italic" font="default" size="100%"&gt;Haemophilus influenzae&lt;/style&gt;&lt;/title&gt;&lt;secondary-title&gt;iScience&lt;/secondary-title&gt;&lt;/titles&gt;&lt;periodical&gt;&lt;full-title&gt;iScience&lt;/full-title&gt;&lt;/periodical&gt;&lt;pages&gt;103931&lt;/pages&gt;&lt;volume&gt;25&lt;/volume&gt;&lt;number&gt;3&lt;/number&gt;&lt;dates&gt;&lt;year&gt;2022&lt;/year&gt;&lt;pub-dates&gt;&lt;date&gt;2022/03&lt;/date&gt;&lt;/pub-dates&gt;&lt;/dates&gt;&lt;publisher&gt;Elsevier BV&lt;/publisher&gt;&lt;isbn&gt;2589-0042&lt;/isbn&gt;&lt;urls&gt;&lt;related-urls&gt;&lt;url&gt;http://dx.doi.org/10.1016/j.isci.2022.103931&lt;/url&gt;&lt;/related-urls&gt;&lt;/urls&gt;&lt;electronic-resource-num&gt;10.1016/j.isci.2022.103931&lt;/electronic-resource-num&gt;&lt;/record&gt;&lt;/Cite&gt;&lt;/EndNote&gt;</w:instrText>
      </w:r>
      <w:r w:rsidR="00015003" w:rsidRPr="00757988">
        <w:rPr>
          <w:rFonts w:cstheme="minorHAnsi"/>
          <w:szCs w:val="24"/>
        </w:rPr>
        <w:fldChar w:fldCharType="separate"/>
      </w:r>
      <w:r w:rsidR="00EE243F" w:rsidRPr="00757988">
        <w:rPr>
          <w:rFonts w:cstheme="minorHAnsi"/>
          <w:szCs w:val="24"/>
        </w:rPr>
        <w:t>[125]</w:t>
      </w:r>
      <w:r w:rsidR="00015003" w:rsidRPr="00757988">
        <w:rPr>
          <w:rFonts w:cstheme="minorHAnsi"/>
          <w:szCs w:val="24"/>
        </w:rPr>
        <w:fldChar w:fldCharType="end"/>
      </w:r>
      <w:r w:rsidRPr="00757988">
        <w:rPr>
          <w:rFonts w:eastAsiaTheme="majorEastAsia" w:cstheme="minorHAnsi"/>
          <w:bCs/>
          <w:szCs w:val="24"/>
        </w:rPr>
        <w:t xml:space="preserve">. In contrast, </w:t>
      </w:r>
      <w:r w:rsidRPr="00757988">
        <w:rPr>
          <w:rFonts w:eastAsiaTheme="majorEastAsia" w:cstheme="minorHAnsi"/>
          <w:bCs/>
          <w:i/>
          <w:iCs/>
          <w:szCs w:val="24"/>
        </w:rPr>
        <w:t>S. pneumoniae</w:t>
      </w:r>
      <w:r w:rsidRPr="00757988">
        <w:rPr>
          <w:rFonts w:eastAsiaTheme="majorEastAsia" w:cstheme="minorHAnsi"/>
          <w:bCs/>
          <w:szCs w:val="24"/>
        </w:rPr>
        <w:t xml:space="preserve"> has been shown to compete with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during early </w:t>
      </w:r>
      <w:r w:rsidR="00757988" w:rsidRPr="00757988">
        <w:rPr>
          <w:rFonts w:eastAsiaTheme="majorEastAsia" w:cstheme="minorHAnsi"/>
          <w:bCs/>
          <w:szCs w:val="24"/>
        </w:rPr>
        <w:t>colonization</w:t>
      </w:r>
      <w:r w:rsidRPr="00757988">
        <w:rPr>
          <w:rFonts w:eastAsiaTheme="majorEastAsia" w:cstheme="minorHAnsi"/>
          <w:bCs/>
          <w:szCs w:val="24"/>
        </w:rPr>
        <w:t xml:space="preserve"> of the airway, inhibiting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persistence through competitive interactions </w:t>
      </w:r>
      <w:r w:rsidR="00015003" w:rsidRPr="00757988">
        <w:rPr>
          <w:rFonts w:cstheme="minorHAnsi"/>
          <w:szCs w:val="24"/>
        </w:rPr>
        <w:fldChar w:fldCharType="begin">
          <w:fldData xml:space="preserve">PEVuZE5vdGU+PENpdGU+PEF1dGhvcj5QZXJpY29uZTwvQXV0aG9yPjxZZWFyPjIwMDA8L1llYXI+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QZXJpY29uZTwvQXV0aG9yPjxZZWFyPjIwMDA8L1llYXI+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26-128]</w:t>
      </w:r>
      <w:r w:rsidR="00015003" w:rsidRPr="00757988">
        <w:rPr>
          <w:rFonts w:cstheme="minorHAnsi"/>
          <w:szCs w:val="24"/>
        </w:rPr>
        <w:fldChar w:fldCharType="end"/>
      </w:r>
      <w:r w:rsidRPr="00757988">
        <w:rPr>
          <w:rFonts w:eastAsiaTheme="majorEastAsia" w:cstheme="minorHAnsi"/>
          <w:bCs/>
          <w:szCs w:val="24"/>
        </w:rPr>
        <w:t xml:space="preserve">. This </w:t>
      </w:r>
      <w:r w:rsidRPr="00757988">
        <w:rPr>
          <w:rFonts w:eastAsiaTheme="majorEastAsia" w:cstheme="minorHAnsi"/>
          <w:bCs/>
          <w:szCs w:val="24"/>
        </w:rPr>
        <w:lastRenderedPageBreak/>
        <w:t xml:space="preserve">competition can involve bacteriocin production, nutrient limitation, and host immune modulation </w:t>
      </w:r>
      <w:r w:rsidR="00015003" w:rsidRPr="00757988">
        <w:rPr>
          <w:rFonts w:cstheme="minorHAnsi"/>
          <w:szCs w:val="24"/>
        </w:rPr>
        <w:fldChar w:fldCharType="begin">
          <w:fldData xml:space="preserve">PEVuZE5vdGU+PENpdGU+PEF1dGhvcj5MeXNlbmtvPC9BdXRob3I+PFllYXI+MjAwNTwvWWVhcj48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MeXNlbmtvPC9BdXRob3I+PFllYXI+MjAwNTwvWWVhcj48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28-130]</w:t>
      </w:r>
      <w:r w:rsidR="00015003" w:rsidRPr="00757988">
        <w:rPr>
          <w:rFonts w:cstheme="minorHAnsi"/>
          <w:szCs w:val="24"/>
        </w:rPr>
        <w:fldChar w:fldCharType="end"/>
      </w:r>
      <w:r w:rsidRPr="00757988">
        <w:rPr>
          <w:rFonts w:eastAsiaTheme="majorEastAsia" w:cstheme="minorHAnsi"/>
          <w:bCs/>
          <w:szCs w:val="24"/>
        </w:rPr>
        <w:t xml:space="preserve">. </w:t>
      </w:r>
      <w:r w:rsidRPr="00757988">
        <w:rPr>
          <w:rFonts w:eastAsiaTheme="majorEastAsia" w:cstheme="minorHAnsi"/>
          <w:bCs/>
          <w:i/>
          <w:iCs/>
          <w:szCs w:val="24"/>
        </w:rPr>
        <w:t>S. pneumoniae</w:t>
      </w:r>
      <w:r w:rsidRPr="00757988">
        <w:rPr>
          <w:rFonts w:eastAsiaTheme="majorEastAsia" w:cstheme="minorHAnsi"/>
          <w:bCs/>
          <w:szCs w:val="24"/>
        </w:rPr>
        <w:t xml:space="preserve"> produces hydrogen peroxide and bacteriocins that inhibit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though over time,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can persist by withstanding host immune pressures and forming robust biofilms </w:t>
      </w:r>
      <w:r w:rsidR="00015003" w:rsidRPr="00757988">
        <w:rPr>
          <w:rFonts w:cstheme="minorHAnsi"/>
          <w:szCs w:val="24"/>
        </w:rPr>
        <w:fldChar w:fldCharType="begin"/>
      </w:r>
      <w:r w:rsidR="00EE243F" w:rsidRPr="00757988">
        <w:rPr>
          <w:rFonts w:cstheme="minorHAnsi"/>
          <w:szCs w:val="24"/>
        </w:rPr>
        <w:instrText xml:space="preserve"> ADDIN EN.CITE &lt;EndNote&gt;&lt;Cite&gt;&lt;Author&gt;Pericone&lt;/Author&gt;&lt;Year&gt;2000&lt;/Year&gt;&lt;RecNum&gt;1317&lt;/RecNum&gt;&lt;DisplayText&gt;[126]&lt;/DisplayText&gt;&lt;record&gt;&lt;rec-number&gt;1317&lt;/rec-number&gt;&lt;foreign-keys&gt;&lt;key app="EN" db-id="a9ppw5s55pttpse00eqptdx5paawz5fzap5t" timestamp="1754992143"&gt;1317&lt;/key&gt;&lt;/foreign-keys&gt;&lt;ref-type name="Journal Article"&gt;17&lt;/ref-type&gt;&lt;contributors&gt;&lt;authors&gt;&lt;author&gt;Pericone, Christopher D.&lt;/author&gt;&lt;author&gt;Overweg, Karin&lt;/author&gt;&lt;author&gt;Hermans, Peter W. M.&lt;/author&gt;&lt;author&gt;Weiser, Jeffrey N.&lt;/author&gt;&lt;/authors&gt;&lt;/contributors&gt;&lt;titles&gt;&lt;title&gt;&lt;style face="normal" font="default" size="100%"&gt;Inhibitory and Bactericidal Effects of Hydrogen Peroxide Production by &lt;/style&gt;&lt;style face="italic" font="default" size="100%"&gt;Streptococcus pneumoniae&lt;/style&gt;&lt;style face="normal" font="default" size="100%"&gt; on Other Inhabitants of the Upper Respiratory Tract&lt;/style&gt;&lt;/title&gt;&lt;secondary-title&gt;Infection and Immunity&lt;/secondary-title&gt;&lt;/titles&gt;&lt;periodical&gt;&lt;full-title&gt;Infection and Immunity&lt;/full-title&gt;&lt;/periodical&gt;&lt;pages&gt;3990-3997&lt;/pages&gt;&lt;volume&gt;68&lt;/volume&gt;&lt;number&gt;7&lt;/number&gt;&lt;dates&gt;&lt;year&gt;2000&lt;/year&gt;&lt;pub-dates&gt;&lt;date&gt;2000/07&lt;/date&gt;&lt;/pub-dates&gt;&lt;/dates&gt;&lt;publisher&gt;American Society for Microbiology&lt;/publisher&gt;&lt;isbn&gt;0019-9567&amp;#xD;1098-5522&lt;/isbn&gt;&lt;urls&gt;&lt;related-urls&gt;&lt;url&gt;http://dx.doi.org/10.1128/iai.68.7.3990-3997.2000&lt;/url&gt;&lt;/related-urls&gt;&lt;/urls&gt;&lt;electronic-resource-num&gt;10.1128/iai.68.7.3990-3997.2000&lt;/electronic-resource-num&gt;&lt;/record&gt;&lt;/Cite&gt;&lt;/EndNote&gt;</w:instrText>
      </w:r>
      <w:r w:rsidR="00015003" w:rsidRPr="00757988">
        <w:rPr>
          <w:rFonts w:cstheme="minorHAnsi"/>
          <w:szCs w:val="24"/>
        </w:rPr>
        <w:fldChar w:fldCharType="separate"/>
      </w:r>
      <w:r w:rsidR="00EE243F" w:rsidRPr="00757988">
        <w:rPr>
          <w:rFonts w:cstheme="minorHAnsi"/>
          <w:szCs w:val="24"/>
        </w:rPr>
        <w:t>[126]</w:t>
      </w:r>
      <w:r w:rsidR="00015003" w:rsidRPr="00757988">
        <w:rPr>
          <w:rFonts w:cstheme="minorHAnsi"/>
          <w:szCs w:val="24"/>
        </w:rPr>
        <w:fldChar w:fldCharType="end"/>
      </w:r>
      <w:r w:rsidRPr="00757988">
        <w:rPr>
          <w:rFonts w:eastAsiaTheme="majorEastAsia" w:cstheme="minorHAnsi"/>
          <w:bCs/>
          <w:szCs w:val="24"/>
        </w:rPr>
        <w:t xml:space="preserve">. Similar competitive dynamics have been observed with </w:t>
      </w:r>
      <w:r w:rsidRPr="00757988">
        <w:rPr>
          <w:rFonts w:eastAsiaTheme="majorEastAsia" w:cstheme="minorHAnsi"/>
          <w:bCs/>
          <w:i/>
          <w:iCs/>
          <w:szCs w:val="24"/>
        </w:rPr>
        <w:t>P. aeruginosa</w:t>
      </w:r>
      <w:r w:rsidRPr="00757988">
        <w:rPr>
          <w:rFonts w:eastAsiaTheme="majorEastAsia" w:cstheme="minorHAnsi"/>
          <w:bCs/>
          <w:szCs w:val="24"/>
        </w:rPr>
        <w:t xml:space="preserve"> in murine models, where the siderophores and toxins secreted by </w:t>
      </w:r>
      <w:r w:rsidRPr="00757988">
        <w:rPr>
          <w:rFonts w:eastAsiaTheme="majorEastAsia" w:cstheme="minorHAnsi"/>
          <w:bCs/>
          <w:i/>
          <w:iCs/>
          <w:szCs w:val="24"/>
        </w:rPr>
        <w:t>P. aeruginosa</w:t>
      </w:r>
      <w:r w:rsidRPr="00757988">
        <w:rPr>
          <w:rFonts w:eastAsiaTheme="majorEastAsia" w:cstheme="minorHAnsi"/>
          <w:bCs/>
          <w:szCs w:val="24"/>
        </w:rPr>
        <w:t xml:space="preserve"> suppress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growth </w:t>
      </w:r>
      <w:r w:rsidR="00015003" w:rsidRPr="00757988">
        <w:rPr>
          <w:rFonts w:cstheme="minorHAnsi"/>
          <w:szCs w:val="24"/>
        </w:rPr>
        <w:fldChar w:fldCharType="begin">
          <w:fldData xml:space="preserve">PEVuZE5vdGU+PENpdGU+PEF1dGhvcj5MaW5kZ3JlbjwvQXV0aG9yPjxZZWFyPjIwMjM8L1llYXI+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MaW5kZ3JlbjwvQXV0aG9yPjxZZWFyPjIwMjM8L1llYXI+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13,131]</w:t>
      </w:r>
      <w:r w:rsidR="00015003" w:rsidRPr="00757988">
        <w:rPr>
          <w:rFonts w:cstheme="minorHAnsi"/>
          <w:szCs w:val="24"/>
        </w:rPr>
        <w:fldChar w:fldCharType="end"/>
      </w:r>
      <w:r w:rsidRPr="00757988">
        <w:rPr>
          <w:rFonts w:eastAsiaTheme="majorEastAsia" w:cstheme="minorHAnsi"/>
          <w:bCs/>
          <w:szCs w:val="24"/>
        </w:rPr>
        <w:t xml:space="preserve">. Although both organisms may coexist within biofilms, they tend to occupy distinct spatial niches in the lung, and over time, competitive pressures often lead to the displacement of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by </w:t>
      </w:r>
      <w:r w:rsidRPr="00757988">
        <w:rPr>
          <w:rFonts w:eastAsiaTheme="majorEastAsia" w:cstheme="minorHAnsi"/>
          <w:bCs/>
          <w:i/>
          <w:iCs/>
          <w:szCs w:val="24"/>
        </w:rPr>
        <w:t>Pseudomonas</w:t>
      </w:r>
      <w:r w:rsidRPr="00757988">
        <w:rPr>
          <w:rFonts w:eastAsiaTheme="majorEastAsia" w:cstheme="minorHAnsi"/>
          <w:bCs/>
          <w:szCs w:val="24"/>
        </w:rPr>
        <w:t xml:space="preserve"> </w:t>
      </w:r>
      <w:r w:rsidR="00015003" w:rsidRPr="00757988">
        <w:rPr>
          <w:rFonts w:cstheme="minorHAnsi"/>
          <w:szCs w:val="24"/>
        </w:rPr>
        <w:fldChar w:fldCharType="begin">
          <w:fldData xml:space="preserve">PEVuZE5vdGU+PENpdGU+PEF1dGhvcj5PJmFwb3M7QnJpZW48L0F1dGhvcj48WWVhcj4yMDE3PC9Z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PJmFwb3M7QnJpZW48L0F1dGhvcj48WWVhcj4yMDE3PC9Z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13,131,132]</w:t>
      </w:r>
      <w:r w:rsidR="00015003" w:rsidRPr="00757988">
        <w:rPr>
          <w:rFonts w:cstheme="minorHAnsi"/>
          <w:szCs w:val="24"/>
        </w:rPr>
        <w:fldChar w:fldCharType="end"/>
      </w:r>
      <w:r w:rsidRPr="00757988">
        <w:rPr>
          <w:rFonts w:eastAsiaTheme="majorEastAsia" w:cstheme="minorHAnsi"/>
          <w:bCs/>
          <w:szCs w:val="24"/>
        </w:rPr>
        <w:t>.</w:t>
      </w:r>
    </w:p>
    <w:p w14:paraId="711E7C02" w14:textId="77777777" w:rsidR="00B837EE" w:rsidRPr="00757988" w:rsidRDefault="00B837EE" w:rsidP="001A7A08">
      <w:pPr>
        <w:spacing w:line="360" w:lineRule="auto"/>
        <w:jc w:val="both"/>
        <w:rPr>
          <w:rFonts w:eastAsiaTheme="majorEastAsia" w:cstheme="minorHAnsi"/>
          <w:bCs/>
          <w:szCs w:val="24"/>
        </w:rPr>
      </w:pPr>
    </w:p>
    <w:p w14:paraId="3D3C85E6" w14:textId="07C63E48" w:rsidR="001A7A08" w:rsidRPr="00757988" w:rsidRDefault="00B848BD" w:rsidP="001A7A08">
      <w:pPr>
        <w:pStyle w:val="Heading2"/>
      </w:pPr>
      <w:r w:rsidRPr="00757988">
        <w:t>4</w:t>
      </w:r>
      <w:r w:rsidR="001A7A08" w:rsidRPr="00757988">
        <w:t xml:space="preserve">.3 Immune Evasion and Intracellular Living </w:t>
      </w:r>
    </w:p>
    <w:p w14:paraId="55E9A5D7" w14:textId="6618368F" w:rsidR="001A7A08" w:rsidRPr="00757988" w:rsidRDefault="001A7A08" w:rsidP="001A7A08">
      <w:pPr>
        <w:spacing w:line="360" w:lineRule="auto"/>
        <w:jc w:val="both"/>
        <w:rPr>
          <w:rFonts w:eastAsiaTheme="majorEastAsia" w:cstheme="minorHAnsi"/>
          <w:bCs/>
          <w:szCs w:val="24"/>
        </w:rPr>
      </w:pP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can also evade host immune detection through their survival within host cells including</w:t>
      </w:r>
      <w:r w:rsidR="000317A6" w:rsidRPr="00757988">
        <w:rPr>
          <w:rFonts w:eastAsiaTheme="majorEastAsia" w:cstheme="minorHAnsi"/>
          <w:bCs/>
          <w:szCs w:val="24"/>
        </w:rPr>
        <w:t xml:space="preserve"> </w:t>
      </w:r>
      <w:r w:rsidRPr="00757988">
        <w:rPr>
          <w:rFonts w:eastAsiaTheme="majorEastAsia" w:cstheme="minorHAnsi"/>
          <w:bCs/>
          <w:szCs w:val="24"/>
        </w:rPr>
        <w:t xml:space="preserve">respiratory epithelial cells and macrophages </w:t>
      </w:r>
      <w:r w:rsidR="00015003" w:rsidRPr="00757988">
        <w:rPr>
          <w:rFonts w:cstheme="minorHAnsi"/>
          <w:szCs w:val="24"/>
        </w:rPr>
        <w:fldChar w:fldCharType="begin">
          <w:fldData xml:space="preserve">PEVuZE5vdGU+PENpdGU+PEF1dGhvcj5LZXR0ZXJlcjwvQXV0aG9yPjxZZWFyPjE5OTk8L1llYXI+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LZXR0ZXJlcjwvQXV0aG9yPjxZZWFyPjE5OTk8L1llYXI+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39,133,134]</w:t>
      </w:r>
      <w:r w:rsidR="00015003" w:rsidRPr="00757988">
        <w:rPr>
          <w:rFonts w:cstheme="minorHAnsi"/>
          <w:szCs w:val="24"/>
        </w:rPr>
        <w:fldChar w:fldCharType="end"/>
      </w:r>
      <w:r w:rsidRPr="00757988">
        <w:rPr>
          <w:rFonts w:eastAsiaTheme="majorEastAsia" w:cstheme="minorHAnsi"/>
          <w:bCs/>
          <w:szCs w:val="24"/>
        </w:rPr>
        <w:t xml:space="preserve">. In respiratory epithelial cells,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manipulates the host cell cytoskeleton to promote its </w:t>
      </w:r>
      <w:r w:rsidR="00757988" w:rsidRPr="00757988">
        <w:rPr>
          <w:rFonts w:eastAsiaTheme="majorEastAsia" w:cstheme="minorHAnsi"/>
          <w:bCs/>
          <w:szCs w:val="24"/>
        </w:rPr>
        <w:t>internalization</w:t>
      </w:r>
      <w:r w:rsidRPr="00757988">
        <w:rPr>
          <w:rFonts w:eastAsiaTheme="majorEastAsia" w:cstheme="minorHAnsi"/>
          <w:bCs/>
          <w:szCs w:val="24"/>
        </w:rPr>
        <w:t xml:space="preserve"> via micropinocytosis, a process by which the epithelial cells can engulf macromolecules through small vesicles </w:t>
      </w:r>
      <w:r w:rsidR="00015003" w:rsidRPr="00757988">
        <w:rPr>
          <w:rFonts w:cstheme="minorHAnsi"/>
          <w:szCs w:val="24"/>
        </w:rPr>
        <w:fldChar w:fldCharType="begin"/>
      </w:r>
      <w:r w:rsidR="00EE243F" w:rsidRPr="00757988">
        <w:rPr>
          <w:rFonts w:cstheme="minorHAnsi"/>
          <w:szCs w:val="24"/>
        </w:rPr>
        <w:instrText xml:space="preserve"> ADDIN EN.CITE &lt;EndNote&gt;&lt;Cite&gt;&lt;Author&gt;Ketterer&lt;/Author&gt;&lt;Year&gt;1999&lt;/Year&gt;&lt;RecNum&gt;1324&lt;/RecNum&gt;&lt;DisplayText&gt;[133]&lt;/DisplayText&gt;&lt;record&gt;&lt;rec-number&gt;1324&lt;/rec-number&gt;&lt;foreign-keys&gt;&lt;key app="EN" db-id="a9ppw5s55pttpse00eqptdx5paawz5fzap5t" timestamp="1754992143"&gt;1324&lt;/key&gt;&lt;/foreign-keys&gt;&lt;ref-type name="Journal Article"&gt;17&lt;/ref-type&gt;&lt;contributors&gt;&lt;authors&gt;&lt;author&gt;Ketterer, Margaret R.&lt;/author&gt;&lt;author&gt;Shao, Jian Q.&lt;/author&gt;&lt;author&gt;Hornick, Douglas B.&lt;/author&gt;&lt;author&gt;Buscher, Ben&lt;/author&gt;&lt;author&gt;Bandi, Venkata K.&lt;/author&gt;&lt;author&gt;Apicella, Michael A.&lt;/author&gt;&lt;/authors&gt;&lt;/contributors&gt;&lt;titles&gt;&lt;title&gt;&lt;style face="normal" font="default" size="100%"&gt;Infection of Primary Human Bronchial Epithelial Cells by &lt;/style&gt;&lt;style face="italic" font="default" size="100%"&gt;Haemophilus influenzae&lt;/style&gt;&lt;style face="normal" font="default" size="100%"&gt; : Macropinocytosis as a Mechanism of Airway Epithelial Cell Entry&lt;/style&gt;&lt;/title&gt;&lt;secondary-title&gt;Infection and Immunity&lt;/secondary-title&gt;&lt;/titles&gt;&lt;periodical&gt;&lt;full-title&gt;Infection and Immunity&lt;/full-title&gt;&lt;/periodical&gt;&lt;pages&gt;4161-4170&lt;/pages&gt;&lt;volume&gt;67&lt;/volume&gt;&lt;number&gt;8&lt;/number&gt;&lt;dates&gt;&lt;year&gt;1999&lt;/year&gt;&lt;pub-dates&gt;&lt;date&gt;1999/08&lt;/date&gt;&lt;/pub-dates&gt;&lt;/dates&gt;&lt;publisher&gt;American Society for Microbiology&lt;/publisher&gt;&lt;isbn&gt;0019-9567&amp;#xD;1098-5522&lt;/isbn&gt;&lt;urls&gt;&lt;related-urls&gt;&lt;url&gt;http://dx.doi.org/10.1128/iai.67.8.4161-4170.1999&lt;/url&gt;&lt;/related-urls&gt;&lt;/urls&gt;&lt;electronic-resource-num&gt;10.1128/iai.67.8.4161-4170.1999&lt;/electronic-resource-num&gt;&lt;/record&gt;&lt;/Cite&gt;&lt;/EndNote&gt;</w:instrText>
      </w:r>
      <w:r w:rsidR="00015003" w:rsidRPr="00757988">
        <w:rPr>
          <w:rFonts w:cstheme="minorHAnsi"/>
          <w:szCs w:val="24"/>
        </w:rPr>
        <w:fldChar w:fldCharType="separate"/>
      </w:r>
      <w:r w:rsidR="00EE243F" w:rsidRPr="00757988">
        <w:rPr>
          <w:rFonts w:cstheme="minorHAnsi"/>
          <w:szCs w:val="24"/>
        </w:rPr>
        <w:t>[133]</w:t>
      </w:r>
      <w:r w:rsidR="00015003" w:rsidRPr="00757988">
        <w:rPr>
          <w:rFonts w:cstheme="minorHAnsi"/>
          <w:szCs w:val="24"/>
        </w:rPr>
        <w:fldChar w:fldCharType="end"/>
      </w:r>
      <w:r w:rsidRPr="00757988">
        <w:rPr>
          <w:rFonts w:eastAsiaTheme="majorEastAsia" w:cstheme="minorHAnsi"/>
          <w:bCs/>
          <w:szCs w:val="24"/>
        </w:rPr>
        <w:t xml:space="preserve">. This intracellular living offers protection from immune detection and antibiotic activity, since most antibiotics do not effectively penetrate host cells. Once </w:t>
      </w:r>
      <w:r w:rsidR="00757988" w:rsidRPr="00757988">
        <w:rPr>
          <w:rFonts w:eastAsiaTheme="majorEastAsia" w:cstheme="minorHAnsi"/>
          <w:bCs/>
          <w:szCs w:val="24"/>
        </w:rPr>
        <w:t>internalized</w:t>
      </w:r>
      <w:r w:rsidRPr="00757988">
        <w:rPr>
          <w:rFonts w:eastAsiaTheme="majorEastAsia" w:cstheme="minorHAnsi"/>
          <w:bCs/>
          <w:szCs w:val="24"/>
        </w:rPr>
        <w:t xml:space="preserve">,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manipulates host cell processes to promote its survival. </w:t>
      </w:r>
      <w:proofErr w:type="spellStart"/>
      <w:r w:rsidRPr="00757988">
        <w:rPr>
          <w:rFonts w:eastAsiaTheme="majorEastAsia" w:cstheme="minorHAnsi"/>
          <w:bCs/>
          <w:szCs w:val="24"/>
        </w:rPr>
        <w:t>NTHi’s</w:t>
      </w:r>
      <w:proofErr w:type="spellEnd"/>
      <w:r w:rsidRPr="00757988">
        <w:rPr>
          <w:rFonts w:eastAsiaTheme="majorEastAsia" w:cstheme="minorHAnsi"/>
          <w:bCs/>
          <w:szCs w:val="24"/>
        </w:rPr>
        <w:t xml:space="preserve"> IgA protease has dual functionality</w:t>
      </w:r>
      <w:r w:rsidR="004A309F" w:rsidRPr="00757988">
        <w:rPr>
          <w:rFonts w:eastAsiaTheme="majorEastAsia" w:cstheme="minorHAnsi"/>
          <w:bCs/>
          <w:szCs w:val="24"/>
        </w:rPr>
        <w:t>:</w:t>
      </w:r>
      <w:r w:rsidRPr="00757988">
        <w:rPr>
          <w:rFonts w:eastAsiaTheme="majorEastAsia" w:cstheme="minorHAnsi"/>
          <w:bCs/>
          <w:szCs w:val="24"/>
        </w:rPr>
        <w:t xml:space="preserve"> </w:t>
      </w:r>
      <w:r w:rsidR="004A309F" w:rsidRPr="00757988">
        <w:rPr>
          <w:rFonts w:eastAsiaTheme="majorEastAsia" w:cstheme="minorHAnsi"/>
          <w:bCs/>
          <w:szCs w:val="24"/>
        </w:rPr>
        <w:t>b</w:t>
      </w:r>
      <w:r w:rsidRPr="00757988">
        <w:rPr>
          <w:rFonts w:eastAsiaTheme="majorEastAsia" w:cstheme="minorHAnsi"/>
          <w:bCs/>
          <w:szCs w:val="24"/>
        </w:rPr>
        <w:t xml:space="preserve">eyond IgA cleavage for immune evasion, it can also degrade proteins such as lysosome-associated membrane protein 1 (LAMP-1), which is essential for phagolysosome fusion </w:t>
      </w:r>
      <w:r w:rsidR="00015003" w:rsidRPr="00757988">
        <w:rPr>
          <w:rFonts w:cstheme="minorHAnsi"/>
          <w:szCs w:val="24"/>
        </w:rPr>
        <w:fldChar w:fldCharType="begin"/>
      </w:r>
      <w:r w:rsidR="00EE243F" w:rsidRPr="00757988">
        <w:rPr>
          <w:rFonts w:cstheme="minorHAnsi"/>
          <w:szCs w:val="24"/>
        </w:rPr>
        <w:instrText xml:space="preserve"> ADDIN EN.CITE &lt;EndNote&gt;&lt;Cite&gt;&lt;Author&gt;Murphy&lt;/Author&gt;&lt;Year&gt;2017&lt;/Year&gt;&lt;RecNum&gt;1327&lt;/RecNum&gt;&lt;DisplayText&gt;[135]&lt;/DisplayText&gt;&lt;record&gt;&lt;rec-number&gt;1327&lt;/rec-number&gt;&lt;foreign-keys&gt;&lt;key app="EN" db-id="a9ppw5s55pttpse00eqptdx5paawz5fzap5t" timestamp="1754992143"&gt;1327&lt;/key&gt;&lt;/foreign-keys&gt;&lt;ref-type name="Journal Article"&gt;17&lt;/ref-type&gt;&lt;contributors&gt;&lt;authors&gt;&lt;author&gt;Murphy, Timothy F.&lt;/author&gt;&lt;author&gt;Kirkham, Charmaine&lt;/author&gt;&lt;author&gt;Gallo, Mary C.&lt;/author&gt;&lt;author&gt;Yang, Yang&lt;/author&gt;&lt;author&gt;Wilding, Gregory E.&lt;/author&gt;&lt;author&gt;Pettigrew, Melinda M.&lt;/author&gt;&lt;/authors&gt;&lt;/contributors&gt;&lt;titles&gt;&lt;title&gt;&lt;style face="normal" font="default" size="100%"&gt;Immunoglobulin A Protease Variants Facilitate Intracellular Survival in Epithelial Cells By Nontypeable &lt;/style&gt;&lt;style face="italic" font="default" size="100%"&gt;Haemophilus influenzae&lt;/style&gt;&lt;style face="normal" font="default" size="100%"&gt; That Persist in the Human Respiratory Tract in Chronic Obstructive Pulmonary Disease&lt;/style&gt;&lt;/title&gt;&lt;secondary-title&gt;The Journal of Infectious Diseases&lt;/secondary-title&gt;&lt;/titles&gt;&lt;periodical&gt;&lt;full-title&gt;The Journal of Infectious Diseases&lt;/full-title&gt;&lt;/periodical&gt;&lt;pages&gt;1295-1302&lt;/pages&gt;&lt;volume&gt;216&lt;/volume&gt;&lt;number&gt;10&lt;/number&gt;&lt;dates&gt;&lt;year&gt;2017&lt;/year&gt;&lt;pub-dates&gt;&lt;date&gt;2017/09/15&lt;/date&gt;&lt;/pub-dates&gt;&lt;/dates&gt;&lt;publisher&gt;Oxford University Press (OUP)&lt;/publisher&gt;&lt;isbn&gt;0022-1899&amp;#xD;1537-6613&lt;/isbn&gt;&lt;urls&gt;&lt;related-urls&gt;&lt;url&gt;http://dx.doi.org/10.1093/infdis/jix471&lt;/url&gt;&lt;/related-urls&gt;&lt;/urls&gt;&lt;electronic-resource-num&gt;10.1093/infdis/jix471&lt;/electronic-resource-num&gt;&lt;/record&gt;&lt;/Cite&gt;&lt;/EndNote&gt;</w:instrText>
      </w:r>
      <w:r w:rsidR="00015003" w:rsidRPr="00757988">
        <w:rPr>
          <w:rFonts w:cstheme="minorHAnsi"/>
          <w:szCs w:val="24"/>
        </w:rPr>
        <w:fldChar w:fldCharType="separate"/>
      </w:r>
      <w:r w:rsidR="00EE243F" w:rsidRPr="00757988">
        <w:rPr>
          <w:rFonts w:cstheme="minorHAnsi"/>
          <w:szCs w:val="24"/>
        </w:rPr>
        <w:t>[135]</w:t>
      </w:r>
      <w:r w:rsidR="00015003" w:rsidRPr="00757988">
        <w:rPr>
          <w:rFonts w:cstheme="minorHAnsi"/>
          <w:szCs w:val="24"/>
        </w:rPr>
        <w:fldChar w:fldCharType="end"/>
      </w:r>
      <w:r w:rsidRPr="00757988">
        <w:rPr>
          <w:rFonts w:eastAsiaTheme="majorEastAsia" w:cstheme="minorHAnsi"/>
          <w:bCs/>
          <w:szCs w:val="24"/>
        </w:rPr>
        <w:t xml:space="preserve">. By targeting LAMP-1,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disrupts the normal maturation of phagosomes, thereby preventing fusion with lysosomes and enabling survival within the host respiratory epithelial cells </w:t>
      </w:r>
      <w:r w:rsidR="00015003" w:rsidRPr="00757988">
        <w:rPr>
          <w:rFonts w:cstheme="minorHAnsi"/>
          <w:szCs w:val="24"/>
        </w:rPr>
        <w:fldChar w:fldCharType="begin">
          <w:fldData xml:space="preserve">PEVuZE5vdGU+PENpdGU+PEF1dGhvcj5NdXJwaHk8L0F1dGhvcj48WWVhcj4yMDE3PC9ZZWFyPjxS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NdXJwaHk8L0F1dGhvcj48WWVhcj4yMDE3PC9ZZWFyPjxS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35,136]</w:t>
      </w:r>
      <w:r w:rsidR="00015003" w:rsidRPr="00757988">
        <w:rPr>
          <w:rFonts w:cstheme="minorHAnsi"/>
          <w:szCs w:val="24"/>
        </w:rPr>
        <w:fldChar w:fldCharType="end"/>
      </w:r>
      <w:r w:rsidRPr="00757988">
        <w:rPr>
          <w:rFonts w:eastAsiaTheme="majorEastAsia" w:cstheme="minorHAnsi"/>
          <w:bCs/>
          <w:szCs w:val="24"/>
        </w:rPr>
        <w:t xml:space="preserve">. This dual role contributes significantly to </w:t>
      </w:r>
      <w:proofErr w:type="spellStart"/>
      <w:r w:rsidRPr="00757988">
        <w:rPr>
          <w:rFonts w:eastAsiaTheme="majorEastAsia" w:cstheme="minorHAnsi"/>
          <w:bCs/>
          <w:szCs w:val="24"/>
        </w:rPr>
        <w:t>NTHi’s</w:t>
      </w:r>
      <w:proofErr w:type="spellEnd"/>
      <w:r w:rsidRPr="00757988">
        <w:rPr>
          <w:rFonts w:eastAsiaTheme="majorEastAsia" w:cstheme="minorHAnsi"/>
          <w:bCs/>
          <w:szCs w:val="24"/>
        </w:rPr>
        <w:t xml:space="preserve"> capacity for immune evasion and persistent infection. Within macrophages,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intracellular survival is facilitated by the extra-cytoplasmic sigma factor </w:t>
      </w:r>
      <w:proofErr w:type="spellStart"/>
      <w:r w:rsidRPr="00757988">
        <w:rPr>
          <w:rFonts w:eastAsiaTheme="majorEastAsia" w:cstheme="minorHAnsi"/>
          <w:bCs/>
          <w:szCs w:val="24"/>
        </w:rPr>
        <w:t>ς</w:t>
      </w:r>
      <w:r w:rsidRPr="00757988">
        <w:rPr>
          <w:rFonts w:eastAsiaTheme="majorEastAsia" w:cstheme="minorHAnsi"/>
          <w:bCs/>
          <w:szCs w:val="24"/>
          <w:vertAlign w:val="superscript"/>
        </w:rPr>
        <w:t>E</w:t>
      </w:r>
      <w:proofErr w:type="spellEnd"/>
      <w:r w:rsidRPr="00757988">
        <w:rPr>
          <w:rFonts w:eastAsiaTheme="majorEastAsia" w:cstheme="minorHAnsi"/>
          <w:bCs/>
          <w:szCs w:val="24"/>
        </w:rPr>
        <w:t xml:space="preserve"> </w:t>
      </w:r>
      <w:r w:rsidR="00015003" w:rsidRPr="00757988">
        <w:rPr>
          <w:rFonts w:eastAsiaTheme="majorEastAsia" w:cstheme="minorHAnsi"/>
          <w:bCs/>
          <w:szCs w:val="24"/>
        </w:rPr>
        <w:fldChar w:fldCharType="begin"/>
      </w:r>
      <w:r w:rsidR="00EE243F" w:rsidRPr="00757988">
        <w:rPr>
          <w:rFonts w:eastAsiaTheme="majorEastAsia" w:cstheme="minorHAnsi"/>
          <w:bCs/>
          <w:szCs w:val="24"/>
        </w:rPr>
        <w:instrText xml:space="preserve"> ADDIN EN.CITE &lt;EndNote&gt;&lt;Cite&gt;&lt;Author&gt;Craig&lt;/Author&gt;&lt;Year&gt;2002&lt;/Year&gt;&lt;RecNum&gt;1329&lt;/RecNum&gt;&lt;DisplayText&gt;[137]&lt;/DisplayText&gt;&lt;record&gt;&lt;rec-number&gt;1329&lt;/rec-number&gt;&lt;foreign-keys&gt;&lt;key app="EN" db-id="a9ppw5s55pttpse00eqptdx5paawz5fzap5t" timestamp="1754992143"&gt;1329&lt;/key&gt;&lt;/foreign-keys&gt;&lt;ref-type name="Journal Article"&gt;17&lt;/ref-type&gt;&lt;contributors&gt;&lt;authors&gt;&lt;author&gt;Craig, Jane E.&lt;/author&gt;&lt;author&gt;Nobbs, Angela&lt;/author&gt;&lt;author&gt;High, Nicola J.&lt;/author&gt;&lt;/authors&gt;&lt;/contributors&gt;&lt;titles&gt;&lt;title&gt;&lt;style face="normal" font="default" size="100%"&gt;The Extracytoplasmic Sigma Factor, ςE Is Required for Intracellular Survival of Nontypeable &lt;/style&gt;&lt;style face="italic" font="default" size="100%"&gt;Haemophilus influenzae&lt;/style&gt;&lt;style face="normal" font="default" size="100%"&gt; in J774 Macrophages&lt;/style&gt;&lt;/title&gt;&lt;secondary-title&gt;Infection and Immunity&lt;/secondary-title&gt;&lt;/titles&gt;&lt;periodical&gt;&lt;full-title&gt;Infection and Immunity&lt;/full-title&gt;&lt;/periodical&gt;&lt;pages&gt;708-715&lt;/pages&gt;&lt;volume&gt;70&lt;/volume&gt;&lt;number&gt;2&lt;/number&gt;&lt;dates&gt;&lt;year&gt;2002&lt;/year&gt;&lt;pub-dates&gt;&lt;date&gt;2002/02&lt;/date&gt;&lt;/pub-dates&gt;&lt;/dates&gt;&lt;publisher&gt;American Society for Microbiology&lt;/publisher&gt;&lt;isbn&gt;0019-9567&amp;#xD;1098-5522&lt;/isbn&gt;&lt;urls&gt;&lt;related-urls&gt;&lt;url&gt;http://dx.doi.org/10.1128/iai.70.2.708-715.2002&lt;/url&gt;&lt;/related-urls&gt;&lt;/urls&gt;&lt;electronic-resource-num&gt;10.1128/iai.70.2.708-715.2002&lt;/electronic-resource-num&gt;&lt;/record&gt;&lt;/Cite&gt;&lt;/EndNote&gt;</w:instrText>
      </w:r>
      <w:r w:rsidR="00015003" w:rsidRPr="00757988">
        <w:rPr>
          <w:rFonts w:eastAsiaTheme="majorEastAsia" w:cstheme="minorHAnsi"/>
          <w:bCs/>
          <w:szCs w:val="24"/>
        </w:rPr>
        <w:fldChar w:fldCharType="separate"/>
      </w:r>
      <w:r w:rsidR="00EE243F" w:rsidRPr="00757988">
        <w:rPr>
          <w:rFonts w:eastAsiaTheme="majorEastAsia" w:cstheme="minorHAnsi"/>
          <w:bCs/>
          <w:szCs w:val="24"/>
        </w:rPr>
        <w:t>[137]</w:t>
      </w:r>
      <w:r w:rsidR="00015003" w:rsidRPr="00757988">
        <w:rPr>
          <w:rFonts w:eastAsiaTheme="majorEastAsia" w:cstheme="minorHAnsi"/>
          <w:bCs/>
          <w:szCs w:val="24"/>
        </w:rPr>
        <w:fldChar w:fldCharType="end"/>
      </w:r>
      <w:r w:rsidRPr="00757988">
        <w:rPr>
          <w:rFonts w:eastAsiaTheme="majorEastAsia" w:cstheme="minorHAnsi"/>
          <w:bCs/>
          <w:szCs w:val="24"/>
        </w:rPr>
        <w:t xml:space="preserve">. This sigma factor regulates bacterial stress response genes that help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withstand hostile conditions encountered inside macrophages, including oxidative stress, acidic pH, and nutrient limitation </w:t>
      </w:r>
      <w:r w:rsidR="00015003" w:rsidRPr="00757988">
        <w:rPr>
          <w:rFonts w:eastAsiaTheme="majorEastAsia" w:cstheme="minorHAnsi"/>
          <w:bCs/>
          <w:szCs w:val="24"/>
        </w:rPr>
        <w:fldChar w:fldCharType="begin">
          <w:fldData xml:space="preserve">PEVuZE5vdGU+PENpdGU+PEF1dGhvcj5DcmFpZzwvQXV0aG9yPjxZZWFyPjIwMDI8L1llYXI+PFJl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=
</w:fldData>
        </w:fldChar>
      </w:r>
      <w:r w:rsidR="00EE243F" w:rsidRPr="00757988">
        <w:rPr>
          <w:rFonts w:eastAsiaTheme="majorEastAsia" w:cstheme="minorHAnsi"/>
          <w:bCs/>
          <w:szCs w:val="24"/>
        </w:rPr>
        <w:instrText xml:space="preserve"> ADDIN EN.CITE </w:instrText>
      </w:r>
      <w:r w:rsidR="00EE243F" w:rsidRPr="00757988">
        <w:rPr>
          <w:rFonts w:eastAsiaTheme="majorEastAsia" w:cstheme="minorHAnsi"/>
          <w:bCs/>
          <w:szCs w:val="24"/>
        </w:rPr>
        <w:fldChar w:fldCharType="begin">
          <w:fldData xml:space="preserve">PEVuZE5vdGU+PENpdGU+PEF1dGhvcj5DcmFpZzwvQXV0aG9yPjxZZWFyPjIwMDI8L1llYXI+PFJl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=
</w:fldData>
        </w:fldChar>
      </w:r>
      <w:r w:rsidR="00EE243F" w:rsidRPr="00757988">
        <w:rPr>
          <w:rFonts w:eastAsiaTheme="majorEastAsia" w:cstheme="minorHAnsi"/>
          <w:bCs/>
          <w:szCs w:val="24"/>
        </w:rPr>
        <w:instrText xml:space="preserve"> ADDIN EN.CITE.DATA </w:instrText>
      </w:r>
      <w:r w:rsidR="00EE243F" w:rsidRPr="00757988">
        <w:rPr>
          <w:rFonts w:eastAsiaTheme="majorEastAsia" w:cstheme="minorHAnsi"/>
          <w:bCs/>
          <w:szCs w:val="24"/>
        </w:rPr>
      </w:r>
      <w:r w:rsidR="00EE243F" w:rsidRPr="00757988">
        <w:rPr>
          <w:rFonts w:eastAsiaTheme="majorEastAsia" w:cstheme="minorHAnsi"/>
          <w:bCs/>
          <w:szCs w:val="24"/>
        </w:rPr>
        <w:fldChar w:fldCharType="end"/>
      </w:r>
      <w:r w:rsidR="00015003" w:rsidRPr="00757988">
        <w:rPr>
          <w:rFonts w:eastAsiaTheme="majorEastAsia" w:cstheme="minorHAnsi"/>
          <w:bCs/>
          <w:szCs w:val="24"/>
        </w:rPr>
      </w:r>
      <w:r w:rsidR="00015003" w:rsidRPr="00757988">
        <w:rPr>
          <w:rFonts w:eastAsiaTheme="majorEastAsia" w:cstheme="minorHAnsi"/>
          <w:bCs/>
          <w:szCs w:val="24"/>
        </w:rPr>
        <w:fldChar w:fldCharType="separate"/>
      </w:r>
      <w:r w:rsidR="00EE243F" w:rsidRPr="00757988">
        <w:rPr>
          <w:rFonts w:eastAsiaTheme="majorEastAsia" w:cstheme="minorHAnsi"/>
          <w:bCs/>
          <w:szCs w:val="24"/>
        </w:rPr>
        <w:t>[137,138]</w:t>
      </w:r>
      <w:r w:rsidR="00015003" w:rsidRPr="00757988">
        <w:rPr>
          <w:rFonts w:eastAsiaTheme="majorEastAsia" w:cstheme="minorHAnsi"/>
          <w:bCs/>
          <w:szCs w:val="24"/>
        </w:rPr>
        <w:fldChar w:fldCharType="end"/>
      </w:r>
      <w:r w:rsidRPr="00757988">
        <w:rPr>
          <w:rFonts w:eastAsiaTheme="majorEastAsia" w:cstheme="minorHAnsi"/>
          <w:bCs/>
          <w:szCs w:val="24"/>
        </w:rPr>
        <w:t xml:space="preserve">. </w:t>
      </w:r>
    </w:p>
    <w:p w14:paraId="040004BE" w14:textId="6498538C" w:rsidR="00AF060F" w:rsidRPr="00757988" w:rsidRDefault="001A7A08" w:rsidP="00881C5F">
      <w:pPr>
        <w:spacing w:line="360" w:lineRule="auto"/>
        <w:jc w:val="both"/>
        <w:rPr>
          <w:rFonts w:eastAsiaTheme="majorEastAsia" w:cstheme="minorHAnsi"/>
          <w:bCs/>
          <w:szCs w:val="24"/>
        </w:rPr>
      </w:pPr>
      <w:r w:rsidRPr="00757988">
        <w:rPr>
          <w:rFonts w:eastAsiaTheme="majorEastAsia" w:cstheme="minorHAnsi"/>
          <w:bCs/>
          <w:szCs w:val="24"/>
        </w:rPr>
        <w:t xml:space="preserve">In addition to managing intracellular stress,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actively modulates host immune </w:t>
      </w:r>
      <w:proofErr w:type="spellStart"/>
      <w:r w:rsidRPr="00757988">
        <w:rPr>
          <w:rFonts w:eastAsiaTheme="majorEastAsia" w:cstheme="minorHAnsi"/>
          <w:bCs/>
          <w:szCs w:val="24"/>
        </w:rPr>
        <w:t>signalling</w:t>
      </w:r>
      <w:proofErr w:type="spellEnd"/>
      <w:r w:rsidRPr="00757988">
        <w:rPr>
          <w:rFonts w:eastAsiaTheme="majorEastAsia" w:cstheme="minorHAnsi"/>
          <w:bCs/>
          <w:szCs w:val="24"/>
        </w:rPr>
        <w:t xml:space="preserve"> pathways to suppress inflammatory responses. </w:t>
      </w:r>
      <w:r w:rsidR="004A309F" w:rsidRPr="00757988">
        <w:rPr>
          <w:rFonts w:eastAsiaTheme="majorEastAsia" w:cstheme="minorHAnsi"/>
          <w:bCs/>
          <w:szCs w:val="24"/>
        </w:rPr>
        <w:t>I</w:t>
      </w:r>
      <w:r w:rsidRPr="00757988">
        <w:rPr>
          <w:rFonts w:eastAsiaTheme="majorEastAsia" w:cstheme="minorHAnsi"/>
          <w:bCs/>
          <w:szCs w:val="24"/>
        </w:rPr>
        <w:t xml:space="preserve">t interferes with Toll-like receptor (TLR) and NOD-like receptor (NLR) </w:t>
      </w:r>
      <w:proofErr w:type="spellStart"/>
      <w:r w:rsidRPr="00757988">
        <w:rPr>
          <w:rFonts w:eastAsiaTheme="majorEastAsia" w:cstheme="minorHAnsi"/>
          <w:bCs/>
          <w:szCs w:val="24"/>
        </w:rPr>
        <w:t>signalling</w:t>
      </w:r>
      <w:proofErr w:type="spellEnd"/>
      <w:r w:rsidRPr="00757988">
        <w:rPr>
          <w:rFonts w:eastAsiaTheme="majorEastAsia" w:cstheme="minorHAnsi"/>
          <w:bCs/>
          <w:szCs w:val="24"/>
        </w:rPr>
        <w:t xml:space="preserve">, key components of the innate immune response, leading to reduced production of pro-inflammatory cytokines and chemokines </w:t>
      </w:r>
      <w:r w:rsidR="00015003" w:rsidRPr="00757988">
        <w:rPr>
          <w:rFonts w:cstheme="minorHAnsi"/>
          <w:szCs w:val="24"/>
        </w:rPr>
        <w:fldChar w:fldCharType="begin">
          <w:fldData xml:space="preserve">PEVuZE5vdGU+PENpdGU+PEF1dGhvcj5TaHV0bzwvQXV0aG9yPjxZZWFyPjIwMDI8L1llYXI+PFJl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TaHV0bzwvQXV0aG9yPjxZZWFyPjIwMDI8L1llYXI+PFJl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39,140]</w:t>
      </w:r>
      <w:r w:rsidR="00015003" w:rsidRPr="00757988">
        <w:rPr>
          <w:rFonts w:cstheme="minorHAnsi"/>
          <w:szCs w:val="24"/>
        </w:rPr>
        <w:fldChar w:fldCharType="end"/>
      </w:r>
      <w:r w:rsidRPr="00757988">
        <w:rPr>
          <w:rFonts w:eastAsiaTheme="majorEastAsia" w:cstheme="minorHAnsi"/>
          <w:bCs/>
          <w:szCs w:val="24"/>
        </w:rPr>
        <w:t xml:space="preserve">. By </w:t>
      </w:r>
      <w:r w:rsidRPr="00757988">
        <w:rPr>
          <w:rFonts w:eastAsiaTheme="majorEastAsia" w:cstheme="minorHAnsi"/>
          <w:bCs/>
          <w:szCs w:val="24"/>
        </w:rPr>
        <w:lastRenderedPageBreak/>
        <w:t xml:space="preserve">dampening TLR2, TLR4, and NOD1/NOD2 </w:t>
      </w:r>
      <w:proofErr w:type="spellStart"/>
      <w:r w:rsidRPr="00757988">
        <w:rPr>
          <w:rFonts w:eastAsiaTheme="majorEastAsia" w:cstheme="minorHAnsi"/>
          <w:bCs/>
          <w:szCs w:val="24"/>
        </w:rPr>
        <w:t>signalling</w:t>
      </w:r>
      <w:proofErr w:type="spellEnd"/>
      <w:r w:rsidRPr="00757988">
        <w:rPr>
          <w:rFonts w:eastAsiaTheme="majorEastAsia" w:cstheme="minorHAnsi"/>
          <w:bCs/>
          <w:szCs w:val="24"/>
        </w:rPr>
        <w:t xml:space="preserve">,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limits immune cell recruitment and activation, thereby promoting a more permissive intracellular environment </w:t>
      </w:r>
      <w:r w:rsidR="00015003" w:rsidRPr="00757988">
        <w:rPr>
          <w:rFonts w:eastAsiaTheme="majorEastAsia" w:cstheme="minorHAnsi"/>
          <w:bCs/>
          <w:szCs w:val="24"/>
        </w:rPr>
        <w:fldChar w:fldCharType="begin"/>
      </w:r>
      <w:r w:rsidR="00EE243F" w:rsidRPr="00757988">
        <w:rPr>
          <w:rFonts w:eastAsiaTheme="majorEastAsia" w:cstheme="minorHAnsi"/>
          <w:bCs/>
          <w:szCs w:val="24"/>
        </w:rPr>
        <w:instrText xml:space="preserve"> ADDIN EN.CITE &lt;EndNote&gt;&lt;Cite&gt;&lt;Author&gt;Huska&lt;/Author&gt;&lt;Year&gt;2025&lt;/Year&gt;&lt;RecNum&gt;1332&lt;/RecNum&gt;&lt;DisplayText&gt;[140]&lt;/DisplayText&gt;&lt;record&gt;&lt;rec-number&gt;1332&lt;/rec-number&gt;&lt;foreign-keys&gt;&lt;key app="EN" db-id="a9ppw5s55pttpse00eqptdx5paawz5fzap5t" timestamp="1754992143"&gt;1332&lt;/key&gt;&lt;/foreign-keys&gt;&lt;ref-type name="Journal Article"&gt;17&lt;/ref-type&gt;&lt;contributors&gt;&lt;authors&gt;&lt;author&gt;Huska, Brenda&lt;/author&gt;&lt;author&gt;Ulanova, Marina&lt;/author&gt;&lt;/authors&gt;&lt;/contributors&gt;&lt;titles&gt;&lt;title&gt;&lt;style face="normal" font="default" size="100%"&gt;Inflammatory Responses to Non-Typeable &lt;/style&gt;&lt;style face="italic" font="default" size="100%"&gt;Haemophilus influenzae&lt;/style&gt;&lt;style face="normal" font="default" size="100%"&gt; Clinical Isolates from Invasive and Non-Invasive Infections&lt;/style&gt;&lt;/title&gt;&lt;secondary-title&gt;Pathogens&lt;/secondary-title&gt;&lt;/titles&gt;&lt;periodical&gt;&lt;full-title&gt;Pathogens&lt;/full-title&gt;&lt;/periodical&gt;&lt;pages&gt;210&lt;/pages&gt;&lt;volume&gt;14&lt;/volume&gt;&lt;number&gt;3&lt;/number&gt;&lt;dates&gt;&lt;year&gt;2025&lt;/year&gt;&lt;pub-dates&gt;&lt;date&gt;2025/02/21&lt;/date&gt;&lt;/pub-dates&gt;&lt;/dates&gt;&lt;publisher&gt;MDPI AG&lt;/publisher&gt;&lt;isbn&gt;2076-0817&lt;/isbn&gt;&lt;urls&gt;&lt;related-urls&gt;&lt;url&gt;http://dx.doi.org/10.3390/pathogens14030210&lt;/url&gt;&lt;/related-urls&gt;&lt;/urls&gt;&lt;electronic-resource-num&gt;10.3390/pathogens14030210&lt;/electronic-resource-num&gt;&lt;/record&gt;&lt;/Cite&gt;&lt;/EndNote&gt;</w:instrText>
      </w:r>
      <w:r w:rsidR="00015003" w:rsidRPr="00757988">
        <w:rPr>
          <w:rFonts w:eastAsiaTheme="majorEastAsia" w:cstheme="minorHAnsi"/>
          <w:bCs/>
          <w:szCs w:val="24"/>
        </w:rPr>
        <w:fldChar w:fldCharType="separate"/>
      </w:r>
      <w:r w:rsidR="00EE243F" w:rsidRPr="00757988">
        <w:rPr>
          <w:rFonts w:eastAsiaTheme="majorEastAsia" w:cstheme="minorHAnsi"/>
          <w:bCs/>
          <w:szCs w:val="24"/>
        </w:rPr>
        <w:t>[140]</w:t>
      </w:r>
      <w:r w:rsidR="00015003" w:rsidRPr="00757988">
        <w:rPr>
          <w:rFonts w:eastAsiaTheme="majorEastAsia" w:cstheme="minorHAnsi"/>
          <w:bCs/>
          <w:szCs w:val="24"/>
        </w:rPr>
        <w:fldChar w:fldCharType="end"/>
      </w:r>
      <w:r w:rsidRPr="00757988">
        <w:rPr>
          <w:rFonts w:eastAsiaTheme="majorEastAsia" w:cstheme="minorHAnsi"/>
          <w:bCs/>
          <w:szCs w:val="24"/>
        </w:rPr>
        <w:t xml:space="preserve">. Collectively, the ability of </w:t>
      </w:r>
      <w:proofErr w:type="spellStart"/>
      <w:r w:rsidRPr="00757988">
        <w:rPr>
          <w:rFonts w:eastAsiaTheme="majorEastAsia" w:cstheme="minorHAnsi"/>
          <w:bCs/>
          <w:szCs w:val="24"/>
        </w:rPr>
        <w:t>NTHi</w:t>
      </w:r>
      <w:proofErr w:type="spellEnd"/>
      <w:r w:rsidRPr="00757988">
        <w:rPr>
          <w:rFonts w:eastAsiaTheme="majorEastAsia" w:cstheme="minorHAnsi"/>
          <w:bCs/>
          <w:szCs w:val="24"/>
        </w:rPr>
        <w:t xml:space="preserve"> to adapt and persist both extracellularly and </w:t>
      </w:r>
      <w:proofErr w:type="gramStart"/>
      <w:r w:rsidRPr="00757988">
        <w:rPr>
          <w:rFonts w:eastAsiaTheme="majorEastAsia" w:cstheme="minorHAnsi"/>
          <w:bCs/>
          <w:szCs w:val="24"/>
        </w:rPr>
        <w:t>intercellularly,</w:t>
      </w:r>
      <w:proofErr w:type="gramEnd"/>
      <w:r w:rsidRPr="00757988">
        <w:rPr>
          <w:rFonts w:eastAsiaTheme="majorEastAsia" w:cstheme="minorHAnsi"/>
          <w:bCs/>
          <w:szCs w:val="24"/>
        </w:rPr>
        <w:t xml:space="preserve"> contribute significantly to </w:t>
      </w:r>
      <w:proofErr w:type="spellStart"/>
      <w:r w:rsidRPr="00757988">
        <w:rPr>
          <w:rFonts w:eastAsiaTheme="majorEastAsia" w:cstheme="minorHAnsi"/>
          <w:bCs/>
          <w:szCs w:val="24"/>
        </w:rPr>
        <w:t>NTHi’s</w:t>
      </w:r>
      <w:proofErr w:type="spellEnd"/>
      <w:r w:rsidRPr="00757988">
        <w:rPr>
          <w:rFonts w:eastAsiaTheme="majorEastAsia" w:cstheme="minorHAnsi"/>
          <w:bCs/>
          <w:szCs w:val="24"/>
        </w:rPr>
        <w:t xml:space="preserve"> role in </w:t>
      </w:r>
      <w:r w:rsidR="00FE4798" w:rsidRPr="00757988">
        <w:rPr>
          <w:rFonts w:eastAsiaTheme="majorEastAsia" w:cstheme="minorHAnsi"/>
          <w:bCs/>
          <w:szCs w:val="24"/>
        </w:rPr>
        <w:t>CAD</w:t>
      </w:r>
      <w:r w:rsidRPr="00757988">
        <w:rPr>
          <w:rFonts w:eastAsiaTheme="majorEastAsia" w:cstheme="minorHAnsi"/>
          <w:bCs/>
          <w:szCs w:val="24"/>
        </w:rPr>
        <w:t xml:space="preserve">s. Our attention will now focus on the changes that occur in the diseased airway that may drive or </w:t>
      </w:r>
      <w:r w:rsidR="00757988" w:rsidRPr="00757988">
        <w:rPr>
          <w:rFonts w:eastAsiaTheme="majorEastAsia" w:cstheme="minorHAnsi"/>
          <w:bCs/>
          <w:szCs w:val="24"/>
        </w:rPr>
        <w:t>synergize</w:t>
      </w:r>
      <w:r w:rsidRPr="00757988">
        <w:rPr>
          <w:rFonts w:eastAsiaTheme="majorEastAsia" w:cstheme="minorHAnsi"/>
          <w:bCs/>
          <w:szCs w:val="24"/>
        </w:rPr>
        <w:t xml:space="preserve"> with these adaptations of </w:t>
      </w:r>
      <w:proofErr w:type="spellStart"/>
      <w:r w:rsidRPr="00757988">
        <w:rPr>
          <w:rFonts w:eastAsiaTheme="majorEastAsia" w:cstheme="minorHAnsi"/>
          <w:bCs/>
          <w:szCs w:val="24"/>
        </w:rPr>
        <w:t>NTHi</w:t>
      </w:r>
      <w:proofErr w:type="spellEnd"/>
      <w:r w:rsidRPr="00757988">
        <w:rPr>
          <w:rFonts w:eastAsiaTheme="majorEastAsia" w:cstheme="minorHAnsi"/>
          <w:bCs/>
          <w:szCs w:val="24"/>
        </w:rPr>
        <w:t>.</w:t>
      </w:r>
    </w:p>
    <w:p w14:paraId="298EFF6D" w14:textId="77777777" w:rsidR="001A7A08" w:rsidRPr="00757988" w:rsidRDefault="001A7A08" w:rsidP="00881C5F">
      <w:pPr>
        <w:spacing w:line="360" w:lineRule="auto"/>
        <w:jc w:val="both"/>
        <w:rPr>
          <w:rFonts w:eastAsiaTheme="majorEastAsia" w:cstheme="minorHAnsi"/>
          <w:bCs/>
          <w:szCs w:val="24"/>
        </w:rPr>
      </w:pPr>
    </w:p>
    <w:p w14:paraId="378B1D28" w14:textId="5BF1BADE" w:rsidR="00A652D1" w:rsidRPr="00757988" w:rsidRDefault="00B848BD" w:rsidP="005A2366">
      <w:pPr>
        <w:pStyle w:val="Heading1"/>
      </w:pPr>
      <w:r w:rsidRPr="00757988">
        <w:t>5</w:t>
      </w:r>
      <w:r w:rsidR="002D49E0" w:rsidRPr="00757988">
        <w:t xml:space="preserve">. </w:t>
      </w:r>
      <w:r w:rsidR="00A652D1" w:rsidRPr="00757988">
        <w:t xml:space="preserve">Disruption of epithelial barrier and mucosal </w:t>
      </w:r>
      <w:r w:rsidR="00757988" w:rsidRPr="00757988">
        <w:t>defenses</w:t>
      </w:r>
    </w:p>
    <w:p w14:paraId="147CC0AD" w14:textId="42882507" w:rsidR="00A652D1" w:rsidRPr="00757988" w:rsidRDefault="006F22C9" w:rsidP="00A652D1">
      <w:pPr>
        <w:spacing w:line="360" w:lineRule="auto"/>
        <w:jc w:val="both"/>
        <w:rPr>
          <w:rFonts w:cstheme="minorHAnsi"/>
          <w:color w:val="000000"/>
          <w:szCs w:val="24"/>
        </w:rPr>
      </w:pPr>
      <w:r w:rsidRPr="00757988">
        <w:rPr>
          <w:rFonts w:cstheme="minorHAnsi"/>
          <w:szCs w:val="24"/>
        </w:rPr>
        <w:t>T</w:t>
      </w:r>
      <w:r w:rsidR="00A652D1" w:rsidRPr="00757988">
        <w:rPr>
          <w:rFonts w:cstheme="minorHAnsi"/>
          <w:szCs w:val="24"/>
        </w:rPr>
        <w:t xml:space="preserve">he airway epithelium serves as the first line of </w:t>
      </w:r>
      <w:r w:rsidR="00757988" w:rsidRPr="00757988">
        <w:rPr>
          <w:rFonts w:cstheme="minorHAnsi"/>
          <w:szCs w:val="24"/>
        </w:rPr>
        <w:t>defense</w:t>
      </w:r>
      <w:r w:rsidR="006A49A2" w:rsidRPr="00757988">
        <w:rPr>
          <w:rFonts w:cstheme="minorHAnsi"/>
          <w:szCs w:val="24"/>
        </w:rPr>
        <w:t xml:space="preserve"> of the airway</w:t>
      </w:r>
      <w:r w:rsidR="00A652D1" w:rsidRPr="00757988">
        <w:rPr>
          <w:rFonts w:cstheme="minorHAnsi"/>
          <w:szCs w:val="24"/>
        </w:rPr>
        <w:t>, acting not only as a physical barrier but also regulating paracellular transport and coordinating immune responses</w:t>
      </w:r>
      <w:r w:rsidR="0052033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Rezaee&lt;/Author&gt;&lt;Year&gt;2014&lt;/Year&gt;&lt;RecNum&gt;1424&lt;/RecNum&gt;&lt;DisplayText&gt;[141]&lt;/DisplayText&gt;&lt;record&gt;&lt;rec-number&gt;1424&lt;/rec-number&gt;&lt;foreign-keys&gt;&lt;key app="EN" db-id="a9ppw5s55pttpse00eqptdx5paawz5fzap5t" timestamp="1754993795"&gt;1424&lt;/key&gt;&lt;/foreign-keys&gt;&lt;ref-type name="Journal Article"&gt;17&lt;/ref-type&gt;&lt;contributors&gt;&lt;authors&gt;&lt;author&gt;Rezaee, Fariba&lt;/author&gt;&lt;author&gt;Georas, Steve N.&lt;/author&gt;&lt;/authors&gt;&lt;/contributors&gt;&lt;titles&gt;&lt;title&gt;Breaking Barriers. New Insights into Airway Epithelial Barrier Function in Health and Disease&lt;/title&gt;&lt;secondary-title&gt;American Journal of Respiratory Cell and Molecular Biology&lt;/secondary-title&gt;&lt;/titles&gt;&lt;periodical&gt;&lt;full-title&gt;American journal of respiratory cell and molecular biology&lt;/full-title&gt;&lt;/periodical&gt;&lt;pages&gt;857-869&lt;/pages&gt;&lt;volume&gt;50&lt;/volume&gt;&lt;number&gt;5&lt;/number&gt;&lt;dates&gt;&lt;year&gt;2014&lt;/year&gt;&lt;pub-dates&gt;&lt;date&gt;2014/05&lt;/date&gt;&lt;/pub-dates&gt;&lt;/dates&gt;&lt;publisher&gt;American Thoracic Society&lt;/publisher&gt;&lt;isbn&gt;1044-1549&amp;#xD;1535-4989&lt;/isbn&gt;&lt;urls&gt;&lt;related-urls&gt;&lt;url&gt;http://dx.doi.org/10.1165/rcmb.2013-0541rt&lt;/url&gt;&lt;/related-urls&gt;&lt;/urls&gt;&lt;electronic-resource-num&gt;10.1165/rcmb.2013-0541rt&lt;/electronic-resource-num&gt;&lt;/record&gt;&lt;/Cite&gt;&lt;/EndNote&gt;</w:instrText>
      </w:r>
      <w:r w:rsidR="00015003" w:rsidRPr="00757988">
        <w:rPr>
          <w:rFonts w:cstheme="minorHAnsi"/>
          <w:szCs w:val="24"/>
        </w:rPr>
        <w:fldChar w:fldCharType="separate"/>
      </w:r>
      <w:r w:rsidR="00EE243F" w:rsidRPr="00757988">
        <w:rPr>
          <w:rFonts w:cstheme="minorHAnsi"/>
          <w:szCs w:val="24"/>
        </w:rPr>
        <w:t>[141]</w:t>
      </w:r>
      <w:r w:rsidR="00015003" w:rsidRPr="00757988">
        <w:rPr>
          <w:rFonts w:cstheme="minorHAnsi"/>
          <w:szCs w:val="24"/>
        </w:rPr>
        <w:fldChar w:fldCharType="end"/>
      </w:r>
      <w:r w:rsidR="00A652D1" w:rsidRPr="00757988">
        <w:rPr>
          <w:rFonts w:cstheme="minorHAnsi"/>
          <w:szCs w:val="24"/>
        </w:rPr>
        <w:t xml:space="preserve">. </w:t>
      </w:r>
      <w:r w:rsidR="004C2F53" w:rsidRPr="00757988">
        <w:rPr>
          <w:rFonts w:cstheme="minorHAnsi"/>
          <w:szCs w:val="24"/>
        </w:rPr>
        <w:t>I</w:t>
      </w:r>
      <w:r w:rsidR="00A652D1" w:rsidRPr="00757988">
        <w:rPr>
          <w:rFonts w:cstheme="minorHAnsi"/>
          <w:szCs w:val="24"/>
        </w:rPr>
        <w:t xml:space="preserve">n </w:t>
      </w:r>
      <w:r w:rsidR="00FE4798" w:rsidRPr="00757988">
        <w:rPr>
          <w:rFonts w:cstheme="minorHAnsi"/>
          <w:szCs w:val="24"/>
        </w:rPr>
        <w:t>CAD</w:t>
      </w:r>
      <w:r w:rsidR="00A652D1" w:rsidRPr="00757988">
        <w:rPr>
          <w:rFonts w:cstheme="minorHAnsi"/>
          <w:szCs w:val="24"/>
        </w:rPr>
        <w:t>s</w:t>
      </w:r>
      <w:r w:rsidR="004C2F53" w:rsidRPr="00757988">
        <w:rPr>
          <w:rFonts w:cstheme="minorHAnsi"/>
          <w:szCs w:val="24"/>
        </w:rPr>
        <w:t xml:space="preserve">, </w:t>
      </w:r>
      <w:r w:rsidR="00853B84" w:rsidRPr="00757988">
        <w:rPr>
          <w:rFonts w:cstheme="minorHAnsi"/>
          <w:szCs w:val="24"/>
        </w:rPr>
        <w:t xml:space="preserve">increased bacterial </w:t>
      </w:r>
      <w:r w:rsidR="004C2F53" w:rsidRPr="00757988">
        <w:rPr>
          <w:rFonts w:cstheme="minorHAnsi"/>
          <w:szCs w:val="24"/>
        </w:rPr>
        <w:t>ad</w:t>
      </w:r>
      <w:r w:rsidR="00190839" w:rsidRPr="00757988">
        <w:rPr>
          <w:rFonts w:cstheme="minorHAnsi"/>
          <w:szCs w:val="24"/>
        </w:rPr>
        <w:t>herence</w:t>
      </w:r>
      <w:r w:rsidR="00A652D1" w:rsidRPr="00757988">
        <w:rPr>
          <w:rFonts w:cstheme="minorHAnsi"/>
          <w:szCs w:val="24"/>
        </w:rPr>
        <w:t xml:space="preserve"> is facilitated by both increased expression and altered composition of </w:t>
      </w:r>
      <w:r w:rsidR="00C4690C" w:rsidRPr="00757988">
        <w:rPr>
          <w:rFonts w:cstheme="minorHAnsi"/>
          <w:szCs w:val="24"/>
        </w:rPr>
        <w:t>t</w:t>
      </w:r>
      <w:r w:rsidR="00A652D1" w:rsidRPr="00757988">
        <w:rPr>
          <w:rFonts w:cstheme="minorHAnsi"/>
          <w:szCs w:val="24"/>
        </w:rPr>
        <w:t>he platelet-activating factor receptor (</w:t>
      </w:r>
      <w:proofErr w:type="spellStart"/>
      <w:r w:rsidR="00A652D1" w:rsidRPr="00757988">
        <w:rPr>
          <w:rFonts w:cstheme="minorHAnsi"/>
          <w:szCs w:val="24"/>
        </w:rPr>
        <w:t>PAFr</w:t>
      </w:r>
      <w:proofErr w:type="spellEnd"/>
      <w:r w:rsidR="00A652D1" w:rsidRPr="00757988">
        <w:rPr>
          <w:rFonts w:cstheme="minorHAnsi"/>
          <w:szCs w:val="24"/>
        </w:rPr>
        <w:t xml:space="preserve">), intercellular adhesion molecule </w:t>
      </w:r>
      <w:r w:rsidR="004703AB" w:rsidRPr="00757988">
        <w:rPr>
          <w:rFonts w:cstheme="minorHAnsi"/>
          <w:szCs w:val="24"/>
        </w:rPr>
        <w:t>(ICAM</w:t>
      </w:r>
      <w:r w:rsidR="00B143D4" w:rsidRPr="00757988">
        <w:rPr>
          <w:rFonts w:cstheme="minorHAnsi"/>
          <w:szCs w:val="24"/>
        </w:rPr>
        <w:t>)</w:t>
      </w:r>
      <w:r w:rsidR="004703AB" w:rsidRPr="00757988">
        <w:rPr>
          <w:rFonts w:cstheme="minorHAnsi"/>
          <w:szCs w:val="24"/>
        </w:rPr>
        <w:t xml:space="preserve">-1 </w:t>
      </w:r>
      <w:r w:rsidR="00A652D1" w:rsidRPr="00757988">
        <w:rPr>
          <w:rFonts w:cstheme="minorHAnsi"/>
          <w:szCs w:val="24"/>
        </w:rPr>
        <w:t>and carcinoembryonic antigen-related cell adhesion molecule</w:t>
      </w:r>
      <w:r w:rsidR="004703AB" w:rsidRPr="00757988">
        <w:rPr>
          <w:rFonts w:cstheme="minorHAnsi"/>
          <w:szCs w:val="24"/>
        </w:rPr>
        <w:t xml:space="preserve"> (CEACAM)</w:t>
      </w:r>
      <w:r w:rsidR="00C4690C" w:rsidRPr="00757988">
        <w:rPr>
          <w:rFonts w:cstheme="minorHAnsi"/>
          <w:szCs w:val="24"/>
        </w:rPr>
        <w:t>.</w:t>
      </w:r>
      <w:r w:rsidR="001A7A08" w:rsidRPr="00757988">
        <w:rPr>
          <w:rFonts w:cstheme="minorHAnsi"/>
          <w:szCs w:val="24"/>
        </w:rPr>
        <w:t xml:space="preserve"> </w:t>
      </w:r>
      <w:r w:rsidR="00C4690C" w:rsidRPr="00757988">
        <w:rPr>
          <w:rFonts w:cstheme="minorHAnsi"/>
          <w:szCs w:val="24"/>
        </w:rPr>
        <w:t>These receptors</w:t>
      </w:r>
      <w:r w:rsidR="00A652D1" w:rsidRPr="00757988">
        <w:rPr>
          <w:rFonts w:cstheme="minorHAnsi"/>
          <w:szCs w:val="24"/>
        </w:rPr>
        <w:t xml:space="preserve"> are upregulated on airway epithelial cells in response to environmental stimuli such as cigarette smoke, allergens, inflammation and viral infection and can be exploited by </w:t>
      </w:r>
      <w:proofErr w:type="spellStart"/>
      <w:r w:rsidR="00A652D1" w:rsidRPr="00757988">
        <w:rPr>
          <w:rFonts w:cstheme="minorHAnsi"/>
          <w:szCs w:val="24"/>
        </w:rPr>
        <w:t>NTHi</w:t>
      </w:r>
      <w:proofErr w:type="spellEnd"/>
      <w:r w:rsidR="00A652D1" w:rsidRPr="00757988">
        <w:rPr>
          <w:rFonts w:cstheme="minorHAnsi"/>
          <w:szCs w:val="24"/>
        </w:rPr>
        <w:t xml:space="preserve"> for adhesion</w:t>
      </w:r>
      <w:r w:rsidR="0052033D" w:rsidRPr="00757988">
        <w:rPr>
          <w:rFonts w:cstheme="minorHAnsi"/>
          <w:szCs w:val="24"/>
        </w:rPr>
        <w:t xml:space="preserve"> </w:t>
      </w:r>
      <w:r w:rsidR="00015003" w:rsidRPr="00757988">
        <w:rPr>
          <w:rFonts w:cstheme="minorHAnsi"/>
          <w:szCs w:val="24"/>
        </w:rPr>
        <w:fldChar w:fldCharType="begin">
          <w:fldData xml:space="preserve">PEVuZE5vdGU+PENpdGU+PEF1dGhvcj5DaGFuPC9BdXRob3I+PFllYXI+MjAwODwvWWVhcj48UmVj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==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DaGFuPC9BdXRob3I+PFllYXI+MjAwODwvWWVhcj48UmVj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==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42-147]</w:t>
      </w:r>
      <w:r w:rsidR="00015003" w:rsidRPr="00757988">
        <w:rPr>
          <w:rFonts w:cstheme="minorHAnsi"/>
          <w:szCs w:val="24"/>
        </w:rPr>
        <w:fldChar w:fldCharType="end"/>
      </w:r>
      <w:r w:rsidR="0052033D" w:rsidRPr="00757988">
        <w:rPr>
          <w:rFonts w:cstheme="minorHAnsi"/>
          <w:szCs w:val="24"/>
        </w:rPr>
        <w:t xml:space="preserve">. </w:t>
      </w:r>
      <w:r w:rsidR="00A652D1" w:rsidRPr="00757988">
        <w:rPr>
          <w:rFonts w:cstheme="minorHAnsi"/>
          <w:szCs w:val="24"/>
        </w:rPr>
        <w:t xml:space="preserve">Beyond increased receptor expression, the composition of the epithelial surface is further altered through changes in </w:t>
      </w:r>
      <w:r w:rsidR="00A652D1" w:rsidRPr="00757988">
        <w:rPr>
          <w:rFonts w:cstheme="minorHAnsi"/>
          <w:color w:val="000000"/>
          <w:szCs w:val="24"/>
        </w:rPr>
        <w:t>epithelial glycosylation, including aberrant sialylation patterns</w:t>
      </w:r>
      <w:r w:rsidR="0052033D" w:rsidRPr="00757988">
        <w:rPr>
          <w:rFonts w:cstheme="minorHAnsi"/>
          <w:color w:val="000000"/>
          <w:szCs w:val="24"/>
        </w:rPr>
        <w:t xml:space="preserve"> </w:t>
      </w:r>
      <w:r w:rsidR="00015003" w:rsidRPr="00757988">
        <w:rPr>
          <w:rFonts w:cstheme="minorHAnsi"/>
          <w:color w:val="000000"/>
          <w:szCs w:val="24"/>
        </w:rPr>
        <w:fldChar w:fldCharType="begin"/>
      </w:r>
      <w:r w:rsidR="00EE243F" w:rsidRPr="00757988">
        <w:rPr>
          <w:rFonts w:cstheme="minorHAnsi"/>
          <w:color w:val="000000"/>
          <w:szCs w:val="24"/>
        </w:rPr>
        <w:instrText xml:space="preserve"> ADDIN EN.CITE &lt;EndNote&gt;&lt;Cite&gt;&lt;Author&gt;Xie&lt;/Author&gt;&lt;Year&gt;2023&lt;/Year&gt;&lt;RecNum&gt;1451&lt;/RecNum&gt;&lt;DisplayText&gt;[148]&lt;/DisplayText&gt;&lt;record&gt;&lt;rec-number&gt;1451&lt;/rec-number&gt;&lt;foreign-keys&gt;&lt;key app="EN" db-id="a9ppw5s55pttpse00eqptdx5paawz5fzap5t" timestamp="1754993795"&gt;1451&lt;/key&gt;&lt;/foreign-keys&gt;&lt;ref-type name="Journal Article"&gt;17&lt;/ref-type&gt;&lt;contributors&gt;&lt;authors&gt;&lt;author&gt;Xie, Xiaofeng&lt;/author&gt;&lt;author&gt;Kong, Siyuan&lt;/author&gt;&lt;author&gt;Cao, Weiqian&lt;/author&gt;&lt;/authors&gt;&lt;/contributors&gt;&lt;titles&gt;&lt;title&gt;Targeting protein glycosylation to regulate inflammation in the respiratory tract: novel diagnostic and therapeutic candidates for chronic respiratory diseases&lt;/title&gt;&lt;secondary-title&gt;Frontiers in Immunology&lt;/secondary-title&gt;&lt;/titles&gt;&lt;periodical&gt;&lt;full-title&gt;Frontiers in Immunology&lt;/full-title&gt;&lt;/periodical&gt;&lt;volume&gt;14&lt;/volume&gt;&lt;dates&gt;&lt;year&gt;2023&lt;/year&gt;&lt;pub-dates&gt;&lt;date&gt;2023/05/15&lt;/date&gt;&lt;/pub-dates&gt;&lt;/dates&gt;&lt;publisher&gt;Frontiers Media SA&lt;/publisher&gt;&lt;isbn&gt;1664-3224&lt;/isbn&gt;&lt;urls&gt;&lt;related-urls&gt;&lt;url&gt;http://dx.doi.org/10.3389/fimmu.2023.1168023&lt;/url&gt;&lt;/related-urls&gt;&lt;/urls&gt;&lt;electronic-resource-num&gt;10.3389/fimmu.2023.1168023&lt;/electronic-resource-num&gt;&lt;/record&gt;&lt;/Cite&gt;&lt;/EndNote&gt;</w:instrText>
      </w:r>
      <w:r w:rsidR="00015003" w:rsidRPr="00757988">
        <w:rPr>
          <w:rFonts w:cstheme="minorHAnsi"/>
          <w:color w:val="000000"/>
          <w:szCs w:val="24"/>
        </w:rPr>
        <w:fldChar w:fldCharType="separate"/>
      </w:r>
      <w:r w:rsidR="00EE243F" w:rsidRPr="00757988">
        <w:rPr>
          <w:rFonts w:cstheme="minorHAnsi"/>
          <w:color w:val="000000"/>
          <w:szCs w:val="24"/>
        </w:rPr>
        <w:t>[148]</w:t>
      </w:r>
      <w:r w:rsidR="00015003" w:rsidRPr="00757988">
        <w:rPr>
          <w:rFonts w:cstheme="minorHAnsi"/>
          <w:color w:val="000000"/>
          <w:szCs w:val="24"/>
        </w:rPr>
        <w:fldChar w:fldCharType="end"/>
      </w:r>
      <w:r w:rsidR="0052033D" w:rsidRPr="00757988">
        <w:rPr>
          <w:rFonts w:cstheme="minorHAnsi"/>
          <w:color w:val="000000"/>
          <w:szCs w:val="24"/>
        </w:rPr>
        <w:t xml:space="preserve">. </w:t>
      </w:r>
      <w:proofErr w:type="gramStart"/>
      <w:r w:rsidR="007B06B5" w:rsidRPr="00757988">
        <w:rPr>
          <w:rFonts w:cstheme="minorHAnsi"/>
          <w:color w:val="000000"/>
          <w:szCs w:val="24"/>
        </w:rPr>
        <w:t xml:space="preserve">In particular, </w:t>
      </w:r>
      <w:proofErr w:type="spellStart"/>
      <w:r w:rsidR="00A652D1" w:rsidRPr="00757988">
        <w:rPr>
          <w:rFonts w:cstheme="minorHAnsi"/>
          <w:color w:val="000000"/>
          <w:szCs w:val="24"/>
        </w:rPr>
        <w:t>NTHi</w:t>
      </w:r>
      <w:proofErr w:type="spellEnd"/>
      <w:proofErr w:type="gramEnd"/>
      <w:r w:rsidR="00A652D1" w:rsidRPr="00757988">
        <w:rPr>
          <w:rFonts w:cstheme="minorHAnsi"/>
          <w:color w:val="000000"/>
          <w:szCs w:val="24"/>
        </w:rPr>
        <w:t xml:space="preserve"> exhibits a strong tropism for α2,3- and α2,6-linked sialic acids that are commonly found on host glycoproteins in the respiratory tract</w:t>
      </w:r>
      <w:r w:rsidR="0052033D" w:rsidRPr="00757988">
        <w:rPr>
          <w:rFonts w:cstheme="minorHAnsi"/>
          <w:color w:val="000000"/>
          <w:szCs w:val="24"/>
        </w:rPr>
        <w:t xml:space="preserve"> </w:t>
      </w:r>
      <w:r w:rsidR="00015003" w:rsidRPr="00757988">
        <w:rPr>
          <w:rFonts w:cstheme="minorHAnsi"/>
          <w:color w:val="000000"/>
          <w:szCs w:val="24"/>
        </w:rPr>
        <w:fldChar w:fldCharType="begin">
          <w:fldData xml:space="preserve">PEVuZE5vdGU+PENpdGU+PEF1dGhvcj5BdGFjazwvQXV0aG9yPjxZZWFyPjIwMjA8L1llYXI+PFJl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</w:fldData>
        </w:fldChar>
      </w:r>
      <w:r w:rsidR="00EE243F" w:rsidRPr="00757988">
        <w:rPr>
          <w:rFonts w:cstheme="minorHAnsi"/>
          <w:color w:val="000000"/>
          <w:szCs w:val="24"/>
        </w:rPr>
        <w:instrText xml:space="preserve"> ADDIN EN.CITE </w:instrText>
      </w:r>
      <w:r w:rsidR="00EE243F" w:rsidRPr="00757988">
        <w:rPr>
          <w:rFonts w:cstheme="minorHAnsi"/>
          <w:color w:val="000000"/>
          <w:szCs w:val="24"/>
        </w:rPr>
        <w:fldChar w:fldCharType="begin">
          <w:fldData xml:space="preserve">PEVuZE5vdGU+PENpdGU+PEF1dGhvcj5BdGFjazwvQXV0aG9yPjxZZWFyPjIwMjA8L1llYXI+PFJl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</w:fldData>
        </w:fldChar>
      </w:r>
      <w:r w:rsidR="00EE243F" w:rsidRPr="00757988">
        <w:rPr>
          <w:rFonts w:cstheme="minorHAnsi"/>
          <w:color w:val="000000"/>
          <w:szCs w:val="24"/>
        </w:rPr>
        <w:instrText xml:space="preserve"> ADDIN EN.CITE.DATA </w:instrText>
      </w:r>
      <w:r w:rsidR="00EE243F" w:rsidRPr="00757988">
        <w:rPr>
          <w:rFonts w:cstheme="minorHAnsi"/>
          <w:color w:val="000000"/>
          <w:szCs w:val="24"/>
        </w:rPr>
      </w:r>
      <w:r w:rsidR="00EE243F" w:rsidRPr="00757988">
        <w:rPr>
          <w:rFonts w:cstheme="minorHAnsi"/>
          <w:color w:val="000000"/>
          <w:szCs w:val="24"/>
        </w:rPr>
        <w:fldChar w:fldCharType="end"/>
      </w:r>
      <w:r w:rsidR="00015003" w:rsidRPr="00757988">
        <w:rPr>
          <w:rFonts w:cstheme="minorHAnsi"/>
          <w:color w:val="000000"/>
          <w:szCs w:val="24"/>
        </w:rPr>
      </w:r>
      <w:r w:rsidR="00015003" w:rsidRPr="00757988">
        <w:rPr>
          <w:rFonts w:cstheme="minorHAnsi"/>
          <w:color w:val="000000"/>
          <w:szCs w:val="24"/>
        </w:rPr>
        <w:fldChar w:fldCharType="separate"/>
      </w:r>
      <w:r w:rsidR="00EE243F" w:rsidRPr="00757988">
        <w:rPr>
          <w:rFonts w:cstheme="minorHAnsi"/>
          <w:color w:val="000000"/>
          <w:szCs w:val="24"/>
        </w:rPr>
        <w:t>[86,149]</w:t>
      </w:r>
      <w:r w:rsidR="00015003" w:rsidRPr="00757988">
        <w:rPr>
          <w:rFonts w:cstheme="minorHAnsi"/>
          <w:color w:val="000000"/>
          <w:szCs w:val="24"/>
        </w:rPr>
        <w:fldChar w:fldCharType="end"/>
      </w:r>
      <w:r w:rsidR="0052033D" w:rsidRPr="00757988">
        <w:rPr>
          <w:rFonts w:cstheme="minorHAnsi"/>
          <w:color w:val="000000"/>
          <w:szCs w:val="24"/>
        </w:rPr>
        <w:t>.</w:t>
      </w:r>
      <w:r w:rsidR="00A652D1" w:rsidRPr="00757988">
        <w:rPr>
          <w:rFonts w:cstheme="minorHAnsi"/>
          <w:color w:val="000000"/>
          <w:szCs w:val="24"/>
        </w:rPr>
        <w:t xml:space="preserve"> </w:t>
      </w:r>
    </w:p>
    <w:p w14:paraId="10F866D8" w14:textId="7E5539D6" w:rsidR="00A652D1" w:rsidRPr="00757988" w:rsidRDefault="00A652D1" w:rsidP="00A652D1">
      <w:pPr>
        <w:spacing w:line="360" w:lineRule="auto"/>
        <w:jc w:val="both"/>
        <w:rPr>
          <w:rFonts w:cstheme="minorHAnsi"/>
          <w:szCs w:val="24"/>
        </w:rPr>
      </w:pPr>
      <w:r w:rsidRPr="00757988">
        <w:rPr>
          <w:rFonts w:cstheme="minorHAnsi"/>
          <w:color w:val="000000"/>
          <w:szCs w:val="24"/>
        </w:rPr>
        <w:t xml:space="preserve">These disease-associated changes are not only conducive to </w:t>
      </w:r>
      <w:proofErr w:type="spellStart"/>
      <w:r w:rsidRPr="00757988">
        <w:rPr>
          <w:rFonts w:cstheme="minorHAnsi"/>
          <w:color w:val="000000"/>
          <w:szCs w:val="24"/>
        </w:rPr>
        <w:t>NTHi</w:t>
      </w:r>
      <w:proofErr w:type="spellEnd"/>
      <w:r w:rsidRPr="00757988">
        <w:rPr>
          <w:rFonts w:cstheme="minorHAnsi"/>
          <w:color w:val="000000"/>
          <w:szCs w:val="24"/>
        </w:rPr>
        <w:t xml:space="preserve"> adhesion, but in some cases may also persist despite standard anti-inflammatory therapies. For example, the corticosteroid-insensitive expression of </w:t>
      </w:r>
      <w:proofErr w:type="spellStart"/>
      <w:r w:rsidRPr="00757988">
        <w:rPr>
          <w:rFonts w:cstheme="minorHAnsi"/>
          <w:color w:val="000000"/>
          <w:szCs w:val="24"/>
        </w:rPr>
        <w:t>PAFr</w:t>
      </w:r>
      <w:proofErr w:type="spellEnd"/>
      <w:r w:rsidRPr="00757988">
        <w:rPr>
          <w:rFonts w:cstheme="minorHAnsi"/>
          <w:color w:val="000000"/>
          <w:szCs w:val="24"/>
        </w:rPr>
        <w:t xml:space="preserve"> may reflect a degree of epithelial </w:t>
      </w:r>
      <w:r w:rsidR="00757988" w:rsidRPr="00757988">
        <w:rPr>
          <w:rFonts w:cstheme="minorHAnsi"/>
          <w:color w:val="000000"/>
          <w:szCs w:val="24"/>
        </w:rPr>
        <w:t>remodeling</w:t>
      </w:r>
      <w:r w:rsidRPr="00757988">
        <w:rPr>
          <w:rFonts w:cstheme="minorHAnsi"/>
          <w:color w:val="000000"/>
          <w:szCs w:val="24"/>
        </w:rPr>
        <w:t xml:space="preserve"> that is not easily reversed by treatment</w:t>
      </w:r>
      <w:r w:rsidR="0052033D" w:rsidRPr="00757988">
        <w:rPr>
          <w:rFonts w:cstheme="minorHAnsi"/>
          <w:color w:val="000000"/>
          <w:szCs w:val="24"/>
        </w:rPr>
        <w:t xml:space="preserve"> </w:t>
      </w:r>
      <w:r w:rsidR="00015003" w:rsidRPr="00757988">
        <w:rPr>
          <w:rFonts w:cstheme="minorHAnsi"/>
          <w:color w:val="000000"/>
          <w:szCs w:val="24"/>
        </w:rPr>
        <w:fldChar w:fldCharType="begin"/>
      </w:r>
      <w:r w:rsidR="00EE243F" w:rsidRPr="00757988">
        <w:rPr>
          <w:rFonts w:cstheme="minorHAnsi"/>
          <w:color w:val="000000"/>
          <w:szCs w:val="24"/>
        </w:rPr>
        <w:instrText xml:space="preserve"> ADDIN EN.CITE &lt;EndNote&gt;&lt;Cite&gt;&lt;Author&gt;Shukla&lt;/Author&gt;&lt;Year&gt;2014&lt;/Year&gt;&lt;RecNum&gt;1433&lt;/RecNum&gt;&lt;DisplayText&gt;[150]&lt;/DisplayText&gt;&lt;record&gt;&lt;rec-number&gt;1433&lt;/rec-number&gt;&lt;foreign-keys&gt;&lt;key app="EN" db-id="a9ppw5s55pttpse00eqptdx5paawz5fzap5t" timestamp="1754993795"&gt;1433&lt;/key&gt;&lt;/foreign-keys&gt;&lt;ref-type name="Journal Article"&gt;17&lt;/ref-type&gt;&lt;contributors&gt;&lt;authors&gt;&lt;author&gt;Shukla, Shakti&lt;/author&gt;&lt;author&gt;Sohal, Sukhwinder&lt;/author&gt;&lt;author&gt;Mahmood, Malik&lt;/author&gt;&lt;author&gt;Reid, David&lt;/author&gt;&lt;author&gt;Muller, Hans&lt;/author&gt;&lt;author&gt;Walters, Eugene&lt;/author&gt;&lt;/authors&gt;&lt;/contributors&gt;&lt;titles&gt;&lt;title&gt;Airway epithelial platelet-activating factor receptor expression is markedly upregulated in chronic obstructive pulmonary disease&lt;/title&gt;&lt;secondary-title&gt;International Journal of Chronic Obstructive Pulmonary Disease&lt;/secondary-title&gt;&lt;/titles&gt;&lt;periodical&gt;&lt;full-title&gt;International Journal of Chronic Obstructive Pulmonary Disease&lt;/full-title&gt;&lt;/periodical&gt;&lt;pages&gt;853&lt;/pages&gt;&lt;dates&gt;&lt;year&gt;2014&lt;/year&gt;&lt;pub-dates&gt;&lt;date&gt;2014/08&lt;/date&gt;&lt;/pub-dates&gt;&lt;/dates&gt;&lt;publisher&gt;Informa UK Limited&lt;/publisher&gt;&lt;isbn&gt;1178-2005&lt;/isbn&gt;&lt;urls&gt;&lt;related-urls&gt;&lt;url&gt;http://dx.doi.org/10.2147/copd.s67044&lt;/url&gt;&lt;/related-urls&gt;&lt;/urls&gt;&lt;electronic-resource-num&gt;10.2147/copd.s67044&lt;/electronic-resource-num&gt;&lt;/record&gt;&lt;/Cite&gt;&lt;/EndNote&gt;</w:instrText>
      </w:r>
      <w:r w:rsidR="00015003" w:rsidRPr="00757988">
        <w:rPr>
          <w:rFonts w:cstheme="minorHAnsi"/>
          <w:color w:val="000000"/>
          <w:szCs w:val="24"/>
        </w:rPr>
        <w:fldChar w:fldCharType="separate"/>
      </w:r>
      <w:r w:rsidR="00EE243F" w:rsidRPr="00757988">
        <w:rPr>
          <w:rFonts w:cstheme="minorHAnsi"/>
          <w:color w:val="000000"/>
          <w:szCs w:val="24"/>
        </w:rPr>
        <w:t>[150]</w:t>
      </w:r>
      <w:r w:rsidR="00015003" w:rsidRPr="00757988">
        <w:rPr>
          <w:rFonts w:cstheme="minorHAnsi"/>
          <w:color w:val="000000"/>
          <w:szCs w:val="24"/>
        </w:rPr>
        <w:fldChar w:fldCharType="end"/>
      </w:r>
      <w:r w:rsidR="0052033D" w:rsidRPr="00757988">
        <w:rPr>
          <w:rFonts w:cstheme="minorHAnsi"/>
          <w:color w:val="000000"/>
          <w:szCs w:val="24"/>
        </w:rPr>
        <w:t>. This</w:t>
      </w:r>
      <w:r w:rsidR="00294103" w:rsidRPr="00757988">
        <w:rPr>
          <w:rFonts w:cstheme="minorHAnsi"/>
          <w:color w:val="000000"/>
          <w:szCs w:val="24"/>
        </w:rPr>
        <w:t xml:space="preserve"> increased availability of host receptors complements the</w:t>
      </w:r>
      <w:r w:rsidR="0091796E" w:rsidRPr="00757988">
        <w:rPr>
          <w:rFonts w:cstheme="minorHAnsi"/>
          <w:color w:val="000000"/>
          <w:szCs w:val="24"/>
        </w:rPr>
        <w:t xml:space="preserve"> previously discussed</w:t>
      </w:r>
      <w:r w:rsidR="00294103" w:rsidRPr="00757988">
        <w:rPr>
          <w:rFonts w:cstheme="minorHAnsi"/>
          <w:color w:val="000000"/>
          <w:szCs w:val="24"/>
        </w:rPr>
        <w:t xml:space="preserve"> range of adhesins expressed by </w:t>
      </w:r>
      <w:proofErr w:type="spellStart"/>
      <w:r w:rsidR="00294103" w:rsidRPr="00757988">
        <w:rPr>
          <w:rFonts w:cstheme="minorHAnsi"/>
          <w:color w:val="000000"/>
          <w:szCs w:val="24"/>
        </w:rPr>
        <w:t>NTHi</w:t>
      </w:r>
      <w:proofErr w:type="spellEnd"/>
      <w:r w:rsidR="00294103" w:rsidRPr="00757988">
        <w:rPr>
          <w:rFonts w:cstheme="minorHAnsi"/>
          <w:color w:val="000000"/>
          <w:szCs w:val="24"/>
        </w:rPr>
        <w:t xml:space="preserve">, including type IV pili, outer membrane proteins, and high molecular weight proteins, which mediate binding to both epithelial cells and mucus components during the initial stages of </w:t>
      </w:r>
      <w:r w:rsidR="00757988" w:rsidRPr="00757988">
        <w:rPr>
          <w:rFonts w:cstheme="minorHAnsi"/>
          <w:color w:val="000000"/>
          <w:szCs w:val="24"/>
        </w:rPr>
        <w:t>colonization</w:t>
      </w:r>
      <w:r w:rsidR="00294103" w:rsidRPr="00757988">
        <w:rPr>
          <w:rFonts w:cstheme="minorHAnsi"/>
          <w:color w:val="000000"/>
          <w:szCs w:val="24"/>
        </w:rPr>
        <w:t>.</w:t>
      </w:r>
      <w:r w:rsidR="001A7A08" w:rsidRPr="00757988">
        <w:rPr>
          <w:rFonts w:cstheme="minorHAnsi"/>
          <w:color w:val="000000"/>
          <w:szCs w:val="24"/>
        </w:rPr>
        <w:t xml:space="preserve"> </w:t>
      </w:r>
      <w:r w:rsidR="0091796E" w:rsidRPr="00757988">
        <w:rPr>
          <w:rFonts w:cstheme="minorHAnsi"/>
          <w:szCs w:val="24"/>
        </w:rPr>
        <w:t xml:space="preserve">To compound this, </w:t>
      </w:r>
      <w:proofErr w:type="spellStart"/>
      <w:r w:rsidR="0091796E" w:rsidRPr="00757988">
        <w:rPr>
          <w:rFonts w:cstheme="minorHAnsi"/>
          <w:szCs w:val="24"/>
        </w:rPr>
        <w:t>NTHi</w:t>
      </w:r>
      <w:proofErr w:type="spellEnd"/>
      <w:r w:rsidR="0091796E" w:rsidRPr="00757988">
        <w:rPr>
          <w:rFonts w:cstheme="minorHAnsi"/>
          <w:szCs w:val="24"/>
        </w:rPr>
        <w:t xml:space="preserve"> can also induce further upregulation of target receptors upon binding</w:t>
      </w:r>
      <w:r w:rsidR="0052033D" w:rsidRPr="00757988">
        <w:rPr>
          <w:rFonts w:cstheme="minorHAnsi"/>
          <w:szCs w:val="24"/>
        </w:rPr>
        <w:t xml:space="preserve"> </w:t>
      </w:r>
      <w:r w:rsidR="00015003" w:rsidRPr="00757988">
        <w:rPr>
          <w:rFonts w:cstheme="minorHAnsi"/>
          <w:szCs w:val="24"/>
        </w:rPr>
        <w:fldChar w:fldCharType="begin">
          <w:fldData xml:space="preserve">PEVuZE5vdGU+PENpdGU+PEF1dGhvcj5BdmFkaGFudWxhPC9BdXRob3I+PFllYXI+MjAwNjwvWWVh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==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BdmFkaGFudWxhPC9BdXRob3I+PFllYXI+MjAwNjwvWWVh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==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44,151]</w:t>
      </w:r>
      <w:r w:rsidR="00015003" w:rsidRPr="00757988">
        <w:rPr>
          <w:rFonts w:cstheme="minorHAnsi"/>
          <w:szCs w:val="24"/>
        </w:rPr>
        <w:fldChar w:fldCharType="end"/>
      </w:r>
      <w:r w:rsidR="0052033D" w:rsidRPr="00757988">
        <w:rPr>
          <w:rFonts w:cstheme="minorHAnsi"/>
          <w:szCs w:val="24"/>
        </w:rPr>
        <w:t xml:space="preserve">. </w:t>
      </w:r>
      <w:r w:rsidRPr="00757988">
        <w:rPr>
          <w:rFonts w:cstheme="minorHAnsi"/>
          <w:szCs w:val="24"/>
        </w:rPr>
        <w:t xml:space="preserve">When combined with altered glycosylation patterns, persistent receptor expression creates a </w:t>
      </w:r>
      <w:r w:rsidR="00757988" w:rsidRPr="00757988">
        <w:rPr>
          <w:rFonts w:cstheme="minorHAnsi"/>
          <w:szCs w:val="24"/>
        </w:rPr>
        <w:t>favorable</w:t>
      </w:r>
      <w:r w:rsidRPr="00757988">
        <w:rPr>
          <w:rFonts w:cstheme="minorHAnsi"/>
          <w:szCs w:val="24"/>
        </w:rPr>
        <w:t xml:space="preserve"> environment for </w:t>
      </w:r>
      <w:proofErr w:type="spellStart"/>
      <w:r w:rsidRPr="00757988">
        <w:rPr>
          <w:rFonts w:cstheme="minorHAnsi"/>
          <w:szCs w:val="24"/>
        </w:rPr>
        <w:t>NTHi</w:t>
      </w:r>
      <w:proofErr w:type="spellEnd"/>
      <w:r w:rsidRPr="00757988">
        <w:rPr>
          <w:rFonts w:cstheme="minorHAnsi"/>
          <w:szCs w:val="24"/>
        </w:rPr>
        <w:t xml:space="preserve"> adherence, even in patients undergoing corticosteroid therapy, thereby supporting ongoing </w:t>
      </w:r>
      <w:r w:rsidR="00757988" w:rsidRPr="00757988">
        <w:rPr>
          <w:rFonts w:cstheme="minorHAnsi"/>
          <w:szCs w:val="24"/>
        </w:rPr>
        <w:t>colonization</w:t>
      </w:r>
      <w:r w:rsidRPr="00757988">
        <w:rPr>
          <w:rFonts w:cstheme="minorHAnsi"/>
          <w:szCs w:val="24"/>
        </w:rPr>
        <w:t xml:space="preserve">. Together, these changes not </w:t>
      </w:r>
      <w:r w:rsidRPr="00757988">
        <w:rPr>
          <w:rFonts w:cstheme="minorHAnsi"/>
          <w:szCs w:val="24"/>
        </w:rPr>
        <w:lastRenderedPageBreak/>
        <w:t>only enhance bacterial adherence but also set the stage for deeper tissue invasion, especially in the context of impaired epithelial barrier function.</w:t>
      </w:r>
    </w:p>
    <w:p w14:paraId="248E3693" w14:textId="281E0A39" w:rsidR="00A652D1" w:rsidRPr="00757988" w:rsidRDefault="00B848BD" w:rsidP="000C1AD7">
      <w:pPr>
        <w:pStyle w:val="Heading2"/>
      </w:pPr>
      <w:r w:rsidRPr="00757988">
        <w:t>5</w:t>
      </w:r>
      <w:r w:rsidR="002D49E0" w:rsidRPr="00757988">
        <w:t xml:space="preserve">.1 </w:t>
      </w:r>
      <w:r w:rsidR="00A652D1" w:rsidRPr="00757988">
        <w:t>Disruption of epithelial junctions and barrier function</w:t>
      </w:r>
    </w:p>
    <w:p w14:paraId="7ED07187" w14:textId="50A60CAB" w:rsidR="00A652D1" w:rsidRPr="00757988" w:rsidRDefault="00A652D1" w:rsidP="00A652D1">
      <w:pPr>
        <w:spacing w:line="360" w:lineRule="auto"/>
        <w:jc w:val="both"/>
        <w:rPr>
          <w:rFonts w:cstheme="minorHAnsi"/>
          <w:szCs w:val="24"/>
        </w:rPr>
      </w:pPr>
      <w:r w:rsidRPr="00757988">
        <w:rPr>
          <w:rFonts w:cstheme="minorHAnsi"/>
          <w:szCs w:val="24"/>
        </w:rPr>
        <w:t xml:space="preserve">Following adhesion, </w:t>
      </w:r>
      <w:proofErr w:type="spellStart"/>
      <w:r w:rsidRPr="00757988">
        <w:rPr>
          <w:rFonts w:cstheme="minorHAnsi"/>
          <w:szCs w:val="24"/>
        </w:rPr>
        <w:t>NTHi</w:t>
      </w:r>
      <w:proofErr w:type="spellEnd"/>
      <w:r w:rsidRPr="00757988">
        <w:rPr>
          <w:rFonts w:cstheme="minorHAnsi"/>
          <w:szCs w:val="24"/>
        </w:rPr>
        <w:t xml:space="preserve"> must evade host </w:t>
      </w:r>
      <w:r w:rsidR="00757988" w:rsidRPr="00757988">
        <w:rPr>
          <w:rFonts w:cstheme="minorHAnsi"/>
          <w:szCs w:val="24"/>
        </w:rPr>
        <w:t>defenses</w:t>
      </w:r>
      <w:r w:rsidRPr="00757988">
        <w:rPr>
          <w:rFonts w:cstheme="minorHAnsi"/>
          <w:szCs w:val="24"/>
        </w:rPr>
        <w:t xml:space="preserve"> to maintain </w:t>
      </w:r>
      <w:r w:rsidR="00757988" w:rsidRPr="00757988">
        <w:rPr>
          <w:rFonts w:cstheme="minorHAnsi"/>
          <w:szCs w:val="24"/>
        </w:rPr>
        <w:t>colonization</w:t>
      </w:r>
      <w:r w:rsidRPr="00757988">
        <w:rPr>
          <w:rFonts w:cstheme="minorHAnsi"/>
          <w:szCs w:val="24"/>
        </w:rPr>
        <w:t xml:space="preserve"> within the airway. In </w:t>
      </w:r>
      <w:r w:rsidR="00FE4798" w:rsidRPr="00757988">
        <w:rPr>
          <w:rFonts w:cstheme="minorHAnsi"/>
          <w:szCs w:val="24"/>
        </w:rPr>
        <w:t>CAD</w:t>
      </w:r>
      <w:r w:rsidRPr="00757988">
        <w:rPr>
          <w:rFonts w:cstheme="minorHAnsi"/>
          <w:szCs w:val="24"/>
        </w:rPr>
        <w:t xml:space="preserve">s, this is facilitated by compromised epithelial barrier integrity, allowing bacterial translocation into the submucosa, where it is shielded from immunosurveillance. Tight and </w:t>
      </w:r>
      <w:proofErr w:type="spellStart"/>
      <w:r w:rsidRPr="00757988">
        <w:rPr>
          <w:rFonts w:cstheme="minorHAnsi"/>
          <w:szCs w:val="24"/>
        </w:rPr>
        <w:t>adherens</w:t>
      </w:r>
      <w:proofErr w:type="spellEnd"/>
      <w:r w:rsidRPr="00757988">
        <w:rPr>
          <w:rFonts w:cstheme="minorHAnsi"/>
          <w:szCs w:val="24"/>
        </w:rPr>
        <w:t xml:space="preserve"> junctions are essential for maintaining epithelial barrier function, but multiple studies show impaired junctional integrity both </w:t>
      </w:r>
      <w:r w:rsidRPr="00757988">
        <w:rPr>
          <w:rFonts w:cstheme="minorHAnsi"/>
          <w:i/>
          <w:iCs/>
          <w:szCs w:val="24"/>
        </w:rPr>
        <w:t xml:space="preserve">in vitro </w:t>
      </w:r>
      <w:r w:rsidRPr="00757988">
        <w:rPr>
          <w:rFonts w:cstheme="minorHAnsi"/>
          <w:szCs w:val="24"/>
        </w:rPr>
        <w:t>and</w:t>
      </w:r>
      <w:r w:rsidRPr="00757988">
        <w:rPr>
          <w:rFonts w:cstheme="minorHAnsi"/>
          <w:i/>
          <w:iCs/>
          <w:szCs w:val="24"/>
        </w:rPr>
        <w:t xml:space="preserve"> in vivo</w:t>
      </w:r>
      <w:r w:rsidR="00DE5D42" w:rsidRPr="00757988">
        <w:rPr>
          <w:rFonts w:cstheme="minorHAnsi"/>
          <w:i/>
          <w:iCs/>
          <w:szCs w:val="24"/>
        </w:rPr>
        <w:t xml:space="preserve"> </w:t>
      </w:r>
      <w:r w:rsidR="00015003" w:rsidRPr="00757988">
        <w:rPr>
          <w:rFonts w:cstheme="minorHAnsi"/>
          <w:szCs w:val="24"/>
        </w:rPr>
        <w:fldChar w:fldCharType="begin">
          <w:fldData xml:space="preserve">PEVuZE5vdGU+PENpdGU+PEF1dGhvcj5Db3luZTwvQXV0aG9yPjxZZWFyPjIwMDI8L1llYXI+PFJl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=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Db3luZTwvQXV0aG9yPjxZZWFyPjIwMDI8L1llYXI+PFJl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=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52-154]</w:t>
      </w:r>
      <w:r w:rsidR="00015003" w:rsidRPr="00757988">
        <w:rPr>
          <w:rFonts w:cstheme="minorHAnsi"/>
          <w:szCs w:val="24"/>
        </w:rPr>
        <w:fldChar w:fldCharType="end"/>
      </w:r>
      <w:r w:rsidR="00DE5D42" w:rsidRPr="00757988">
        <w:rPr>
          <w:rFonts w:cstheme="minorHAnsi"/>
          <w:szCs w:val="24"/>
        </w:rPr>
        <w:t xml:space="preserve">. </w:t>
      </w:r>
      <w:r w:rsidRPr="00757988">
        <w:rPr>
          <w:rFonts w:cstheme="minorHAnsi"/>
          <w:color w:val="000000"/>
          <w:szCs w:val="24"/>
        </w:rPr>
        <w:t>This dysfunction is exacerbated by environmental exposures such as cigarette smoke</w:t>
      </w:r>
      <w:r w:rsidR="00DE5D42" w:rsidRPr="00757988">
        <w:rPr>
          <w:rFonts w:cstheme="minorHAnsi"/>
          <w:color w:val="000000"/>
          <w:szCs w:val="24"/>
        </w:rPr>
        <w:t xml:space="preserve"> </w:t>
      </w:r>
      <w:r w:rsidR="00015003" w:rsidRPr="00757988">
        <w:rPr>
          <w:rFonts w:cstheme="minorHAnsi"/>
          <w:color w:val="000000"/>
          <w:szCs w:val="24"/>
        </w:rPr>
        <w:fldChar w:fldCharType="begin"/>
      </w:r>
      <w:r w:rsidR="00EE243F" w:rsidRPr="00757988">
        <w:rPr>
          <w:rFonts w:cstheme="minorHAnsi"/>
          <w:color w:val="000000"/>
          <w:szCs w:val="24"/>
        </w:rPr>
        <w:instrText xml:space="preserve"> ADDIN EN.CITE &lt;EndNote&gt;&lt;Cite&gt;&lt;Author&gt;Schamberger&lt;/Author&gt;&lt;Year&gt;2014&lt;/Year&gt;&lt;RecNum&gt;1429&lt;/RecNum&gt;&lt;DisplayText&gt;[155]&lt;/DisplayText&gt;&lt;record&gt;&lt;rec-number&gt;1429&lt;/rec-number&gt;&lt;foreign-keys&gt;&lt;key app="EN" db-id="a9ppw5s55pttpse00eqptdx5paawz5fzap5t" timestamp="1754993795"&gt;1429&lt;/key&gt;&lt;/foreign-keys&gt;&lt;ref-type name="Journal Article"&gt;17&lt;/ref-type&gt;&lt;contributors&gt;&lt;authors&gt;&lt;author&gt;Schamberger, Andrea C.&lt;/author&gt;&lt;author&gt;Mise, Nikica&lt;/author&gt;&lt;author&gt;Jia, Jie&lt;/author&gt;&lt;author&gt;Genoyer, Emmanuelle&lt;/author&gt;&lt;author&gt;Yildirim, Ali Ö&lt;/author&gt;&lt;author&gt;Meiners, Silke&lt;/author&gt;&lt;author&gt;Eickelberg, Oliver&lt;/author&gt;&lt;/authors&gt;&lt;/contributors&gt;&lt;titles&gt;&lt;title&gt;Cigarette Smoke–Induced Disruption of Bronchial Epithelial Tight Junctions Is Prevented by Transforming Growth Factor-β&lt;/title&gt;&lt;secondary-title&gt;American Journal of Respiratory Cell and Molecular Biology&lt;/secondary-title&gt;&lt;/titles&gt;&lt;periodical&gt;&lt;full-title&gt;American journal of respiratory cell and molecular biology&lt;/full-title&gt;&lt;/periodical&gt;&lt;pages&gt;1040-1052&lt;/pages&gt;&lt;volume&gt;50&lt;/volume&gt;&lt;number&gt;6&lt;/number&gt;&lt;dates&gt;&lt;year&gt;2014&lt;/year&gt;&lt;pub-dates&gt;&lt;date&gt;2014/06&lt;/date&gt;&lt;/pub-dates&gt;&lt;/dates&gt;&lt;publisher&gt;American Thoracic Society&lt;/publisher&gt;&lt;isbn&gt;1044-1549&amp;#xD;1535-4989&lt;/isbn&gt;&lt;urls&gt;&lt;related-urls&gt;&lt;url&gt;http://dx.doi.org/10.1165/rcmb.2013-0090oc&lt;/url&gt;&lt;/related-urls&gt;&lt;/urls&gt;&lt;electronic-resource-num&gt;10.1165/rcmb.2013-0090oc&lt;/electronic-resource-num&gt;&lt;/record&gt;&lt;/Cite&gt;&lt;/EndNote&gt;</w:instrText>
      </w:r>
      <w:r w:rsidR="00015003" w:rsidRPr="00757988">
        <w:rPr>
          <w:rFonts w:cstheme="minorHAnsi"/>
          <w:color w:val="000000"/>
          <w:szCs w:val="24"/>
        </w:rPr>
        <w:fldChar w:fldCharType="separate"/>
      </w:r>
      <w:r w:rsidR="00EE243F" w:rsidRPr="00757988">
        <w:rPr>
          <w:rFonts w:cstheme="minorHAnsi"/>
          <w:color w:val="000000"/>
          <w:szCs w:val="24"/>
        </w:rPr>
        <w:t>[155]</w:t>
      </w:r>
      <w:r w:rsidR="00015003" w:rsidRPr="00757988">
        <w:rPr>
          <w:rFonts w:cstheme="minorHAnsi"/>
          <w:color w:val="000000"/>
          <w:szCs w:val="24"/>
        </w:rPr>
        <w:fldChar w:fldCharType="end"/>
      </w:r>
      <w:r w:rsidR="00DE5D42" w:rsidRPr="00757988">
        <w:rPr>
          <w:rFonts w:cstheme="minorHAnsi"/>
          <w:color w:val="000000"/>
          <w:szCs w:val="24"/>
        </w:rPr>
        <w:t xml:space="preserve">, </w:t>
      </w:r>
      <w:r w:rsidRPr="00757988">
        <w:rPr>
          <w:rFonts w:cstheme="minorHAnsi"/>
          <w:color w:val="000000"/>
          <w:szCs w:val="24"/>
        </w:rPr>
        <w:t>allergens</w:t>
      </w:r>
      <w:r w:rsidR="00DE5D42" w:rsidRPr="00757988">
        <w:rPr>
          <w:rFonts w:cstheme="minorHAnsi"/>
          <w:color w:val="000000"/>
          <w:szCs w:val="24"/>
        </w:rPr>
        <w:t xml:space="preserve"> </w:t>
      </w:r>
      <w:r w:rsidR="00015003" w:rsidRPr="00757988">
        <w:rPr>
          <w:rFonts w:cstheme="minorHAnsi"/>
          <w:color w:val="000000"/>
          <w:szCs w:val="24"/>
        </w:rPr>
        <w:fldChar w:fldCharType="begin"/>
      </w:r>
      <w:r w:rsidR="00EE243F" w:rsidRPr="00757988">
        <w:rPr>
          <w:rFonts w:cstheme="minorHAnsi"/>
          <w:color w:val="000000"/>
          <w:szCs w:val="24"/>
        </w:rPr>
        <w:instrText xml:space="preserve"> ADDIN EN.CITE &lt;EndNote&gt;&lt;Cite&gt;&lt;Author&gt;Post&lt;/Author&gt;&lt;Year&gt;2013&lt;/Year&gt;&lt;RecNum&gt;1423&lt;/RecNum&gt;&lt;DisplayText&gt;[156]&lt;/DisplayText&gt;&lt;record&gt;&lt;rec-number&gt;1423&lt;/rec-number&gt;&lt;foreign-keys&gt;&lt;key app="EN" db-id="a9ppw5s55pttpse00eqptdx5paawz5fzap5t" timestamp="1754993795"&gt;1423&lt;/key&gt;&lt;/foreign-keys&gt;&lt;ref-type name="Journal Article"&gt;17&lt;/ref-type&gt;&lt;contributors&gt;&lt;authors&gt;&lt;author&gt;Post, S.&lt;/author&gt;&lt;author&gt;Nawijn, M. C.&lt;/author&gt;&lt;author&gt;Jonker, M. R.&lt;/author&gt;&lt;author&gt;Kliphuis, N.&lt;/author&gt;&lt;author&gt;van den Berge, M.&lt;/author&gt;&lt;author&gt;van Oosterhout, A. J. M.&lt;/author&gt;&lt;author&gt;Heijink, I. H.&lt;/author&gt;&lt;/authors&gt;&lt;/contributors&gt;&lt;titles&gt;&lt;title&gt;House dust mite‐induced calcium signaling instigates epithelial barrier dysfunction and CCL20 production&lt;/title&gt;&lt;secondary-title&gt;Allergy&lt;/secondary-title&gt;&lt;/titles&gt;&lt;periodical&gt;&lt;full-title&gt;Allergy&lt;/full-title&gt;&lt;/periodical&gt;&lt;pages&gt;1117-1125&lt;/pages&gt;&lt;volume&gt;68&lt;/volume&gt;&lt;number&gt;9&lt;/number&gt;&lt;dates&gt;&lt;year&gt;2013&lt;/year&gt;&lt;pub-dates&gt;&lt;date&gt;2013/08/05&lt;/date&gt;&lt;/pub-dates&gt;&lt;/dates&gt;&lt;publisher&gt;Wiley&lt;/publisher&gt;&lt;isbn&gt;0105-4538&amp;#xD;1398-9995&lt;/isbn&gt;&lt;urls&gt;&lt;related-urls&gt;&lt;url&gt;http://dx.doi.org/10.1111/all.12202&lt;/url&gt;&lt;/related-urls&gt;&lt;/urls&gt;&lt;electronic-resource-num&gt;10.1111/all.12202&lt;/electronic-resource-num&gt;&lt;/record&gt;&lt;/Cite&gt;&lt;/EndNote&gt;</w:instrText>
      </w:r>
      <w:r w:rsidR="00015003" w:rsidRPr="00757988">
        <w:rPr>
          <w:rFonts w:cstheme="minorHAnsi"/>
          <w:color w:val="000000"/>
          <w:szCs w:val="24"/>
        </w:rPr>
        <w:fldChar w:fldCharType="separate"/>
      </w:r>
      <w:r w:rsidR="00EE243F" w:rsidRPr="00757988">
        <w:rPr>
          <w:rFonts w:cstheme="minorHAnsi"/>
          <w:color w:val="000000"/>
          <w:szCs w:val="24"/>
        </w:rPr>
        <w:t>[156]</w:t>
      </w:r>
      <w:r w:rsidR="00015003" w:rsidRPr="00757988">
        <w:rPr>
          <w:rFonts w:cstheme="minorHAnsi"/>
          <w:color w:val="000000"/>
          <w:szCs w:val="24"/>
        </w:rPr>
        <w:fldChar w:fldCharType="end"/>
      </w:r>
      <w:r w:rsidR="00DE5D42" w:rsidRPr="00757988">
        <w:rPr>
          <w:rFonts w:cstheme="minorHAnsi"/>
          <w:color w:val="000000"/>
          <w:szCs w:val="24"/>
        </w:rPr>
        <w:t>,</w:t>
      </w:r>
      <w:r w:rsidRPr="00757988">
        <w:rPr>
          <w:rFonts w:cstheme="minorHAnsi"/>
          <w:color w:val="000000"/>
          <w:szCs w:val="24"/>
        </w:rPr>
        <w:t xml:space="preserve"> inflammation</w:t>
      </w:r>
      <w:r w:rsidR="00DE5D42" w:rsidRPr="00757988">
        <w:rPr>
          <w:rFonts w:cstheme="minorHAnsi"/>
          <w:color w:val="000000"/>
          <w:szCs w:val="24"/>
        </w:rPr>
        <w:t xml:space="preserve"> </w:t>
      </w:r>
      <w:r w:rsidR="00015003" w:rsidRPr="00757988">
        <w:rPr>
          <w:rFonts w:cstheme="minorHAnsi"/>
          <w:color w:val="000000"/>
          <w:szCs w:val="24"/>
        </w:rPr>
        <w:fldChar w:fldCharType="begin"/>
      </w:r>
      <w:r w:rsidR="00EE243F" w:rsidRPr="00757988">
        <w:rPr>
          <w:rFonts w:cstheme="minorHAnsi"/>
          <w:color w:val="000000"/>
          <w:szCs w:val="24"/>
        </w:rPr>
        <w:instrText xml:space="preserve"> ADDIN EN.CITE &lt;EndNote&gt;&lt;Cite&gt;&lt;Author&gt;Coyne&lt;/Author&gt;&lt;Year&gt;2002&lt;/Year&gt;&lt;RecNum&gt;1356&lt;/RecNum&gt;&lt;DisplayText&gt;[152]&lt;/DisplayText&gt;&lt;record&gt;&lt;rec-number&gt;1356&lt;/rec-number&gt;&lt;foreign-keys&gt;&lt;key app="EN" db-id="a9ppw5s55pttpse00eqptdx5paawz5fzap5t" timestamp="1754993795"&gt;1356&lt;/key&gt;&lt;/foreign-keys&gt;&lt;ref-type name="Journal Article"&gt;17&lt;/ref-type&gt;&lt;contributors&gt;&lt;authors&gt;&lt;author&gt;Coyne, Carolyn B.&lt;/author&gt;&lt;author&gt;Vanhook, Miriam K.&lt;/author&gt;&lt;author&gt;Gambling, Todd M.&lt;/author&gt;&lt;author&gt;Carson, Johnny L.&lt;/author&gt;&lt;author&gt;Boucher, Richard C.&lt;/author&gt;&lt;author&gt;Johnson, Larry G.&lt;/author&gt;&lt;/authors&gt;&lt;/contributors&gt;&lt;titles&gt;&lt;title&gt;Regulation of Airway Tight Junctions by Proinflammatory Cytokines&lt;/title&gt;&lt;secondary-title&gt;Molecular Biology of the Cell&lt;/secondary-title&gt;&lt;/titles&gt;&lt;periodical&gt;&lt;full-title&gt;Molecular Biology of the Cell&lt;/full-title&gt;&lt;/periodical&gt;&lt;pages&gt;3218-3234&lt;/pages&gt;&lt;volume&gt;13&lt;/volume&gt;&lt;number&gt;9&lt;/number&gt;&lt;dates&gt;&lt;year&gt;2002&lt;/year&gt;&lt;pub-dates&gt;&lt;date&gt;2002/09&lt;/date&gt;&lt;/pub-dates&gt;&lt;/dates&gt;&lt;publisher&gt;American Society for Cell Biology (ASCB)&lt;/publisher&gt;&lt;isbn&gt;1059-1524&amp;#xD;1939-4586&lt;/isbn&gt;&lt;urls&gt;&lt;related-urls&gt;&lt;url&gt;http://dx.doi.org/10.1091/mbc.e02-03-0134&lt;/url&gt;&lt;/related-urls&gt;&lt;/urls&gt;&lt;electronic-resource-num&gt;10.1091/mbc.e02-03-0134&lt;/electronic-resource-num&gt;&lt;/record&gt;&lt;/Cite&gt;&lt;/EndNote&gt;</w:instrText>
      </w:r>
      <w:r w:rsidR="00015003" w:rsidRPr="00757988">
        <w:rPr>
          <w:rFonts w:cstheme="minorHAnsi"/>
          <w:color w:val="000000"/>
          <w:szCs w:val="24"/>
        </w:rPr>
        <w:fldChar w:fldCharType="separate"/>
      </w:r>
      <w:r w:rsidR="00EE243F" w:rsidRPr="00757988">
        <w:rPr>
          <w:rFonts w:cstheme="minorHAnsi"/>
          <w:color w:val="000000"/>
          <w:szCs w:val="24"/>
        </w:rPr>
        <w:t>[152]</w:t>
      </w:r>
      <w:r w:rsidR="00015003" w:rsidRPr="00757988">
        <w:rPr>
          <w:rFonts w:cstheme="minorHAnsi"/>
          <w:color w:val="000000"/>
          <w:szCs w:val="24"/>
        </w:rPr>
        <w:fldChar w:fldCharType="end"/>
      </w:r>
      <w:r w:rsidR="00DE5D42" w:rsidRPr="00757988">
        <w:rPr>
          <w:rFonts w:cstheme="minorHAnsi"/>
          <w:color w:val="000000"/>
          <w:szCs w:val="24"/>
        </w:rPr>
        <w:t xml:space="preserve">, </w:t>
      </w:r>
      <w:r w:rsidRPr="00757988">
        <w:rPr>
          <w:rFonts w:cstheme="minorHAnsi"/>
          <w:color w:val="000000"/>
          <w:szCs w:val="24"/>
        </w:rPr>
        <w:t>and pollution</w:t>
      </w:r>
      <w:r w:rsidR="00DE5D42" w:rsidRPr="00757988">
        <w:rPr>
          <w:rFonts w:cstheme="minorHAnsi"/>
          <w:color w:val="000000"/>
          <w:szCs w:val="24"/>
        </w:rPr>
        <w:t xml:space="preserve"> </w:t>
      </w:r>
      <w:r w:rsidR="00015003" w:rsidRPr="00757988">
        <w:rPr>
          <w:rFonts w:cstheme="minorHAnsi"/>
          <w:color w:val="000000"/>
          <w:szCs w:val="24"/>
        </w:rPr>
        <w:fldChar w:fldCharType="begin"/>
      </w:r>
      <w:r w:rsidR="00EE243F" w:rsidRPr="00757988">
        <w:rPr>
          <w:rFonts w:cstheme="minorHAnsi"/>
          <w:color w:val="000000"/>
          <w:szCs w:val="24"/>
        </w:rPr>
        <w:instrText xml:space="preserve"> ADDIN EN.CITE &lt;EndNote&gt;&lt;Cite&gt;&lt;Author&gt;Caraballo&lt;/Author&gt;&lt;Year&gt;2011&lt;/Year&gt;&lt;RecNum&gt;1350&lt;/RecNum&gt;&lt;DisplayText&gt;[157]&lt;/DisplayText&gt;&lt;record&gt;&lt;rec-number&gt;1350&lt;/rec-number&gt;&lt;foreign-keys&gt;&lt;key app="EN" db-id="a9ppw5s55pttpse00eqptdx5paawz5fzap5t" timestamp="1754993795"&gt;1350&lt;/key&gt;&lt;/foreign-keys&gt;&lt;ref-type name="Journal Article"&gt;17&lt;/ref-type&gt;&lt;contributors&gt;&lt;authors&gt;&lt;author&gt;Caraballo, Juan C.&lt;/author&gt;&lt;author&gt;Yshii, Cecilia&lt;/author&gt;&lt;author&gt;Westphal, Whitney&lt;/author&gt;&lt;author&gt;Moninger, Thomas&lt;/author&gt;&lt;author&gt;Comellas, Alejandro P.&lt;/author&gt;&lt;/authors&gt;&lt;/contributors&gt;&lt;titles&gt;&lt;title&gt;Ambient particulate matter affects occludin distribution and increases alveolar transepithelial electrical conductance&lt;/title&gt;&lt;secondary-title&gt;Respirology&lt;/secondary-title&gt;&lt;/titles&gt;&lt;periodical&gt;&lt;full-title&gt;Respirology&lt;/full-title&gt;&lt;/periodical&gt;&lt;pages&gt;340-349&lt;/pages&gt;&lt;volume&gt;16&lt;/volume&gt;&lt;number&gt;2&lt;/number&gt;&lt;dates&gt;&lt;year&gt;2011&lt;/year&gt;&lt;pub-dates&gt;&lt;date&gt;2011/01/27&lt;/date&gt;&lt;/pub-dates&gt;&lt;/dates&gt;&lt;publisher&gt;Wiley&lt;/publisher&gt;&lt;isbn&gt;1323-7799&amp;#xD;1440-1843&lt;/isbn&gt;&lt;urls&gt;&lt;related-urls&gt;&lt;url&gt;http://dx.doi.org/10.1111/j.1440-1843.2010.01910.x&lt;/url&gt;&lt;/related-urls&gt;&lt;/urls&gt;&lt;electronic-resource-num&gt;10.1111/j.1440-1843.2010.01910.x&lt;/electronic-resource-num&gt;&lt;/record&gt;&lt;/Cite&gt;&lt;/EndNote&gt;</w:instrText>
      </w:r>
      <w:r w:rsidR="00015003" w:rsidRPr="00757988">
        <w:rPr>
          <w:rFonts w:cstheme="minorHAnsi"/>
          <w:color w:val="000000"/>
          <w:szCs w:val="24"/>
        </w:rPr>
        <w:fldChar w:fldCharType="separate"/>
      </w:r>
      <w:r w:rsidR="00EE243F" w:rsidRPr="00757988">
        <w:rPr>
          <w:rFonts w:cstheme="minorHAnsi"/>
          <w:color w:val="000000"/>
          <w:szCs w:val="24"/>
        </w:rPr>
        <w:t>[157]</w:t>
      </w:r>
      <w:r w:rsidR="00015003" w:rsidRPr="00757988">
        <w:rPr>
          <w:rFonts w:cstheme="minorHAnsi"/>
          <w:color w:val="000000"/>
          <w:szCs w:val="24"/>
        </w:rPr>
        <w:fldChar w:fldCharType="end"/>
      </w:r>
      <w:r w:rsidR="00DE5D42" w:rsidRPr="00757988">
        <w:rPr>
          <w:rFonts w:cstheme="minorHAnsi"/>
          <w:color w:val="000000"/>
          <w:szCs w:val="24"/>
        </w:rPr>
        <w:t xml:space="preserve">, </w:t>
      </w:r>
      <w:r w:rsidRPr="00757988">
        <w:rPr>
          <w:rFonts w:cstheme="minorHAnsi"/>
          <w:color w:val="000000"/>
          <w:szCs w:val="24"/>
        </w:rPr>
        <w:t xml:space="preserve">which </w:t>
      </w:r>
      <w:r w:rsidR="00871E73" w:rsidRPr="00757988">
        <w:rPr>
          <w:rFonts w:cstheme="minorHAnsi"/>
          <w:color w:val="000000"/>
          <w:szCs w:val="24"/>
        </w:rPr>
        <w:t>dysregulate</w:t>
      </w:r>
      <w:r w:rsidRPr="00757988">
        <w:rPr>
          <w:rFonts w:cstheme="minorHAnsi"/>
          <w:color w:val="000000"/>
          <w:szCs w:val="24"/>
        </w:rPr>
        <w:t xml:space="preserve"> key junctional proteins. </w:t>
      </w:r>
      <w:proofErr w:type="spellStart"/>
      <w:r w:rsidRPr="00757988">
        <w:rPr>
          <w:rFonts w:cstheme="minorHAnsi"/>
          <w:color w:val="000000"/>
          <w:szCs w:val="24"/>
        </w:rPr>
        <w:t>NTHi</w:t>
      </w:r>
      <w:proofErr w:type="spellEnd"/>
      <w:r w:rsidRPr="00757988">
        <w:rPr>
          <w:rFonts w:cstheme="minorHAnsi"/>
          <w:color w:val="000000"/>
          <w:szCs w:val="24"/>
        </w:rPr>
        <w:t xml:space="preserve"> itself can disrupt junctional complexes by modulating epithelial </w:t>
      </w:r>
      <w:proofErr w:type="spellStart"/>
      <w:r w:rsidRPr="00757988">
        <w:rPr>
          <w:rFonts w:cstheme="minorHAnsi"/>
          <w:color w:val="000000"/>
          <w:szCs w:val="24"/>
        </w:rPr>
        <w:t>signalling</w:t>
      </w:r>
      <w:proofErr w:type="spellEnd"/>
      <w:r w:rsidRPr="00757988">
        <w:rPr>
          <w:rFonts w:cstheme="minorHAnsi"/>
          <w:color w:val="000000"/>
          <w:szCs w:val="24"/>
        </w:rPr>
        <w:t xml:space="preserve"> and downregulating barrier components</w:t>
      </w:r>
      <w:r w:rsidR="00DE5D42" w:rsidRPr="00757988">
        <w:rPr>
          <w:rFonts w:cstheme="minorHAnsi"/>
          <w:color w:val="000000"/>
          <w:szCs w:val="24"/>
        </w:rPr>
        <w:t xml:space="preserve"> </w:t>
      </w:r>
      <w:r w:rsidR="00015003" w:rsidRPr="00757988">
        <w:rPr>
          <w:rFonts w:cstheme="minorHAnsi"/>
          <w:color w:val="000000"/>
          <w:szCs w:val="24"/>
        </w:rPr>
        <w:fldChar w:fldCharType="begin">
          <w:fldData xml:space="preserve">PEVuZE5vdGU+PENpdGU+PEF1dGhvcj5DbGFya2U8L0F1dGhvcj48WWVhcj4yMDExPC9ZZWFyPjxS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</w:fldData>
        </w:fldChar>
      </w:r>
      <w:r w:rsidR="00EE243F" w:rsidRPr="00757988">
        <w:rPr>
          <w:rFonts w:cstheme="minorHAnsi"/>
          <w:color w:val="000000"/>
          <w:szCs w:val="24"/>
        </w:rPr>
        <w:instrText xml:space="preserve"> ADDIN EN.CITE </w:instrText>
      </w:r>
      <w:r w:rsidR="00EE243F" w:rsidRPr="00757988">
        <w:rPr>
          <w:rFonts w:cstheme="minorHAnsi"/>
          <w:color w:val="000000"/>
          <w:szCs w:val="24"/>
        </w:rPr>
        <w:fldChar w:fldCharType="begin">
          <w:fldData xml:space="preserve">PEVuZE5vdGU+PENpdGU+PEF1dGhvcj5DbGFya2U8L0F1dGhvcj48WWVhcj4yMDExPC9ZZWFyPjxS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</w:fldData>
        </w:fldChar>
      </w:r>
      <w:r w:rsidR="00EE243F" w:rsidRPr="00757988">
        <w:rPr>
          <w:rFonts w:cstheme="minorHAnsi"/>
          <w:color w:val="000000"/>
          <w:szCs w:val="24"/>
        </w:rPr>
        <w:instrText xml:space="preserve"> ADDIN EN.CITE.DATA </w:instrText>
      </w:r>
      <w:r w:rsidR="00EE243F" w:rsidRPr="00757988">
        <w:rPr>
          <w:rFonts w:cstheme="minorHAnsi"/>
          <w:color w:val="000000"/>
          <w:szCs w:val="24"/>
        </w:rPr>
      </w:r>
      <w:r w:rsidR="00EE243F" w:rsidRPr="00757988">
        <w:rPr>
          <w:rFonts w:cstheme="minorHAnsi"/>
          <w:color w:val="000000"/>
          <w:szCs w:val="24"/>
        </w:rPr>
        <w:fldChar w:fldCharType="end"/>
      </w:r>
      <w:r w:rsidR="00015003" w:rsidRPr="00757988">
        <w:rPr>
          <w:rFonts w:cstheme="minorHAnsi"/>
          <w:color w:val="000000"/>
          <w:szCs w:val="24"/>
        </w:rPr>
      </w:r>
      <w:r w:rsidR="00015003" w:rsidRPr="00757988">
        <w:rPr>
          <w:rFonts w:cstheme="minorHAnsi"/>
          <w:color w:val="000000"/>
          <w:szCs w:val="24"/>
        </w:rPr>
        <w:fldChar w:fldCharType="separate"/>
      </w:r>
      <w:r w:rsidR="00EE243F" w:rsidRPr="00757988">
        <w:rPr>
          <w:rFonts w:cstheme="minorHAnsi"/>
          <w:color w:val="000000"/>
          <w:szCs w:val="24"/>
        </w:rPr>
        <w:t>[158,159]</w:t>
      </w:r>
      <w:r w:rsidR="00015003" w:rsidRPr="00757988">
        <w:rPr>
          <w:rFonts w:cstheme="minorHAnsi"/>
          <w:color w:val="000000"/>
          <w:szCs w:val="24"/>
        </w:rPr>
        <w:fldChar w:fldCharType="end"/>
      </w:r>
      <w:r w:rsidR="00DE5D42" w:rsidRPr="00757988">
        <w:rPr>
          <w:rFonts w:cstheme="minorHAnsi"/>
          <w:color w:val="000000"/>
          <w:szCs w:val="24"/>
        </w:rPr>
        <w:t xml:space="preserve">. </w:t>
      </w:r>
      <w:r w:rsidRPr="00757988">
        <w:rPr>
          <w:rFonts w:cstheme="minorHAnsi"/>
          <w:color w:val="000000"/>
          <w:szCs w:val="24"/>
        </w:rPr>
        <w:t>This progressive loss of epithelial integrity enables bacterial translocation, sustained mucosal interaction, and immune evasion,</w:t>
      </w:r>
      <w:r w:rsidRPr="00757988">
        <w:rPr>
          <w:rFonts w:cstheme="minorHAnsi"/>
          <w:szCs w:val="24"/>
        </w:rPr>
        <w:t xml:space="preserve"> </w:t>
      </w:r>
      <w:r w:rsidRPr="00757988">
        <w:rPr>
          <w:rFonts w:cstheme="minorHAnsi"/>
          <w:color w:val="000000"/>
          <w:szCs w:val="24"/>
        </w:rPr>
        <w:t>features that not only disrupt barrier function but also the dynamic regulatory role of the mucosal surface.</w:t>
      </w:r>
    </w:p>
    <w:p w14:paraId="1DA036DD" w14:textId="237AF697" w:rsidR="00A652D1" w:rsidRPr="00757988" w:rsidRDefault="00B848BD" w:rsidP="00811932">
      <w:pPr>
        <w:pStyle w:val="Heading2"/>
      </w:pPr>
      <w:r w:rsidRPr="00757988">
        <w:t>5</w:t>
      </w:r>
      <w:r w:rsidR="002D49E0" w:rsidRPr="00757988">
        <w:t xml:space="preserve">.2 </w:t>
      </w:r>
      <w:r w:rsidR="00A652D1" w:rsidRPr="00757988">
        <w:t>Alterations in</w:t>
      </w:r>
      <w:r w:rsidR="002D49E0" w:rsidRPr="00757988">
        <w:t xml:space="preserve"> the</w:t>
      </w:r>
      <w:r w:rsidR="00A652D1" w:rsidRPr="00757988">
        <w:t xml:space="preserve"> mucosal surface</w:t>
      </w:r>
    </w:p>
    <w:p w14:paraId="2037B294" w14:textId="440C2A7E" w:rsidR="00A652D1" w:rsidRPr="00757988" w:rsidRDefault="00A652D1" w:rsidP="00A652D1">
      <w:pPr>
        <w:spacing w:line="360" w:lineRule="auto"/>
        <w:jc w:val="both"/>
        <w:rPr>
          <w:rFonts w:cstheme="minorHAnsi"/>
          <w:color w:val="000000"/>
          <w:szCs w:val="24"/>
        </w:rPr>
      </w:pPr>
      <w:r w:rsidRPr="00757988">
        <w:rPr>
          <w:rFonts w:cstheme="minorHAnsi"/>
          <w:szCs w:val="24"/>
        </w:rPr>
        <w:t>A key component of th</w:t>
      </w:r>
      <w:r w:rsidR="00120FC4" w:rsidRPr="00757988">
        <w:rPr>
          <w:rFonts w:cstheme="minorHAnsi"/>
          <w:szCs w:val="24"/>
        </w:rPr>
        <w:t>e</w:t>
      </w:r>
      <w:r w:rsidRPr="00757988">
        <w:rPr>
          <w:rFonts w:cstheme="minorHAnsi"/>
          <w:szCs w:val="24"/>
        </w:rPr>
        <w:t xml:space="preserve"> altered mucosal landscape</w:t>
      </w:r>
      <w:r w:rsidR="00231B74" w:rsidRPr="00757988">
        <w:rPr>
          <w:rFonts w:cstheme="minorHAnsi"/>
          <w:szCs w:val="24"/>
        </w:rPr>
        <w:t xml:space="preserve"> in </w:t>
      </w:r>
      <w:r w:rsidR="00FE4798" w:rsidRPr="00757988">
        <w:rPr>
          <w:rFonts w:cstheme="minorHAnsi"/>
          <w:szCs w:val="24"/>
        </w:rPr>
        <w:t>CAD</w:t>
      </w:r>
      <w:r w:rsidR="00231B74" w:rsidRPr="00757988">
        <w:rPr>
          <w:rFonts w:cstheme="minorHAnsi"/>
          <w:szCs w:val="24"/>
        </w:rPr>
        <w:t>s</w:t>
      </w:r>
      <w:r w:rsidRPr="00757988">
        <w:rPr>
          <w:rFonts w:cstheme="minorHAnsi"/>
          <w:szCs w:val="24"/>
        </w:rPr>
        <w:t xml:space="preserve"> is the airway surface liquid (ASL), composed of a mucus layer overlaying a periciliary liquid layer. The ASL plays a central role in antimicrobial </w:t>
      </w:r>
      <w:r w:rsidR="00757988" w:rsidRPr="00757988">
        <w:rPr>
          <w:rFonts w:cstheme="minorHAnsi"/>
          <w:szCs w:val="24"/>
        </w:rPr>
        <w:t>defense</w:t>
      </w:r>
      <w:r w:rsidRPr="00757988">
        <w:rPr>
          <w:rFonts w:cstheme="minorHAnsi"/>
          <w:szCs w:val="24"/>
        </w:rPr>
        <w:t xml:space="preserve">, but in </w:t>
      </w:r>
      <w:r w:rsidR="00FE4798" w:rsidRPr="00757988">
        <w:rPr>
          <w:rFonts w:cstheme="minorHAnsi"/>
          <w:szCs w:val="24"/>
        </w:rPr>
        <w:t>CAD</w:t>
      </w:r>
      <w:r w:rsidRPr="00757988">
        <w:rPr>
          <w:rFonts w:cstheme="minorHAnsi"/>
          <w:szCs w:val="24"/>
        </w:rPr>
        <w:t xml:space="preserve">s, it undergoes structural and biochemical </w:t>
      </w:r>
      <w:r w:rsidR="00757988" w:rsidRPr="00757988">
        <w:rPr>
          <w:rFonts w:cstheme="minorHAnsi"/>
          <w:szCs w:val="24"/>
        </w:rPr>
        <w:t>remodeling</w:t>
      </w:r>
      <w:r w:rsidR="00DE5D42" w:rsidRPr="00757988">
        <w:rPr>
          <w:rFonts w:cstheme="minorHAnsi"/>
          <w:szCs w:val="24"/>
        </w:rPr>
        <w:t xml:space="preserve"> </w:t>
      </w:r>
      <w:r w:rsidR="00015003" w:rsidRPr="00757988">
        <w:rPr>
          <w:rFonts w:cstheme="minorHAnsi"/>
          <w:szCs w:val="24"/>
        </w:rPr>
        <w:fldChar w:fldCharType="begin">
          <w:fldData xml:space="preserve">PEVuZE5vdGU+PENpdGU+PEF1dGhvcj5CdXR0b248L0F1dGhvcj48WWVhcj4yMDEyPC9ZZWFyPjxS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CdXR0b248L0F1dGhvcj48WWVhcj4yMDEyPC9ZZWFyPjxS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60,161]</w:t>
      </w:r>
      <w:r w:rsidR="00015003" w:rsidRPr="00757988">
        <w:rPr>
          <w:rFonts w:cstheme="minorHAnsi"/>
          <w:szCs w:val="24"/>
        </w:rPr>
        <w:fldChar w:fldCharType="end"/>
      </w:r>
      <w:r w:rsidR="00470F66" w:rsidRPr="00757988">
        <w:rPr>
          <w:rFonts w:cstheme="minorHAnsi"/>
          <w:color w:val="000000"/>
          <w:szCs w:val="24"/>
        </w:rPr>
        <w:t xml:space="preserve">, </w:t>
      </w:r>
      <w:r w:rsidRPr="00757988">
        <w:rPr>
          <w:rFonts w:cstheme="minorHAnsi"/>
          <w:szCs w:val="24"/>
        </w:rPr>
        <w:t xml:space="preserve">impairing mucociliary clearance and disrupting the physical and chemical conditions required to eliminate pathogens. </w:t>
      </w:r>
      <w:r w:rsidR="00282749" w:rsidRPr="00757988">
        <w:rPr>
          <w:rFonts w:cstheme="minorHAnsi"/>
          <w:szCs w:val="24"/>
        </w:rPr>
        <w:t>M</w:t>
      </w:r>
      <w:r w:rsidR="00672F4E" w:rsidRPr="00757988">
        <w:rPr>
          <w:rFonts w:cstheme="minorHAnsi"/>
          <w:szCs w:val="24"/>
        </w:rPr>
        <w:t>ucus is c</w:t>
      </w:r>
      <w:r w:rsidRPr="00757988">
        <w:rPr>
          <w:rFonts w:cstheme="minorHAnsi"/>
          <w:szCs w:val="24"/>
        </w:rPr>
        <w:t>entral to this dysfunction</w:t>
      </w:r>
      <w:r w:rsidR="00672F4E" w:rsidRPr="00757988">
        <w:rPr>
          <w:rFonts w:cstheme="minorHAnsi"/>
          <w:szCs w:val="24"/>
        </w:rPr>
        <w:t>.</w:t>
      </w:r>
      <w:r w:rsidR="001A7A08" w:rsidRPr="00757988">
        <w:rPr>
          <w:rFonts w:cstheme="minorHAnsi"/>
          <w:szCs w:val="24"/>
        </w:rPr>
        <w:t xml:space="preserve"> </w:t>
      </w:r>
      <w:r w:rsidRPr="00757988">
        <w:rPr>
          <w:rFonts w:cstheme="minorHAnsi"/>
          <w:szCs w:val="24"/>
        </w:rPr>
        <w:t xml:space="preserve">In </w:t>
      </w:r>
      <w:r w:rsidR="00FE4798" w:rsidRPr="00757988">
        <w:rPr>
          <w:rFonts w:cstheme="minorHAnsi"/>
          <w:szCs w:val="24"/>
        </w:rPr>
        <w:t>CAD</w:t>
      </w:r>
      <w:r w:rsidRPr="00757988">
        <w:rPr>
          <w:rFonts w:cstheme="minorHAnsi"/>
          <w:szCs w:val="24"/>
        </w:rPr>
        <w:t>s, goblet cell hyperplasia leads to excessive secretion of mucins, particularly MUC5AC and MUC5B, producing mucus that is more viscous, adhesive, and resistant to clearance</w:t>
      </w:r>
      <w:r w:rsidR="009A5EEF" w:rsidRPr="00757988">
        <w:rPr>
          <w:rFonts w:cstheme="minorHAnsi"/>
          <w:szCs w:val="24"/>
        </w:rPr>
        <w:t xml:space="preserve"> </w:t>
      </w:r>
      <w:r w:rsidR="00015003" w:rsidRPr="00757988">
        <w:rPr>
          <w:rFonts w:cstheme="minorHAnsi"/>
          <w:szCs w:val="24"/>
        </w:rPr>
        <w:fldChar w:fldCharType="begin">
          <w:fldData xml:space="preserve">PEVuZE5vdGU+PENpdGU+PEF1dGhvcj5LaXJraGFtPC9BdXRob3I+PFllYXI+MjAwODwvWWVhcj48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LaXJraGFtPC9BdXRob3I+PFllYXI+MjAwODwvWWVhcj48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62-164]</w:t>
      </w:r>
      <w:r w:rsidR="00015003" w:rsidRPr="00757988">
        <w:rPr>
          <w:rFonts w:cstheme="minorHAnsi"/>
          <w:szCs w:val="24"/>
        </w:rPr>
        <w:fldChar w:fldCharType="end"/>
      </w:r>
      <w:r w:rsidR="009A5EEF" w:rsidRPr="00757988">
        <w:rPr>
          <w:rFonts w:cstheme="minorHAnsi"/>
          <w:szCs w:val="24"/>
        </w:rPr>
        <w:t xml:space="preserve">. </w:t>
      </w:r>
      <w:r w:rsidR="00282749" w:rsidRPr="00757988">
        <w:rPr>
          <w:rFonts w:cstheme="minorHAnsi"/>
          <w:szCs w:val="24"/>
        </w:rPr>
        <w:t xml:space="preserve">As previously discussed, </w:t>
      </w:r>
      <w:proofErr w:type="spellStart"/>
      <w:r w:rsidRPr="00757988">
        <w:rPr>
          <w:rFonts w:cstheme="minorHAnsi"/>
          <w:szCs w:val="24"/>
        </w:rPr>
        <w:t>NTHi</w:t>
      </w:r>
      <w:proofErr w:type="spellEnd"/>
      <w:r w:rsidRPr="00757988">
        <w:rPr>
          <w:rFonts w:cstheme="minorHAnsi"/>
          <w:szCs w:val="24"/>
        </w:rPr>
        <w:t xml:space="preserve"> </w:t>
      </w:r>
      <w:r w:rsidRPr="00757988">
        <w:rPr>
          <w:rFonts w:cstheme="minorHAnsi"/>
          <w:color w:val="000000"/>
          <w:szCs w:val="24"/>
        </w:rPr>
        <w:t>is well-adapted to exploit this environment though selectively binding to mucins</w:t>
      </w:r>
      <w:r w:rsidR="00470F66" w:rsidRPr="00757988">
        <w:rPr>
          <w:rFonts w:cstheme="minorHAnsi"/>
          <w:color w:val="000000"/>
          <w:szCs w:val="24"/>
        </w:rPr>
        <w:t xml:space="preserve"> </w:t>
      </w:r>
      <w:r w:rsidR="00015003" w:rsidRPr="00757988">
        <w:rPr>
          <w:rFonts w:cstheme="minorHAnsi"/>
          <w:color w:val="000000"/>
          <w:szCs w:val="24"/>
        </w:rPr>
        <w:fldChar w:fldCharType="begin">
          <w:fldData xml:space="preserve">PEVuZE5vdGU+PENpdGU+PEF1dGhvcj5LdWJpZXQ8L0F1dGhvcj48WWVhcj4yMDAwPC9ZZWFyPjxS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=
</w:fldData>
        </w:fldChar>
      </w:r>
      <w:r w:rsidR="00EE243F" w:rsidRPr="00757988">
        <w:rPr>
          <w:rFonts w:cstheme="minorHAnsi"/>
          <w:color w:val="000000"/>
          <w:szCs w:val="24"/>
        </w:rPr>
        <w:instrText xml:space="preserve"> ADDIN EN.CITE </w:instrText>
      </w:r>
      <w:r w:rsidR="00EE243F" w:rsidRPr="00757988">
        <w:rPr>
          <w:rFonts w:cstheme="minorHAnsi"/>
          <w:color w:val="000000"/>
          <w:szCs w:val="24"/>
        </w:rPr>
        <w:fldChar w:fldCharType="begin">
          <w:fldData xml:space="preserve">PEVuZE5vdGU+PENpdGU+PEF1dGhvcj5LdWJpZXQ8L0F1dGhvcj48WWVhcj4yMDAwPC9ZZWFyPjxS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=
</w:fldData>
        </w:fldChar>
      </w:r>
      <w:r w:rsidR="00EE243F" w:rsidRPr="00757988">
        <w:rPr>
          <w:rFonts w:cstheme="minorHAnsi"/>
          <w:color w:val="000000"/>
          <w:szCs w:val="24"/>
        </w:rPr>
        <w:instrText xml:space="preserve"> ADDIN EN.CITE.DATA </w:instrText>
      </w:r>
      <w:r w:rsidR="00EE243F" w:rsidRPr="00757988">
        <w:rPr>
          <w:rFonts w:cstheme="minorHAnsi"/>
          <w:color w:val="000000"/>
          <w:szCs w:val="24"/>
        </w:rPr>
      </w:r>
      <w:r w:rsidR="00EE243F" w:rsidRPr="00757988">
        <w:rPr>
          <w:rFonts w:cstheme="minorHAnsi"/>
          <w:color w:val="000000"/>
          <w:szCs w:val="24"/>
        </w:rPr>
        <w:fldChar w:fldCharType="end"/>
      </w:r>
      <w:r w:rsidR="00015003" w:rsidRPr="00757988">
        <w:rPr>
          <w:rFonts w:cstheme="minorHAnsi"/>
          <w:color w:val="000000"/>
          <w:szCs w:val="24"/>
        </w:rPr>
      </w:r>
      <w:r w:rsidR="00015003" w:rsidRPr="00757988">
        <w:rPr>
          <w:rFonts w:cstheme="minorHAnsi"/>
          <w:color w:val="000000"/>
          <w:szCs w:val="24"/>
        </w:rPr>
        <w:fldChar w:fldCharType="separate"/>
      </w:r>
      <w:r w:rsidR="00EE243F" w:rsidRPr="00757988">
        <w:rPr>
          <w:rFonts w:cstheme="minorHAnsi"/>
          <w:color w:val="000000"/>
          <w:szCs w:val="24"/>
        </w:rPr>
        <w:t>[165]</w:t>
      </w:r>
      <w:r w:rsidR="00015003" w:rsidRPr="00757988">
        <w:rPr>
          <w:rFonts w:cstheme="minorHAnsi"/>
          <w:color w:val="000000"/>
          <w:szCs w:val="24"/>
        </w:rPr>
        <w:fldChar w:fldCharType="end"/>
      </w:r>
      <w:r w:rsidRPr="00757988">
        <w:rPr>
          <w:rFonts w:cstheme="minorHAnsi"/>
          <w:color w:val="000000"/>
          <w:szCs w:val="24"/>
        </w:rPr>
        <w:t xml:space="preserve"> and actively stimulating mucin production</w:t>
      </w:r>
      <w:r w:rsidR="009A5EEF" w:rsidRPr="00757988">
        <w:rPr>
          <w:rFonts w:cstheme="minorHAnsi"/>
          <w:color w:val="000000"/>
          <w:szCs w:val="24"/>
        </w:rPr>
        <w:t xml:space="preserve"> </w:t>
      </w:r>
      <w:r w:rsidR="00015003" w:rsidRPr="00757988">
        <w:rPr>
          <w:rFonts w:cstheme="minorHAnsi"/>
          <w:color w:val="000000"/>
          <w:szCs w:val="24"/>
        </w:rPr>
        <w:fldChar w:fldCharType="begin">
          <w:fldData xml:space="preserve">PEVuZE5vdGU+PENpdGU+PEF1dGhvcj5DaGVuPC9BdXRob3I+PFllYXI+MjAwNDwvWWVhcj48UmVj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</w:fldData>
        </w:fldChar>
      </w:r>
      <w:r w:rsidR="00EE243F" w:rsidRPr="00757988">
        <w:rPr>
          <w:rFonts w:cstheme="minorHAnsi"/>
          <w:color w:val="000000"/>
          <w:szCs w:val="24"/>
        </w:rPr>
        <w:instrText xml:space="preserve"> ADDIN EN.CITE </w:instrText>
      </w:r>
      <w:r w:rsidR="00EE243F" w:rsidRPr="00757988">
        <w:rPr>
          <w:rFonts w:cstheme="minorHAnsi"/>
          <w:color w:val="000000"/>
          <w:szCs w:val="24"/>
        </w:rPr>
        <w:fldChar w:fldCharType="begin">
          <w:fldData xml:space="preserve">PEVuZE5vdGU+PENpdGU+PEF1dGhvcj5DaGVuPC9BdXRob3I+PFllYXI+MjAwNDwvWWVhcj48UmVj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</w:fldData>
        </w:fldChar>
      </w:r>
      <w:r w:rsidR="00EE243F" w:rsidRPr="00757988">
        <w:rPr>
          <w:rFonts w:cstheme="minorHAnsi"/>
          <w:color w:val="000000"/>
          <w:szCs w:val="24"/>
        </w:rPr>
        <w:instrText xml:space="preserve"> ADDIN EN.CITE.DATA </w:instrText>
      </w:r>
      <w:r w:rsidR="00EE243F" w:rsidRPr="00757988">
        <w:rPr>
          <w:rFonts w:cstheme="minorHAnsi"/>
          <w:color w:val="000000"/>
          <w:szCs w:val="24"/>
        </w:rPr>
      </w:r>
      <w:r w:rsidR="00EE243F" w:rsidRPr="00757988">
        <w:rPr>
          <w:rFonts w:cstheme="minorHAnsi"/>
          <w:color w:val="000000"/>
          <w:szCs w:val="24"/>
        </w:rPr>
        <w:fldChar w:fldCharType="end"/>
      </w:r>
      <w:r w:rsidR="00015003" w:rsidRPr="00757988">
        <w:rPr>
          <w:rFonts w:cstheme="minorHAnsi"/>
          <w:color w:val="000000"/>
          <w:szCs w:val="24"/>
        </w:rPr>
      </w:r>
      <w:r w:rsidR="00015003" w:rsidRPr="00757988">
        <w:rPr>
          <w:rFonts w:cstheme="minorHAnsi"/>
          <w:color w:val="000000"/>
          <w:szCs w:val="24"/>
        </w:rPr>
        <w:fldChar w:fldCharType="separate"/>
      </w:r>
      <w:r w:rsidR="00EE243F" w:rsidRPr="00757988">
        <w:rPr>
          <w:rFonts w:cstheme="minorHAnsi"/>
          <w:color w:val="000000"/>
          <w:szCs w:val="24"/>
        </w:rPr>
        <w:t>[166-168]</w:t>
      </w:r>
      <w:r w:rsidR="00015003" w:rsidRPr="00757988">
        <w:rPr>
          <w:rFonts w:cstheme="minorHAnsi"/>
          <w:color w:val="000000"/>
          <w:szCs w:val="24"/>
        </w:rPr>
        <w:fldChar w:fldCharType="end"/>
      </w:r>
      <w:r w:rsidR="009A5EEF" w:rsidRPr="00757988">
        <w:rPr>
          <w:rFonts w:cstheme="minorHAnsi"/>
          <w:color w:val="000000"/>
          <w:szCs w:val="24"/>
        </w:rPr>
        <w:t xml:space="preserve">, </w:t>
      </w:r>
      <w:r w:rsidRPr="00757988">
        <w:rPr>
          <w:rFonts w:cstheme="minorHAnsi"/>
          <w:color w:val="000000"/>
          <w:szCs w:val="24"/>
        </w:rPr>
        <w:t>perpetuating a cycle of mucus accumulation, impaired clearance and bacterial adhesion.</w:t>
      </w:r>
    </w:p>
    <w:p w14:paraId="13CA97AF" w14:textId="690B1654" w:rsidR="00A652D1" w:rsidRPr="00757988" w:rsidRDefault="00A652D1" w:rsidP="00A652D1">
      <w:pPr>
        <w:spacing w:line="360" w:lineRule="auto"/>
        <w:jc w:val="both"/>
        <w:rPr>
          <w:rFonts w:cstheme="minorHAnsi"/>
          <w:szCs w:val="24"/>
        </w:rPr>
      </w:pPr>
      <w:r w:rsidRPr="00757988">
        <w:rPr>
          <w:rFonts w:cstheme="minorHAnsi"/>
          <w:color w:val="000000"/>
          <w:szCs w:val="24"/>
        </w:rPr>
        <w:t xml:space="preserve">A </w:t>
      </w:r>
      <w:r w:rsidR="007B1B98" w:rsidRPr="00757988">
        <w:rPr>
          <w:rFonts w:cstheme="minorHAnsi"/>
          <w:color w:val="000000"/>
          <w:szCs w:val="24"/>
        </w:rPr>
        <w:t xml:space="preserve">further </w:t>
      </w:r>
      <w:r w:rsidRPr="00757988">
        <w:rPr>
          <w:rFonts w:cstheme="minorHAnsi"/>
          <w:color w:val="000000"/>
          <w:szCs w:val="24"/>
        </w:rPr>
        <w:t xml:space="preserve">consequence of mucus accumulation is airway plugging, which generates microenvironments </w:t>
      </w:r>
      <w:r w:rsidR="00757988" w:rsidRPr="00757988">
        <w:rPr>
          <w:rFonts w:cstheme="minorHAnsi"/>
          <w:color w:val="000000"/>
          <w:szCs w:val="24"/>
        </w:rPr>
        <w:t>characterized</w:t>
      </w:r>
      <w:r w:rsidRPr="00757988">
        <w:rPr>
          <w:rFonts w:cstheme="minorHAnsi"/>
          <w:color w:val="000000"/>
          <w:szCs w:val="24"/>
        </w:rPr>
        <w:t xml:space="preserve"> by </w:t>
      </w:r>
      <w:r w:rsidR="00757988" w:rsidRPr="00757988">
        <w:rPr>
          <w:rFonts w:cstheme="minorHAnsi"/>
          <w:color w:val="000000"/>
          <w:szCs w:val="24"/>
        </w:rPr>
        <w:t>localized</w:t>
      </w:r>
      <w:r w:rsidRPr="00757988">
        <w:rPr>
          <w:rFonts w:cstheme="minorHAnsi"/>
          <w:color w:val="000000"/>
          <w:szCs w:val="24"/>
        </w:rPr>
        <w:t xml:space="preserve"> hypoxia and nutrient-rich gradients. Reduced oxygen availability not only stimulates further mucin production </w:t>
      </w:r>
      <w:r w:rsidR="00015003" w:rsidRPr="00757988">
        <w:rPr>
          <w:rFonts w:cstheme="minorHAnsi"/>
          <w:color w:val="000000"/>
          <w:szCs w:val="24"/>
        </w:rPr>
        <w:fldChar w:fldCharType="begin"/>
      </w:r>
      <w:r w:rsidR="00EE243F" w:rsidRPr="00757988">
        <w:rPr>
          <w:rFonts w:cstheme="minorHAnsi"/>
          <w:color w:val="000000"/>
          <w:szCs w:val="24"/>
        </w:rPr>
        <w:instrText xml:space="preserve"> ADDIN EN.CITE &lt;EndNote&gt;&lt;Cite&gt;&lt;Author&gt;Mikami&lt;/Author&gt;&lt;Year&gt;2023&lt;/Year&gt;&lt;RecNum&gt;1413&lt;/RecNum&gt;&lt;DisplayText&gt;[169]&lt;/DisplayText&gt;&lt;record&gt;&lt;rec-number&gt;1413&lt;/rec-number&gt;&lt;foreign-keys&gt;&lt;key app="EN" db-id="a9ppw5s55pttpse00eqptdx5paawz5fzap5t" timestamp="1754993795"&gt;1413&lt;/key&gt;&lt;/foreign-keys&gt;&lt;ref-type name="Journal Article"&gt;17&lt;/ref-type&gt;&lt;contributors&gt;&lt;authors&gt;&lt;author&gt;Mikami, Yu&lt;/author&gt;&lt;author&gt;Grubb, Barbara R.&lt;/author&gt;&lt;author&gt;Rogers, Troy D.&lt;/author&gt;&lt;author&gt;Dang, Hong&lt;/author&gt;&lt;author&gt;Asakura, Takanori&lt;/author&gt;&lt;author&gt;Kota, Pradeep&lt;/author&gt;&lt;author&gt;Gilmore, Rodney C.&lt;/author&gt;&lt;author&gt;Okuda, Kenichi&lt;/author&gt;&lt;author&gt;Morton, Lisa C.&lt;/author&gt;&lt;author&gt;Sun, Ling&lt;/author&gt;&lt;author&gt;Chen, Gang&lt;/author&gt;&lt;author&gt;Wykoff, Jason A.&lt;/author&gt;&lt;author&gt;Ehre, Camille&lt;/author&gt;&lt;author&gt;Vilar, Juan&lt;/author&gt;&lt;author&gt;van Heusden, Catharina&lt;/author&gt;&lt;author&gt;Livraghi-Butrico, Alessandra&lt;/author&gt;&lt;author&gt;Gentzsch, Martina&lt;/author&gt;&lt;author&gt;Button, Brian&lt;/author&gt;&lt;author&gt;Stutts, M. Jackson&lt;/author&gt;&lt;author&gt;Randell, Scott H.&lt;/author&gt;&lt;author&gt;O’Neal, Wanda K.&lt;/author&gt;&lt;author&gt;Boucher, Richard C.&lt;/author&gt;&lt;/authors&gt;&lt;/contributors&gt;&lt;titles&gt;&lt;title&gt;Chronic airway epithelial hypoxia exacerbates injury in muco-obstructive lung disease through mucus hyperconcentration&lt;/title&gt;&lt;secondary-title&gt;Science Translational Medicine&lt;/secondary-title&gt;&lt;/titles&gt;&lt;periodical&gt;&lt;full-title&gt;Science Translational Medicine&lt;/full-title&gt;&lt;/periodical&gt;&lt;volume&gt;15&lt;/volume&gt;&lt;number&gt;699&lt;/number&gt;&lt;dates&gt;&lt;year&gt;2023&lt;/year&gt;&lt;pub-dates&gt;&lt;date&gt;2023/06/07&lt;/date&gt;&lt;/pub-dates&gt;&lt;/dates&gt;&lt;publisher&gt;American Association for the Advancement of Science (AAAS)&lt;/publisher&gt;&lt;isbn&gt;1946-6234&amp;#xD;1946-6242&lt;/isbn&gt;&lt;urls&gt;&lt;related-urls&gt;&lt;url&gt;http://dx.doi.org/10.1126/scitranslmed.abo7728&lt;/url&gt;&lt;/related-urls&gt;&lt;/urls&gt;&lt;electronic-resource-num&gt;10.1126/scitranslmed.abo7728&lt;/electronic-resource-num&gt;&lt;/record&gt;&lt;/Cite&gt;&lt;/EndNote&gt;</w:instrText>
      </w:r>
      <w:r w:rsidR="00015003" w:rsidRPr="00757988">
        <w:rPr>
          <w:rFonts w:cstheme="minorHAnsi"/>
          <w:color w:val="000000"/>
          <w:szCs w:val="24"/>
        </w:rPr>
        <w:fldChar w:fldCharType="separate"/>
      </w:r>
      <w:r w:rsidR="00EE243F" w:rsidRPr="00757988">
        <w:rPr>
          <w:rFonts w:cstheme="minorHAnsi"/>
          <w:color w:val="000000"/>
          <w:szCs w:val="24"/>
        </w:rPr>
        <w:t>[169]</w:t>
      </w:r>
      <w:r w:rsidR="00015003" w:rsidRPr="00757988">
        <w:rPr>
          <w:rFonts w:cstheme="minorHAnsi"/>
          <w:color w:val="000000"/>
          <w:szCs w:val="24"/>
        </w:rPr>
        <w:fldChar w:fldCharType="end"/>
      </w:r>
      <w:r w:rsidR="009A5EEF" w:rsidRPr="00757988">
        <w:rPr>
          <w:rFonts w:cstheme="minorHAnsi"/>
          <w:color w:val="000000"/>
          <w:szCs w:val="24"/>
        </w:rPr>
        <w:t xml:space="preserve">, </w:t>
      </w:r>
      <w:r w:rsidRPr="00757988">
        <w:rPr>
          <w:rFonts w:cstheme="minorHAnsi"/>
          <w:color w:val="000000"/>
          <w:szCs w:val="24"/>
        </w:rPr>
        <w:t xml:space="preserve">but also selects for organisms capable of surviving in oxygen-limited conditions, </w:t>
      </w:r>
      <w:r w:rsidR="000878AE" w:rsidRPr="00757988">
        <w:rPr>
          <w:rFonts w:cstheme="minorHAnsi"/>
          <w:color w:val="000000"/>
          <w:szCs w:val="24"/>
        </w:rPr>
        <w:t xml:space="preserve">including </w:t>
      </w:r>
      <w:r w:rsidR="00810ACB" w:rsidRPr="00757988">
        <w:rPr>
          <w:rFonts w:cstheme="minorHAnsi"/>
          <w:color w:val="000000"/>
          <w:szCs w:val="24"/>
        </w:rPr>
        <w:t>facu</w:t>
      </w:r>
      <w:r w:rsidR="00C64CDE" w:rsidRPr="00757988">
        <w:rPr>
          <w:rFonts w:cstheme="minorHAnsi"/>
          <w:color w:val="000000"/>
          <w:szCs w:val="24"/>
        </w:rPr>
        <w:t xml:space="preserve">ltative </w:t>
      </w:r>
      <w:r w:rsidR="00120A08" w:rsidRPr="00757988">
        <w:rPr>
          <w:rFonts w:cstheme="minorHAnsi"/>
          <w:color w:val="000000"/>
          <w:szCs w:val="24"/>
        </w:rPr>
        <w:t xml:space="preserve">anaerobes </w:t>
      </w:r>
      <w:r w:rsidR="00120A08" w:rsidRPr="00757988">
        <w:rPr>
          <w:rFonts w:cstheme="minorHAnsi"/>
          <w:color w:val="000000"/>
          <w:szCs w:val="24"/>
        </w:rPr>
        <w:lastRenderedPageBreak/>
        <w:t>such as</w:t>
      </w:r>
      <w:r w:rsidRPr="00757988">
        <w:rPr>
          <w:rFonts w:cstheme="minorHAnsi"/>
          <w:color w:val="000000"/>
          <w:szCs w:val="24"/>
        </w:rPr>
        <w:t xml:space="preserve"> </w:t>
      </w:r>
      <w:proofErr w:type="spellStart"/>
      <w:r w:rsidRPr="00757988">
        <w:rPr>
          <w:rFonts w:cstheme="minorHAnsi"/>
          <w:color w:val="000000"/>
          <w:szCs w:val="24"/>
        </w:rPr>
        <w:t>NTHi</w:t>
      </w:r>
      <w:proofErr w:type="spellEnd"/>
      <w:r w:rsidR="009A5EEF" w:rsidRPr="00757988">
        <w:rPr>
          <w:rFonts w:cstheme="minorHAnsi"/>
          <w:color w:val="000000"/>
          <w:szCs w:val="24"/>
        </w:rPr>
        <w:t xml:space="preserve"> </w:t>
      </w:r>
      <w:r w:rsidR="00015003" w:rsidRPr="00757988">
        <w:rPr>
          <w:rFonts w:cstheme="minorHAnsi"/>
          <w:color w:val="000000"/>
          <w:szCs w:val="24"/>
        </w:rPr>
        <w:fldChar w:fldCharType="begin"/>
      </w:r>
      <w:r w:rsidR="00EE243F" w:rsidRPr="00757988">
        <w:rPr>
          <w:rFonts w:cstheme="minorHAnsi"/>
          <w:color w:val="000000"/>
          <w:szCs w:val="24"/>
        </w:rPr>
        <w:instrText xml:space="preserve"> ADDIN EN.CITE &lt;EndNote&gt;&lt;Cite&gt;&lt;Author&gt;Page&lt;/Author&gt;&lt;Year&gt;2021&lt;/Year&gt;&lt;RecNum&gt;1418&lt;/RecNum&gt;&lt;DisplayText&gt;[170]&lt;/DisplayText&gt;&lt;record&gt;&lt;rec-number&gt;1418&lt;/rec-number&gt;&lt;foreign-keys&gt;&lt;key app="EN" db-id="a9ppw5s55pttpse00eqptdx5paawz5fzap5t" timestamp="1754993795"&gt;1418&lt;/key&gt;&lt;/foreign-keys&gt;&lt;ref-type name="Journal Article"&gt;17&lt;/ref-type&gt;&lt;contributors&gt;&lt;authors&gt;&lt;author&gt;Page, Lee K.&lt;/author&gt;&lt;author&gt;Staples, Karl J.&lt;/author&gt;&lt;author&gt;Spalluto, C. Mirella&lt;/author&gt;&lt;author&gt;Watson, Alastair&lt;/author&gt;&lt;author&gt;Wilkinson, Tom M. A.&lt;/author&gt;&lt;/authors&gt;&lt;/contributors&gt;&lt;titles&gt;&lt;title&gt;Influence of Hypoxia on the Epithelial-Pathogen Interactions in the Lung: Implications for Respiratory Disease&lt;/title&gt;&lt;secondary-title&gt;Frontiers in Immunology&lt;/secondary-title&gt;&lt;/titles&gt;&lt;periodical&gt;&lt;full-title&gt;Frontiers in Immunology&lt;/full-title&gt;&lt;/periodical&gt;&lt;volume&gt;12&lt;/volume&gt;&lt;dates&gt;&lt;year&gt;2021&lt;/year&gt;&lt;pub-dates&gt;&lt;date&gt;2021/03/24&lt;/date&gt;&lt;/pub-dates&gt;&lt;/dates&gt;&lt;publisher&gt;Frontiers Media SA&lt;/publisher&gt;&lt;isbn&gt;1664-3224&lt;/isbn&gt;&lt;urls&gt;&lt;related-urls&gt;&lt;url&gt;http://dx.doi.org/10.3389/fimmu.2021.653969&lt;/url&gt;&lt;/related-urls&gt;&lt;/urls&gt;&lt;electronic-resource-num&gt;10.3389/fimmu.2021.653969&lt;/electronic-resource-num&gt;&lt;/record&gt;&lt;/Cite&gt;&lt;/EndNote&gt;</w:instrText>
      </w:r>
      <w:r w:rsidR="00015003" w:rsidRPr="00757988">
        <w:rPr>
          <w:rFonts w:cstheme="minorHAnsi"/>
          <w:color w:val="000000"/>
          <w:szCs w:val="24"/>
        </w:rPr>
        <w:fldChar w:fldCharType="separate"/>
      </w:r>
      <w:r w:rsidR="00EE243F" w:rsidRPr="00757988">
        <w:rPr>
          <w:rFonts w:cstheme="minorHAnsi"/>
          <w:color w:val="000000"/>
          <w:szCs w:val="24"/>
        </w:rPr>
        <w:t>[170]</w:t>
      </w:r>
      <w:r w:rsidR="00015003" w:rsidRPr="00757988">
        <w:rPr>
          <w:rFonts w:cstheme="minorHAnsi"/>
          <w:color w:val="000000"/>
          <w:szCs w:val="24"/>
        </w:rPr>
        <w:fldChar w:fldCharType="end"/>
      </w:r>
      <w:r w:rsidR="009A5EEF" w:rsidRPr="00757988">
        <w:rPr>
          <w:rFonts w:cstheme="minorHAnsi"/>
          <w:color w:val="000000"/>
          <w:szCs w:val="24"/>
        </w:rPr>
        <w:t xml:space="preserve">. </w:t>
      </w:r>
      <w:r w:rsidR="004A309F" w:rsidRPr="00757988">
        <w:rPr>
          <w:rFonts w:cstheme="minorHAnsi"/>
          <w:color w:val="000000"/>
          <w:szCs w:val="24"/>
        </w:rPr>
        <w:t>H</w:t>
      </w:r>
      <w:r w:rsidRPr="00757988">
        <w:rPr>
          <w:rFonts w:cstheme="minorHAnsi"/>
          <w:color w:val="000000"/>
          <w:szCs w:val="24"/>
        </w:rPr>
        <w:t xml:space="preserve">ypoxia </w:t>
      </w:r>
      <w:r w:rsidR="004A309F" w:rsidRPr="00757988">
        <w:rPr>
          <w:rFonts w:cstheme="minorHAnsi"/>
          <w:color w:val="000000"/>
          <w:szCs w:val="24"/>
        </w:rPr>
        <w:t xml:space="preserve">also </w:t>
      </w:r>
      <w:r w:rsidRPr="00757988">
        <w:rPr>
          <w:rFonts w:cstheme="minorHAnsi"/>
          <w:color w:val="000000"/>
          <w:szCs w:val="24"/>
        </w:rPr>
        <w:t>impacts host epithelial and immune cell function</w:t>
      </w:r>
      <w:r w:rsidR="009A5EEF" w:rsidRPr="00757988">
        <w:rPr>
          <w:rFonts w:cstheme="minorHAnsi"/>
          <w:color w:val="000000"/>
          <w:szCs w:val="24"/>
        </w:rPr>
        <w:t xml:space="preserve"> </w:t>
      </w:r>
      <w:r w:rsidR="00015003" w:rsidRPr="00757988">
        <w:rPr>
          <w:rFonts w:cstheme="minorHAnsi"/>
          <w:color w:val="000000"/>
          <w:szCs w:val="24"/>
        </w:rPr>
        <w:fldChar w:fldCharType="begin"/>
      </w:r>
      <w:r w:rsidR="00EE243F" w:rsidRPr="00757988">
        <w:rPr>
          <w:rFonts w:cstheme="minorHAnsi"/>
          <w:color w:val="000000"/>
          <w:szCs w:val="24"/>
        </w:rPr>
        <w:instrText xml:space="preserve"> ADDIN EN.CITE &lt;EndNote&gt;&lt;Cite&gt;&lt;Author&gt;Colgan&lt;/Author&gt;&lt;Year&gt;2020&lt;/Year&gt;&lt;RecNum&gt;1355&lt;/RecNum&gt;&lt;DisplayText&gt;[171]&lt;/DisplayText&gt;&lt;record&gt;&lt;rec-number&gt;1355&lt;/rec-number&gt;&lt;foreign-keys&gt;&lt;key app="EN" db-id="a9ppw5s55pttpse00eqptdx5paawz5fzap5t" timestamp="1754993795"&gt;1355&lt;/key&gt;&lt;/foreign-keys&gt;&lt;ref-type name="Journal Article"&gt;17&lt;/ref-type&gt;&lt;contributors&gt;&lt;authors&gt;&lt;author&gt;Colgan, Sean P.&lt;/author&gt;&lt;author&gt;Furuta, Glenn T.&lt;/author&gt;&lt;author&gt;Taylor, Cormac T.&lt;/author&gt;&lt;/authors&gt;&lt;/contributors&gt;&lt;titles&gt;&lt;title&gt;Hypoxia and Innate Immunity: Keeping Up with the HIFsters&lt;/title&gt;&lt;secondary-title&gt;Annual Review of Immunology&lt;/secondary-title&gt;&lt;/titles&gt;&lt;periodical&gt;&lt;full-title&gt;Annual Review of Immunology&lt;/full-title&gt;&lt;/periodical&gt;&lt;pages&gt;341-363&lt;/pages&gt;&lt;volume&gt;38&lt;/volume&gt;&lt;number&gt;1&lt;/number&gt;&lt;dates&gt;&lt;year&gt;2020&lt;/year&gt;&lt;pub-dates&gt;&lt;date&gt;2020/04/26&lt;/date&gt;&lt;/pub-dates&gt;&lt;/dates&gt;&lt;publisher&gt;Annual Reviews&lt;/publisher&gt;&lt;isbn&gt;0732-0582&amp;#xD;1545-3278&lt;/isbn&gt;&lt;urls&gt;&lt;related-urls&gt;&lt;url&gt;http://dx.doi.org/10.1146/annurev-immunol-100819-121537&lt;/url&gt;&lt;/related-urls&gt;&lt;/urls&gt;&lt;electronic-resource-num&gt;10.1146/annurev-immunol-100819-121537&lt;/electronic-resource-num&gt;&lt;/record&gt;&lt;/Cite&gt;&lt;/EndNote&gt;</w:instrText>
      </w:r>
      <w:r w:rsidR="00015003" w:rsidRPr="00757988">
        <w:rPr>
          <w:rFonts w:cstheme="minorHAnsi"/>
          <w:color w:val="000000"/>
          <w:szCs w:val="24"/>
        </w:rPr>
        <w:fldChar w:fldCharType="separate"/>
      </w:r>
      <w:r w:rsidR="00EE243F" w:rsidRPr="00757988">
        <w:rPr>
          <w:rFonts w:cstheme="minorHAnsi"/>
          <w:color w:val="000000"/>
          <w:szCs w:val="24"/>
        </w:rPr>
        <w:t>[171]</w:t>
      </w:r>
      <w:r w:rsidR="00015003" w:rsidRPr="00757988">
        <w:rPr>
          <w:rFonts w:cstheme="minorHAnsi"/>
          <w:color w:val="000000"/>
          <w:szCs w:val="24"/>
        </w:rPr>
        <w:fldChar w:fldCharType="end"/>
      </w:r>
      <w:r w:rsidR="009A5EEF" w:rsidRPr="00757988">
        <w:rPr>
          <w:rFonts w:cstheme="minorHAnsi"/>
          <w:color w:val="000000"/>
          <w:szCs w:val="24"/>
        </w:rPr>
        <w:t xml:space="preserve">, </w:t>
      </w:r>
      <w:r w:rsidRPr="00757988">
        <w:rPr>
          <w:rFonts w:cstheme="minorHAnsi"/>
          <w:color w:val="000000"/>
          <w:szCs w:val="24"/>
        </w:rPr>
        <w:t xml:space="preserve">diminishing antimicrobial responses and promoting an immunosuppressed microenvironment that can be </w:t>
      </w:r>
      <w:r w:rsidR="00757988" w:rsidRPr="00757988">
        <w:rPr>
          <w:rFonts w:cstheme="minorHAnsi"/>
          <w:color w:val="000000"/>
          <w:szCs w:val="24"/>
        </w:rPr>
        <w:t>favorable</w:t>
      </w:r>
      <w:r w:rsidRPr="00757988">
        <w:rPr>
          <w:rFonts w:cstheme="minorHAnsi"/>
          <w:color w:val="000000"/>
          <w:szCs w:val="24"/>
        </w:rPr>
        <w:t xml:space="preserve"> for </w:t>
      </w:r>
      <w:proofErr w:type="spellStart"/>
      <w:r w:rsidRPr="00757988">
        <w:rPr>
          <w:rFonts w:cstheme="minorHAnsi"/>
          <w:color w:val="000000"/>
          <w:szCs w:val="24"/>
        </w:rPr>
        <w:t>NTHi</w:t>
      </w:r>
      <w:proofErr w:type="spellEnd"/>
      <w:r w:rsidRPr="00757988">
        <w:rPr>
          <w:rFonts w:cstheme="minorHAnsi"/>
          <w:color w:val="000000"/>
          <w:szCs w:val="24"/>
        </w:rPr>
        <w:t xml:space="preserve"> persistence. </w:t>
      </w:r>
      <w:r w:rsidR="00A7200A" w:rsidRPr="00757988">
        <w:rPr>
          <w:rFonts w:cstheme="minorHAnsi"/>
          <w:color w:val="000000"/>
          <w:szCs w:val="24"/>
        </w:rPr>
        <w:t>Furthermore</w:t>
      </w:r>
      <w:r w:rsidRPr="00757988">
        <w:rPr>
          <w:rFonts w:cstheme="minorHAnsi"/>
          <w:color w:val="000000"/>
          <w:szCs w:val="24"/>
        </w:rPr>
        <w:t xml:space="preserve">, the accumulated mucus itself serves as a nutrient-rich substrate, supporting bacterial growth. Beyond the mucus layer, changes in the composition of the ASL can also provide further growth substrates for </w:t>
      </w:r>
      <w:proofErr w:type="spellStart"/>
      <w:r w:rsidRPr="00757988">
        <w:rPr>
          <w:rFonts w:cstheme="minorHAnsi"/>
          <w:color w:val="000000"/>
          <w:szCs w:val="24"/>
        </w:rPr>
        <w:t>NTHi</w:t>
      </w:r>
      <w:proofErr w:type="spellEnd"/>
      <w:r w:rsidR="00F34ACE" w:rsidRPr="00757988">
        <w:rPr>
          <w:rFonts w:cstheme="minorHAnsi"/>
          <w:color w:val="000000"/>
          <w:szCs w:val="24"/>
        </w:rPr>
        <w:t xml:space="preserve"> as the</w:t>
      </w:r>
      <w:r w:rsidRPr="00757988">
        <w:rPr>
          <w:rFonts w:cstheme="minorHAnsi"/>
          <w:szCs w:val="24"/>
        </w:rPr>
        <w:t xml:space="preserve"> chronic inflammation</w:t>
      </w:r>
      <w:r w:rsidR="00734DE1" w:rsidRPr="00757988">
        <w:rPr>
          <w:rFonts w:cstheme="minorHAnsi"/>
          <w:szCs w:val="24"/>
        </w:rPr>
        <w:t>,</w:t>
      </w:r>
      <w:r w:rsidRPr="00757988">
        <w:rPr>
          <w:rFonts w:cstheme="minorHAnsi"/>
          <w:szCs w:val="24"/>
        </w:rPr>
        <w:t xml:space="preserve"> epithelial damage </w:t>
      </w:r>
      <w:r w:rsidR="00734DE1" w:rsidRPr="00757988">
        <w:rPr>
          <w:rFonts w:cstheme="minorHAnsi"/>
          <w:szCs w:val="24"/>
        </w:rPr>
        <w:t xml:space="preserve">and paracellular leakiness </w:t>
      </w:r>
      <w:r w:rsidRPr="00757988">
        <w:rPr>
          <w:rFonts w:cstheme="minorHAnsi"/>
          <w:szCs w:val="24"/>
        </w:rPr>
        <w:t xml:space="preserve">in </w:t>
      </w:r>
      <w:r w:rsidR="00FE4798" w:rsidRPr="00757988">
        <w:rPr>
          <w:rFonts w:cstheme="minorHAnsi"/>
          <w:szCs w:val="24"/>
        </w:rPr>
        <w:t>CAD</w:t>
      </w:r>
      <w:r w:rsidRPr="00757988">
        <w:rPr>
          <w:rFonts w:cstheme="minorHAnsi"/>
          <w:szCs w:val="24"/>
        </w:rPr>
        <w:t xml:space="preserve">s </w:t>
      </w:r>
      <w:r w:rsidR="00F34ACE" w:rsidRPr="00757988">
        <w:rPr>
          <w:rFonts w:cstheme="minorHAnsi"/>
          <w:szCs w:val="24"/>
        </w:rPr>
        <w:t>can lead</w:t>
      </w:r>
      <w:r w:rsidRPr="00757988">
        <w:rPr>
          <w:rFonts w:cstheme="minorHAnsi"/>
          <w:szCs w:val="24"/>
        </w:rPr>
        <w:t xml:space="preserve"> to elevated ASL glucose levels</w:t>
      </w:r>
      <w:r w:rsidR="00470F66" w:rsidRPr="00757988">
        <w:rPr>
          <w:rFonts w:cstheme="minorHAnsi"/>
          <w:szCs w:val="24"/>
        </w:rPr>
        <w:t xml:space="preserve"> </w:t>
      </w:r>
      <w:r w:rsidR="00015003" w:rsidRPr="00757988">
        <w:rPr>
          <w:rFonts w:cstheme="minorHAnsi"/>
          <w:szCs w:val="24"/>
        </w:rPr>
        <w:fldChar w:fldCharType="begin">
          <w:fldData xml:space="preserve">PEVuZE5vdGU+PENpdGU+PEF1dGhvcj5CYWtlcjwvQXV0aG9yPjxZZWFyPjIwMTg8L1llYXI+PFJl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=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CYWtlcjwvQXV0aG9yPjxZZWFyPjIwMTg8L1llYXI+PFJl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=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72-176]</w:t>
      </w:r>
      <w:r w:rsidR="00015003" w:rsidRPr="00757988">
        <w:rPr>
          <w:rFonts w:cstheme="minorHAnsi"/>
          <w:szCs w:val="24"/>
        </w:rPr>
        <w:fldChar w:fldCharType="end"/>
      </w:r>
      <w:r w:rsidRPr="00757988">
        <w:rPr>
          <w:rFonts w:cstheme="minorHAnsi"/>
          <w:szCs w:val="24"/>
        </w:rPr>
        <w:t xml:space="preserve">. </w:t>
      </w:r>
      <w:proofErr w:type="spellStart"/>
      <w:r w:rsidRPr="00757988">
        <w:rPr>
          <w:rFonts w:cstheme="minorHAnsi"/>
          <w:szCs w:val="24"/>
        </w:rPr>
        <w:t>NTHi</w:t>
      </w:r>
      <w:proofErr w:type="spellEnd"/>
      <w:r w:rsidRPr="00757988">
        <w:rPr>
          <w:rFonts w:cstheme="minorHAnsi"/>
          <w:szCs w:val="24"/>
        </w:rPr>
        <w:t xml:space="preserve"> not only benefits from </w:t>
      </w:r>
      <w:r w:rsidR="00757331" w:rsidRPr="00757988">
        <w:rPr>
          <w:rFonts w:cstheme="minorHAnsi"/>
          <w:szCs w:val="24"/>
        </w:rPr>
        <w:t xml:space="preserve">this </w:t>
      </w:r>
      <w:r w:rsidRPr="00757988">
        <w:rPr>
          <w:rFonts w:cstheme="minorHAnsi"/>
          <w:szCs w:val="24"/>
        </w:rPr>
        <w:t>elevated glucose but also demonstrates enhanced persistence under such conditions</w:t>
      </w:r>
      <w:r w:rsidR="00470F66" w:rsidRPr="00757988">
        <w:rPr>
          <w:rFonts w:cstheme="minorHAnsi"/>
          <w:szCs w:val="24"/>
        </w:rPr>
        <w:t xml:space="preserve"> </w:t>
      </w:r>
      <w:r w:rsidR="00015003" w:rsidRPr="00757988">
        <w:rPr>
          <w:rFonts w:cstheme="minorHAnsi"/>
          <w:szCs w:val="24"/>
        </w:rPr>
        <w:fldChar w:fldCharType="begin">
          <w:fldData xml:space="preserve">PEVuZE5vdGU+PENpdGU+PEF1dGhvcj5Mb3Blei1Mb3BlejwvQXV0aG9yPjxZZWFyPjIwMjA8L1ll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Mb3Blei1Mb3BlejwvQXV0aG9yPjxZZWFyPjIwMjA8L1ll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77]</w:t>
      </w:r>
      <w:r w:rsidR="00015003" w:rsidRPr="00757988">
        <w:rPr>
          <w:rFonts w:cstheme="minorHAnsi"/>
          <w:szCs w:val="24"/>
        </w:rPr>
        <w:fldChar w:fldCharType="end"/>
      </w:r>
      <w:r w:rsidR="00982B51" w:rsidRPr="00757988">
        <w:rPr>
          <w:rFonts w:cstheme="minorHAnsi"/>
          <w:szCs w:val="24"/>
        </w:rPr>
        <w:t xml:space="preserve">. Given the higher population prevalence of diabetes and metabolic syndrome as comorbidities in COPD and asthma, this relationship could be explored further </w:t>
      </w:r>
      <w:r w:rsidR="00015003" w:rsidRPr="00757988">
        <w:rPr>
          <w:rFonts w:cstheme="minorHAnsi"/>
          <w:szCs w:val="24"/>
        </w:rPr>
        <w:fldChar w:fldCharType="begin">
          <w:fldData xml:space="preserve">PEVuZE5vdGU+PENpdGU+PEF1dGhvcj5DYXZhaWxsZXM8L0F1dGhvcj48WWVhcj4yMDEzPC9ZZWFy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DYXZhaWxsZXM8L0F1dGhvcj48WWVhcj4yMDEzPC9ZZWFy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78]</w:t>
      </w:r>
      <w:r w:rsidR="00015003" w:rsidRPr="00757988">
        <w:rPr>
          <w:rFonts w:cstheme="minorHAnsi"/>
          <w:szCs w:val="24"/>
        </w:rPr>
        <w:fldChar w:fldCharType="end"/>
      </w:r>
      <w:r w:rsidR="00470F66" w:rsidRPr="00757988">
        <w:rPr>
          <w:rFonts w:cstheme="minorHAnsi"/>
          <w:szCs w:val="24"/>
        </w:rPr>
        <w:t xml:space="preserve">. </w:t>
      </w:r>
    </w:p>
    <w:p w14:paraId="36C1683A" w14:textId="77777777" w:rsidR="008830F8" w:rsidRPr="00757988" w:rsidRDefault="008830F8" w:rsidP="00A652D1">
      <w:pPr>
        <w:spacing w:line="360" w:lineRule="auto"/>
        <w:jc w:val="both"/>
        <w:rPr>
          <w:rFonts w:cstheme="minorHAnsi"/>
          <w:szCs w:val="24"/>
        </w:rPr>
      </w:pPr>
    </w:p>
    <w:p w14:paraId="5E29C5BA" w14:textId="3F52B614" w:rsidR="00A652D1" w:rsidRPr="00757988" w:rsidRDefault="00B848BD" w:rsidP="00026C24">
      <w:pPr>
        <w:pStyle w:val="Heading2"/>
      </w:pPr>
      <w:r w:rsidRPr="00757988">
        <w:t>5</w:t>
      </w:r>
      <w:r w:rsidR="002D49E0" w:rsidRPr="00757988">
        <w:t>.</w:t>
      </w:r>
      <w:r w:rsidR="005A73E1" w:rsidRPr="00757988">
        <w:t>3</w:t>
      </w:r>
      <w:r w:rsidR="002D49E0" w:rsidRPr="00757988">
        <w:t xml:space="preserve"> </w:t>
      </w:r>
      <w:r w:rsidR="00A652D1" w:rsidRPr="00757988">
        <w:t>Impaired mucociliary clearance</w:t>
      </w:r>
    </w:p>
    <w:p w14:paraId="57F51BE8" w14:textId="26A8663E" w:rsidR="00F606C3" w:rsidRPr="00757988" w:rsidRDefault="00A652D1" w:rsidP="00F606C3">
      <w:pPr>
        <w:spacing w:line="360" w:lineRule="auto"/>
        <w:jc w:val="both"/>
        <w:rPr>
          <w:rFonts w:eastAsiaTheme="majorEastAsia" w:cstheme="minorHAnsi"/>
          <w:szCs w:val="24"/>
        </w:rPr>
      </w:pPr>
      <w:r w:rsidRPr="00757988">
        <w:rPr>
          <w:rFonts w:cstheme="minorHAnsi"/>
          <w:szCs w:val="24"/>
        </w:rPr>
        <w:t xml:space="preserve">In addition to biochemical and structural changes at the mucosal surface, the physical removal of mucus is also compromised. </w:t>
      </w:r>
      <w:r w:rsidR="0013028E" w:rsidRPr="00757988">
        <w:rPr>
          <w:rFonts w:cstheme="minorHAnsi"/>
          <w:szCs w:val="24"/>
        </w:rPr>
        <w:t>Mucociliary clearance (</w:t>
      </w:r>
      <w:r w:rsidRPr="00757988">
        <w:rPr>
          <w:rFonts w:cstheme="minorHAnsi"/>
          <w:szCs w:val="24"/>
        </w:rPr>
        <w:t>MCC</w:t>
      </w:r>
      <w:r w:rsidR="0013028E" w:rsidRPr="00757988">
        <w:rPr>
          <w:rFonts w:cstheme="minorHAnsi"/>
          <w:szCs w:val="24"/>
        </w:rPr>
        <w:t>)</w:t>
      </w:r>
      <w:r w:rsidRPr="00757988">
        <w:rPr>
          <w:rFonts w:cstheme="minorHAnsi"/>
          <w:szCs w:val="24"/>
        </w:rPr>
        <w:t xml:space="preserve"> relies on the coordinated beating of motile cilia to propel mucus toward the oropharynx, clearing inhaled particulates and microbes. While the mechanisms underlying MCC dysfunction differ across </w:t>
      </w:r>
      <w:r w:rsidR="00FE4798" w:rsidRPr="00757988">
        <w:rPr>
          <w:rFonts w:cstheme="minorHAnsi"/>
          <w:szCs w:val="24"/>
        </w:rPr>
        <w:t>CAD</w:t>
      </w:r>
      <w:r w:rsidRPr="00757988">
        <w:rPr>
          <w:rFonts w:cstheme="minorHAnsi"/>
          <w:szCs w:val="24"/>
        </w:rPr>
        <w:t>s</w:t>
      </w:r>
      <w:r w:rsidR="009A5EEF"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Zhou-Suckow&lt;/Author&gt;&lt;Year&gt;2017&lt;/Year&gt;&lt;RecNum&gt;1454&lt;/RecNum&gt;&lt;DisplayText&gt;[161]&lt;/DisplayText&gt;&lt;record&gt;&lt;rec-number&gt;1454&lt;/rec-number&gt;&lt;foreign-keys&gt;&lt;key app="EN" db-id="a9ppw5s55pttpse00eqptdx5paawz5fzap5t" timestamp="1754993795"&gt;1454&lt;/key&gt;&lt;/foreign-keys&gt;&lt;ref-type name="Journal Article"&gt;17&lt;/ref-type&gt;&lt;contributors&gt;&lt;authors&gt;&lt;author&gt;Zhou-Suckow, Zhe&lt;/author&gt;&lt;author&gt;Duerr, Julia&lt;/author&gt;&lt;author&gt;Hagner, Matthias&lt;/author&gt;&lt;author&gt;Agrawal, Raman&lt;/author&gt;&lt;author&gt;Mall, Marcus A.&lt;/author&gt;&lt;/authors&gt;&lt;/contributors&gt;&lt;titles&gt;&lt;title&gt;Airway mucus, inflammation and remodeling: emerging links in the pathogenesis of chronic lung diseases&lt;/title&gt;&lt;secondary-title&gt;Cell and Tissue Research&lt;/secondary-title&gt;&lt;/titles&gt;&lt;periodical&gt;&lt;full-title&gt;Cell and Tissue Research&lt;/full-title&gt;&lt;/periodical&gt;&lt;pages&gt;537-550&lt;/pages&gt;&lt;volume&gt;367&lt;/volume&gt;&lt;number&gt;3&lt;/number&gt;&lt;dates&gt;&lt;year&gt;2017&lt;/year&gt;&lt;pub-dates&gt;&lt;date&gt;2017/01/20&lt;/date&gt;&lt;/pub-dates&gt;&lt;/dates&gt;&lt;publisher&gt;Springer Science and Business Media LLC&lt;/publisher&gt;&lt;isbn&gt;0302-766X&amp;#xD;1432-0878&lt;/isbn&gt;&lt;urls&gt;&lt;related-urls&gt;&lt;url&gt;http://dx.doi.org/10.1007/s00441-016-2562-z&lt;/url&gt;&lt;/related-urls&gt;&lt;/urls&gt;&lt;electronic-resource-num&gt;10.1007/s00441-016-2562-z&lt;/electronic-resource-num&gt;&lt;/record&gt;&lt;/Cite&gt;&lt;/EndNote&gt;</w:instrText>
      </w:r>
      <w:r w:rsidR="00015003" w:rsidRPr="00757988">
        <w:rPr>
          <w:rFonts w:cstheme="minorHAnsi"/>
          <w:szCs w:val="24"/>
        </w:rPr>
        <w:fldChar w:fldCharType="separate"/>
      </w:r>
      <w:r w:rsidR="00EE243F" w:rsidRPr="00757988">
        <w:rPr>
          <w:rFonts w:cstheme="minorHAnsi"/>
          <w:szCs w:val="24"/>
        </w:rPr>
        <w:t>[161]</w:t>
      </w:r>
      <w:r w:rsidR="00015003" w:rsidRPr="00757988">
        <w:rPr>
          <w:rFonts w:cstheme="minorHAnsi"/>
          <w:szCs w:val="24"/>
        </w:rPr>
        <w:fldChar w:fldCharType="end"/>
      </w:r>
      <w:r w:rsidR="009A5EEF" w:rsidRPr="00757988">
        <w:rPr>
          <w:rFonts w:cstheme="minorHAnsi"/>
          <w:szCs w:val="24"/>
        </w:rPr>
        <w:t xml:space="preserve">, </w:t>
      </w:r>
      <w:r w:rsidRPr="00757988">
        <w:rPr>
          <w:rFonts w:cstheme="minorHAnsi"/>
          <w:szCs w:val="24"/>
        </w:rPr>
        <w:t xml:space="preserve">they commonly lead to mucus stasis, creating a reservoir for persistent pathogens such as </w:t>
      </w:r>
      <w:proofErr w:type="spellStart"/>
      <w:r w:rsidRPr="00757988">
        <w:rPr>
          <w:rFonts w:cstheme="minorHAnsi"/>
          <w:szCs w:val="24"/>
        </w:rPr>
        <w:t>NTHi</w:t>
      </w:r>
      <w:proofErr w:type="spellEnd"/>
      <w:r w:rsidRPr="00757988">
        <w:rPr>
          <w:rFonts w:cstheme="minorHAnsi"/>
          <w:szCs w:val="24"/>
        </w:rPr>
        <w:t>. Ciliary defects in PCD result in uncoordinated or absent beating, severely impairing mucus clearance</w:t>
      </w:r>
      <w:r w:rsidR="00470F66"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O’Connor&lt;/Author&gt;&lt;Year&gt;2023&lt;/Year&gt;&lt;RecNum&gt;1529&lt;/RecNum&gt;&lt;DisplayText&gt;[179]&lt;/DisplayText&gt;&lt;record&gt;&lt;rec-number&gt;1529&lt;/rec-number&gt;&lt;foreign-keys&gt;&lt;key app="EN" db-id="a9ppw5s55pttpse00eqptdx5paawz5fzap5t" timestamp="1755087959"&gt;1529&lt;/key&gt;&lt;/foreign-keys&gt;&lt;ref-type name="Journal Article"&gt;17&lt;/ref-type&gt;&lt;contributors&gt;&lt;authors&gt;&lt;author&gt;O’Connor, Michael Glenn&lt;/author&gt;&lt;author&gt;Mosquera, Ricardo&lt;/author&gt;&lt;author&gt;Metjian, Hilda&lt;/author&gt;&lt;author&gt;Marmor, Meghan&lt;/author&gt;&lt;author&gt;Olivier, Kenneth N.&lt;/author&gt;&lt;author&gt;Shapiro, Adam J.&lt;/author&gt;&lt;/authors&gt;&lt;/contributors&gt;&lt;titles&gt;&lt;title&gt;Primary Ciliary Dyskinesia&lt;/title&gt;&lt;secondary-title&gt;CHEST Pulmonary&lt;/secondary-title&gt;&lt;/titles&gt;&lt;periodical&gt;&lt;full-title&gt;CHEST Pulmonary&lt;/full-title&gt;&lt;/periodical&gt;&lt;pages&gt;100004&lt;/pages&gt;&lt;volume&gt;1&lt;/volume&gt;&lt;number&gt;1&lt;/number&gt;&lt;keywords&gt;&lt;keyword&gt;bronchiectasis&lt;/keyword&gt;&lt;keyword&gt;Kartagener&lt;/keyword&gt;&lt;keyword&gt;laterality&lt;/keyword&gt;&lt;keyword&gt;primary ciliary dyskinesia&lt;/keyword&gt;&lt;keyword&gt;sinusitis&lt;/keyword&gt;&lt;/keywords&gt;&lt;dates&gt;&lt;year&gt;2023&lt;/year&gt;&lt;pub-dates&gt;&lt;date&gt;2023/06/01/&lt;/date&gt;&lt;/pub-dates&gt;&lt;/dates&gt;&lt;isbn&gt;2949-7892&lt;/isbn&gt;&lt;urls&gt;&lt;related-urls&gt;&lt;url&gt;https://www.sciencedirect.com/science/article/pii/S2949789223000041&lt;/url&gt;&lt;/related-urls&gt;&lt;/urls&gt;&lt;electronic-resource-num&gt;https://doi.org/10.1016/j.chpulm.2023.100004&lt;/electronic-resource-num&gt;&lt;/record&gt;&lt;/Cite&gt;&lt;/EndNote&gt;</w:instrText>
      </w:r>
      <w:r w:rsidR="00015003" w:rsidRPr="00757988">
        <w:rPr>
          <w:rFonts w:cstheme="minorHAnsi"/>
          <w:szCs w:val="24"/>
        </w:rPr>
        <w:fldChar w:fldCharType="separate"/>
      </w:r>
      <w:r w:rsidR="00EE243F" w:rsidRPr="00757988">
        <w:rPr>
          <w:rFonts w:cstheme="minorHAnsi"/>
          <w:szCs w:val="24"/>
        </w:rPr>
        <w:t>[179]</w:t>
      </w:r>
      <w:r w:rsidR="00015003" w:rsidRPr="00757988">
        <w:rPr>
          <w:rFonts w:cstheme="minorHAnsi"/>
          <w:szCs w:val="24"/>
        </w:rPr>
        <w:fldChar w:fldCharType="end"/>
      </w:r>
      <w:r w:rsidR="00470F66" w:rsidRPr="00757988">
        <w:rPr>
          <w:rFonts w:cstheme="minorHAnsi"/>
          <w:szCs w:val="24"/>
        </w:rPr>
        <w:t>.</w:t>
      </w:r>
      <w:r w:rsidRPr="00757988">
        <w:rPr>
          <w:rFonts w:cstheme="minorHAnsi"/>
          <w:szCs w:val="24"/>
        </w:rPr>
        <w:t xml:space="preserve"> In CF, cilia remain functional, but MCC is hampered by the altered biophysical properties of the muc</w:t>
      </w:r>
      <w:r w:rsidR="00EA3AFA" w:rsidRPr="00757988">
        <w:rPr>
          <w:rFonts w:cstheme="minorHAnsi"/>
          <w:szCs w:val="24"/>
        </w:rPr>
        <w:t>us</w:t>
      </w:r>
      <w:r w:rsidRPr="00757988">
        <w:rPr>
          <w:rFonts w:cstheme="minorHAnsi"/>
          <w:szCs w:val="24"/>
        </w:rPr>
        <w:t>. Similarly, in asthma and COPD, cilia are not inherently defective but become dysfunctional due to chronic inflammation and environmental exposures such as cigarette smoke or pollution</w:t>
      </w:r>
      <w:r w:rsidR="004E3014" w:rsidRPr="00757988">
        <w:rPr>
          <w:rFonts w:cstheme="minorHAnsi"/>
          <w:szCs w:val="24"/>
        </w:rPr>
        <w:t xml:space="preserve"> </w:t>
      </w:r>
      <w:r w:rsidR="00015003" w:rsidRPr="00757988">
        <w:rPr>
          <w:rFonts w:cstheme="minorHAnsi"/>
          <w:szCs w:val="24"/>
        </w:rPr>
        <w:fldChar w:fldCharType="begin">
          <w:fldData xml:space="preserve">PEVuZE5vdGU+PENpdGU+PEF1dGhvcj5UaWxsZXk8L0F1dGhvcj48WWVhcj4yMDE1PC9ZZWFyPjxS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=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UaWxsZXk8L0F1dGhvcj48WWVhcj4yMDE1PC9ZZWFyPjxS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=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6,180]</w:t>
      </w:r>
      <w:r w:rsidR="00015003" w:rsidRPr="00757988">
        <w:rPr>
          <w:rFonts w:cstheme="minorHAnsi"/>
          <w:szCs w:val="24"/>
        </w:rPr>
        <w:fldChar w:fldCharType="end"/>
      </w:r>
      <w:r w:rsidR="00982B51" w:rsidRPr="00757988">
        <w:rPr>
          <w:rFonts w:cstheme="minorHAnsi"/>
          <w:szCs w:val="24"/>
        </w:rPr>
        <w:t xml:space="preserve">. </w:t>
      </w:r>
      <w:r w:rsidRPr="00757988">
        <w:rPr>
          <w:rFonts w:cstheme="minorHAnsi"/>
          <w:szCs w:val="24"/>
        </w:rPr>
        <w:t xml:space="preserve">Beyond these disease-specific impairments, </w:t>
      </w:r>
      <w:proofErr w:type="spellStart"/>
      <w:r w:rsidRPr="00757988">
        <w:rPr>
          <w:rFonts w:cstheme="minorHAnsi"/>
          <w:szCs w:val="24"/>
        </w:rPr>
        <w:t>NTHi</w:t>
      </w:r>
      <w:proofErr w:type="spellEnd"/>
      <w:r w:rsidRPr="00757988">
        <w:rPr>
          <w:rFonts w:cstheme="minorHAnsi"/>
          <w:szCs w:val="24"/>
        </w:rPr>
        <w:t xml:space="preserve"> itself can further disrupt MCC by impairing ciliary activity</w:t>
      </w:r>
      <w:r w:rsidR="00470F66" w:rsidRPr="00757988">
        <w:rPr>
          <w:rFonts w:cstheme="minorHAnsi"/>
          <w:szCs w:val="24"/>
        </w:rPr>
        <w:t xml:space="preserve"> </w:t>
      </w:r>
      <w:r w:rsidR="00015003" w:rsidRPr="00757988">
        <w:rPr>
          <w:rFonts w:cstheme="minorHAnsi"/>
          <w:szCs w:val="24"/>
        </w:rPr>
        <w:fldChar w:fldCharType="begin">
          <w:fldData xml:space="preserve">PEVuZE5vdGU+PENpdGU+PEF1dGhvcj5CYWlsZXk8L0F1dGhvcj48WWVhcj4yMDEyPC9ZZWFyPjxS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CYWlsZXk8L0F1dGhvcj48WWVhcj4yMDEyPC9ZZWFyPjxS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81]</w:t>
      </w:r>
      <w:r w:rsidR="00015003" w:rsidRPr="00757988">
        <w:rPr>
          <w:rFonts w:cstheme="minorHAnsi"/>
          <w:szCs w:val="24"/>
        </w:rPr>
        <w:fldChar w:fldCharType="end"/>
      </w:r>
      <w:r w:rsidRPr="00757988">
        <w:rPr>
          <w:rFonts w:cstheme="minorHAnsi"/>
          <w:szCs w:val="24"/>
        </w:rPr>
        <w:t xml:space="preserve"> </w:t>
      </w:r>
      <w:r w:rsidR="00470F66" w:rsidRPr="00757988">
        <w:rPr>
          <w:rFonts w:cstheme="minorHAnsi"/>
          <w:szCs w:val="24"/>
        </w:rPr>
        <w:t>c</w:t>
      </w:r>
      <w:r w:rsidRPr="00757988">
        <w:rPr>
          <w:rFonts w:cstheme="minorHAnsi"/>
          <w:szCs w:val="24"/>
        </w:rPr>
        <w:t xml:space="preserve">ompounding pre-existing defects and promoting a cycle of </w:t>
      </w:r>
      <w:r w:rsidR="00757988" w:rsidRPr="00757988">
        <w:rPr>
          <w:rFonts w:cstheme="minorHAnsi"/>
          <w:szCs w:val="24"/>
        </w:rPr>
        <w:t>colonization</w:t>
      </w:r>
      <w:r w:rsidRPr="00757988">
        <w:rPr>
          <w:rFonts w:cstheme="minorHAnsi"/>
          <w:szCs w:val="24"/>
        </w:rPr>
        <w:t xml:space="preserve"> and dysfunction.</w:t>
      </w:r>
      <w:r w:rsidR="00F606C3" w:rsidRPr="00757988">
        <w:rPr>
          <w:rFonts w:cstheme="minorHAnsi"/>
          <w:szCs w:val="24"/>
        </w:rPr>
        <w:t xml:space="preserve"> Additionally, in many </w:t>
      </w:r>
      <w:r w:rsidR="00FE4798" w:rsidRPr="00757988">
        <w:rPr>
          <w:rFonts w:cstheme="minorHAnsi"/>
          <w:szCs w:val="24"/>
        </w:rPr>
        <w:t>CAD</w:t>
      </w:r>
      <w:r w:rsidR="00F606C3" w:rsidRPr="00757988">
        <w:rPr>
          <w:rFonts w:cstheme="minorHAnsi"/>
          <w:szCs w:val="24"/>
        </w:rPr>
        <w:t xml:space="preserve">s, further dysfunction in both innate and adaptive immunity further </w:t>
      </w:r>
      <w:proofErr w:type="gramStart"/>
      <w:r w:rsidR="00F606C3" w:rsidRPr="00757988">
        <w:rPr>
          <w:rFonts w:cstheme="minorHAnsi"/>
          <w:szCs w:val="24"/>
        </w:rPr>
        <w:t>weaken</w:t>
      </w:r>
      <w:proofErr w:type="gramEnd"/>
      <w:r w:rsidR="00F606C3" w:rsidRPr="00757988">
        <w:rPr>
          <w:rFonts w:cstheme="minorHAnsi"/>
          <w:szCs w:val="24"/>
        </w:rPr>
        <w:t xml:space="preserve"> host </w:t>
      </w:r>
      <w:r w:rsidR="00757988" w:rsidRPr="00757988">
        <w:rPr>
          <w:rFonts w:cstheme="minorHAnsi"/>
          <w:szCs w:val="24"/>
        </w:rPr>
        <w:t>defenses</w:t>
      </w:r>
      <w:r w:rsidR="00F606C3" w:rsidRPr="00757988">
        <w:rPr>
          <w:rFonts w:cstheme="minorHAnsi"/>
          <w:szCs w:val="24"/>
        </w:rPr>
        <w:t xml:space="preserve">, enabling bacteria to evade immune clearance and establish persistent </w:t>
      </w:r>
      <w:r w:rsidR="00757988" w:rsidRPr="00757988">
        <w:rPr>
          <w:rFonts w:cstheme="minorHAnsi"/>
          <w:szCs w:val="24"/>
        </w:rPr>
        <w:t>colonization</w:t>
      </w:r>
      <w:r w:rsidR="00F606C3" w:rsidRPr="00757988">
        <w:rPr>
          <w:rFonts w:cstheme="minorHAnsi"/>
          <w:szCs w:val="24"/>
        </w:rPr>
        <w:t xml:space="preserve"> in the airways. </w:t>
      </w:r>
    </w:p>
    <w:p w14:paraId="45806578" w14:textId="713C828C" w:rsidR="00A652D1" w:rsidRPr="00757988" w:rsidRDefault="00A652D1" w:rsidP="00A652D1">
      <w:pPr>
        <w:spacing w:line="360" w:lineRule="auto"/>
        <w:jc w:val="both"/>
        <w:rPr>
          <w:rFonts w:cstheme="minorHAnsi"/>
          <w:szCs w:val="24"/>
        </w:rPr>
      </w:pPr>
    </w:p>
    <w:p w14:paraId="4293C7DF" w14:textId="631FF215" w:rsidR="00A652D1" w:rsidRPr="00757988" w:rsidRDefault="00B848BD" w:rsidP="001A7A08">
      <w:pPr>
        <w:pStyle w:val="Heading1"/>
      </w:pPr>
      <w:r w:rsidRPr="00757988">
        <w:lastRenderedPageBreak/>
        <w:t>6</w:t>
      </w:r>
      <w:r w:rsidR="00FF4DAD" w:rsidRPr="00757988">
        <w:t xml:space="preserve">. </w:t>
      </w:r>
      <w:r w:rsidR="00A652D1" w:rsidRPr="00757988">
        <w:t xml:space="preserve">Immune dysregulation in </w:t>
      </w:r>
      <w:r w:rsidR="00FE4798" w:rsidRPr="00757988">
        <w:t>CAD</w:t>
      </w:r>
    </w:p>
    <w:p w14:paraId="33AFDCBA" w14:textId="5B970125" w:rsidR="00A652D1" w:rsidRPr="00757988" w:rsidRDefault="00B848BD" w:rsidP="001A7A08">
      <w:pPr>
        <w:pStyle w:val="Heading2"/>
      </w:pPr>
      <w:r w:rsidRPr="00757988">
        <w:t>6</w:t>
      </w:r>
      <w:r w:rsidR="00FF4DAD" w:rsidRPr="00757988">
        <w:t xml:space="preserve">.1 </w:t>
      </w:r>
      <w:r w:rsidR="00A652D1" w:rsidRPr="00757988">
        <w:t>Immune imbalance and inflammatory phenotypes</w:t>
      </w:r>
    </w:p>
    <w:p w14:paraId="1361B8DF" w14:textId="7F60955B" w:rsidR="00A652D1" w:rsidRPr="00757988" w:rsidRDefault="00FE4798" w:rsidP="00A652D1">
      <w:pPr>
        <w:spacing w:line="360" w:lineRule="auto"/>
        <w:jc w:val="both"/>
        <w:rPr>
          <w:rFonts w:cstheme="minorHAnsi"/>
          <w:szCs w:val="24"/>
        </w:rPr>
      </w:pPr>
      <w:r w:rsidRPr="00757988">
        <w:rPr>
          <w:rFonts w:cstheme="minorHAnsi"/>
          <w:szCs w:val="24"/>
        </w:rPr>
        <w:t>CAD</w:t>
      </w:r>
      <w:r w:rsidR="00A652D1" w:rsidRPr="00757988">
        <w:rPr>
          <w:rFonts w:cstheme="minorHAnsi"/>
          <w:szCs w:val="24"/>
        </w:rPr>
        <w:t xml:space="preserve">s exhibit considerable heterogeneity in immune and inflammatory responses, with phenotypes varying both between and within diseases. Broadly, </w:t>
      </w:r>
      <w:r w:rsidRPr="00757988">
        <w:rPr>
          <w:rFonts w:cstheme="minorHAnsi"/>
          <w:szCs w:val="24"/>
        </w:rPr>
        <w:t>CAD</w:t>
      </w:r>
      <w:r w:rsidR="00A652D1" w:rsidRPr="00757988">
        <w:rPr>
          <w:rFonts w:cstheme="minorHAnsi"/>
          <w:szCs w:val="24"/>
        </w:rPr>
        <w:t xml:space="preserve">-associated inflammation can be </w:t>
      </w:r>
      <w:r w:rsidR="00757988" w:rsidRPr="00757988">
        <w:rPr>
          <w:rFonts w:cstheme="minorHAnsi"/>
          <w:szCs w:val="24"/>
        </w:rPr>
        <w:t>categorized</w:t>
      </w:r>
      <w:r w:rsidR="00A652D1" w:rsidRPr="00757988">
        <w:rPr>
          <w:rFonts w:cstheme="minorHAnsi"/>
          <w:szCs w:val="24"/>
        </w:rPr>
        <w:t xml:space="preserve"> into T2-high and T2-low phenotypes. </w:t>
      </w:r>
      <w:r w:rsidR="003C66A1" w:rsidRPr="00757988">
        <w:rPr>
          <w:rFonts w:cstheme="minorHAnsi"/>
          <w:szCs w:val="24"/>
        </w:rPr>
        <w:t xml:space="preserve">As previously discussed, </w:t>
      </w:r>
      <w:r w:rsidR="00A652D1" w:rsidRPr="00757988">
        <w:rPr>
          <w:rFonts w:cstheme="minorHAnsi"/>
          <w:szCs w:val="24"/>
        </w:rPr>
        <w:t>T2-high inflammation is defined by eosinophilic infiltration and elevated Th2 cytokines</w:t>
      </w:r>
      <w:r w:rsidR="005A73E1"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Woodruff&lt;/Author&gt;&lt;Year&gt;2009&lt;/Year&gt;&lt;RecNum&gt;1450&lt;/RecNum&gt;&lt;DisplayText&gt;[182]&lt;/DisplayText&gt;&lt;record&gt;&lt;rec-number&gt;1450&lt;/rec-number&gt;&lt;foreign-keys&gt;&lt;key app="EN" db-id="a9ppw5s55pttpse00eqptdx5paawz5fzap5t" timestamp="1754993795"&gt;1450&lt;/key&gt;&lt;/foreign-keys&gt;&lt;ref-type name="Journal Article"&gt;17&lt;/ref-type&gt;&lt;contributors&gt;&lt;authors&gt;&lt;author&gt;Woodruff, Prescott G.&lt;/author&gt;&lt;author&gt;Modrek, Barmak&lt;/author&gt;&lt;author&gt;Choy, David F.&lt;/author&gt;&lt;author&gt;Jia, Guiquan&lt;/author&gt;&lt;author&gt;Abbas, Alexander R.&lt;/author&gt;&lt;author&gt;Ellwanger, Almut&lt;/author&gt;&lt;author&gt;Arron, Joseph R.&lt;/author&gt;&lt;author&gt;Koth, Laura L.&lt;/author&gt;&lt;author&gt;Fahy, John V.&lt;/author&gt;&lt;/authors&gt;&lt;/contributors&gt;&lt;titles&gt;&lt;title&gt;T-helper Type 2–driven Inflammation Defines Major Subphenotypes of Asthma&lt;/title&gt;&lt;secondary-title&gt;American Journal of Respiratory and Critical Care Medicine&lt;/secondary-title&gt;&lt;/titles&gt;&lt;periodical&gt;&lt;full-title&gt;American journal of respiratory and critical care medicine&lt;/full-title&gt;&lt;/periodical&gt;&lt;pages&gt;388-395&lt;/pages&gt;&lt;volume&gt;180&lt;/volume&gt;&lt;number&gt;5&lt;/number&gt;&lt;dates&gt;&lt;year&gt;2009&lt;/year&gt;&lt;pub-dates&gt;&lt;date&gt;2009/09/01&lt;/date&gt;&lt;/pub-dates&gt;&lt;/dates&gt;&lt;publisher&gt;American Thoracic Society&lt;/publisher&gt;&lt;isbn&gt;1073-449X&amp;#xD;1535-4970&lt;/isbn&gt;&lt;urls&gt;&lt;related-urls&gt;&lt;url&gt;http://dx.doi.org/10.1164/rccm.200903-0392oc&lt;/url&gt;&lt;/related-urls&gt;&lt;/urls&gt;&lt;electronic-resource-num&gt;10.1164/rccm.200903-0392oc&lt;/electronic-resource-num&gt;&lt;/record&gt;&lt;/Cite&gt;&lt;/EndNote&gt;</w:instrText>
      </w:r>
      <w:r w:rsidR="00015003" w:rsidRPr="00757988">
        <w:rPr>
          <w:rFonts w:cstheme="minorHAnsi"/>
          <w:szCs w:val="24"/>
        </w:rPr>
        <w:fldChar w:fldCharType="separate"/>
      </w:r>
      <w:r w:rsidR="00EE243F" w:rsidRPr="00757988">
        <w:rPr>
          <w:rFonts w:cstheme="minorHAnsi"/>
          <w:szCs w:val="24"/>
        </w:rPr>
        <w:t>[182]</w:t>
      </w:r>
      <w:r w:rsidR="00015003" w:rsidRPr="00757988">
        <w:rPr>
          <w:rFonts w:cstheme="minorHAnsi"/>
          <w:szCs w:val="24"/>
        </w:rPr>
        <w:fldChar w:fldCharType="end"/>
      </w:r>
      <w:r w:rsidR="005A73E1" w:rsidRPr="00757988">
        <w:rPr>
          <w:rFonts w:cstheme="minorHAnsi"/>
          <w:szCs w:val="24"/>
        </w:rPr>
        <w:t>.</w:t>
      </w:r>
      <w:r w:rsidR="00A652D1" w:rsidRPr="00757988">
        <w:rPr>
          <w:rFonts w:cstheme="minorHAnsi"/>
          <w:szCs w:val="24"/>
        </w:rPr>
        <w:t xml:space="preserve"> In contra</w:t>
      </w:r>
      <w:r w:rsidR="00CA0C5E" w:rsidRPr="00757988">
        <w:rPr>
          <w:rFonts w:cstheme="minorHAnsi"/>
          <w:szCs w:val="24"/>
        </w:rPr>
        <w:t>s</w:t>
      </w:r>
      <w:r w:rsidR="00A652D1" w:rsidRPr="00757988">
        <w:rPr>
          <w:rFonts w:cstheme="minorHAnsi"/>
          <w:szCs w:val="24"/>
        </w:rPr>
        <w:t>t, T2-low inflammation lacks these features and is instead marked by a neutrophil-dominated response including inflammatory mediators</w:t>
      </w:r>
      <w:r w:rsidR="00395DC9" w:rsidRPr="00757988">
        <w:rPr>
          <w:rFonts w:cstheme="minorHAnsi"/>
          <w:szCs w:val="24"/>
        </w:rPr>
        <w:t>,</w:t>
      </w:r>
      <w:r w:rsidR="00A652D1" w:rsidRPr="00757988">
        <w:rPr>
          <w:rFonts w:cstheme="minorHAnsi"/>
          <w:szCs w:val="24"/>
        </w:rPr>
        <w:t xml:space="preserve"> such as IL-8, IL-17, IL-23, IL-1β and TNF-α</w:t>
      </w:r>
      <w:r w:rsidR="00C01F40" w:rsidRPr="00757988">
        <w:rPr>
          <w:rFonts w:cstheme="minorHAnsi"/>
          <w:szCs w:val="24"/>
        </w:rPr>
        <w:t>,</w:t>
      </w:r>
      <w:r w:rsidR="00A652D1" w:rsidRPr="00757988">
        <w:rPr>
          <w:rFonts w:cstheme="minorHAnsi"/>
          <w:szCs w:val="24"/>
        </w:rPr>
        <w:t xml:space="preserve"> and is often more resistant to corticosteroid therapy</w:t>
      </w:r>
      <w:r w:rsidR="005A73E1"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Kyriakopoulos&lt;/Author&gt;&lt;Year&gt;2020&lt;/Year&gt;&lt;RecNum&gt;1400&lt;/RecNum&gt;&lt;DisplayText&gt;[183]&lt;/DisplayText&gt;&lt;record&gt;&lt;rec-number&gt;1400&lt;/rec-number&gt;&lt;foreign-keys&gt;&lt;key app="EN" db-id="a9ppw5s55pttpse00eqptdx5paawz5fzap5t" timestamp="1754993795"&gt;1400&lt;/key&gt;&lt;/foreign-keys&gt;&lt;ref-type name="Journal Article"&gt;17&lt;/ref-type&gt;&lt;contributors&gt;&lt;authors&gt;&lt;author&gt;Kyriakopoulos, Chris&lt;/author&gt;&lt;author&gt;Gogali, Athena&lt;/author&gt;&lt;author&gt;Bartziokas, Konstantinos&lt;/author&gt;&lt;author&gt;Kostikas, Konstantinos&lt;/author&gt;&lt;/authors&gt;&lt;/contributors&gt;&lt;titles&gt;&lt;title&gt;Identification and treatment of T2-low asthma in the era of biologics&lt;/title&gt;&lt;secondary-title&gt;ERJ Open Research&lt;/secondary-title&gt;&lt;/titles&gt;&lt;periodical&gt;&lt;full-title&gt;ERJ Open Research&lt;/full-title&gt;&lt;/periodical&gt;&lt;pages&gt;00309-2020&lt;/pages&gt;&lt;volume&gt;7&lt;/volume&gt;&lt;number&gt;2&lt;/number&gt;&lt;dates&gt;&lt;year&gt;2020&lt;/year&gt;&lt;pub-dates&gt;&lt;date&gt;2020/09/17&lt;/date&gt;&lt;/pub-dates&gt;&lt;/dates&gt;&lt;publisher&gt;European Respiratory Society (ERS)&lt;/publisher&gt;&lt;isbn&gt;2312-0541&lt;/isbn&gt;&lt;urls&gt;&lt;related-urls&gt;&lt;url&gt;http://dx.doi.org/10.1183/23120541.00309-2020&lt;/url&gt;&lt;/related-urls&gt;&lt;/urls&gt;&lt;electronic-resource-num&gt;10.1183/23120541.00309-2020&lt;/electronic-resource-num&gt;&lt;/record&gt;&lt;/Cite&gt;&lt;/EndNote&gt;</w:instrText>
      </w:r>
      <w:r w:rsidR="00015003" w:rsidRPr="00757988">
        <w:rPr>
          <w:rFonts w:cstheme="minorHAnsi"/>
          <w:szCs w:val="24"/>
        </w:rPr>
        <w:fldChar w:fldCharType="separate"/>
      </w:r>
      <w:r w:rsidR="00EE243F" w:rsidRPr="00757988">
        <w:rPr>
          <w:rFonts w:cstheme="minorHAnsi"/>
          <w:szCs w:val="24"/>
        </w:rPr>
        <w:t>[183]</w:t>
      </w:r>
      <w:r w:rsidR="00015003" w:rsidRPr="00757988">
        <w:rPr>
          <w:rFonts w:cstheme="minorHAnsi"/>
          <w:szCs w:val="24"/>
        </w:rPr>
        <w:fldChar w:fldCharType="end"/>
      </w:r>
      <w:r w:rsidR="005A73E1" w:rsidRPr="00757988">
        <w:rPr>
          <w:rFonts w:cstheme="minorHAnsi"/>
          <w:color w:val="000000"/>
          <w:szCs w:val="24"/>
        </w:rPr>
        <w:t xml:space="preserve">. </w:t>
      </w:r>
      <w:r w:rsidR="00DE13A4" w:rsidRPr="00757988">
        <w:rPr>
          <w:rFonts w:cstheme="minorHAnsi"/>
          <w:szCs w:val="24"/>
        </w:rPr>
        <w:t>A further cytokine</w:t>
      </w:r>
      <w:r w:rsidR="002E55B5" w:rsidRPr="00757988">
        <w:rPr>
          <w:rFonts w:cstheme="minorHAnsi"/>
          <w:szCs w:val="24"/>
        </w:rPr>
        <w:t xml:space="preserve"> released by the </w:t>
      </w:r>
      <w:r w:rsidR="006E5CD0" w:rsidRPr="00757988">
        <w:rPr>
          <w:rFonts w:cstheme="minorHAnsi"/>
          <w:szCs w:val="24"/>
        </w:rPr>
        <w:t>epithelium</w:t>
      </w:r>
      <w:r w:rsidR="00DE13A4" w:rsidRPr="00757988">
        <w:rPr>
          <w:rFonts w:cstheme="minorHAnsi"/>
          <w:szCs w:val="24"/>
        </w:rPr>
        <w:t xml:space="preserve">, </w:t>
      </w:r>
      <w:r w:rsidR="00302CF2" w:rsidRPr="00757988">
        <w:rPr>
          <w:rFonts w:cstheme="minorHAnsi"/>
          <w:szCs w:val="24"/>
        </w:rPr>
        <w:t>thymic stromal lymphopoietin (TSLP)</w:t>
      </w:r>
      <w:r w:rsidR="00B4739F" w:rsidRPr="00757988">
        <w:rPr>
          <w:rFonts w:cstheme="minorHAnsi"/>
          <w:szCs w:val="24"/>
        </w:rPr>
        <w:t xml:space="preserve">, appears to </w:t>
      </w:r>
      <w:r w:rsidR="00117B26" w:rsidRPr="00757988">
        <w:rPr>
          <w:rFonts w:cstheme="minorHAnsi"/>
          <w:szCs w:val="24"/>
        </w:rPr>
        <w:t xml:space="preserve">drive both T2 and non-T2 </w:t>
      </w:r>
      <w:r w:rsidR="00260BAC" w:rsidRPr="00757988">
        <w:rPr>
          <w:rFonts w:cstheme="minorHAnsi"/>
          <w:szCs w:val="24"/>
        </w:rPr>
        <w:t xml:space="preserve">disease </w:t>
      </w:r>
      <w:r w:rsidR="00015003" w:rsidRPr="00757988">
        <w:rPr>
          <w:rFonts w:cstheme="minorHAnsi"/>
          <w:szCs w:val="24"/>
        </w:rPr>
        <w:fldChar w:fldCharType="begin">
          <w:fldData xml:space="preserve">PEVuZE5vdGU+PENpdGU+PEF1dGhvcj5IaW5rczwvQXV0aG9yPjxZZWFyPjIwMjE8L1llYXI+PFJl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IaW5rczwvQXV0aG9yPjxZZWFyPjIwMjE8L1llYXI+PFJl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84]</w:t>
      </w:r>
      <w:r w:rsidR="00015003" w:rsidRPr="00757988">
        <w:rPr>
          <w:rFonts w:cstheme="minorHAnsi"/>
          <w:szCs w:val="24"/>
        </w:rPr>
        <w:fldChar w:fldCharType="end"/>
      </w:r>
      <w:r w:rsidR="002C2737" w:rsidRPr="00757988">
        <w:rPr>
          <w:rFonts w:cstheme="minorHAnsi"/>
          <w:szCs w:val="24"/>
        </w:rPr>
        <w:t>.</w:t>
      </w:r>
    </w:p>
    <w:p w14:paraId="26FDF84A" w14:textId="5167170A" w:rsidR="00A652D1" w:rsidRPr="00757988" w:rsidRDefault="00A652D1" w:rsidP="00A652D1">
      <w:pPr>
        <w:spacing w:line="360" w:lineRule="auto"/>
        <w:jc w:val="both"/>
        <w:rPr>
          <w:rFonts w:cstheme="minorHAnsi"/>
          <w:szCs w:val="24"/>
        </w:rPr>
      </w:pPr>
      <w:proofErr w:type="spellStart"/>
      <w:r w:rsidRPr="00757988">
        <w:rPr>
          <w:rFonts w:cstheme="minorHAnsi"/>
          <w:szCs w:val="24"/>
        </w:rPr>
        <w:t>NTHi</w:t>
      </w:r>
      <w:proofErr w:type="spellEnd"/>
      <w:r w:rsidRPr="00757988">
        <w:rPr>
          <w:rFonts w:cstheme="minorHAnsi"/>
          <w:szCs w:val="24"/>
        </w:rPr>
        <w:t xml:space="preserve"> is closely associated with T2-low inflammation across </w:t>
      </w:r>
      <w:r w:rsidR="00FE4798" w:rsidRPr="00757988">
        <w:rPr>
          <w:rFonts w:cstheme="minorHAnsi"/>
          <w:szCs w:val="24"/>
        </w:rPr>
        <w:t>CAD</w:t>
      </w:r>
      <w:r w:rsidRPr="00757988">
        <w:rPr>
          <w:rFonts w:cstheme="minorHAnsi"/>
          <w:szCs w:val="24"/>
        </w:rPr>
        <w:t xml:space="preserve">s. Upon detection of </w:t>
      </w:r>
      <w:proofErr w:type="spellStart"/>
      <w:r w:rsidRPr="00757988">
        <w:rPr>
          <w:rFonts w:cstheme="minorHAnsi"/>
          <w:szCs w:val="24"/>
        </w:rPr>
        <w:t>NTHi</w:t>
      </w:r>
      <w:proofErr w:type="spellEnd"/>
      <w:r w:rsidRPr="00757988">
        <w:rPr>
          <w:rFonts w:cstheme="minorHAnsi"/>
          <w:szCs w:val="24"/>
        </w:rPr>
        <w:t>, airway epithelial cells activate inflammasome pathways and release pro-inflammatory mediators such as IL-1β, IL-6, IL-8, and TNF-α</w:t>
      </w:r>
      <w:r w:rsidR="000D528A" w:rsidRPr="00757988">
        <w:rPr>
          <w:rFonts w:cstheme="minorHAnsi"/>
          <w:szCs w:val="24"/>
        </w:rPr>
        <w:t xml:space="preserve"> </w:t>
      </w:r>
      <w:r w:rsidR="00015003" w:rsidRPr="00757988">
        <w:rPr>
          <w:rFonts w:cstheme="minorHAnsi"/>
          <w:szCs w:val="24"/>
        </w:rPr>
        <w:fldChar w:fldCharType="begin">
          <w:fldData xml:space="preserve">PEVuZE5vdGU+PENpdGU+PEF1dGhvcj5Ccm93bjwvQXV0aG9yPjxZZWFyPjIwMjM8L1llYXI+PFJl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Ccm93bjwvQXV0aG9yPjxZZWFyPjIwMjM8L1llYXI+PFJl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85,186]</w:t>
      </w:r>
      <w:r w:rsidR="00015003" w:rsidRPr="00757988">
        <w:rPr>
          <w:rFonts w:cstheme="minorHAnsi"/>
          <w:szCs w:val="24"/>
        </w:rPr>
        <w:fldChar w:fldCharType="end"/>
      </w:r>
      <w:r w:rsidR="000D528A" w:rsidRPr="00757988">
        <w:rPr>
          <w:rFonts w:cstheme="minorHAnsi"/>
          <w:szCs w:val="24"/>
        </w:rPr>
        <w:t xml:space="preserve"> </w:t>
      </w:r>
      <w:r w:rsidR="00C062BF" w:rsidRPr="00757988">
        <w:rPr>
          <w:rFonts w:cstheme="minorHAnsi"/>
          <w:color w:val="000000"/>
          <w:szCs w:val="24"/>
        </w:rPr>
        <w:t xml:space="preserve">as well as </w:t>
      </w:r>
      <w:r w:rsidR="004A23E3" w:rsidRPr="00757988">
        <w:rPr>
          <w:rFonts w:cstheme="minorHAnsi"/>
          <w:color w:val="000000"/>
          <w:szCs w:val="24"/>
        </w:rPr>
        <w:t xml:space="preserve">evidence of </w:t>
      </w:r>
      <w:r w:rsidR="005C271D" w:rsidRPr="00757988">
        <w:rPr>
          <w:rFonts w:cstheme="minorHAnsi"/>
          <w:color w:val="000000"/>
          <w:szCs w:val="24"/>
        </w:rPr>
        <w:t>IL-33 secretion</w:t>
      </w:r>
      <w:r w:rsidR="000D528A" w:rsidRPr="00757988">
        <w:rPr>
          <w:rFonts w:cstheme="minorHAnsi"/>
          <w:color w:val="000000"/>
          <w:szCs w:val="24"/>
        </w:rPr>
        <w:t xml:space="preserve"> </w:t>
      </w:r>
      <w:r w:rsidR="00015003" w:rsidRPr="00757988">
        <w:rPr>
          <w:rFonts w:cstheme="minorHAnsi"/>
          <w:color w:val="000000"/>
          <w:szCs w:val="24"/>
        </w:rPr>
        <w:fldChar w:fldCharType="begin">
          <w:fldData xml:space="preserve">PEVuZE5vdGU+PENpdGU+PEF1dGhvcj5IZW50c2Noa2U8L0F1dGhvcj48WWVhcj4yMDE3PC9ZZWFy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</w:fldData>
        </w:fldChar>
      </w:r>
      <w:r w:rsidR="00EE243F" w:rsidRPr="00757988">
        <w:rPr>
          <w:rFonts w:cstheme="minorHAnsi"/>
          <w:color w:val="000000"/>
          <w:szCs w:val="24"/>
        </w:rPr>
        <w:instrText xml:space="preserve"> ADDIN EN.CITE </w:instrText>
      </w:r>
      <w:r w:rsidR="00EE243F" w:rsidRPr="00757988">
        <w:rPr>
          <w:rFonts w:cstheme="minorHAnsi"/>
          <w:color w:val="000000"/>
          <w:szCs w:val="24"/>
        </w:rPr>
        <w:fldChar w:fldCharType="begin">
          <w:fldData xml:space="preserve">PEVuZE5vdGU+PENpdGU+PEF1dGhvcj5IZW50c2Noa2U8L0F1dGhvcj48WWVhcj4yMDE3PC9ZZWFy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</w:fldData>
        </w:fldChar>
      </w:r>
      <w:r w:rsidR="00EE243F" w:rsidRPr="00757988">
        <w:rPr>
          <w:rFonts w:cstheme="minorHAnsi"/>
          <w:color w:val="000000"/>
          <w:szCs w:val="24"/>
        </w:rPr>
        <w:instrText xml:space="preserve"> ADDIN EN.CITE.DATA </w:instrText>
      </w:r>
      <w:r w:rsidR="00EE243F" w:rsidRPr="00757988">
        <w:rPr>
          <w:rFonts w:cstheme="minorHAnsi"/>
          <w:color w:val="000000"/>
          <w:szCs w:val="24"/>
        </w:rPr>
      </w:r>
      <w:r w:rsidR="00EE243F" w:rsidRPr="00757988">
        <w:rPr>
          <w:rFonts w:cstheme="minorHAnsi"/>
          <w:color w:val="000000"/>
          <w:szCs w:val="24"/>
        </w:rPr>
        <w:fldChar w:fldCharType="end"/>
      </w:r>
      <w:r w:rsidR="00015003" w:rsidRPr="00757988">
        <w:rPr>
          <w:rFonts w:cstheme="minorHAnsi"/>
          <w:color w:val="000000"/>
          <w:szCs w:val="24"/>
        </w:rPr>
      </w:r>
      <w:r w:rsidR="00015003" w:rsidRPr="00757988">
        <w:rPr>
          <w:rFonts w:cstheme="minorHAnsi"/>
          <w:color w:val="000000"/>
          <w:szCs w:val="24"/>
        </w:rPr>
        <w:fldChar w:fldCharType="separate"/>
      </w:r>
      <w:r w:rsidR="00EE243F" w:rsidRPr="00757988">
        <w:rPr>
          <w:rFonts w:cstheme="minorHAnsi"/>
          <w:color w:val="000000"/>
          <w:szCs w:val="24"/>
        </w:rPr>
        <w:t>[187]</w:t>
      </w:r>
      <w:r w:rsidR="00015003" w:rsidRPr="00757988">
        <w:rPr>
          <w:rFonts w:cstheme="minorHAnsi"/>
          <w:color w:val="000000"/>
          <w:szCs w:val="24"/>
        </w:rPr>
        <w:fldChar w:fldCharType="end"/>
      </w:r>
      <w:r w:rsidRPr="00757988">
        <w:rPr>
          <w:rFonts w:cstheme="minorHAnsi"/>
          <w:szCs w:val="24"/>
        </w:rPr>
        <w:t xml:space="preserve">. These mediators drive the recruitment and activation of neutrophils, reinforcing a T2-low, neutrophil-dominant inflammatory environment. </w:t>
      </w:r>
      <w:r w:rsidR="002038B4" w:rsidRPr="00757988">
        <w:rPr>
          <w:rFonts w:cstheme="minorHAnsi"/>
          <w:szCs w:val="24"/>
        </w:rPr>
        <w:t>In addition</w:t>
      </w:r>
      <w:r w:rsidR="00A942D2" w:rsidRPr="00757988">
        <w:rPr>
          <w:rFonts w:cstheme="minorHAnsi"/>
          <w:szCs w:val="24"/>
        </w:rPr>
        <w:t>, cytokines s</w:t>
      </w:r>
      <w:r w:rsidR="002539C1" w:rsidRPr="00757988">
        <w:rPr>
          <w:rFonts w:cstheme="minorHAnsi"/>
          <w:szCs w:val="24"/>
        </w:rPr>
        <w:t xml:space="preserve">uch as IL-1β and </w:t>
      </w:r>
      <w:r w:rsidR="002E4736" w:rsidRPr="00757988">
        <w:rPr>
          <w:rFonts w:cstheme="minorHAnsi"/>
          <w:szCs w:val="24"/>
        </w:rPr>
        <w:t xml:space="preserve">other </w:t>
      </w:r>
      <w:r w:rsidR="002539C1" w:rsidRPr="00757988">
        <w:rPr>
          <w:rFonts w:cstheme="minorHAnsi"/>
          <w:szCs w:val="24"/>
        </w:rPr>
        <w:t xml:space="preserve">neutrophil </w:t>
      </w:r>
      <w:r w:rsidR="00E04B02" w:rsidRPr="00757988">
        <w:rPr>
          <w:rFonts w:cstheme="minorHAnsi"/>
          <w:szCs w:val="24"/>
        </w:rPr>
        <w:t xml:space="preserve">products </w:t>
      </w:r>
      <w:r w:rsidR="0022047F" w:rsidRPr="00757988">
        <w:rPr>
          <w:rFonts w:cstheme="minorHAnsi"/>
          <w:szCs w:val="24"/>
        </w:rPr>
        <w:t>can</w:t>
      </w:r>
      <w:r w:rsidR="00410B71" w:rsidRPr="00757988">
        <w:rPr>
          <w:rFonts w:cstheme="minorHAnsi"/>
          <w:szCs w:val="24"/>
        </w:rPr>
        <w:t xml:space="preserve"> reduce epithelial cell function or cause further epithelial damage</w:t>
      </w:r>
      <w:r w:rsidR="00A2309F" w:rsidRPr="00757988">
        <w:rPr>
          <w:rFonts w:cstheme="minorHAnsi"/>
          <w:szCs w:val="24"/>
        </w:rPr>
        <w:t xml:space="preserve"> </w:t>
      </w:r>
      <w:r w:rsidR="00015003" w:rsidRPr="00757988">
        <w:rPr>
          <w:rFonts w:cstheme="minorHAnsi"/>
          <w:szCs w:val="24"/>
        </w:rPr>
        <w:fldChar w:fldCharType="begin">
          <w:fldData xml:space="preserve">PEVuZE5vdGU+PENpdGU+PEF1dGhvcj5QZXJlYTwvQXV0aG9yPjxZZWFyPjIwMjQ8L1llYXI+PFJl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=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QZXJlYTwvQXV0aG9yPjxZZWFyPjIwMjQ8L1llYXI+PFJl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=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6,188]</w:t>
      </w:r>
      <w:r w:rsidR="00015003" w:rsidRPr="00757988">
        <w:rPr>
          <w:rFonts w:cstheme="minorHAnsi"/>
          <w:szCs w:val="24"/>
        </w:rPr>
        <w:fldChar w:fldCharType="end"/>
      </w:r>
      <w:r w:rsidR="00D07840" w:rsidRPr="00757988">
        <w:rPr>
          <w:rFonts w:cstheme="minorHAnsi"/>
          <w:szCs w:val="24"/>
        </w:rPr>
        <w:t>.</w:t>
      </w:r>
      <w:r w:rsidR="00D545C9" w:rsidRPr="00757988">
        <w:rPr>
          <w:rFonts w:cstheme="minorHAnsi"/>
          <w:szCs w:val="24"/>
        </w:rPr>
        <w:t xml:space="preserve"> </w:t>
      </w:r>
      <w:r w:rsidRPr="00757988">
        <w:rPr>
          <w:rFonts w:cstheme="minorHAnsi"/>
          <w:szCs w:val="24"/>
        </w:rPr>
        <w:t xml:space="preserve">Although some </w:t>
      </w:r>
      <w:r w:rsidRPr="00757988">
        <w:rPr>
          <w:rFonts w:cstheme="minorHAnsi"/>
          <w:i/>
          <w:iCs/>
          <w:szCs w:val="24"/>
        </w:rPr>
        <w:t>in vitro</w:t>
      </w:r>
      <w:r w:rsidRPr="00757988">
        <w:rPr>
          <w:rFonts w:cstheme="minorHAnsi"/>
          <w:szCs w:val="24"/>
        </w:rPr>
        <w:t xml:space="preserve"> studies suggest that </w:t>
      </w:r>
      <w:proofErr w:type="spellStart"/>
      <w:r w:rsidRPr="00757988">
        <w:rPr>
          <w:rFonts w:cstheme="minorHAnsi"/>
          <w:szCs w:val="24"/>
        </w:rPr>
        <w:t>NTHi</w:t>
      </w:r>
      <w:proofErr w:type="spellEnd"/>
      <w:r w:rsidRPr="00757988">
        <w:rPr>
          <w:rFonts w:cstheme="minorHAnsi"/>
          <w:szCs w:val="24"/>
        </w:rPr>
        <w:t xml:space="preserve"> can stimulate eosinophil activation and degranulation</w:t>
      </w:r>
      <w:r w:rsidR="00470F66" w:rsidRPr="00757988">
        <w:rPr>
          <w:rFonts w:cstheme="minorHAnsi"/>
          <w:szCs w:val="24"/>
        </w:rPr>
        <w:t xml:space="preserve"> </w:t>
      </w:r>
      <w:r w:rsidR="00015003" w:rsidRPr="00757988">
        <w:rPr>
          <w:rFonts w:cstheme="minorHAnsi"/>
          <w:szCs w:val="24"/>
        </w:rPr>
        <w:fldChar w:fldCharType="begin">
          <w:fldData xml:space="preserve">PEVuZE5vdGU+PENpdGU+PEF1dGhvcj5BaHJlbjwvQXV0aG9yPjxZZWFyPjIwMDM8L1llYXI+PFJl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BaHJlbjwvQXV0aG9yPjxZZWFyPjIwMDM8L1llYXI+PFJl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89,190]</w:t>
      </w:r>
      <w:r w:rsidR="00015003" w:rsidRPr="00757988">
        <w:rPr>
          <w:rFonts w:cstheme="minorHAnsi"/>
          <w:szCs w:val="24"/>
        </w:rPr>
        <w:fldChar w:fldCharType="end"/>
      </w:r>
      <w:r w:rsidR="00470F66" w:rsidRPr="00757988">
        <w:rPr>
          <w:rFonts w:cstheme="minorHAnsi"/>
          <w:szCs w:val="24"/>
        </w:rPr>
        <w:t xml:space="preserve">, </w:t>
      </w:r>
      <w:r w:rsidRPr="00757988">
        <w:rPr>
          <w:rFonts w:cstheme="minorHAnsi"/>
          <w:szCs w:val="24"/>
        </w:rPr>
        <w:t xml:space="preserve">this has not </w:t>
      </w:r>
      <w:proofErr w:type="gramStart"/>
      <w:r w:rsidRPr="00757988">
        <w:rPr>
          <w:rFonts w:cstheme="minorHAnsi"/>
          <w:szCs w:val="24"/>
        </w:rPr>
        <w:t>observed</w:t>
      </w:r>
      <w:proofErr w:type="gramEnd"/>
      <w:r w:rsidRPr="00757988">
        <w:rPr>
          <w:rFonts w:cstheme="minorHAnsi"/>
          <w:szCs w:val="24"/>
        </w:rPr>
        <w:t xml:space="preserve"> </w:t>
      </w:r>
      <w:r w:rsidRPr="00757988">
        <w:rPr>
          <w:rFonts w:cstheme="minorHAnsi"/>
          <w:i/>
          <w:iCs/>
          <w:szCs w:val="24"/>
        </w:rPr>
        <w:t xml:space="preserve">in vivo. </w:t>
      </w:r>
      <w:r w:rsidRPr="00757988">
        <w:rPr>
          <w:rFonts w:cstheme="minorHAnsi"/>
          <w:szCs w:val="24"/>
        </w:rPr>
        <w:t xml:space="preserve">Instead, multiple studies consistently demonstrate an association between </w:t>
      </w:r>
      <w:proofErr w:type="spellStart"/>
      <w:r w:rsidRPr="00757988">
        <w:rPr>
          <w:rFonts w:cstheme="minorHAnsi"/>
          <w:szCs w:val="24"/>
        </w:rPr>
        <w:t>NTHi</w:t>
      </w:r>
      <w:proofErr w:type="spellEnd"/>
      <w:r w:rsidRPr="00757988">
        <w:rPr>
          <w:rFonts w:cstheme="minorHAnsi"/>
          <w:szCs w:val="24"/>
        </w:rPr>
        <w:t xml:space="preserve"> and neutrophilic inflammation, with inverse correlations with eosinophil levels</w:t>
      </w:r>
      <w:r w:rsidR="000D528A" w:rsidRPr="00757988">
        <w:rPr>
          <w:rFonts w:cstheme="minorHAnsi"/>
          <w:szCs w:val="24"/>
        </w:rPr>
        <w:t xml:space="preserve"> </w:t>
      </w:r>
      <w:r w:rsidR="00015003" w:rsidRPr="00757988">
        <w:rPr>
          <w:rFonts w:cstheme="minorHAnsi"/>
          <w:szCs w:val="24"/>
        </w:rPr>
        <w:fldChar w:fldCharType="begin">
          <w:fldData xml:space="preserve">PEVuZE5vdGU+PENpdGU+PEF1dGhvcj5BY2tsYW5kPC9BdXRob3I+PFllYXI+MjAyMjwvWWVhcj48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BY2tsYW5kPC9BdXRob3I+PFllYXI+MjAyMjwvWWVhcj48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51,191-201]</w:t>
      </w:r>
      <w:r w:rsidR="00015003" w:rsidRPr="00757988">
        <w:rPr>
          <w:rFonts w:cstheme="minorHAnsi"/>
          <w:szCs w:val="24"/>
        </w:rPr>
        <w:fldChar w:fldCharType="end"/>
      </w:r>
      <w:r w:rsidR="000D528A" w:rsidRPr="00757988">
        <w:rPr>
          <w:rFonts w:cstheme="minorHAnsi"/>
          <w:szCs w:val="24"/>
        </w:rPr>
        <w:t xml:space="preserve">. </w:t>
      </w:r>
    </w:p>
    <w:p w14:paraId="782AE7FA" w14:textId="78BC6BBB" w:rsidR="00A652D1" w:rsidRPr="00757988" w:rsidRDefault="00A652D1" w:rsidP="00A652D1">
      <w:pPr>
        <w:spacing w:line="360" w:lineRule="auto"/>
        <w:jc w:val="both"/>
        <w:rPr>
          <w:rFonts w:cstheme="minorHAnsi"/>
          <w:szCs w:val="24"/>
        </w:rPr>
      </w:pPr>
      <w:r w:rsidRPr="00757988">
        <w:rPr>
          <w:rFonts w:cstheme="minorHAnsi"/>
          <w:szCs w:val="24"/>
        </w:rPr>
        <w:t xml:space="preserve">Animal models support these clinical observations, demonstrating </w:t>
      </w:r>
      <w:r w:rsidR="00341F39" w:rsidRPr="00757988">
        <w:rPr>
          <w:rFonts w:cstheme="minorHAnsi"/>
          <w:szCs w:val="24"/>
        </w:rPr>
        <w:t xml:space="preserve">that </w:t>
      </w:r>
      <w:proofErr w:type="spellStart"/>
      <w:r w:rsidRPr="00757988">
        <w:rPr>
          <w:rFonts w:cstheme="minorHAnsi"/>
          <w:szCs w:val="24"/>
        </w:rPr>
        <w:t>NTHi</w:t>
      </w:r>
      <w:proofErr w:type="spellEnd"/>
      <w:r w:rsidRPr="00757988">
        <w:rPr>
          <w:rFonts w:cstheme="minorHAnsi"/>
          <w:szCs w:val="24"/>
        </w:rPr>
        <w:t xml:space="preserve"> </w:t>
      </w:r>
      <w:r w:rsidR="00757988" w:rsidRPr="00757988">
        <w:rPr>
          <w:rFonts w:cstheme="minorHAnsi"/>
          <w:szCs w:val="24"/>
        </w:rPr>
        <w:t>colonization</w:t>
      </w:r>
      <w:r w:rsidRPr="00757988">
        <w:rPr>
          <w:rFonts w:cstheme="minorHAnsi"/>
          <w:szCs w:val="24"/>
        </w:rPr>
        <w:t xml:space="preserve"> promotes T2-low inflammation, particularly when combined with disease-relevant exposures such as cigarette smoke or allergen </w:t>
      </w:r>
      <w:r w:rsidR="00757988" w:rsidRPr="00757988">
        <w:rPr>
          <w:rFonts w:cstheme="minorHAnsi"/>
          <w:szCs w:val="24"/>
        </w:rPr>
        <w:t>sensitization</w:t>
      </w:r>
      <w:r w:rsidR="00470F66" w:rsidRPr="00757988">
        <w:rPr>
          <w:rFonts w:cstheme="minorHAnsi"/>
          <w:szCs w:val="24"/>
        </w:rPr>
        <w:t xml:space="preserve"> </w:t>
      </w:r>
      <w:r w:rsidR="00015003" w:rsidRPr="00757988">
        <w:rPr>
          <w:rFonts w:cstheme="minorHAnsi"/>
          <w:szCs w:val="24"/>
        </w:rPr>
        <w:fldChar w:fldCharType="begin">
          <w:fldData xml:space="preserve">PEVuZE5vdGU+PENpdGU+PEF1dGhvcj5Fc3NpbGZpZTwvQXV0aG9yPjxZZWFyPjIwMTE8L1llYXI+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Fc3NpbGZpZTwvQXV0aG9yPjxZZWFyPjIwMTE8L1llYXI+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02,203]</w:t>
      </w:r>
      <w:r w:rsidR="00015003" w:rsidRPr="00757988">
        <w:rPr>
          <w:rFonts w:cstheme="minorHAnsi"/>
          <w:szCs w:val="24"/>
        </w:rPr>
        <w:fldChar w:fldCharType="end"/>
      </w:r>
      <w:r w:rsidR="00470F66" w:rsidRPr="00757988">
        <w:rPr>
          <w:rFonts w:cstheme="minorHAnsi"/>
          <w:szCs w:val="24"/>
        </w:rPr>
        <w:t>.</w:t>
      </w:r>
      <w:r w:rsidRPr="00757988">
        <w:rPr>
          <w:rFonts w:cstheme="minorHAnsi"/>
          <w:szCs w:val="24"/>
        </w:rPr>
        <w:t xml:space="preserve"> However, it remains unclear whether </w:t>
      </w:r>
      <w:proofErr w:type="spellStart"/>
      <w:r w:rsidRPr="00757988">
        <w:rPr>
          <w:rFonts w:cstheme="minorHAnsi"/>
          <w:szCs w:val="24"/>
        </w:rPr>
        <w:t>NTHi</w:t>
      </w:r>
      <w:proofErr w:type="spellEnd"/>
      <w:r w:rsidRPr="00757988">
        <w:rPr>
          <w:rFonts w:cstheme="minorHAnsi"/>
          <w:szCs w:val="24"/>
        </w:rPr>
        <w:t xml:space="preserve"> drives the development of this inflammatory phenotype or preferentially </w:t>
      </w:r>
      <w:r w:rsidR="00757988" w:rsidRPr="00757988">
        <w:rPr>
          <w:rFonts w:cstheme="minorHAnsi"/>
          <w:szCs w:val="24"/>
        </w:rPr>
        <w:t>colonizes</w:t>
      </w:r>
      <w:r w:rsidRPr="00757988">
        <w:rPr>
          <w:rFonts w:cstheme="minorHAnsi"/>
          <w:szCs w:val="24"/>
        </w:rPr>
        <w:t xml:space="preserve"> a T2-low environment. A bidirectional model is likely, whereby </w:t>
      </w:r>
      <w:proofErr w:type="spellStart"/>
      <w:r w:rsidRPr="00757988">
        <w:rPr>
          <w:rFonts w:cstheme="minorHAnsi"/>
          <w:szCs w:val="24"/>
        </w:rPr>
        <w:t>NTHi</w:t>
      </w:r>
      <w:proofErr w:type="spellEnd"/>
      <w:r w:rsidRPr="00757988">
        <w:rPr>
          <w:rFonts w:cstheme="minorHAnsi"/>
          <w:szCs w:val="24"/>
        </w:rPr>
        <w:t xml:space="preserve"> </w:t>
      </w:r>
      <w:r w:rsidR="00757988" w:rsidRPr="00757988">
        <w:rPr>
          <w:rFonts w:cstheme="minorHAnsi"/>
          <w:szCs w:val="24"/>
        </w:rPr>
        <w:t>colonization</w:t>
      </w:r>
      <w:r w:rsidRPr="00757988">
        <w:rPr>
          <w:rFonts w:cstheme="minorHAnsi"/>
          <w:szCs w:val="24"/>
        </w:rPr>
        <w:t xml:space="preserve"> reinforces neutrophilic inflammation through sustained epithelial activation, cytokine release, and immune cell recruitment, while the existing T2-low environment and subsequent disease defects in immune clearance enables </w:t>
      </w:r>
      <w:proofErr w:type="spellStart"/>
      <w:r w:rsidRPr="00757988">
        <w:rPr>
          <w:rFonts w:cstheme="minorHAnsi"/>
          <w:szCs w:val="24"/>
        </w:rPr>
        <w:t>NTHi</w:t>
      </w:r>
      <w:proofErr w:type="spellEnd"/>
      <w:r w:rsidRPr="00757988">
        <w:rPr>
          <w:rFonts w:cstheme="minorHAnsi"/>
          <w:szCs w:val="24"/>
        </w:rPr>
        <w:t xml:space="preserve"> persistence</w:t>
      </w:r>
      <w:r w:rsidR="00377CEF" w:rsidRPr="00757988">
        <w:rPr>
          <w:rFonts w:cstheme="minorHAnsi"/>
          <w:szCs w:val="24"/>
        </w:rPr>
        <w:t xml:space="preserve"> (Figure 2)</w:t>
      </w:r>
      <w:r w:rsidRPr="00757988">
        <w:rPr>
          <w:rFonts w:cstheme="minorHAnsi"/>
          <w:szCs w:val="24"/>
        </w:rPr>
        <w:t xml:space="preserve">. This self-reinforcing </w:t>
      </w:r>
      <w:r w:rsidRPr="00757988">
        <w:rPr>
          <w:rFonts w:cstheme="minorHAnsi"/>
          <w:szCs w:val="24"/>
        </w:rPr>
        <w:lastRenderedPageBreak/>
        <w:t xml:space="preserve">loop of chronic inflammation and microbial </w:t>
      </w:r>
      <w:r w:rsidR="00757988" w:rsidRPr="00757988">
        <w:rPr>
          <w:rFonts w:cstheme="minorHAnsi"/>
          <w:szCs w:val="24"/>
        </w:rPr>
        <w:t>colonization</w:t>
      </w:r>
      <w:r w:rsidRPr="00757988">
        <w:rPr>
          <w:rFonts w:cstheme="minorHAnsi"/>
          <w:szCs w:val="24"/>
        </w:rPr>
        <w:t xml:space="preserve"> contributes to disease progression and highlights the need for deeper mechanistic insights to guide targeted interventions.</w:t>
      </w:r>
    </w:p>
    <w:p w14:paraId="21124B66" w14:textId="56384868" w:rsidR="00A652D1" w:rsidRPr="00757988" w:rsidRDefault="00A652D1" w:rsidP="00A652D1">
      <w:pPr>
        <w:spacing w:line="360" w:lineRule="auto"/>
        <w:jc w:val="both"/>
        <w:rPr>
          <w:rFonts w:cstheme="minorHAnsi"/>
          <w:szCs w:val="24"/>
        </w:rPr>
      </w:pPr>
      <w:r w:rsidRPr="00757988">
        <w:rPr>
          <w:rFonts w:cstheme="minorHAnsi"/>
          <w:szCs w:val="24"/>
        </w:rPr>
        <w:t xml:space="preserve">This loop also presents an immunological paradox: despite a chronically inflamed, cytokine-rich environment, </w:t>
      </w:r>
      <w:proofErr w:type="spellStart"/>
      <w:r w:rsidRPr="00757988">
        <w:rPr>
          <w:rFonts w:cstheme="minorHAnsi"/>
          <w:szCs w:val="24"/>
        </w:rPr>
        <w:t>NTHi</w:t>
      </w:r>
      <w:proofErr w:type="spellEnd"/>
      <w:r w:rsidRPr="00757988">
        <w:rPr>
          <w:rFonts w:cstheme="minorHAnsi"/>
          <w:szCs w:val="24"/>
        </w:rPr>
        <w:t xml:space="preserve"> is not effectively cleared. This </w:t>
      </w:r>
      <w:r w:rsidR="00F21A4C" w:rsidRPr="00757988">
        <w:rPr>
          <w:rFonts w:cstheme="minorHAnsi"/>
          <w:szCs w:val="24"/>
        </w:rPr>
        <w:t xml:space="preserve">paradox </w:t>
      </w:r>
      <w:r w:rsidRPr="00757988">
        <w:rPr>
          <w:rFonts w:cstheme="minorHAnsi"/>
          <w:szCs w:val="24"/>
        </w:rPr>
        <w:t xml:space="preserve">suggests a deeper dysfunction not merely in effector immune responses but in upstream immune sensing and </w:t>
      </w:r>
      <w:proofErr w:type="spellStart"/>
      <w:r w:rsidRPr="00757988">
        <w:rPr>
          <w:rFonts w:cstheme="minorHAnsi"/>
          <w:szCs w:val="24"/>
        </w:rPr>
        <w:t>signalling</w:t>
      </w:r>
      <w:proofErr w:type="spellEnd"/>
      <w:r w:rsidRPr="00757988">
        <w:rPr>
          <w:rFonts w:cstheme="minorHAnsi"/>
          <w:szCs w:val="24"/>
        </w:rPr>
        <w:t xml:space="preserve">. Pattern recognition receptors such as TLRs are key to initiating immune responses against </w:t>
      </w:r>
      <w:proofErr w:type="spellStart"/>
      <w:r w:rsidRPr="00757988">
        <w:rPr>
          <w:rFonts w:cstheme="minorHAnsi"/>
          <w:szCs w:val="24"/>
        </w:rPr>
        <w:t>NTHi</w:t>
      </w:r>
      <w:proofErr w:type="spellEnd"/>
      <w:r w:rsidR="001E5429" w:rsidRPr="00757988">
        <w:rPr>
          <w:rFonts w:cstheme="minorHAnsi"/>
          <w:szCs w:val="24"/>
        </w:rPr>
        <w:t xml:space="preserve"> </w:t>
      </w:r>
      <w:r w:rsidR="00015003" w:rsidRPr="00757988">
        <w:rPr>
          <w:rFonts w:cstheme="minorHAnsi"/>
          <w:szCs w:val="24"/>
        </w:rPr>
        <w:fldChar w:fldCharType="begin">
          <w:fldData xml:space="preserve">PEVuZE5vdGU+PENpdGU+PEF1dGhvcj5TaHV0bzwvQXV0aG9yPjxZZWFyPjIwMDE8L1llYXI+PFJl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TaHV0bzwvQXV0aG9yPjxZZWFyPjIwMDE8L1llYXI+PFJl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04,205]</w:t>
      </w:r>
      <w:r w:rsidR="00015003" w:rsidRPr="00757988">
        <w:rPr>
          <w:rFonts w:cstheme="minorHAnsi"/>
          <w:szCs w:val="24"/>
        </w:rPr>
        <w:fldChar w:fldCharType="end"/>
      </w:r>
      <w:r w:rsidR="001E5429" w:rsidRPr="00757988">
        <w:rPr>
          <w:rFonts w:cstheme="minorHAnsi"/>
          <w:szCs w:val="24"/>
        </w:rPr>
        <w:t xml:space="preserve">, </w:t>
      </w:r>
      <w:r w:rsidRPr="00757988">
        <w:rPr>
          <w:rFonts w:cstheme="minorHAnsi"/>
          <w:szCs w:val="24"/>
        </w:rPr>
        <w:t xml:space="preserve">but TLR expression is often dysregulated in </w:t>
      </w:r>
      <w:r w:rsidR="00FE4798" w:rsidRPr="00757988">
        <w:rPr>
          <w:rFonts w:cstheme="minorHAnsi"/>
          <w:szCs w:val="24"/>
        </w:rPr>
        <w:t>CAD</w:t>
      </w:r>
      <w:r w:rsidRPr="00757988">
        <w:rPr>
          <w:rFonts w:cstheme="minorHAnsi"/>
          <w:szCs w:val="24"/>
        </w:rPr>
        <w:t>s</w:t>
      </w:r>
      <w:r w:rsidR="001E5429"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Berenson&lt;/Author&gt;&lt;Year&gt;2014&lt;/Year&gt;&lt;RecNum&gt;1342&lt;/RecNum&gt;&lt;DisplayText&gt;[206]&lt;/DisplayText&gt;&lt;record&gt;&lt;rec-number&gt;1342&lt;/rec-number&gt;&lt;foreign-keys&gt;&lt;key app="EN" db-id="a9ppw5s55pttpse00eqptdx5paawz5fzap5t" timestamp="1754993795"&gt;1342&lt;/key&gt;&lt;/foreign-keys&gt;&lt;ref-type name="Journal Article"&gt;17&lt;/ref-type&gt;&lt;contributors&gt;&lt;authors&gt;&lt;author&gt;Berenson, Charles S.&lt;/author&gt;&lt;author&gt;Kruzel, Ragina L.&lt;/author&gt;&lt;author&gt;Eberhardt, Ellana&lt;/author&gt;&lt;author&gt;Dolnick, Ree&lt;/author&gt;&lt;author&gt;Minderman, Hans&lt;/author&gt;&lt;author&gt;Wallace, Paul K.&lt;/author&gt;&lt;author&gt;Sethi, Sanjay&lt;/author&gt;&lt;/authors&gt;&lt;/contributors&gt;&lt;titles&gt;&lt;title&gt;Impaired innate immune alveolar macrophage response and the predilection for COPD exacerbations&lt;/title&gt;&lt;secondary-title&gt;Thorax&lt;/secondary-title&gt;&lt;/titles&gt;&lt;periodical&gt;&lt;full-title&gt;Thorax&lt;/full-title&gt;&lt;/periodical&gt;&lt;pages&gt;811-818&lt;/pages&gt;&lt;volume&gt;69&lt;/volume&gt;&lt;number&gt;9&lt;/number&gt;&lt;dates&gt;&lt;year&gt;2014&lt;/year&gt;&lt;pub-dates&gt;&lt;date&gt;2014/03/31&lt;/date&gt;&lt;/pub-dates&gt;&lt;/dates&gt;&lt;publisher&gt;BMJ&lt;/publisher&gt;&lt;isbn&gt;0040-6376&amp;#xD;1468-3296&lt;/isbn&gt;&lt;urls&gt;&lt;related-urls&gt;&lt;url&gt;http://dx.doi.org/10.1136/thoraxjnl-2013-203669&lt;/url&gt;&lt;/related-urls&gt;&lt;/urls&gt;&lt;electronic-resource-num&gt;10.1136/thoraxjnl-2013-203669&lt;/electronic-resource-num&gt;&lt;/record&gt;&lt;/Cite&gt;&lt;/EndNote&gt;</w:instrText>
      </w:r>
      <w:r w:rsidR="00015003" w:rsidRPr="00757988">
        <w:rPr>
          <w:rFonts w:cstheme="minorHAnsi"/>
          <w:szCs w:val="24"/>
        </w:rPr>
        <w:fldChar w:fldCharType="separate"/>
      </w:r>
      <w:r w:rsidR="00EE243F" w:rsidRPr="00757988">
        <w:rPr>
          <w:rFonts w:cstheme="minorHAnsi"/>
          <w:szCs w:val="24"/>
        </w:rPr>
        <w:t>[206]</w:t>
      </w:r>
      <w:r w:rsidR="00015003" w:rsidRPr="00757988">
        <w:rPr>
          <w:rFonts w:cstheme="minorHAnsi"/>
          <w:szCs w:val="24"/>
        </w:rPr>
        <w:fldChar w:fldCharType="end"/>
      </w:r>
      <w:r w:rsidR="001E5429" w:rsidRPr="00757988">
        <w:rPr>
          <w:rFonts w:cstheme="minorHAnsi"/>
          <w:szCs w:val="24"/>
        </w:rPr>
        <w:t xml:space="preserve"> </w:t>
      </w:r>
      <w:r w:rsidRPr="00757988">
        <w:rPr>
          <w:rFonts w:cstheme="minorHAnsi"/>
          <w:szCs w:val="24"/>
        </w:rPr>
        <w:t>influenced by environmental factors such as cigarette smoke, corticosteroids and bacterial load</w:t>
      </w:r>
      <w:r w:rsidR="001E5429" w:rsidRPr="00757988">
        <w:rPr>
          <w:rFonts w:cstheme="minorHAnsi"/>
          <w:szCs w:val="24"/>
        </w:rPr>
        <w:t xml:space="preserve"> </w:t>
      </w:r>
      <w:r w:rsidR="00015003" w:rsidRPr="00757988">
        <w:rPr>
          <w:rFonts w:cstheme="minorHAnsi"/>
          <w:szCs w:val="24"/>
        </w:rPr>
        <w:fldChar w:fldCharType="begin">
          <w:fldData xml:space="preserve">PEVuZE5vdGU+PENpdGU+PEF1dGhvcj5EaSBTdGVmYW5vPC9BdXRob3I+PFllYXI+MjAxNzwvWWVh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EaSBTdGVmYW5vPC9BdXRob3I+PFllYXI+MjAxNzwvWWVh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07-209]</w:t>
      </w:r>
      <w:r w:rsidR="00015003" w:rsidRPr="00757988">
        <w:rPr>
          <w:rFonts w:cstheme="minorHAnsi"/>
          <w:szCs w:val="24"/>
        </w:rPr>
        <w:fldChar w:fldCharType="end"/>
      </w:r>
      <w:r w:rsidR="001E5429" w:rsidRPr="00757988">
        <w:rPr>
          <w:rFonts w:cstheme="minorHAnsi"/>
          <w:szCs w:val="24"/>
        </w:rPr>
        <w:t xml:space="preserve">. </w:t>
      </w:r>
      <w:r w:rsidR="00442AB0" w:rsidRPr="00757988">
        <w:rPr>
          <w:rFonts w:cstheme="minorHAnsi"/>
          <w:szCs w:val="24"/>
        </w:rPr>
        <w:t xml:space="preserve">As previously </w:t>
      </w:r>
      <w:proofErr w:type="gramStart"/>
      <w:r w:rsidR="00442AB0" w:rsidRPr="00757988">
        <w:rPr>
          <w:rFonts w:cstheme="minorHAnsi"/>
          <w:szCs w:val="24"/>
        </w:rPr>
        <w:t>mentioned</w:t>
      </w:r>
      <w:proofErr w:type="gramEnd"/>
      <w:r w:rsidR="0080480F" w:rsidRPr="00757988">
        <w:rPr>
          <w:rFonts w:cstheme="minorHAnsi"/>
          <w:szCs w:val="24"/>
        </w:rPr>
        <w:t xml:space="preserve"> (see section 3.3)</w:t>
      </w:r>
      <w:r w:rsidR="00442AB0" w:rsidRPr="00757988">
        <w:rPr>
          <w:rFonts w:cstheme="minorHAnsi"/>
          <w:szCs w:val="24"/>
        </w:rPr>
        <w:t xml:space="preserve">, </w:t>
      </w:r>
      <w:proofErr w:type="spellStart"/>
      <w:r w:rsidR="00442AB0" w:rsidRPr="00757988">
        <w:rPr>
          <w:rFonts w:cstheme="minorHAnsi"/>
          <w:szCs w:val="24"/>
        </w:rPr>
        <w:t>NTHi</w:t>
      </w:r>
      <w:proofErr w:type="spellEnd"/>
      <w:r w:rsidR="00442AB0" w:rsidRPr="00757988">
        <w:rPr>
          <w:rFonts w:cstheme="minorHAnsi"/>
          <w:szCs w:val="24"/>
        </w:rPr>
        <w:t xml:space="preserve"> can also interfere with TLR </w:t>
      </w:r>
      <w:proofErr w:type="spellStart"/>
      <w:r w:rsidR="00442AB0" w:rsidRPr="00757988">
        <w:rPr>
          <w:rFonts w:cstheme="minorHAnsi"/>
          <w:szCs w:val="24"/>
        </w:rPr>
        <w:t>signalling</w:t>
      </w:r>
      <w:proofErr w:type="spellEnd"/>
      <w:r w:rsidR="0080480F" w:rsidRPr="00757988">
        <w:rPr>
          <w:rFonts w:cstheme="minorHAnsi"/>
          <w:szCs w:val="24"/>
        </w:rPr>
        <w:t xml:space="preserve"> which</w:t>
      </w:r>
      <w:r w:rsidRPr="00757988">
        <w:rPr>
          <w:rFonts w:cstheme="minorHAnsi"/>
          <w:szCs w:val="24"/>
        </w:rPr>
        <w:t xml:space="preserve"> </w:t>
      </w:r>
      <w:r w:rsidR="00F474FB" w:rsidRPr="00757988">
        <w:rPr>
          <w:rFonts w:cstheme="minorHAnsi"/>
          <w:szCs w:val="24"/>
        </w:rPr>
        <w:t>may be</w:t>
      </w:r>
      <w:r w:rsidRPr="00757988">
        <w:rPr>
          <w:rFonts w:cstheme="minorHAnsi"/>
          <w:szCs w:val="24"/>
        </w:rPr>
        <w:t xml:space="preserve"> impaired due to </w:t>
      </w:r>
      <w:r w:rsidR="00757988" w:rsidRPr="00757988">
        <w:rPr>
          <w:rFonts w:cstheme="minorHAnsi"/>
          <w:szCs w:val="24"/>
        </w:rPr>
        <w:t>desensitization</w:t>
      </w:r>
      <w:r w:rsidRPr="00757988">
        <w:rPr>
          <w:rFonts w:cstheme="minorHAnsi"/>
          <w:szCs w:val="24"/>
        </w:rPr>
        <w:t xml:space="preserve"> following chronic stimulation. For instance, while TLR co-receptors such as CD14 can be upregulated, downstream </w:t>
      </w:r>
      <w:proofErr w:type="spellStart"/>
      <w:r w:rsidRPr="00757988">
        <w:rPr>
          <w:rFonts w:cstheme="minorHAnsi"/>
          <w:szCs w:val="24"/>
        </w:rPr>
        <w:t>signalling</w:t>
      </w:r>
      <w:proofErr w:type="spellEnd"/>
      <w:r w:rsidRPr="00757988">
        <w:rPr>
          <w:rFonts w:cstheme="minorHAnsi"/>
          <w:szCs w:val="24"/>
        </w:rPr>
        <w:t xml:space="preserve"> via </w:t>
      </w:r>
      <w:proofErr w:type="spellStart"/>
      <w:r w:rsidRPr="00757988">
        <w:rPr>
          <w:rFonts w:cstheme="minorHAnsi"/>
          <w:szCs w:val="24"/>
        </w:rPr>
        <w:t>NFκB</w:t>
      </w:r>
      <w:proofErr w:type="spellEnd"/>
      <w:r w:rsidRPr="00757988">
        <w:rPr>
          <w:rFonts w:cstheme="minorHAnsi"/>
          <w:szCs w:val="24"/>
        </w:rPr>
        <w:t xml:space="preserve"> can become skewed, dampening transcription of inflammatory genes upon repeated exposure</w:t>
      </w:r>
      <w:r w:rsidR="001E5429"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Lea&lt;/Author&gt;&lt;Year&gt;2018&lt;/Year&gt;&lt;RecNum&gt;1404&lt;/RecNum&gt;&lt;DisplayText&gt;[210]&lt;/DisplayText&gt;&lt;record&gt;&lt;rec-number&gt;1404&lt;/rec-number&gt;&lt;foreign-keys&gt;&lt;key app="EN" db-id="a9ppw5s55pttpse00eqptdx5paawz5fzap5t" timestamp="1754993795"&gt;1404&lt;/key&gt;&lt;/foreign-keys&gt;&lt;ref-type name="Journal Article"&gt;17&lt;/ref-type&gt;&lt;contributors&gt;&lt;authors&gt;&lt;author&gt;Lea, Simon&lt;/author&gt;&lt;author&gt;Reynolds, Sophie&lt;/author&gt;&lt;author&gt;Kaur, Manminder&lt;/author&gt;&lt;author&gt;Simpson, Karen&lt;/author&gt;&lt;author&gt;Hall, Simon&lt;/author&gt;&lt;author&gt;Hessel, Edith&lt;/author&gt;&lt;author&gt;Singh, Dave&lt;/author&gt;&lt;/authors&gt;&lt;/contributors&gt;&lt;titles&gt;&lt;title&gt;The effects of repeated Toll-like receptors 2 and 4 stimulation in COPD alveolar macrophages&lt;/title&gt;&lt;secondary-title&gt;International Journal of Chronic Obstructive Pulmonary Disease&lt;/secondary-title&gt;&lt;/titles&gt;&lt;periodical&gt;&lt;full-title&gt;International Journal of Chronic Obstructive Pulmonary Disease&lt;/full-title&gt;&lt;/periodical&gt;&lt;pages&gt;771-780&lt;/pages&gt;&lt;volume&gt;Volume 13&lt;/volume&gt;&lt;dates&gt;&lt;year&gt;2018&lt;/year&gt;&lt;pub-dates&gt;&lt;date&gt;2018/03&lt;/date&gt;&lt;/pub-dates&gt;&lt;/dates&gt;&lt;publisher&gt;Informa UK Limited&lt;/publisher&gt;&lt;isbn&gt;1178-2005&lt;/isbn&gt;&lt;urls&gt;&lt;related-urls&gt;&lt;url&gt;http://dx.doi.org/10.2147/copd.s97071&lt;/url&gt;&lt;/related-urls&gt;&lt;/urls&gt;&lt;electronic-resource-num&gt;10.2147/copd.s97071&lt;/electronic-resource-num&gt;&lt;/record&gt;&lt;/Cite&gt;&lt;/EndNote&gt;</w:instrText>
      </w:r>
      <w:r w:rsidR="00015003" w:rsidRPr="00757988">
        <w:rPr>
          <w:rFonts w:cstheme="minorHAnsi"/>
          <w:szCs w:val="24"/>
        </w:rPr>
        <w:fldChar w:fldCharType="separate"/>
      </w:r>
      <w:r w:rsidR="00EE243F" w:rsidRPr="00757988">
        <w:rPr>
          <w:rFonts w:cstheme="minorHAnsi"/>
          <w:szCs w:val="24"/>
        </w:rPr>
        <w:t>[210]</w:t>
      </w:r>
      <w:r w:rsidR="00015003" w:rsidRPr="00757988">
        <w:rPr>
          <w:rFonts w:cstheme="minorHAnsi"/>
          <w:szCs w:val="24"/>
        </w:rPr>
        <w:fldChar w:fldCharType="end"/>
      </w:r>
      <w:r w:rsidR="001E5429" w:rsidRPr="00757988">
        <w:rPr>
          <w:rFonts w:cstheme="minorHAnsi"/>
          <w:szCs w:val="24"/>
        </w:rPr>
        <w:t xml:space="preserve">. </w:t>
      </w:r>
      <w:r w:rsidRPr="00757988">
        <w:rPr>
          <w:rFonts w:cstheme="minorHAnsi"/>
          <w:szCs w:val="24"/>
        </w:rPr>
        <w:t xml:space="preserve">Interestingly, while TNF, IL-10, and CCL5 were suppressed, neutrophil-attracting cytokines such as IL-6 and IL-8 were unaffected, potentially explaining how a neutrophil-dominant, yet ineffective, immune response is sustained in an </w:t>
      </w:r>
      <w:proofErr w:type="spellStart"/>
      <w:r w:rsidRPr="00757988">
        <w:rPr>
          <w:rFonts w:cstheme="minorHAnsi"/>
          <w:szCs w:val="24"/>
        </w:rPr>
        <w:t>NTHi</w:t>
      </w:r>
      <w:proofErr w:type="spellEnd"/>
      <w:r w:rsidRPr="00757988">
        <w:rPr>
          <w:rFonts w:cstheme="minorHAnsi"/>
          <w:szCs w:val="24"/>
        </w:rPr>
        <w:t>-</w:t>
      </w:r>
      <w:r w:rsidR="00757988" w:rsidRPr="00757988">
        <w:rPr>
          <w:rFonts w:cstheme="minorHAnsi"/>
          <w:szCs w:val="24"/>
        </w:rPr>
        <w:t>colonized</w:t>
      </w:r>
      <w:r w:rsidRPr="00757988">
        <w:rPr>
          <w:rFonts w:cstheme="minorHAnsi"/>
          <w:szCs w:val="24"/>
        </w:rPr>
        <w:t xml:space="preserve"> airway.</w:t>
      </w:r>
    </w:p>
    <w:p w14:paraId="55E338FB" w14:textId="2805D580" w:rsidR="00A652D1" w:rsidRPr="00757988" w:rsidRDefault="00A652D1" w:rsidP="00A652D1">
      <w:pPr>
        <w:spacing w:line="360" w:lineRule="auto"/>
        <w:jc w:val="both"/>
        <w:rPr>
          <w:rFonts w:cstheme="minorHAnsi"/>
          <w:szCs w:val="24"/>
        </w:rPr>
      </w:pPr>
      <w:r w:rsidRPr="00757988">
        <w:rPr>
          <w:rFonts w:cstheme="minorHAnsi"/>
          <w:szCs w:val="24"/>
        </w:rPr>
        <w:t xml:space="preserve">Steroid resistance, commonly associated with both T2-low inflammation and </w:t>
      </w:r>
      <w:proofErr w:type="spellStart"/>
      <w:r w:rsidRPr="00757988">
        <w:rPr>
          <w:rFonts w:cstheme="minorHAnsi"/>
          <w:szCs w:val="24"/>
        </w:rPr>
        <w:t>NTHi</w:t>
      </w:r>
      <w:proofErr w:type="spellEnd"/>
      <w:r w:rsidRPr="00757988">
        <w:rPr>
          <w:rFonts w:cstheme="minorHAnsi"/>
          <w:szCs w:val="24"/>
        </w:rPr>
        <w:t xml:space="preserve"> presence, further exacerbates this dysfunctional immune state</w:t>
      </w:r>
      <w:r w:rsidR="001E5429" w:rsidRPr="00757988">
        <w:rPr>
          <w:rFonts w:cstheme="minorHAnsi"/>
          <w:szCs w:val="24"/>
        </w:rPr>
        <w:t xml:space="preserve"> </w:t>
      </w:r>
      <w:r w:rsidR="00015003" w:rsidRPr="00757988">
        <w:rPr>
          <w:rFonts w:cstheme="minorHAnsi"/>
          <w:szCs w:val="24"/>
        </w:rPr>
        <w:fldChar w:fldCharType="begin">
          <w:fldData xml:space="preserve">PEVuZE5vdGU+PENpdGU+PEF1dGhvcj5EdXJhY2s8L0F1dGhvcj48WWVhcj4yMDE3PC9ZZWFyPjxS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EdXJhY2s8L0F1dGhvcj48WWVhcj4yMDE3PC9ZZWFyPjxS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11,212]</w:t>
      </w:r>
      <w:r w:rsidR="00015003" w:rsidRPr="00757988">
        <w:rPr>
          <w:rFonts w:cstheme="minorHAnsi"/>
          <w:szCs w:val="24"/>
        </w:rPr>
        <w:fldChar w:fldCharType="end"/>
      </w:r>
      <w:sdt>
        <w:sdtPr>
          <w:rPr>
            <w:rFonts w:cstheme="minorHAnsi"/>
            <w:color w:val="000000"/>
            <w:szCs w:val="24"/>
          </w:rPr>
          <w:tag w:val="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"/>
          <w:id w:val="-1283645867"/>
          <w:placeholder>
            <w:docPart w:val="4C974FE6A88341DF8339C37D05A11E75"/>
          </w:placeholder>
        </w:sdtPr>
        <w:sdtContent>
          <w:r w:rsidR="001E5429" w:rsidRPr="00757988">
            <w:rPr>
              <w:rFonts w:cstheme="minorHAnsi"/>
              <w:szCs w:val="24"/>
            </w:rPr>
            <w:t xml:space="preserve">. </w:t>
          </w:r>
        </w:sdtContent>
      </w:sdt>
      <w:r w:rsidRPr="00757988">
        <w:rPr>
          <w:rFonts w:cstheme="minorHAnsi"/>
          <w:szCs w:val="24"/>
        </w:rPr>
        <w:t xml:space="preserve">While the precise mechanisms </w:t>
      </w:r>
      <w:r w:rsidR="00CE23D1" w:rsidRPr="00757988">
        <w:rPr>
          <w:rFonts w:cstheme="minorHAnsi"/>
          <w:szCs w:val="24"/>
        </w:rPr>
        <w:t xml:space="preserve">underlying steroid resistance </w:t>
      </w:r>
      <w:r w:rsidRPr="00757988">
        <w:rPr>
          <w:rFonts w:cstheme="minorHAnsi"/>
          <w:szCs w:val="24"/>
        </w:rPr>
        <w:t>remain unclear, macrophages have been implicated as key contributors</w:t>
      </w:r>
      <w:r w:rsidR="001E5429"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Culpitt&lt;/Author&gt;&lt;Year&gt;2003&lt;/Year&gt;&lt;RecNum&gt;1357&lt;/RecNum&gt;&lt;DisplayText&gt;[213]&lt;/DisplayText&gt;&lt;record&gt;&lt;rec-number&gt;1357&lt;/rec-number&gt;&lt;foreign-keys&gt;&lt;key app="EN" db-id="a9ppw5s55pttpse00eqptdx5paawz5fzap5t" timestamp="1754993795"&gt;1357&lt;/key&gt;&lt;/foreign-keys&gt;&lt;ref-type name="Journal Article"&gt;17&lt;/ref-type&gt;&lt;contributors&gt;&lt;authors&gt;&lt;author&gt;Culpitt, Sarah V.&lt;/author&gt;&lt;author&gt;Rogers, Duncan F.&lt;/author&gt;&lt;author&gt;Shah, Pallav&lt;/author&gt;&lt;author&gt;De Matos, Carmen&lt;/author&gt;&lt;author&gt;Russell, Richard E. K.&lt;/author&gt;&lt;author&gt;Donnelly, Louise E.&lt;/author&gt;&lt;author&gt;Barnes, Peter J.&lt;/author&gt;&lt;/authors&gt;&lt;/contributors&gt;&lt;titles&gt;&lt;title&gt;Impaired Inhibition by Dexamethasone of Cytokine Release by Alveolar Macrophages from Patients with Chronic Obstructive Pulmonary Disease&lt;/title&gt;&lt;secondary-title&gt;American Journal of Respiratory and Critical Care Medicine&lt;/secondary-title&gt;&lt;/titles&gt;&lt;periodical&gt;&lt;full-title&gt;American journal of respiratory and critical care medicine&lt;/full-title&gt;&lt;/periodical&gt;&lt;pages&gt;24-31&lt;/pages&gt;&lt;volume&gt;167&lt;/volume&gt;&lt;number&gt;1&lt;/number&gt;&lt;dates&gt;&lt;year&gt;2003&lt;/year&gt;&lt;pub-dates&gt;&lt;date&gt;2003/01/01&lt;/date&gt;&lt;/pub-dates&gt;&lt;/dates&gt;&lt;publisher&gt;American Thoracic Society&lt;/publisher&gt;&lt;isbn&gt;1073-449X&amp;#xD;1535-4970&lt;/isbn&gt;&lt;urls&gt;&lt;related-urls&gt;&lt;url&gt;http://dx.doi.org/10.1164/rccm.200204-298oc&lt;/url&gt;&lt;/related-urls&gt;&lt;/urls&gt;&lt;electronic-resource-num&gt;10.1164/rccm.200204-298oc&lt;/electronic-resource-num&gt;&lt;/record&gt;&lt;/Cite&gt;&lt;/EndNote&gt;</w:instrText>
      </w:r>
      <w:r w:rsidR="00015003" w:rsidRPr="00757988">
        <w:rPr>
          <w:rFonts w:cstheme="minorHAnsi"/>
          <w:szCs w:val="24"/>
        </w:rPr>
        <w:fldChar w:fldCharType="separate"/>
      </w:r>
      <w:r w:rsidR="00EE243F" w:rsidRPr="00757988">
        <w:rPr>
          <w:rFonts w:cstheme="minorHAnsi"/>
          <w:szCs w:val="24"/>
        </w:rPr>
        <w:t>[213]</w:t>
      </w:r>
      <w:r w:rsidR="00015003" w:rsidRPr="00757988">
        <w:rPr>
          <w:rFonts w:cstheme="minorHAnsi"/>
          <w:szCs w:val="24"/>
        </w:rPr>
        <w:fldChar w:fldCharType="end"/>
      </w:r>
      <w:r w:rsidRPr="00757988">
        <w:rPr>
          <w:rFonts w:cstheme="minorHAnsi"/>
          <w:szCs w:val="24"/>
        </w:rPr>
        <w:t xml:space="preserve"> and interactions with airway bacteria appear central to this process. Exposure to </w:t>
      </w:r>
      <w:r w:rsidR="004A309F" w:rsidRPr="00757988">
        <w:rPr>
          <w:rFonts w:cstheme="minorHAnsi"/>
          <w:szCs w:val="24"/>
        </w:rPr>
        <w:t>g</w:t>
      </w:r>
      <w:r w:rsidRPr="00757988">
        <w:rPr>
          <w:rFonts w:cstheme="minorHAnsi"/>
          <w:szCs w:val="24"/>
        </w:rPr>
        <w:t>ram-negative bacteria linked to steroid-resistant asthma</w:t>
      </w:r>
      <w:r w:rsidR="001E5429"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Goleva&lt;/Author&gt;&lt;Year&gt;2013&lt;/Year&gt;&lt;RecNum&gt;1367&lt;/RecNum&gt;&lt;DisplayText&gt;[214]&lt;/DisplayText&gt;&lt;record&gt;&lt;rec-number&gt;1367&lt;/rec-number&gt;&lt;foreign-keys&gt;&lt;key app="EN" db-id="a9ppw5s55pttpse00eqptdx5paawz5fzap5t" timestamp="1754993795"&gt;1367&lt;/key&gt;&lt;/foreign-keys&gt;&lt;ref-type name="Journal Article"&gt;17&lt;/ref-type&gt;&lt;contributors&gt;&lt;authors&gt;&lt;author&gt;Goleva, Elena&lt;/author&gt;&lt;author&gt;Jackson, Leisa P.&lt;/author&gt;&lt;author&gt;Harris, J. Kirk&lt;/author&gt;&lt;author&gt;Robertson, Charles E.&lt;/author&gt;&lt;author&gt;Sutherland, E. Rand&lt;/author&gt;&lt;author&gt;Hall, Clifton F.&lt;/author&gt;&lt;author&gt;Good, James T.&lt;/author&gt;&lt;author&gt;Gelfand, Erwin W.&lt;/author&gt;&lt;author&gt;Martin, Richard J.&lt;/author&gt;&lt;author&gt;Leung, Donald Y. M.&lt;/author&gt;&lt;/authors&gt;&lt;/contributors&gt;&lt;titles&gt;&lt;title&gt;The Effects of Airway Microbiome on Corticosteroid Responsiveness in Asthma&lt;/title&gt;&lt;secondary-title&gt;American Journal of Respiratory and Critical Care Medicine&lt;/secondary-title&gt;&lt;/titles&gt;&lt;periodical&gt;&lt;full-title&gt;American journal of respiratory and critical care medicine&lt;/full-title&gt;&lt;/periodical&gt;&lt;pages&gt;1193-1201&lt;/pages&gt;&lt;volume&gt;188&lt;/volume&gt;&lt;number&gt;10&lt;/number&gt;&lt;dates&gt;&lt;year&gt;2013&lt;/year&gt;&lt;pub-dates&gt;&lt;date&gt;2013/11/15&lt;/date&gt;&lt;/pub-dates&gt;&lt;/dates&gt;&lt;publisher&gt;American Thoracic Society&lt;/publisher&gt;&lt;isbn&gt;1073-449X&amp;#xD;1535-4970&lt;/isbn&gt;&lt;urls&gt;&lt;related-urls&gt;&lt;url&gt;http://dx.doi.org/10.1164/rccm.201304-0775oc&lt;/url&gt;&lt;/related-urls&gt;&lt;/urls&gt;&lt;electronic-resource-num&gt;10.1164/rccm.201304-0775oc&lt;/electronic-resource-num&gt;&lt;/record&gt;&lt;/Cite&gt;&lt;/EndNote&gt;</w:instrText>
      </w:r>
      <w:r w:rsidR="00015003" w:rsidRPr="00757988">
        <w:rPr>
          <w:rFonts w:cstheme="minorHAnsi"/>
          <w:szCs w:val="24"/>
        </w:rPr>
        <w:fldChar w:fldCharType="separate"/>
      </w:r>
      <w:r w:rsidR="00EE243F" w:rsidRPr="00757988">
        <w:rPr>
          <w:rFonts w:cstheme="minorHAnsi"/>
          <w:szCs w:val="24"/>
        </w:rPr>
        <w:t>[214]</w:t>
      </w:r>
      <w:r w:rsidR="00015003" w:rsidRPr="00757988">
        <w:rPr>
          <w:rFonts w:cstheme="minorHAnsi"/>
          <w:szCs w:val="24"/>
        </w:rPr>
        <w:fldChar w:fldCharType="end"/>
      </w:r>
      <w:r w:rsidR="001E5429" w:rsidRPr="00757988">
        <w:rPr>
          <w:rFonts w:cstheme="minorHAnsi"/>
          <w:szCs w:val="24"/>
        </w:rPr>
        <w:t xml:space="preserve"> </w:t>
      </w:r>
      <w:r w:rsidRPr="00757988">
        <w:rPr>
          <w:rFonts w:cstheme="minorHAnsi"/>
          <w:szCs w:val="24"/>
        </w:rPr>
        <w:t>or their components, such as LPS</w:t>
      </w:r>
      <w:r w:rsidR="001E5429"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Goleva&lt;/Author&gt;&lt;Year&gt;2008&lt;/Year&gt;&lt;RecNum&gt;1366&lt;/RecNum&gt;&lt;DisplayText&gt;[215]&lt;/DisplayText&gt;&lt;record&gt;&lt;rec-number&gt;1366&lt;/rec-number&gt;&lt;foreign-keys&gt;&lt;key app="EN" db-id="a9ppw5s55pttpse00eqptdx5paawz5fzap5t" timestamp="1754993795"&gt;1366&lt;/key&gt;&lt;/foreign-keys&gt;&lt;ref-type name="Journal Article"&gt;17&lt;/ref-type&gt;&lt;contributors&gt;&lt;authors&gt;&lt;author&gt;Goleva, Elena&lt;/author&gt;&lt;author&gt;Hauk, Pia J.&lt;/author&gt;&lt;author&gt;Hall, Clifton F.&lt;/author&gt;&lt;author&gt;Liu, Andrew H.&lt;/author&gt;&lt;author&gt;Riches, David W. H.&lt;/author&gt;&lt;author&gt;Martin, Richard J.&lt;/author&gt;&lt;author&gt;Leung, Donald Y. M.&lt;/author&gt;&lt;/authors&gt;&lt;/contributors&gt;&lt;titles&gt;&lt;title&gt;Corticosteroid-resistant asthma is associated with classical antimicrobial activation of airway macrophages&lt;/title&gt;&lt;secondary-title&gt;Journal of Allergy and Clinical Immunology&lt;/secondary-title&gt;&lt;/titles&gt;&lt;periodical&gt;&lt;full-title&gt;Journal of Allergy and Clinical Immunology&lt;/full-title&gt;&lt;/periodical&gt;&lt;pages&gt;550-559.e3&lt;/pages&gt;&lt;volume&gt;122&lt;/volume&gt;&lt;number&gt;3&lt;/number&gt;&lt;dates&gt;&lt;year&gt;2008&lt;/year&gt;&lt;pub-dates&gt;&lt;date&gt;2008/09&lt;/date&gt;&lt;/pub-dates&gt;&lt;/dates&gt;&lt;publisher&gt;Elsevier BV&lt;/publisher&gt;&lt;isbn&gt;0091-6749&lt;/isbn&gt;&lt;urls&gt;&lt;related-urls&gt;&lt;url&gt;http://dx.doi.org/10.1016/j.jaci.2008.07.007&lt;/url&gt;&lt;/related-urls&gt;&lt;/urls&gt;&lt;electronic-resource-num&gt;10.1016/j.jaci.2008.07.007&lt;/electronic-resource-num&gt;&lt;/record&gt;&lt;/Cite&gt;&lt;/EndNote&gt;</w:instrText>
      </w:r>
      <w:r w:rsidR="00015003" w:rsidRPr="00757988">
        <w:rPr>
          <w:rFonts w:cstheme="minorHAnsi"/>
          <w:szCs w:val="24"/>
        </w:rPr>
        <w:fldChar w:fldCharType="separate"/>
      </w:r>
      <w:r w:rsidR="00EE243F" w:rsidRPr="00757988">
        <w:rPr>
          <w:rFonts w:cstheme="minorHAnsi"/>
          <w:szCs w:val="24"/>
        </w:rPr>
        <w:t>[215]</w:t>
      </w:r>
      <w:r w:rsidR="00015003" w:rsidRPr="00757988">
        <w:rPr>
          <w:rFonts w:cstheme="minorHAnsi"/>
          <w:szCs w:val="24"/>
        </w:rPr>
        <w:fldChar w:fldCharType="end"/>
      </w:r>
      <w:r w:rsidR="001E5429" w:rsidRPr="00757988">
        <w:rPr>
          <w:rFonts w:cstheme="minorHAnsi"/>
          <w:szCs w:val="24"/>
        </w:rPr>
        <w:t xml:space="preserve">, </w:t>
      </w:r>
      <w:r w:rsidRPr="00757988">
        <w:rPr>
          <w:rFonts w:cstheme="minorHAnsi"/>
          <w:szCs w:val="24"/>
        </w:rPr>
        <w:t>influence corticosteroid sensitivity. Mechanistically, this may be mediated by activation of the p38 mitogen-activated protein kinase (MAPK) pathway, as p38 inhibition restores steroid responsiveness</w:t>
      </w:r>
      <w:r w:rsidR="001E5429"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Lea&lt;/Author&gt;&lt;Year&gt;2015&lt;/Year&gt;&lt;RecNum&gt;1403&lt;/RecNum&gt;&lt;DisplayText&gt;[216]&lt;/DisplayText&gt;&lt;record&gt;&lt;rec-number&gt;1403&lt;/rec-number&gt;&lt;foreign-keys&gt;&lt;key app="EN" db-id="a9ppw5s55pttpse00eqptdx5paawz5fzap5t" timestamp="1754993795"&gt;1403&lt;/key&gt;&lt;/foreign-keys&gt;&lt;ref-type name="Journal Article"&gt;17&lt;/ref-type&gt;&lt;contributors&gt;&lt;authors&gt;&lt;author&gt;Lea, Simon&lt;/author&gt;&lt;author&gt;Harbron, Chris&lt;/author&gt;&lt;author&gt;Khan, Naimat&lt;/author&gt;&lt;author&gt;Booth, George&lt;/author&gt;&lt;author&gt;Armstrong, Jane&lt;/author&gt;&lt;author&gt;Singh, Dave&lt;/author&gt;&lt;/authors&gt;&lt;/contributors&gt;&lt;titles&gt;&lt;title&gt;Corticosteroid insensitive alveolar macrophages from asthma patients; synergistic interaction with a p38 mitogen‐activated protein kinase (MAPK) inhibitor&lt;/title&gt;&lt;secondary-title&gt;British Journal of Clinical Pharmacology&lt;/secondary-title&gt;&lt;/titles&gt;&lt;periodical&gt;&lt;full-title&gt;British Journal of Clinical Pharmacology&lt;/full-title&gt;&lt;/periodical&gt;&lt;pages&gt;756-766&lt;/pages&gt;&lt;volume&gt;79&lt;/volume&gt;&lt;number&gt;5&lt;/number&gt;&lt;dates&gt;&lt;year&gt;2015&lt;/year&gt;&lt;pub-dates&gt;&lt;date&gt;2015/04/22&lt;/date&gt;&lt;/pub-dates&gt;&lt;/dates&gt;&lt;publisher&gt;Wiley&lt;/publisher&gt;&lt;isbn&gt;0306-5251&amp;#xD;1365-2125&lt;/isbn&gt;&lt;urls&gt;&lt;related-urls&gt;&lt;url&gt;http://dx.doi.org/10.1111/bcp.12536&lt;/url&gt;&lt;/related-urls&gt;&lt;/urls&gt;&lt;electronic-resource-num&gt;10.1111/bcp.12536&lt;/electronic-resource-num&gt;&lt;/record&gt;&lt;/Cite&gt;&lt;/EndNote&gt;</w:instrText>
      </w:r>
      <w:r w:rsidR="00015003" w:rsidRPr="00757988">
        <w:rPr>
          <w:rFonts w:cstheme="minorHAnsi"/>
          <w:szCs w:val="24"/>
        </w:rPr>
        <w:fldChar w:fldCharType="separate"/>
      </w:r>
      <w:r w:rsidR="00EE243F" w:rsidRPr="00757988">
        <w:rPr>
          <w:rFonts w:cstheme="minorHAnsi"/>
          <w:szCs w:val="24"/>
        </w:rPr>
        <w:t>[216]</w:t>
      </w:r>
      <w:r w:rsidR="00015003" w:rsidRPr="00757988">
        <w:rPr>
          <w:rFonts w:cstheme="minorHAnsi"/>
          <w:szCs w:val="24"/>
        </w:rPr>
        <w:fldChar w:fldCharType="end"/>
      </w:r>
      <w:r w:rsidR="001E5429" w:rsidRPr="00757988">
        <w:rPr>
          <w:rFonts w:cstheme="minorHAnsi"/>
          <w:color w:val="000000"/>
          <w:szCs w:val="24"/>
        </w:rPr>
        <w:t xml:space="preserve">. </w:t>
      </w:r>
      <w:proofErr w:type="spellStart"/>
      <w:r w:rsidRPr="00757988">
        <w:rPr>
          <w:rFonts w:cstheme="minorHAnsi"/>
          <w:szCs w:val="24"/>
        </w:rPr>
        <w:t>NTHi</w:t>
      </w:r>
      <w:proofErr w:type="spellEnd"/>
      <w:r w:rsidRPr="00757988">
        <w:rPr>
          <w:rFonts w:cstheme="minorHAnsi"/>
          <w:szCs w:val="24"/>
        </w:rPr>
        <w:t xml:space="preserve"> activate</w:t>
      </w:r>
      <w:r w:rsidR="009E24B4" w:rsidRPr="00757988">
        <w:rPr>
          <w:rFonts w:cstheme="minorHAnsi"/>
          <w:szCs w:val="24"/>
        </w:rPr>
        <w:t>s</w:t>
      </w:r>
      <w:r w:rsidRPr="00757988">
        <w:rPr>
          <w:rFonts w:cstheme="minorHAnsi"/>
          <w:szCs w:val="24"/>
        </w:rPr>
        <w:t xml:space="preserve"> p38 MAPK </w:t>
      </w:r>
      <w:proofErr w:type="spellStart"/>
      <w:r w:rsidRPr="00757988">
        <w:rPr>
          <w:rFonts w:cstheme="minorHAnsi"/>
          <w:szCs w:val="24"/>
        </w:rPr>
        <w:t>signalling</w:t>
      </w:r>
      <w:proofErr w:type="spellEnd"/>
      <w:r w:rsidR="006D622B"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Xu&lt;/Author&gt;&lt;Year&gt;2008&lt;/Year&gt;&lt;RecNum&gt;1452&lt;/RecNum&gt;&lt;DisplayText&gt;[217]&lt;/DisplayText&gt;&lt;record&gt;&lt;rec-number&gt;1452&lt;/rec-number&gt;&lt;foreign-keys&gt;&lt;key app="EN" db-id="a9ppw5s55pttpse00eqptdx5paawz5fzap5t" timestamp="1754993795"&gt;1452&lt;/key&gt;&lt;/foreign-keys&gt;&lt;ref-type name="Journal Article"&gt;17&lt;/ref-type&gt;&lt;contributors&gt;&lt;authors&gt;&lt;author&gt;Xu, Feng&lt;/author&gt;&lt;author&gt;Xu, Zhihao&lt;/author&gt;&lt;author&gt;Zhang, Rong&lt;/author&gt;&lt;author&gt;Wu, Zuqun&lt;/author&gt;&lt;author&gt;Lim, Jae-Hyang&lt;/author&gt;&lt;author&gt;Koga, Tomoaki&lt;/author&gt;&lt;author&gt;Li, Jian-Dong&lt;/author&gt;&lt;author&gt;Shen, Huahao&lt;/author&gt;&lt;/authors&gt;&lt;/contributors&gt;&lt;titles&gt;&lt;title&gt;&lt;style face="normal" font="default" size="100%"&gt;Nontypeable &lt;/style&gt;&lt;style face="italic" font="default" size="100%"&gt;Haemophilus influenzae &lt;/style&gt;&lt;style face="normal" font="default" size="100%"&gt;induces COX-2 and PGE2 expression in lung epithelial cells via activation of p38 MAPK and NF-kappa B&lt;/style&gt;&lt;/title&gt;&lt;secondary-title&gt;Respiratory Research&lt;/secondary-title&gt;&lt;/titles&gt;&lt;periodical&gt;&lt;full-title&gt;Respiratory Research&lt;/full-title&gt;&lt;/periodical&gt;&lt;volume&gt;9&lt;/volume&gt;&lt;number&gt;1&lt;/number&gt;&lt;dates&gt;&lt;year&gt;2008&lt;/year&gt;&lt;pub-dates&gt;&lt;date&gt;2008/01/31&lt;/date&gt;&lt;/pub-dates&gt;&lt;/dates&gt;&lt;publisher&gt;Springer Science and Business Media LLC&lt;/publisher&gt;&lt;isbn&gt;1465-993X&lt;/isbn&gt;&lt;urls&gt;&lt;related-urls&gt;&lt;url&gt;http://dx.doi.org/10.1186/1465-9921-9-16&lt;/url&gt;&lt;/related-urls&gt;&lt;/urls&gt;&lt;electronic-resource-num&gt;10.1186/1465-9921-9-16&lt;/electronic-resource-num&gt;&lt;/record&gt;&lt;/Cite&gt;&lt;/EndNote&gt;</w:instrText>
      </w:r>
      <w:r w:rsidR="00015003" w:rsidRPr="00757988">
        <w:rPr>
          <w:rFonts w:cstheme="minorHAnsi"/>
          <w:szCs w:val="24"/>
        </w:rPr>
        <w:fldChar w:fldCharType="separate"/>
      </w:r>
      <w:r w:rsidR="00EE243F" w:rsidRPr="00757988">
        <w:rPr>
          <w:rFonts w:cstheme="minorHAnsi"/>
          <w:szCs w:val="24"/>
        </w:rPr>
        <w:t>[217]</w:t>
      </w:r>
      <w:r w:rsidR="00015003" w:rsidRPr="00757988">
        <w:rPr>
          <w:rFonts w:cstheme="minorHAnsi"/>
          <w:szCs w:val="24"/>
        </w:rPr>
        <w:fldChar w:fldCharType="end"/>
      </w:r>
      <w:r w:rsidR="006D622B" w:rsidRPr="00757988">
        <w:rPr>
          <w:rFonts w:cstheme="minorHAnsi"/>
          <w:szCs w:val="24"/>
        </w:rPr>
        <w:t xml:space="preserve"> </w:t>
      </w:r>
      <w:r w:rsidRPr="00757988">
        <w:rPr>
          <w:rFonts w:cstheme="minorHAnsi"/>
          <w:szCs w:val="24"/>
        </w:rPr>
        <w:t>and influence</w:t>
      </w:r>
      <w:r w:rsidR="009E24B4" w:rsidRPr="00757988">
        <w:rPr>
          <w:rFonts w:cstheme="minorHAnsi"/>
          <w:szCs w:val="24"/>
        </w:rPr>
        <w:t>s</w:t>
      </w:r>
      <w:r w:rsidRPr="00757988">
        <w:rPr>
          <w:rFonts w:cstheme="minorHAnsi"/>
          <w:szCs w:val="24"/>
        </w:rPr>
        <w:t xml:space="preserve"> macrophage </w:t>
      </w:r>
      <w:r w:rsidR="00B95941" w:rsidRPr="00757988">
        <w:rPr>
          <w:rFonts w:cstheme="minorHAnsi"/>
          <w:szCs w:val="24"/>
        </w:rPr>
        <w:t>phenotype</w:t>
      </w:r>
      <w:r w:rsidR="006D622B"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Khalaf&lt;/Author&gt;&lt;Year&gt;2017&lt;/Year&gt;&lt;RecNum&gt;1390&lt;/RecNum&gt;&lt;DisplayText&gt;[218]&lt;/DisplayText&gt;&lt;record&gt;&lt;rec-number&gt;1390&lt;/rec-number&gt;&lt;foreign-keys&gt;&lt;key app="EN" db-id="a9ppw5s55pttpse00eqptdx5paawz5fzap5t" timestamp="1754993795"&gt;1390&lt;/key&gt;&lt;/foreign-keys&gt;&lt;ref-type name="Journal Article"&gt;17&lt;/ref-type&gt;&lt;contributors&gt;&lt;authors&gt;&lt;author&gt;Khalaf, Rana M.&lt;/author&gt;&lt;author&gt;Lea, Simon R.&lt;/author&gt;&lt;author&gt;Metcalfe, Hannah J.&lt;/author&gt;&lt;author&gt;Singh, Dave&lt;/author&gt;&lt;/authors&gt;&lt;/contributors&gt;&lt;titles&gt;&lt;title&gt;Mechanisms of corticosteroid insensitivity in COPD alveolar macrophages exposed to NTHi&lt;/title&gt;&lt;secondary-title&gt;Respiratory Research&lt;/secondary-title&gt;&lt;/titles&gt;&lt;periodical&gt;&lt;full-title&gt;Respiratory Research&lt;/full-title&gt;&lt;/periodical&gt;&lt;volume&gt;18&lt;/volume&gt;&lt;number&gt;1&lt;/number&gt;&lt;dates&gt;&lt;year&gt;2017&lt;/year&gt;&lt;pub-dates&gt;&lt;date&gt;2017/04/18&lt;/date&gt;&lt;/pub-dates&gt;&lt;/dates&gt;&lt;publisher&gt;Springer Science and Business Media LLC&lt;/publisher&gt;&lt;isbn&gt;1465-993X&lt;/isbn&gt;&lt;urls&gt;&lt;related-urls&gt;&lt;url&gt;http://dx.doi.org/10.1186/s12931-017-0539-4&lt;/url&gt;&lt;/related-urls&gt;&lt;/urls&gt;&lt;electronic-resource-num&gt;10.1186/s12931-017-0539-4&lt;/electronic-resource-num&gt;&lt;/record&gt;&lt;/Cite&gt;&lt;/EndNote&gt;</w:instrText>
      </w:r>
      <w:r w:rsidR="00015003" w:rsidRPr="00757988">
        <w:rPr>
          <w:rFonts w:cstheme="minorHAnsi"/>
          <w:szCs w:val="24"/>
        </w:rPr>
        <w:fldChar w:fldCharType="separate"/>
      </w:r>
      <w:r w:rsidR="00EE243F" w:rsidRPr="00757988">
        <w:rPr>
          <w:rFonts w:cstheme="minorHAnsi"/>
          <w:szCs w:val="24"/>
        </w:rPr>
        <w:t>[218]</w:t>
      </w:r>
      <w:r w:rsidR="00015003" w:rsidRPr="00757988">
        <w:rPr>
          <w:rFonts w:cstheme="minorHAnsi"/>
          <w:szCs w:val="24"/>
        </w:rPr>
        <w:fldChar w:fldCharType="end"/>
      </w:r>
      <w:r w:rsidR="006D622B" w:rsidRPr="00757988">
        <w:rPr>
          <w:rFonts w:cstheme="minorHAnsi"/>
          <w:szCs w:val="24"/>
        </w:rPr>
        <w:t>,</w:t>
      </w:r>
      <w:r w:rsidRPr="00757988">
        <w:rPr>
          <w:rFonts w:cstheme="minorHAnsi"/>
          <w:szCs w:val="24"/>
        </w:rPr>
        <w:t xml:space="preserve"> suggesting a mechanism where </w:t>
      </w:r>
      <w:proofErr w:type="spellStart"/>
      <w:r w:rsidRPr="00757988">
        <w:rPr>
          <w:rFonts w:cstheme="minorHAnsi"/>
          <w:szCs w:val="24"/>
        </w:rPr>
        <w:t>NTHi</w:t>
      </w:r>
      <w:proofErr w:type="spellEnd"/>
      <w:r w:rsidRPr="00757988">
        <w:rPr>
          <w:rFonts w:cstheme="minorHAnsi"/>
          <w:szCs w:val="24"/>
        </w:rPr>
        <w:t xml:space="preserve"> may directly impair steroid efficacy and propagate a </w:t>
      </w:r>
      <w:r w:rsidR="00757988" w:rsidRPr="00757988">
        <w:rPr>
          <w:rFonts w:cstheme="minorHAnsi"/>
          <w:szCs w:val="24"/>
        </w:rPr>
        <w:t>favorable</w:t>
      </w:r>
      <w:r w:rsidRPr="00757988">
        <w:rPr>
          <w:rFonts w:cstheme="minorHAnsi"/>
          <w:szCs w:val="24"/>
        </w:rPr>
        <w:t xml:space="preserve"> inflammatory environment driven by macrophages. </w:t>
      </w:r>
    </w:p>
    <w:p w14:paraId="144E76AD" w14:textId="77777777" w:rsidR="00F87525" w:rsidRPr="00757988" w:rsidRDefault="00F87525" w:rsidP="00A652D1">
      <w:pPr>
        <w:spacing w:line="360" w:lineRule="auto"/>
        <w:jc w:val="both"/>
        <w:rPr>
          <w:rFonts w:cstheme="minorHAnsi"/>
          <w:szCs w:val="24"/>
        </w:rPr>
      </w:pPr>
    </w:p>
    <w:p w14:paraId="090DE67B" w14:textId="4B13C966" w:rsidR="00A652D1" w:rsidRPr="00757988" w:rsidRDefault="00B848BD" w:rsidP="00FC4B52">
      <w:pPr>
        <w:pStyle w:val="Heading2"/>
      </w:pPr>
      <w:r w:rsidRPr="00757988">
        <w:lastRenderedPageBreak/>
        <w:t>6</w:t>
      </w:r>
      <w:r w:rsidR="00FF4DAD" w:rsidRPr="00757988">
        <w:t xml:space="preserve">.2 </w:t>
      </w:r>
      <w:r w:rsidR="00A652D1" w:rsidRPr="00757988">
        <w:t>Impairments in macrophage function and clearance mechanisms</w:t>
      </w:r>
    </w:p>
    <w:p w14:paraId="0B14FE5E" w14:textId="5122298B" w:rsidR="00A652D1" w:rsidRPr="00757988" w:rsidRDefault="00B848BD" w:rsidP="00FC4B52">
      <w:pPr>
        <w:pStyle w:val="Heading3"/>
      </w:pPr>
      <w:r w:rsidRPr="00757988">
        <w:t>6</w:t>
      </w:r>
      <w:r w:rsidR="00FF4DAD" w:rsidRPr="00757988">
        <w:t xml:space="preserve">.2.1 </w:t>
      </w:r>
      <w:r w:rsidR="00A652D1" w:rsidRPr="00757988">
        <w:t>Clearance mechanisms</w:t>
      </w:r>
    </w:p>
    <w:p w14:paraId="3F6F0655" w14:textId="30E3F94A" w:rsidR="00A652D1" w:rsidRPr="00757988" w:rsidRDefault="00A652D1" w:rsidP="00A652D1">
      <w:pPr>
        <w:spacing w:line="360" w:lineRule="auto"/>
        <w:jc w:val="both"/>
        <w:rPr>
          <w:rFonts w:cstheme="minorHAnsi"/>
          <w:szCs w:val="24"/>
        </w:rPr>
      </w:pPr>
      <w:r w:rsidRPr="00757988">
        <w:rPr>
          <w:rFonts w:cstheme="minorHAnsi"/>
          <w:szCs w:val="24"/>
        </w:rPr>
        <w:t xml:space="preserve">Macrophages maintain airway homeostasis through two major processes: phagocytosis (engulfing and degrading pathogens and particulates) and efferocytosis (clearing apoptotic cells to limit inflammation and promote resolution). In </w:t>
      </w:r>
      <w:r w:rsidR="00FE4798" w:rsidRPr="00757988">
        <w:rPr>
          <w:rFonts w:cstheme="minorHAnsi"/>
          <w:szCs w:val="24"/>
        </w:rPr>
        <w:t>CAD</w:t>
      </w:r>
      <w:r w:rsidRPr="00757988">
        <w:rPr>
          <w:rFonts w:cstheme="minorHAnsi"/>
          <w:szCs w:val="24"/>
        </w:rPr>
        <w:t>s, macrophage function and phenotype are significantly altered, disrupting both processes which correlate with increased disease severity and exacerbation frequency</w:t>
      </w:r>
      <w:r w:rsidR="006D622B" w:rsidRPr="00757988">
        <w:rPr>
          <w:rFonts w:cstheme="minorHAnsi"/>
          <w:szCs w:val="24"/>
        </w:rPr>
        <w:t xml:space="preserve"> </w:t>
      </w:r>
      <w:r w:rsidR="00015003" w:rsidRPr="00757988">
        <w:rPr>
          <w:rFonts w:cstheme="minorHAnsi"/>
          <w:szCs w:val="24"/>
        </w:rPr>
        <w:fldChar w:fldCharType="begin">
          <w:fldData xml:space="preserve">PEVuZE5vdGU+PENpdGU+PEF1dGhvcj5CZXJlbnNvbjwvQXV0aG9yPjxZZWFyPjIwMTM8L1llYXI+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CZXJlbnNvbjwvQXV0aG9yPjxZZWFyPjIwMTM8L1llYXI+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06,219-225]</w:t>
      </w:r>
      <w:r w:rsidR="00015003" w:rsidRPr="00757988">
        <w:rPr>
          <w:rFonts w:cstheme="minorHAnsi"/>
          <w:szCs w:val="24"/>
        </w:rPr>
        <w:fldChar w:fldCharType="end"/>
      </w:r>
      <w:r w:rsidR="006D622B" w:rsidRPr="00757988">
        <w:rPr>
          <w:rFonts w:cstheme="minorHAnsi"/>
          <w:color w:val="000000"/>
          <w:szCs w:val="24"/>
        </w:rPr>
        <w:t xml:space="preserve">. </w:t>
      </w:r>
      <w:r w:rsidRPr="00757988">
        <w:rPr>
          <w:rFonts w:cstheme="minorHAnsi"/>
          <w:szCs w:val="24"/>
        </w:rPr>
        <w:t xml:space="preserve">Notably, the extent of efferocytosis impairment correlates with defects in </w:t>
      </w:r>
      <w:proofErr w:type="spellStart"/>
      <w:r w:rsidRPr="00757988">
        <w:rPr>
          <w:rFonts w:cstheme="minorHAnsi"/>
          <w:szCs w:val="24"/>
        </w:rPr>
        <w:t>NTHi</w:t>
      </w:r>
      <w:proofErr w:type="spellEnd"/>
      <w:r w:rsidRPr="00757988">
        <w:rPr>
          <w:rFonts w:cstheme="minorHAnsi"/>
          <w:szCs w:val="24"/>
        </w:rPr>
        <w:t xml:space="preserve"> phagocytosis, suggesting a linked dysfunction </w:t>
      </w:r>
      <w:r w:rsidR="00FB6AAE" w:rsidRPr="00757988">
        <w:rPr>
          <w:rFonts w:cstheme="minorHAnsi"/>
          <w:szCs w:val="24"/>
        </w:rPr>
        <w:t xml:space="preserve">across </w:t>
      </w:r>
      <w:r w:rsidRPr="00757988">
        <w:rPr>
          <w:rFonts w:cstheme="minorHAnsi"/>
          <w:szCs w:val="24"/>
        </w:rPr>
        <w:t>macrophage-mediated clearance</w:t>
      </w:r>
      <w:r w:rsidR="00FB6AAE" w:rsidRPr="00757988">
        <w:rPr>
          <w:rFonts w:cstheme="minorHAnsi"/>
          <w:szCs w:val="24"/>
        </w:rPr>
        <w:t xml:space="preserve"> mechanisms</w:t>
      </w:r>
      <w:r w:rsidR="006D622B"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Hodge&lt;/Author&gt;&lt;Year&gt;2016&lt;/Year&gt;&lt;RecNum&gt;1379&lt;/RecNum&gt;&lt;DisplayText&gt;[226]&lt;/DisplayText&gt;&lt;record&gt;&lt;rec-number&gt;1379&lt;/rec-number&gt;&lt;foreign-keys&gt;&lt;key app="EN" db-id="a9ppw5s55pttpse00eqptdx5paawz5fzap5t" timestamp="1754993795"&gt;1379&lt;/key&gt;&lt;/foreign-keys&gt;&lt;ref-type name="Journal Article"&gt;17&lt;/ref-type&gt;&lt;contributors&gt;&lt;authors&gt;&lt;author&gt;Hodge, Sandra&lt;/author&gt;&lt;author&gt;Upham, John W.&lt;/author&gt;&lt;author&gt;Pizzutto, Susan&lt;/author&gt;&lt;author&gt;Petsky, Helen L.&lt;/author&gt;&lt;author&gt;Yerkovich, Stephanie&lt;/author&gt;&lt;author&gt;Baines, Katherine J.&lt;/author&gt;&lt;author&gt;Gibson, Peter&lt;/author&gt;&lt;author&gt;Simpson, Jodie L.&lt;/author&gt;&lt;author&gt;Buntain, Helen&lt;/author&gt;&lt;author&gt;Chen, Alice C. H.&lt;/author&gt;&lt;author&gt;Hodge, Greg&lt;/author&gt;&lt;author&gt;Chang, Anne B.&lt;/author&gt;&lt;/authors&gt;&lt;/contributors&gt;&lt;titles&gt;&lt;title&gt;Is Alveolar Macrophage Phagocytic Dysfunction in Children With Protracted Bacterial Bronchitis a Forerunner to Bronchiectasis?&lt;/title&gt;&lt;secondary-title&gt;Chest&lt;/secondary-title&gt;&lt;/titles&gt;&lt;periodical&gt;&lt;full-title&gt;Chest&lt;/full-title&gt;&lt;/periodical&gt;&lt;pages&gt;508-515&lt;/pages&gt;&lt;volume&gt;149&lt;/volume&gt;&lt;number&gt;2&lt;/number&gt;&lt;dates&gt;&lt;year&gt;2016&lt;/year&gt;&lt;pub-dates&gt;&lt;date&gt;2016/02&lt;/date&gt;&lt;/pub-dates&gt;&lt;/dates&gt;&lt;publisher&gt;Elsevier BV&lt;/publisher&gt;&lt;isbn&gt;0012-3692&lt;/isbn&gt;&lt;urls&gt;&lt;related-urls&gt;&lt;url&gt;http://dx.doi.org/10.1016/j.chest.2015.10.066&lt;/url&gt;&lt;/related-urls&gt;&lt;/urls&gt;&lt;electronic-resource-num&gt;10.1016/j.chest.2015.10.066&lt;/electronic-resource-num&gt;&lt;/record&gt;&lt;/Cite&gt;&lt;/EndNote&gt;</w:instrText>
      </w:r>
      <w:r w:rsidR="00015003" w:rsidRPr="00757988">
        <w:rPr>
          <w:rFonts w:cstheme="minorHAnsi"/>
          <w:szCs w:val="24"/>
        </w:rPr>
        <w:fldChar w:fldCharType="separate"/>
      </w:r>
      <w:r w:rsidR="00EE243F" w:rsidRPr="00757988">
        <w:rPr>
          <w:rFonts w:cstheme="minorHAnsi"/>
          <w:szCs w:val="24"/>
        </w:rPr>
        <w:t>[226]</w:t>
      </w:r>
      <w:r w:rsidR="00015003" w:rsidRPr="00757988">
        <w:rPr>
          <w:rFonts w:cstheme="minorHAnsi"/>
          <w:szCs w:val="24"/>
        </w:rPr>
        <w:fldChar w:fldCharType="end"/>
      </w:r>
      <w:r w:rsidR="006D622B" w:rsidRPr="00757988">
        <w:rPr>
          <w:rFonts w:cstheme="minorHAnsi"/>
          <w:szCs w:val="24"/>
        </w:rPr>
        <w:t>.</w:t>
      </w:r>
      <w:r w:rsidRPr="00757988">
        <w:rPr>
          <w:rFonts w:cstheme="minorHAnsi"/>
          <w:szCs w:val="24"/>
        </w:rPr>
        <w:t xml:space="preserve"> </w:t>
      </w:r>
    </w:p>
    <w:p w14:paraId="00D5A710" w14:textId="2A833029" w:rsidR="00A652D1" w:rsidRPr="00757988" w:rsidRDefault="00A652D1" w:rsidP="00A652D1">
      <w:pPr>
        <w:spacing w:line="360" w:lineRule="auto"/>
        <w:jc w:val="both"/>
        <w:rPr>
          <w:rFonts w:cstheme="minorHAnsi"/>
          <w:szCs w:val="24"/>
        </w:rPr>
      </w:pPr>
      <w:r w:rsidRPr="00757988">
        <w:rPr>
          <w:rFonts w:cstheme="minorHAnsi"/>
          <w:szCs w:val="24"/>
        </w:rPr>
        <w:t>While macrophage impairment offers a potential therapeutic target</w:t>
      </w:r>
      <w:r w:rsidR="006D622B" w:rsidRPr="00757988">
        <w:rPr>
          <w:rFonts w:cstheme="minorHAnsi"/>
          <w:szCs w:val="24"/>
        </w:rPr>
        <w:t xml:space="preserve"> </w:t>
      </w:r>
      <w:r w:rsidR="00015003" w:rsidRPr="00757988">
        <w:rPr>
          <w:rFonts w:cstheme="minorHAnsi"/>
          <w:szCs w:val="24"/>
        </w:rPr>
        <w:fldChar w:fldCharType="begin">
          <w:fldData xml:space="preserve">PEVuZE5vdGU+PENpdGU+PEF1dGhvcj5Ib2RnZTwvQXV0aG9yPjxZZWFyPjIwMDY8L1llYXI+PFJl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Ib2RnZTwvQXV0aG9yPjxZZWFyPjIwMDY8L1llYXI+PFJl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20,227]</w:t>
      </w:r>
      <w:r w:rsidR="00015003" w:rsidRPr="00757988">
        <w:rPr>
          <w:rFonts w:cstheme="minorHAnsi"/>
          <w:szCs w:val="24"/>
        </w:rPr>
        <w:fldChar w:fldCharType="end"/>
      </w:r>
      <w:r w:rsidR="006D622B" w:rsidRPr="00757988">
        <w:rPr>
          <w:rFonts w:cstheme="minorHAnsi"/>
          <w:szCs w:val="24"/>
        </w:rPr>
        <w:t xml:space="preserve"> </w:t>
      </w:r>
      <w:r w:rsidRPr="00757988">
        <w:rPr>
          <w:rFonts w:cstheme="minorHAnsi"/>
          <w:szCs w:val="24"/>
        </w:rPr>
        <w:t xml:space="preserve">the underlying mechanisms remain incompletely understood. </w:t>
      </w:r>
      <w:r w:rsidR="004A309F" w:rsidRPr="00757988">
        <w:rPr>
          <w:rFonts w:cstheme="minorHAnsi"/>
          <w:szCs w:val="24"/>
        </w:rPr>
        <w:t>E</w:t>
      </w:r>
      <w:r w:rsidRPr="00757988">
        <w:rPr>
          <w:rFonts w:cstheme="minorHAnsi"/>
          <w:szCs w:val="24"/>
        </w:rPr>
        <w:t>xternal factors such as smoking and air pollution have been implicated</w:t>
      </w:r>
      <w:r w:rsidR="004A309F" w:rsidRPr="00757988">
        <w:rPr>
          <w:rFonts w:cstheme="minorHAnsi"/>
          <w:szCs w:val="24"/>
        </w:rPr>
        <w:t xml:space="preserve"> by some studies</w:t>
      </w:r>
      <w:r w:rsidR="003E19C5" w:rsidRPr="00757988">
        <w:rPr>
          <w:rFonts w:cstheme="minorHAnsi"/>
          <w:szCs w:val="24"/>
        </w:rPr>
        <w:t xml:space="preserve"> </w:t>
      </w:r>
      <w:r w:rsidR="00015003" w:rsidRPr="00757988">
        <w:rPr>
          <w:rFonts w:cstheme="minorHAnsi"/>
          <w:szCs w:val="24"/>
        </w:rPr>
        <w:fldChar w:fldCharType="begin">
          <w:fldData xml:space="preserve">PEVuZE5vdGU+PENpdGU+PEF1dGhvcj5Ib2RnZTwvQXV0aG9yPjxZZWFyPjIwMDc8L1llYXI+PFJl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Ib2RnZTwvQXV0aG9yPjxZZWFyPjIwMDc8L1llYXI+PFJl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21,228,229]</w:t>
      </w:r>
      <w:r w:rsidR="00015003" w:rsidRPr="00757988">
        <w:rPr>
          <w:rFonts w:cstheme="minorHAnsi"/>
          <w:szCs w:val="24"/>
        </w:rPr>
        <w:fldChar w:fldCharType="end"/>
      </w:r>
      <w:r w:rsidR="003E19C5" w:rsidRPr="00757988">
        <w:rPr>
          <w:rFonts w:cstheme="minorHAnsi"/>
          <w:szCs w:val="24"/>
        </w:rPr>
        <w:t xml:space="preserve"> </w:t>
      </w:r>
      <w:r w:rsidR="004A309F" w:rsidRPr="00757988">
        <w:rPr>
          <w:rFonts w:cstheme="minorHAnsi"/>
          <w:szCs w:val="24"/>
        </w:rPr>
        <w:t xml:space="preserve">while </w:t>
      </w:r>
      <w:r w:rsidRPr="00757988">
        <w:rPr>
          <w:rFonts w:cstheme="minorHAnsi"/>
          <w:szCs w:val="24"/>
        </w:rPr>
        <w:t>others report no such associations</w:t>
      </w:r>
      <w:r w:rsidR="003E19C5"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Singh&lt;/Author&gt;&lt;Year&gt;2021&lt;/Year&gt;&lt;RecNum&gt;1438&lt;/RecNum&gt;&lt;DisplayText&gt;[225]&lt;/DisplayText&gt;&lt;record&gt;&lt;rec-number&gt;1438&lt;/rec-number&gt;&lt;foreign-keys&gt;&lt;key app="EN" db-id="a9ppw5s55pttpse00eqptdx5paawz5fzap5t" timestamp="1754993795"&gt;1438&lt;/key&gt;&lt;/foreign-keys&gt;&lt;ref-type name="Journal Article"&gt;17&lt;/ref-type&gt;&lt;contributors&gt;&lt;authors&gt;&lt;author&gt;Singh, R.&lt;/author&gt;&lt;author&gt;Belchamber, K. B. R.&lt;/author&gt;&lt;author&gt;Fenwick, P. S.&lt;/author&gt;&lt;author&gt;Chana, K.&lt;/author&gt;&lt;author&gt;Donaldson, G.&lt;/author&gt;&lt;author&gt;Wedzicha, J. A.&lt;/author&gt;&lt;author&gt;Barnes, P. J.&lt;/author&gt;&lt;author&gt;Donnelly, L. E.&lt;/author&gt;&lt;/authors&gt;&lt;/contributors&gt;&lt;titles&gt;&lt;title&gt;Defective monocyte-derived macrophage phagocytosis is associated with exacerbation frequency in COPD&lt;/title&gt;&lt;secondary-title&gt;Respiratory Research&lt;/secondary-title&gt;&lt;/titles&gt;&lt;periodical&gt;&lt;full-title&gt;Respiratory Research&lt;/full-title&gt;&lt;/periodical&gt;&lt;volume&gt;22&lt;/volume&gt;&lt;number&gt;1&lt;/number&gt;&lt;dates&gt;&lt;year&gt;2021&lt;/year&gt;&lt;pub-dates&gt;&lt;date&gt;2021/04/20&lt;/date&gt;&lt;/pub-dates&gt;&lt;/dates&gt;&lt;publisher&gt;Springer Science and Business Media LLC&lt;/publisher&gt;&lt;isbn&gt;1465-993X&lt;/isbn&gt;&lt;urls&gt;&lt;related-urls&gt;&lt;url&gt;http://dx.doi.org/10.1186/s12931-021-01718-8&lt;/url&gt;&lt;/related-urls&gt;&lt;/urls&gt;&lt;electronic-resource-num&gt;10.1186/s12931-021-01718-8&lt;/electronic-resource-num&gt;&lt;/record&gt;&lt;/Cite&gt;&lt;/EndNote&gt;</w:instrText>
      </w:r>
      <w:r w:rsidR="00015003" w:rsidRPr="00757988">
        <w:rPr>
          <w:rFonts w:cstheme="minorHAnsi"/>
          <w:szCs w:val="24"/>
        </w:rPr>
        <w:fldChar w:fldCharType="separate"/>
      </w:r>
      <w:r w:rsidR="00EE243F" w:rsidRPr="00757988">
        <w:rPr>
          <w:rFonts w:cstheme="minorHAnsi"/>
          <w:szCs w:val="24"/>
        </w:rPr>
        <w:t>[225]</w:t>
      </w:r>
      <w:r w:rsidR="00015003" w:rsidRPr="00757988">
        <w:rPr>
          <w:rFonts w:cstheme="minorHAnsi"/>
          <w:szCs w:val="24"/>
        </w:rPr>
        <w:fldChar w:fldCharType="end"/>
      </w:r>
      <w:r w:rsidRPr="00757988">
        <w:rPr>
          <w:rFonts w:cstheme="minorHAnsi"/>
          <w:color w:val="000000"/>
          <w:szCs w:val="24"/>
        </w:rPr>
        <w:t>.</w:t>
      </w:r>
      <w:r w:rsidRPr="00757988">
        <w:rPr>
          <w:rFonts w:cstheme="minorHAnsi"/>
          <w:szCs w:val="24"/>
        </w:rPr>
        <w:t xml:space="preserve"> </w:t>
      </w:r>
      <w:r w:rsidR="004A309F" w:rsidRPr="00757988">
        <w:rPr>
          <w:rFonts w:cstheme="minorHAnsi"/>
          <w:szCs w:val="24"/>
        </w:rPr>
        <w:t>E</w:t>
      </w:r>
      <w:r w:rsidRPr="00757988">
        <w:rPr>
          <w:rFonts w:cstheme="minorHAnsi"/>
          <w:szCs w:val="24"/>
        </w:rPr>
        <w:t>vidence of impaired phagocytic function in monocyte-derived macrophages</w:t>
      </w:r>
      <w:r w:rsidR="003E19C5"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Taylor&lt;/Author&gt;&lt;Year&gt;2009&lt;/Year&gt;&lt;RecNum&gt;1442&lt;/RecNum&gt;&lt;DisplayText&gt;[230]&lt;/DisplayText&gt;&lt;record&gt;&lt;rec-number&gt;1442&lt;/rec-number&gt;&lt;foreign-keys&gt;&lt;key app="EN" db-id="a9ppw5s55pttpse00eqptdx5paawz5fzap5t" timestamp="1754993795"&gt;1442&lt;/key&gt;&lt;/foreign-keys&gt;&lt;ref-type name="Journal Article"&gt;17&lt;/ref-type&gt;&lt;contributors&gt;&lt;authors&gt;&lt;author&gt;Taylor, A. E.&lt;/author&gt;&lt;author&gt;Finney-Hayward, T. K.&lt;/author&gt;&lt;author&gt;Quint, J. K.&lt;/author&gt;&lt;author&gt;Thomas, C. M. R.&lt;/author&gt;&lt;author&gt;Tudhope, S. J.&lt;/author&gt;&lt;author&gt;Wedzicha, J. A.&lt;/author&gt;&lt;author&gt;Barnes, P. J.&lt;/author&gt;&lt;author&gt;Donnelly, L. E.&lt;/author&gt;&lt;/authors&gt;&lt;/contributors&gt;&lt;titles&gt;&lt;title&gt;Defective macrophage phagocytosis of bacteria in COPD&lt;/title&gt;&lt;secondary-title&gt;European Respiratory Journal&lt;/secondary-title&gt;&lt;/titles&gt;&lt;periodical&gt;&lt;full-title&gt;European Respiratory Journal&lt;/full-title&gt;&lt;/periodical&gt;&lt;pages&gt;1039-1047&lt;/pages&gt;&lt;volume&gt;35&lt;/volume&gt;&lt;number&gt;5&lt;/number&gt;&lt;dates&gt;&lt;year&gt;2009&lt;/year&gt;&lt;pub-dates&gt;&lt;date&gt;2009/11/06&lt;/date&gt;&lt;/pub-dates&gt;&lt;/dates&gt;&lt;publisher&gt;European Respiratory Society (ERS)&lt;/publisher&gt;&lt;isbn&gt;0903-1936&amp;#xD;1399-3003&lt;/isbn&gt;&lt;urls&gt;&lt;related-urls&gt;&lt;url&gt;http://dx.doi.org/10.1183/09031936.00036709&lt;/url&gt;&lt;/related-urls&gt;&lt;/urls&gt;&lt;electronic-resource-num&gt;10.1183/09031936.00036709&lt;/electronic-resource-num&gt;&lt;/record&gt;&lt;/Cite&gt;&lt;/EndNote&gt;</w:instrText>
      </w:r>
      <w:r w:rsidR="00015003" w:rsidRPr="00757988">
        <w:rPr>
          <w:rFonts w:cstheme="minorHAnsi"/>
          <w:szCs w:val="24"/>
        </w:rPr>
        <w:fldChar w:fldCharType="separate"/>
      </w:r>
      <w:r w:rsidR="00EE243F" w:rsidRPr="00757988">
        <w:rPr>
          <w:rFonts w:cstheme="minorHAnsi"/>
          <w:szCs w:val="24"/>
        </w:rPr>
        <w:t>[230]</w:t>
      </w:r>
      <w:r w:rsidR="00015003" w:rsidRPr="00757988">
        <w:rPr>
          <w:rFonts w:cstheme="minorHAnsi"/>
          <w:szCs w:val="24"/>
        </w:rPr>
        <w:fldChar w:fldCharType="end"/>
      </w:r>
      <w:r w:rsidR="003E19C5" w:rsidRPr="00757988">
        <w:rPr>
          <w:rFonts w:cstheme="minorHAnsi"/>
          <w:color w:val="000000"/>
          <w:szCs w:val="24"/>
        </w:rPr>
        <w:t xml:space="preserve"> </w:t>
      </w:r>
      <w:r w:rsidRPr="00757988">
        <w:rPr>
          <w:rFonts w:cstheme="minorHAnsi"/>
          <w:szCs w:val="24"/>
        </w:rPr>
        <w:t>suggests that this dysfunction is not restricted to the lung, but could reflect a broader, disease-associated reprogramming of innate immune cells</w:t>
      </w:r>
      <w:r w:rsidR="003E19C5" w:rsidRPr="00757988">
        <w:rPr>
          <w:rFonts w:cstheme="minorHAnsi"/>
          <w:szCs w:val="24"/>
        </w:rPr>
        <w:t xml:space="preserve">. </w:t>
      </w:r>
      <w:r w:rsidRPr="00757988">
        <w:rPr>
          <w:rFonts w:cstheme="minorHAnsi"/>
          <w:szCs w:val="24"/>
        </w:rPr>
        <w:t>Moreover,</w:t>
      </w:r>
      <w:r w:rsidR="009B43B6" w:rsidRPr="00757988">
        <w:rPr>
          <w:rFonts w:cstheme="minorHAnsi"/>
          <w:szCs w:val="24"/>
        </w:rPr>
        <w:t xml:space="preserve"> as previously described</w:t>
      </w:r>
      <w:r w:rsidR="00F0177C" w:rsidRPr="00757988">
        <w:rPr>
          <w:rFonts w:cstheme="minorHAnsi"/>
          <w:szCs w:val="24"/>
        </w:rPr>
        <w:t>,</w:t>
      </w:r>
      <w:r w:rsidRPr="00757988">
        <w:rPr>
          <w:rFonts w:cstheme="minorHAnsi"/>
          <w:szCs w:val="24"/>
        </w:rPr>
        <w:t xml:space="preserve"> </w:t>
      </w:r>
      <w:proofErr w:type="spellStart"/>
      <w:r w:rsidRPr="00757988">
        <w:rPr>
          <w:rFonts w:cstheme="minorHAnsi"/>
          <w:szCs w:val="24"/>
        </w:rPr>
        <w:t>NTHi</w:t>
      </w:r>
      <w:proofErr w:type="spellEnd"/>
      <w:r w:rsidRPr="00757988">
        <w:rPr>
          <w:rFonts w:cstheme="minorHAnsi"/>
          <w:szCs w:val="24"/>
        </w:rPr>
        <w:t xml:space="preserve"> may actively exploit these clearance defects to establish</w:t>
      </w:r>
      <w:r w:rsidR="00F42917" w:rsidRPr="00757988">
        <w:rPr>
          <w:rFonts w:cstheme="minorHAnsi"/>
          <w:szCs w:val="24"/>
        </w:rPr>
        <w:t xml:space="preserve"> and persist in</w:t>
      </w:r>
      <w:r w:rsidRPr="00757988">
        <w:rPr>
          <w:rFonts w:cstheme="minorHAnsi"/>
          <w:szCs w:val="24"/>
        </w:rPr>
        <w:t xml:space="preserve"> intracellular niches</w:t>
      </w:r>
      <w:r w:rsidR="00BB46D5" w:rsidRPr="00757988">
        <w:rPr>
          <w:rFonts w:cstheme="minorHAnsi"/>
          <w:szCs w:val="24"/>
        </w:rPr>
        <w:t xml:space="preserve"> in </w:t>
      </w:r>
      <w:r w:rsidRPr="00757988">
        <w:rPr>
          <w:rFonts w:cstheme="minorHAnsi"/>
          <w:szCs w:val="24"/>
        </w:rPr>
        <w:t xml:space="preserve">airway epithelial cells </w:t>
      </w:r>
      <w:r w:rsidR="00A43F20" w:rsidRPr="00757988">
        <w:rPr>
          <w:rFonts w:cstheme="minorHAnsi"/>
          <w:szCs w:val="24"/>
        </w:rPr>
        <w:t>and phagocytic cells</w:t>
      </w:r>
      <w:r w:rsidR="003E19C5" w:rsidRPr="00757988">
        <w:rPr>
          <w:rFonts w:cstheme="minorHAnsi"/>
          <w:szCs w:val="24"/>
        </w:rPr>
        <w:t xml:space="preserve"> </w:t>
      </w:r>
      <w:r w:rsidR="00015003" w:rsidRPr="00757988">
        <w:rPr>
          <w:rFonts w:cstheme="minorHAnsi"/>
          <w:szCs w:val="24"/>
        </w:rPr>
        <w:fldChar w:fldCharType="begin">
          <w:fldData xml:space="preserve">PEVuZE5vdGU+PENpdGU+PEF1dGhvcj5LZXR0ZXJlcjwvQXV0aG9yPjxZZWFyPjE5OTk8L1llYXI+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LZXR0ZXJlcjwvQXV0aG9yPjxZZWFyPjE5OTk8L1llYXI+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33,191,231,232]</w:t>
      </w:r>
      <w:r w:rsidR="00015003" w:rsidRPr="00757988">
        <w:rPr>
          <w:rFonts w:cstheme="minorHAnsi"/>
          <w:szCs w:val="24"/>
        </w:rPr>
        <w:fldChar w:fldCharType="end"/>
      </w:r>
      <w:r w:rsidR="003E19C5" w:rsidRPr="00757988">
        <w:rPr>
          <w:rFonts w:cstheme="minorHAnsi"/>
          <w:szCs w:val="24"/>
        </w:rPr>
        <w:t xml:space="preserve"> </w:t>
      </w:r>
      <w:r w:rsidR="00D330A8" w:rsidRPr="00757988">
        <w:rPr>
          <w:rFonts w:cstheme="minorHAnsi"/>
          <w:szCs w:val="24"/>
        </w:rPr>
        <w:t>where they are</w:t>
      </w:r>
      <w:r w:rsidRPr="00757988">
        <w:rPr>
          <w:rFonts w:cstheme="minorHAnsi"/>
          <w:szCs w:val="24"/>
        </w:rPr>
        <w:t xml:space="preserve"> shielded from immune responses and antibiotics</w:t>
      </w:r>
      <w:r w:rsidR="003E19C5" w:rsidRPr="00757988">
        <w:rPr>
          <w:rFonts w:cstheme="minorHAnsi"/>
          <w:szCs w:val="24"/>
        </w:rPr>
        <w:t xml:space="preserve"> </w:t>
      </w:r>
      <w:r w:rsidR="00015003" w:rsidRPr="00757988">
        <w:rPr>
          <w:rFonts w:cstheme="minorHAnsi"/>
          <w:szCs w:val="24"/>
        </w:rPr>
        <w:fldChar w:fldCharType="begin">
          <w:fldData xml:space="preserve">PEVuZE5vdGU+PENpdGU+PEF1dGhvcj52YW4gU2NoaWxmZ2FhcmRlPC9BdXRob3I+PFllYXI+MTk5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2YW4gU2NoaWxmZ2FhcmRlPC9BdXRob3I+PFllYXI+MTk5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33]</w:t>
      </w:r>
      <w:r w:rsidR="00015003" w:rsidRPr="00757988">
        <w:rPr>
          <w:rFonts w:cstheme="minorHAnsi"/>
          <w:szCs w:val="24"/>
        </w:rPr>
        <w:fldChar w:fldCharType="end"/>
      </w:r>
      <w:r w:rsidRPr="00757988">
        <w:rPr>
          <w:rFonts w:cstheme="minorHAnsi"/>
          <w:szCs w:val="24"/>
        </w:rPr>
        <w:t xml:space="preserve">. </w:t>
      </w:r>
      <w:r w:rsidR="004A309F" w:rsidRPr="00757988">
        <w:rPr>
          <w:rFonts w:cstheme="minorHAnsi"/>
          <w:szCs w:val="24"/>
        </w:rPr>
        <w:t xml:space="preserve">Respiratory viral infections can also reduce macrophage phagocytic ability </w:t>
      </w:r>
      <w:r w:rsidR="00015003" w:rsidRPr="00757988">
        <w:rPr>
          <w:rFonts w:cstheme="minorHAnsi"/>
          <w:szCs w:val="24"/>
        </w:rPr>
        <w:fldChar w:fldCharType="begin">
          <w:fldData xml:space="preserve">PEVuZE5vdGU+PENpdGU+PEF1dGhvcj5KdWJyYWlsPC9BdXRob3I+PFllYXI+MjAxODwvWWVhcj48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KdWJyYWlsPC9BdXRob3I+PFllYXI+MjAxODwvWWVhcj48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34,235]</w:t>
      </w:r>
      <w:r w:rsidR="00015003" w:rsidRPr="00757988">
        <w:rPr>
          <w:rFonts w:cstheme="minorHAnsi"/>
          <w:szCs w:val="24"/>
        </w:rPr>
        <w:fldChar w:fldCharType="end"/>
      </w:r>
      <w:r w:rsidR="004A309F" w:rsidRPr="00757988">
        <w:rPr>
          <w:rFonts w:cstheme="minorHAnsi"/>
          <w:szCs w:val="24"/>
        </w:rPr>
        <w:t xml:space="preserve"> and together all these factors </w:t>
      </w:r>
      <w:r w:rsidR="004A309F" w:rsidRPr="00757988">
        <w:rPr>
          <w:rFonts w:cstheme="minorHAnsi"/>
          <w:color w:val="000000"/>
          <w:szCs w:val="24"/>
        </w:rPr>
        <w:t xml:space="preserve">highlight the complexity and heterogeneity of macrophage dysfunction. </w:t>
      </w:r>
    </w:p>
    <w:p w14:paraId="1F76B096" w14:textId="26A08B05" w:rsidR="00A652D1" w:rsidRPr="00757988" w:rsidRDefault="00B848BD" w:rsidP="00FC4B52">
      <w:pPr>
        <w:pStyle w:val="Heading3"/>
      </w:pPr>
      <w:r w:rsidRPr="00757988">
        <w:t>6</w:t>
      </w:r>
      <w:r w:rsidR="00FF4DAD" w:rsidRPr="00757988">
        <w:t>.2.2</w:t>
      </w:r>
      <w:r w:rsidR="008472AD" w:rsidRPr="00757988">
        <w:t xml:space="preserve"> </w:t>
      </w:r>
      <w:r w:rsidR="00A652D1" w:rsidRPr="00757988">
        <w:t>Oxidative stress</w:t>
      </w:r>
    </w:p>
    <w:p w14:paraId="27611E92" w14:textId="58DF6D06" w:rsidR="00A652D1" w:rsidRPr="00757988" w:rsidRDefault="00A652D1" w:rsidP="00A652D1">
      <w:pPr>
        <w:spacing w:line="360" w:lineRule="auto"/>
        <w:jc w:val="both"/>
        <w:rPr>
          <w:rFonts w:cstheme="minorHAnsi"/>
          <w:szCs w:val="24"/>
        </w:rPr>
      </w:pPr>
      <w:r w:rsidRPr="00757988">
        <w:rPr>
          <w:rFonts w:cstheme="minorHAnsi"/>
          <w:szCs w:val="24"/>
        </w:rPr>
        <w:t xml:space="preserve">Intracellular persistence may also be facilitated by dysregulated oxidative stress responses, which impair host antimicrobial activity. In health, reactive oxygen species (ROS) generated during the oxidative burst are essential for pathogen killing. In </w:t>
      </w:r>
      <w:r w:rsidR="00FE4798" w:rsidRPr="00757988">
        <w:rPr>
          <w:rFonts w:cstheme="minorHAnsi"/>
          <w:szCs w:val="24"/>
        </w:rPr>
        <w:t>CAD</w:t>
      </w:r>
      <w:r w:rsidRPr="00757988">
        <w:rPr>
          <w:rFonts w:cstheme="minorHAnsi"/>
          <w:szCs w:val="24"/>
        </w:rPr>
        <w:t>s however, baseline oxidative stress is elevated due to factors such as pollution, allergens, and smoke exposure, as well as endogenous sources like activated immune cells</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Rogers&lt;/Author&gt;&lt;Year&gt;2018&lt;/Year&gt;&lt;RecNum&gt;1425&lt;/RecNum&gt;&lt;DisplayText&gt;[236]&lt;/DisplayText&gt;&lt;record&gt;&lt;rec-number&gt;1425&lt;/rec-number&gt;&lt;foreign-keys&gt;&lt;key app="EN" db-id="a9ppw5s55pttpse00eqptdx5paawz5fzap5t" timestamp="1754993795"&gt;1425&lt;/key&gt;&lt;/foreign-keys&gt;&lt;ref-type name="Journal Article"&gt;17&lt;/ref-type&gt;&lt;contributors&gt;&lt;authors&gt;&lt;author&gt;Rogers, Lynette K.&lt;/author&gt;&lt;author&gt;Cismowski, Mary J.&lt;/author&gt;&lt;/authors&gt;&lt;/contributors&gt;&lt;titles&gt;&lt;title&gt;Oxidative stress in the lung – The essential paradox&lt;/title&gt;&lt;secondary-title&gt;Current Opinion in Toxicology&lt;/secondary-title&gt;&lt;/titles&gt;&lt;periodical&gt;&lt;full-title&gt;Current Opinion in Toxicology&lt;/full-title&gt;&lt;/periodical&gt;&lt;pages&gt;37-43&lt;/pages&gt;&lt;volume&gt;7&lt;/volume&gt;&lt;dates&gt;&lt;year&gt;2018&lt;/year&gt;&lt;pub-dates&gt;&lt;date&gt;2018/02&lt;/date&gt;&lt;/pub-dates&gt;&lt;/dates&gt;&lt;publisher&gt;Elsevier BV&lt;/publisher&gt;&lt;isbn&gt;2468-2020&lt;/isbn&gt;&lt;urls&gt;&lt;related-urls&gt;&lt;url&gt;http://dx.doi.org/10.1016/j.cotox.2017.09.001&lt;/url&gt;&lt;/related-urls&gt;&lt;/urls&gt;&lt;electronic-resource-num&gt;10.1016/j.cotox.2017.09.001&lt;/electronic-resource-num&gt;&lt;/record&gt;&lt;/Cite&gt;&lt;/EndNote&gt;</w:instrText>
      </w:r>
      <w:r w:rsidR="00015003" w:rsidRPr="00757988">
        <w:rPr>
          <w:rFonts w:cstheme="minorHAnsi"/>
          <w:szCs w:val="24"/>
        </w:rPr>
        <w:fldChar w:fldCharType="separate"/>
      </w:r>
      <w:r w:rsidR="00EE243F" w:rsidRPr="00757988">
        <w:rPr>
          <w:rFonts w:cstheme="minorHAnsi"/>
          <w:szCs w:val="24"/>
        </w:rPr>
        <w:t>[236]</w:t>
      </w:r>
      <w:r w:rsidR="00015003" w:rsidRPr="00757988">
        <w:rPr>
          <w:rFonts w:cstheme="minorHAnsi"/>
          <w:szCs w:val="24"/>
        </w:rPr>
        <w:fldChar w:fldCharType="end"/>
      </w:r>
      <w:r w:rsidR="003664ED" w:rsidRPr="00757988">
        <w:rPr>
          <w:rFonts w:cstheme="minorHAnsi"/>
          <w:szCs w:val="24"/>
        </w:rPr>
        <w:t xml:space="preserve">. </w:t>
      </w:r>
      <w:r w:rsidRPr="00757988">
        <w:rPr>
          <w:rFonts w:cstheme="minorHAnsi"/>
          <w:szCs w:val="24"/>
        </w:rPr>
        <w:t>Paradoxically, this persistent oxidative environment may suppress further ROS generation in response to infection, suggesting a functional threshold beyond which ROS levels become detrimental rather than protective. Indeed, macrophages fail to regulate mitochondrial ROS (</w:t>
      </w:r>
      <w:proofErr w:type="spellStart"/>
      <w:r w:rsidRPr="00757988">
        <w:rPr>
          <w:rFonts w:cstheme="minorHAnsi"/>
          <w:szCs w:val="24"/>
        </w:rPr>
        <w:t>mROS</w:t>
      </w:r>
      <w:proofErr w:type="spellEnd"/>
      <w:r w:rsidRPr="00757988">
        <w:rPr>
          <w:rFonts w:cstheme="minorHAnsi"/>
          <w:szCs w:val="24"/>
        </w:rPr>
        <w:t>) effectively</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Belchamber&lt;/Author&gt;&lt;Year&gt;2019&lt;/Year&gt;&lt;RecNum&gt;1341&lt;/RecNum&gt;&lt;DisplayText&gt;[237]&lt;/DisplayText&gt;&lt;record&gt;&lt;rec-number&gt;1341&lt;/rec-number&gt;&lt;foreign-keys&gt;&lt;key app="EN" db-id="a9ppw5s55pttpse00eqptdx5paawz5fzap5t" timestamp="1754993795"&gt;1341&lt;/key&gt;&lt;/foreign-keys&gt;&lt;ref-type name="Journal Article"&gt;17&lt;/ref-type&gt;&lt;contributors&gt;&lt;authors&gt;&lt;author&gt;Belchamber, Kylie B. R.&lt;/author&gt;&lt;author&gt;Singh, Richa&lt;/author&gt;&lt;author&gt;Batista, Craig M.&lt;/author&gt;&lt;author&gt;Whyte, Moira K.&lt;/author&gt;&lt;author&gt;Dockrell, David H.&lt;/author&gt;&lt;author&gt;Kilty, Iain&lt;/author&gt;&lt;author&gt;Robinson, Matthew J.&lt;/author&gt;&lt;author&gt;Wedzicha, Jadwiga A.&lt;/author&gt;&lt;author&gt;Barnes, Peter J.&lt;/author&gt;&lt;author&gt;Donnelly, Louise E.&lt;/author&gt;&lt;/authors&gt;&lt;/contributors&gt;&lt;titles&gt;&lt;title&gt;Defective bacterial phagocytosis is associated with dysfunctional mitochondria in COPD macrophages&lt;/title&gt;&lt;secondary-title&gt;European Respiratory Journal&lt;/secondary-title&gt;&lt;/titles&gt;&lt;periodical&gt;&lt;full-title&gt;European Respiratory Journal&lt;/full-title&gt;&lt;/periodical&gt;&lt;pages&gt;1802244&lt;/pages&gt;&lt;volume&gt;54&lt;/volume&gt;&lt;number&gt;4&lt;/number&gt;&lt;dates&gt;&lt;year&gt;2019&lt;/year&gt;&lt;pub-dates&gt;&lt;date&gt;2019/07/18&lt;/date&gt;&lt;/pub-dates&gt;&lt;/dates&gt;&lt;publisher&gt;European Respiratory Society (ERS)&lt;/publisher&gt;&lt;isbn&gt;0903-1936&amp;#xD;1399-3003&lt;/isbn&gt;&lt;urls&gt;&lt;related-urls&gt;&lt;url&gt;http://dx.doi.org/10.1183/13993003.02244-2018&lt;/url&gt;&lt;/related-urls&gt;&lt;/urls&gt;&lt;electronic-resource-num&gt;10.1183/13993003.02244-2018&lt;/electronic-resource-num&gt;&lt;/record&gt;&lt;/Cite&gt;&lt;/EndNote&gt;</w:instrText>
      </w:r>
      <w:r w:rsidR="00015003" w:rsidRPr="00757988">
        <w:rPr>
          <w:rFonts w:cstheme="minorHAnsi"/>
          <w:szCs w:val="24"/>
        </w:rPr>
        <w:fldChar w:fldCharType="separate"/>
      </w:r>
      <w:r w:rsidR="00EE243F" w:rsidRPr="00757988">
        <w:rPr>
          <w:rFonts w:cstheme="minorHAnsi"/>
          <w:szCs w:val="24"/>
        </w:rPr>
        <w:t>[237]</w:t>
      </w:r>
      <w:r w:rsidR="00015003" w:rsidRPr="00757988">
        <w:rPr>
          <w:rFonts w:cstheme="minorHAnsi"/>
          <w:szCs w:val="24"/>
        </w:rPr>
        <w:fldChar w:fldCharType="end"/>
      </w:r>
      <w:r w:rsidR="003664ED" w:rsidRPr="00757988">
        <w:rPr>
          <w:rFonts w:cstheme="minorHAnsi"/>
          <w:szCs w:val="24"/>
        </w:rPr>
        <w:t xml:space="preserve"> </w:t>
      </w:r>
      <w:r w:rsidRPr="00757988">
        <w:rPr>
          <w:rFonts w:cstheme="minorHAnsi"/>
          <w:szCs w:val="24"/>
        </w:rPr>
        <w:t xml:space="preserve">and do not generate sufficient </w:t>
      </w:r>
      <w:proofErr w:type="spellStart"/>
      <w:r w:rsidRPr="00757988">
        <w:rPr>
          <w:rFonts w:cstheme="minorHAnsi"/>
          <w:szCs w:val="24"/>
        </w:rPr>
        <w:t>mROS</w:t>
      </w:r>
      <w:proofErr w:type="spellEnd"/>
      <w:r w:rsidRPr="00757988">
        <w:rPr>
          <w:rFonts w:cstheme="minorHAnsi"/>
          <w:szCs w:val="24"/>
        </w:rPr>
        <w:t xml:space="preserve"> following bacterial challenge</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Belchamber&lt;/Author&gt;&lt;Year&gt;2019&lt;/Year&gt;&lt;RecNum&gt;1341&lt;/RecNum&gt;&lt;DisplayText&gt;[237]&lt;/DisplayText&gt;&lt;record&gt;&lt;rec-number&gt;1341&lt;/rec-number&gt;&lt;foreign-keys&gt;&lt;key app="EN" db-id="a9ppw5s55pttpse00eqptdx5paawz5fzap5t" timestamp="1754993795"&gt;1341&lt;/key&gt;&lt;/foreign-keys&gt;&lt;ref-type name="Journal Article"&gt;17&lt;/ref-type&gt;&lt;contributors&gt;&lt;authors&gt;&lt;author&gt;Belchamber, Kylie B. R.&lt;/author&gt;&lt;author&gt;Singh, Richa&lt;/author&gt;&lt;author&gt;Batista, Craig M.&lt;/author&gt;&lt;author&gt;Whyte, Moira K.&lt;/author&gt;&lt;author&gt;Dockrell, David H.&lt;/author&gt;&lt;author&gt;Kilty, Iain&lt;/author&gt;&lt;author&gt;Robinson, Matthew J.&lt;/author&gt;&lt;author&gt;Wedzicha, Jadwiga A.&lt;/author&gt;&lt;author&gt;Barnes, Peter J.&lt;/author&gt;&lt;author&gt;Donnelly, Louise E.&lt;/author&gt;&lt;/authors&gt;&lt;/contributors&gt;&lt;titles&gt;&lt;title&gt;Defective bacterial phagocytosis is associated with dysfunctional mitochondria in COPD macrophages&lt;/title&gt;&lt;secondary-title&gt;European Respiratory Journal&lt;/secondary-title&gt;&lt;/titles&gt;&lt;periodical&gt;&lt;full-title&gt;European Respiratory Journal&lt;/full-title&gt;&lt;/periodical&gt;&lt;pages&gt;1802244&lt;/pages&gt;&lt;volume&gt;54&lt;/volume&gt;&lt;number&gt;4&lt;/number&gt;&lt;dates&gt;&lt;year&gt;2019&lt;/year&gt;&lt;pub-dates&gt;&lt;date&gt;2019/07/18&lt;/date&gt;&lt;/pub-dates&gt;&lt;/dates&gt;&lt;publisher&gt;European Respiratory Society (ERS)&lt;/publisher&gt;&lt;isbn&gt;0903-1936&amp;#xD;1399-3003&lt;/isbn&gt;&lt;urls&gt;&lt;related-urls&gt;&lt;url&gt;http://dx.doi.org/10.1183/13993003.02244-2018&lt;/url&gt;&lt;/related-urls&gt;&lt;/urls&gt;&lt;electronic-resource-num&gt;10.1183/13993003.02244-2018&lt;/electronic-resource-num&gt;&lt;/record&gt;&lt;/Cite&gt;&lt;/EndNote&gt;</w:instrText>
      </w:r>
      <w:r w:rsidR="00015003" w:rsidRPr="00757988">
        <w:rPr>
          <w:rFonts w:cstheme="minorHAnsi"/>
          <w:szCs w:val="24"/>
        </w:rPr>
        <w:fldChar w:fldCharType="separate"/>
      </w:r>
      <w:r w:rsidR="00EE243F" w:rsidRPr="00757988">
        <w:rPr>
          <w:rFonts w:cstheme="minorHAnsi"/>
          <w:szCs w:val="24"/>
        </w:rPr>
        <w:t>[237]</w:t>
      </w:r>
      <w:r w:rsidR="00015003" w:rsidRPr="00757988">
        <w:rPr>
          <w:rFonts w:cstheme="minorHAnsi"/>
          <w:szCs w:val="24"/>
        </w:rPr>
        <w:fldChar w:fldCharType="end"/>
      </w:r>
      <w:r w:rsidRPr="00757988">
        <w:rPr>
          <w:rFonts w:cstheme="minorHAnsi"/>
          <w:szCs w:val="24"/>
        </w:rPr>
        <w:t>, likely due to elevated baseline ROS levels. Chronic exposure to oxidative stress may</w:t>
      </w:r>
      <w:r w:rsidR="00FD7827" w:rsidRPr="00757988">
        <w:rPr>
          <w:rFonts w:cstheme="minorHAnsi"/>
          <w:szCs w:val="24"/>
        </w:rPr>
        <w:t xml:space="preserve"> also</w:t>
      </w:r>
      <w:r w:rsidRPr="00757988">
        <w:rPr>
          <w:rFonts w:cstheme="minorHAnsi"/>
          <w:szCs w:val="24"/>
        </w:rPr>
        <w:t xml:space="preserve"> induce a state of </w:t>
      </w:r>
      <w:r w:rsidRPr="00757988">
        <w:rPr>
          <w:rFonts w:cstheme="minorHAnsi"/>
          <w:szCs w:val="24"/>
        </w:rPr>
        <w:lastRenderedPageBreak/>
        <w:t xml:space="preserve">cellular exhaustion or redox adaptation, in which further ROS generation is suppressed despite ongoing microbial presence. Restoration of phagocytic activity </w:t>
      </w:r>
      <w:r w:rsidRPr="00757988">
        <w:rPr>
          <w:rFonts w:cstheme="minorHAnsi"/>
          <w:i/>
          <w:iCs/>
          <w:szCs w:val="24"/>
        </w:rPr>
        <w:t xml:space="preserve">ex vivo </w:t>
      </w:r>
      <w:r w:rsidRPr="00757988">
        <w:rPr>
          <w:rFonts w:cstheme="minorHAnsi"/>
          <w:szCs w:val="24"/>
        </w:rPr>
        <w:t>via antioxidant supplementation</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Fitzpatrick&lt;/Author&gt;&lt;Year&gt;2008&lt;/Year&gt;&lt;RecNum&gt;1364&lt;/RecNum&gt;&lt;DisplayText&gt;[238]&lt;/DisplayText&gt;&lt;record&gt;&lt;rec-number&gt;1364&lt;/rec-number&gt;&lt;foreign-keys&gt;&lt;key app="EN" db-id="a9ppw5s55pttpse00eqptdx5paawz5fzap5t" timestamp="1754993795"&gt;1364&lt;/key&gt;&lt;/foreign-keys&gt;&lt;ref-type name="Journal Article"&gt;17&lt;/ref-type&gt;&lt;contributors&gt;&lt;authors&gt;&lt;author&gt;Fitzpatrick, Anne M.&lt;/author&gt;&lt;author&gt;Holguin, Fernando&lt;/author&gt;&lt;author&gt;Teague, W. Gerald&lt;/author&gt;&lt;author&gt;Brown, Lou Ann S.&lt;/author&gt;&lt;/authors&gt;&lt;/contributors&gt;&lt;titles&gt;&lt;title&gt;Alveolar macrophage phagocytosis is impaired in children with poorly controlled asthma&lt;/title&gt;&lt;secondary-title&gt;Journal of Allergy and Clinical Immunology&lt;/secondary-title&gt;&lt;/titles&gt;&lt;periodical&gt;&lt;full-title&gt;Journal of Allergy and Clinical Immunology&lt;/full-title&gt;&lt;/periodical&gt;&lt;pages&gt;1372-1378.e3&lt;/pages&gt;&lt;volume&gt;121&lt;/volume&gt;&lt;number&gt;6&lt;/number&gt;&lt;dates&gt;&lt;year&gt;2008&lt;/year&gt;&lt;pub-dates&gt;&lt;date&gt;2008/06&lt;/date&gt;&lt;/pub-dates&gt;&lt;/dates&gt;&lt;publisher&gt;Elsevier BV&lt;/publisher&gt;&lt;isbn&gt;0091-6749&lt;/isbn&gt;&lt;urls&gt;&lt;related-urls&gt;&lt;url&gt;http://dx.doi.org/10.1016/j.jaci.2008.03.008&lt;/url&gt;&lt;/related-urls&gt;&lt;/urls&gt;&lt;electronic-resource-num&gt;10.1016/j.jaci.2008.03.008&lt;/electronic-resource-num&gt;&lt;/record&gt;&lt;/Cite&gt;&lt;/EndNote&gt;</w:instrText>
      </w:r>
      <w:r w:rsidR="00015003" w:rsidRPr="00757988">
        <w:rPr>
          <w:rFonts w:cstheme="minorHAnsi"/>
          <w:szCs w:val="24"/>
        </w:rPr>
        <w:fldChar w:fldCharType="separate"/>
      </w:r>
      <w:r w:rsidR="00EE243F" w:rsidRPr="00757988">
        <w:rPr>
          <w:rFonts w:cstheme="minorHAnsi"/>
          <w:szCs w:val="24"/>
        </w:rPr>
        <w:t>[238]</w:t>
      </w:r>
      <w:r w:rsidR="00015003" w:rsidRPr="00757988">
        <w:rPr>
          <w:rFonts w:cstheme="minorHAnsi"/>
          <w:szCs w:val="24"/>
        </w:rPr>
        <w:fldChar w:fldCharType="end"/>
      </w:r>
      <w:r w:rsidR="003664ED" w:rsidRPr="00757988">
        <w:rPr>
          <w:rFonts w:cstheme="minorHAnsi"/>
          <w:szCs w:val="24"/>
        </w:rPr>
        <w:t xml:space="preserve">, </w:t>
      </w:r>
      <w:r w:rsidRPr="00757988">
        <w:rPr>
          <w:rFonts w:cstheme="minorHAnsi"/>
          <w:szCs w:val="24"/>
        </w:rPr>
        <w:t xml:space="preserve">or activation of a key regulator of antioxidant </w:t>
      </w:r>
      <w:r w:rsidR="00757988" w:rsidRPr="00757988">
        <w:rPr>
          <w:rFonts w:cstheme="minorHAnsi"/>
          <w:szCs w:val="24"/>
        </w:rPr>
        <w:t>defenses</w:t>
      </w:r>
      <w:r w:rsidRPr="00757988">
        <w:rPr>
          <w:rFonts w:cstheme="minorHAnsi"/>
          <w:szCs w:val="24"/>
        </w:rPr>
        <w:t>, Nrf2,</w:t>
      </w:r>
      <w:r w:rsidR="003664ED" w:rsidRPr="00757988">
        <w:rPr>
          <w:rFonts w:cstheme="minorHAnsi"/>
          <w:szCs w:val="24"/>
        </w:rPr>
        <w:t xml:space="preserve"> </w:t>
      </w:r>
      <w:r w:rsidR="00015003" w:rsidRPr="00757988">
        <w:rPr>
          <w:rFonts w:cstheme="minorHAnsi"/>
          <w:szCs w:val="24"/>
        </w:rPr>
        <w:fldChar w:fldCharType="begin">
          <w:fldData xml:space="preserve">PEVuZE5vdGU+PENpdGU+PEF1dGhvcj5GaXR6cGF0cmljazwvQXV0aG9yPjxZZWFyPjIwMDg8L1ll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GaXR6cGF0cmljazwvQXV0aG9yPjxZZWFyPjIwMDg8L1ll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38]</w:t>
      </w:r>
      <w:r w:rsidR="00015003" w:rsidRPr="00757988">
        <w:rPr>
          <w:rFonts w:cstheme="minorHAnsi"/>
          <w:szCs w:val="24"/>
        </w:rPr>
        <w:fldChar w:fldCharType="end"/>
      </w:r>
      <w:r w:rsidR="003664ED" w:rsidRPr="00757988">
        <w:rPr>
          <w:rFonts w:cstheme="minorHAnsi"/>
          <w:color w:val="000000"/>
          <w:szCs w:val="24"/>
        </w:rPr>
        <w:t xml:space="preserve"> </w:t>
      </w:r>
      <w:r w:rsidRPr="00757988">
        <w:rPr>
          <w:rFonts w:cstheme="minorHAnsi"/>
          <w:szCs w:val="24"/>
        </w:rPr>
        <w:t>provides strong evidence for a mechanistic link between oxidative dysregulation and defective clearance. However, these findings are based on</w:t>
      </w:r>
      <w:r w:rsidRPr="00757988">
        <w:rPr>
          <w:rFonts w:cstheme="minorHAnsi"/>
          <w:i/>
          <w:iCs/>
          <w:szCs w:val="24"/>
        </w:rPr>
        <w:t xml:space="preserve"> ex vivo</w:t>
      </w:r>
      <w:r w:rsidRPr="00757988">
        <w:rPr>
          <w:rFonts w:cstheme="minorHAnsi"/>
          <w:szCs w:val="24"/>
        </w:rPr>
        <w:t xml:space="preserve"> models; whether such interventions translate into meaningful improvements in pathogen control or clinical outcomes remains to be established.</w:t>
      </w:r>
    </w:p>
    <w:p w14:paraId="53DE8F3B" w14:textId="678A1126" w:rsidR="00A652D1" w:rsidRPr="00757988" w:rsidRDefault="00A652D1" w:rsidP="00A652D1">
      <w:pPr>
        <w:spacing w:line="360" w:lineRule="auto"/>
        <w:jc w:val="both"/>
        <w:rPr>
          <w:rFonts w:cstheme="minorHAnsi"/>
          <w:szCs w:val="24"/>
        </w:rPr>
      </w:pPr>
      <w:r w:rsidRPr="00757988">
        <w:rPr>
          <w:rFonts w:cstheme="minorHAnsi"/>
          <w:szCs w:val="24"/>
        </w:rPr>
        <w:t xml:space="preserve">Oxidative stress is closely linked to iron homeostasis, with ROS promoting the release of iron from cellular stores, </w:t>
      </w:r>
      <w:proofErr w:type="spellStart"/>
      <w:r w:rsidRPr="00757988">
        <w:rPr>
          <w:rFonts w:cstheme="minorHAnsi"/>
          <w:szCs w:val="24"/>
        </w:rPr>
        <w:t>fuelling</w:t>
      </w:r>
      <w:proofErr w:type="spellEnd"/>
      <w:r w:rsidRPr="00757988">
        <w:rPr>
          <w:rFonts w:cstheme="minorHAnsi"/>
          <w:szCs w:val="24"/>
        </w:rPr>
        <w:t xml:space="preserve"> a cycle of damage and immune dysfunction. Disrupted iron regulation is common in </w:t>
      </w:r>
      <w:r w:rsidR="00FE4798" w:rsidRPr="00757988">
        <w:rPr>
          <w:rFonts w:cstheme="minorHAnsi"/>
          <w:szCs w:val="24"/>
        </w:rPr>
        <w:t>CAD</w:t>
      </w:r>
      <w:r w:rsidRPr="00757988">
        <w:rPr>
          <w:rFonts w:cstheme="minorHAnsi"/>
          <w:szCs w:val="24"/>
        </w:rPr>
        <w:t>s</w:t>
      </w:r>
      <w:r w:rsidR="003664ED" w:rsidRPr="00757988">
        <w:rPr>
          <w:rFonts w:cstheme="minorHAnsi"/>
          <w:szCs w:val="24"/>
        </w:rPr>
        <w:t xml:space="preserve"> </w:t>
      </w:r>
      <w:r w:rsidR="00015003" w:rsidRPr="00757988">
        <w:rPr>
          <w:rFonts w:cstheme="minorHAnsi"/>
          <w:szCs w:val="24"/>
        </w:rPr>
        <w:fldChar w:fldCharType="begin">
          <w:fldData xml:space="preserve">PEVuZE5vdGU+PENpdGU+PEF1dGhvcj5HaGlvPC9BdXRob3I+PFllYXI+MjAxMzwvWWVhcj48UmVj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HaGlvPC9BdXRob3I+PFllYXI+MjAxMzwvWWVhcj48UmVj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39-241]</w:t>
      </w:r>
      <w:r w:rsidR="00015003" w:rsidRPr="00757988">
        <w:rPr>
          <w:rFonts w:cstheme="minorHAnsi"/>
          <w:szCs w:val="24"/>
        </w:rPr>
        <w:fldChar w:fldCharType="end"/>
      </w:r>
      <w:r w:rsidR="003664ED" w:rsidRPr="00757988">
        <w:rPr>
          <w:rFonts w:cstheme="minorHAnsi"/>
          <w:color w:val="000000"/>
          <w:szCs w:val="24"/>
        </w:rPr>
        <w:t xml:space="preserve">, </w:t>
      </w:r>
      <w:r w:rsidR="004D13A5" w:rsidRPr="00757988">
        <w:rPr>
          <w:rFonts w:cstheme="minorHAnsi"/>
          <w:szCs w:val="24"/>
        </w:rPr>
        <w:t xml:space="preserve">but </w:t>
      </w:r>
      <w:r w:rsidRPr="00757988">
        <w:rPr>
          <w:rFonts w:cstheme="minorHAnsi"/>
          <w:szCs w:val="24"/>
        </w:rPr>
        <w:t xml:space="preserve">the underlying mechanisms remain unclear. </w:t>
      </w:r>
      <w:r w:rsidR="003C08F2" w:rsidRPr="00757988">
        <w:rPr>
          <w:rFonts w:cstheme="minorHAnsi"/>
          <w:szCs w:val="24"/>
        </w:rPr>
        <w:t xml:space="preserve">Compounding this, as previously mentioned, </w:t>
      </w:r>
      <w:proofErr w:type="spellStart"/>
      <w:r w:rsidR="003C08F2" w:rsidRPr="00757988">
        <w:rPr>
          <w:rFonts w:cstheme="minorHAnsi"/>
          <w:szCs w:val="24"/>
        </w:rPr>
        <w:t>NTHi</w:t>
      </w:r>
      <w:proofErr w:type="spellEnd"/>
      <w:r w:rsidR="003C08F2" w:rsidRPr="00757988">
        <w:rPr>
          <w:rFonts w:cstheme="minorHAnsi"/>
          <w:szCs w:val="24"/>
        </w:rPr>
        <w:t xml:space="preserve"> is well adapted to </w:t>
      </w:r>
      <w:r w:rsidR="00757988" w:rsidRPr="00757988">
        <w:rPr>
          <w:rFonts w:cstheme="minorHAnsi"/>
          <w:szCs w:val="24"/>
        </w:rPr>
        <w:t>utilize</w:t>
      </w:r>
      <w:r w:rsidR="00C36202" w:rsidRPr="00757988">
        <w:rPr>
          <w:rFonts w:cstheme="minorHAnsi"/>
          <w:szCs w:val="24"/>
        </w:rPr>
        <w:t xml:space="preserve"> iron as an essential nutrient</w:t>
      </w:r>
      <w:r w:rsidR="001D0448" w:rsidRPr="00757988">
        <w:rPr>
          <w:rFonts w:cstheme="minorHAnsi"/>
          <w:szCs w:val="24"/>
        </w:rPr>
        <w:t xml:space="preserve">, enabling it to thrive </w:t>
      </w:r>
      <w:r w:rsidR="00425487" w:rsidRPr="00757988">
        <w:rPr>
          <w:rFonts w:cstheme="minorHAnsi"/>
          <w:szCs w:val="24"/>
        </w:rPr>
        <w:t>in iron-rich environments</w:t>
      </w:r>
      <w:r w:rsidR="00C75F37" w:rsidRPr="00757988">
        <w:rPr>
          <w:rFonts w:cstheme="minorHAnsi"/>
          <w:szCs w:val="24"/>
        </w:rPr>
        <w:t xml:space="preserve">, like the COPD lung </w:t>
      </w:r>
      <w:r w:rsidR="00015003" w:rsidRPr="00757988">
        <w:rPr>
          <w:rFonts w:cstheme="minorHAnsi"/>
          <w:szCs w:val="24"/>
        </w:rPr>
        <w:fldChar w:fldCharType="begin">
          <w:fldData xml:space="preserve">PEVuZE5vdGU+PENpdGU+PEF1dGhvcj5IZWFseTwvQXV0aG9yPjxZZWFyPjIwMjU8L1llYXI+PFJl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IZWFseTwvQXV0aG9yPjxZZWFyPjIwMjU8L1llYXI+PFJl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42]</w:t>
      </w:r>
      <w:r w:rsidR="00015003" w:rsidRPr="00757988">
        <w:rPr>
          <w:rFonts w:cstheme="minorHAnsi"/>
          <w:szCs w:val="24"/>
        </w:rPr>
        <w:fldChar w:fldCharType="end"/>
      </w:r>
      <w:r w:rsidR="003664ED" w:rsidRPr="00757988">
        <w:rPr>
          <w:rFonts w:cstheme="minorHAnsi"/>
          <w:szCs w:val="24"/>
        </w:rPr>
        <w:t xml:space="preserve">. </w:t>
      </w:r>
      <w:r w:rsidRPr="00757988">
        <w:rPr>
          <w:rFonts w:cstheme="minorHAnsi"/>
          <w:szCs w:val="24"/>
        </w:rPr>
        <w:t xml:space="preserve">Macrophages play a central role in iron sequestration and bioavailability and may be particularly impacted. </w:t>
      </w:r>
      <w:r w:rsidR="00086C28" w:rsidRPr="00757988">
        <w:rPr>
          <w:rFonts w:cstheme="minorHAnsi"/>
          <w:szCs w:val="24"/>
        </w:rPr>
        <w:t xml:space="preserve">Experimental iron loading of COPD macrophages reduced </w:t>
      </w:r>
      <w:proofErr w:type="spellStart"/>
      <w:r w:rsidR="00086C28" w:rsidRPr="00757988">
        <w:rPr>
          <w:rFonts w:cstheme="minorHAnsi"/>
          <w:szCs w:val="24"/>
        </w:rPr>
        <w:t>NTHi</w:t>
      </w:r>
      <w:proofErr w:type="spellEnd"/>
      <w:r w:rsidR="00086C28" w:rsidRPr="00757988">
        <w:rPr>
          <w:rFonts w:cstheme="minorHAnsi"/>
          <w:szCs w:val="24"/>
        </w:rPr>
        <w:t xml:space="preserve"> phagocytosis</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Baker&lt;/Author&gt;&lt;Year&gt;2021&lt;/Year&gt;&lt;RecNum&gt;1339&lt;/RecNum&gt;&lt;DisplayText&gt;[243]&lt;/DisplayText&gt;&lt;record&gt;&lt;rec-number&gt;1339&lt;/rec-number&gt;&lt;foreign-keys&gt;&lt;key app="EN" db-id="a9ppw5s55pttpse00eqptdx5paawz5fzap5t" timestamp="1754993795"&gt;1339&lt;/key&gt;&lt;/foreign-keys&gt;&lt;ref-type name="Journal Article"&gt;17&lt;/ref-type&gt;&lt;contributors&gt;&lt;authors&gt;&lt;author&gt;Baker, James M.&lt;/author&gt;&lt;author&gt;Hammond, Molly&lt;/author&gt;&lt;author&gt;Dungwa, Josiah&lt;/author&gt;&lt;author&gt;Shah, Rajesh&lt;/author&gt;&lt;author&gt;Montero-Fernandez, Angeles&lt;/author&gt;&lt;author&gt;Higham, Andrew&lt;/author&gt;&lt;author&gt;Lea, Simon&lt;/author&gt;&lt;author&gt;Singh, Dave&lt;/author&gt;&lt;/authors&gt;&lt;/contributors&gt;&lt;titles&gt;&lt;title&gt;Red Blood Cell-Derived Iron Alters Macrophage Function in COPD&lt;/title&gt;&lt;secondary-title&gt;Biomedicines&lt;/secondary-title&gt;&lt;/titles&gt;&lt;periodical&gt;&lt;full-title&gt;Biomedicines&lt;/full-title&gt;&lt;/periodical&gt;&lt;pages&gt;1939&lt;/pages&gt;&lt;volume&gt;9&lt;/volume&gt;&lt;number&gt;12&lt;/number&gt;&lt;dates&gt;&lt;year&gt;2021&lt;/year&gt;&lt;pub-dates&gt;&lt;date&gt;2021/12/17&lt;/date&gt;&lt;/pub-dates&gt;&lt;/dates&gt;&lt;publisher&gt;MDPI AG&lt;/publisher&gt;&lt;isbn&gt;2227-9059&lt;/isbn&gt;&lt;urls&gt;&lt;related-urls&gt;&lt;url&gt;http://dx.doi.org/10.3390/biomedicines9121939&lt;/url&gt;&lt;/related-urls&gt;&lt;/urls&gt;&lt;electronic-resource-num&gt;10.3390/biomedicines9121939&lt;/electronic-resource-num&gt;&lt;/record&gt;&lt;/Cite&gt;&lt;/EndNote&gt;</w:instrText>
      </w:r>
      <w:r w:rsidR="00015003" w:rsidRPr="00757988">
        <w:rPr>
          <w:rFonts w:cstheme="minorHAnsi"/>
          <w:szCs w:val="24"/>
        </w:rPr>
        <w:fldChar w:fldCharType="separate"/>
      </w:r>
      <w:r w:rsidR="00EE243F" w:rsidRPr="00757988">
        <w:rPr>
          <w:rFonts w:cstheme="minorHAnsi"/>
          <w:szCs w:val="24"/>
        </w:rPr>
        <w:t>[243]</w:t>
      </w:r>
      <w:r w:rsidR="00015003" w:rsidRPr="00757988">
        <w:rPr>
          <w:rFonts w:cstheme="minorHAnsi"/>
          <w:szCs w:val="24"/>
        </w:rPr>
        <w:fldChar w:fldCharType="end"/>
      </w:r>
      <w:r w:rsidR="003664ED" w:rsidRPr="00757988">
        <w:rPr>
          <w:rFonts w:cstheme="minorHAnsi"/>
          <w:szCs w:val="24"/>
        </w:rPr>
        <w:t xml:space="preserve">, </w:t>
      </w:r>
      <w:r w:rsidRPr="00757988">
        <w:rPr>
          <w:rFonts w:cstheme="minorHAnsi"/>
          <w:szCs w:val="24"/>
        </w:rPr>
        <w:t>impairs macrophage killing capacity</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Kao&lt;/Author&gt;&lt;Year&gt;2016&lt;/Year&gt;&lt;RecNum&gt;1387&lt;/RecNum&gt;&lt;DisplayText&gt;[244]&lt;/DisplayText&gt;&lt;record&gt;&lt;rec-number&gt;1387&lt;/rec-number&gt;&lt;foreign-keys&gt;&lt;key app="EN" db-id="a9ppw5s55pttpse00eqptdx5paawz5fzap5t" timestamp="1754993795"&gt;1387&lt;/key&gt;&lt;/foreign-keys&gt;&lt;ref-type name="Journal Article"&gt;17&lt;/ref-type&gt;&lt;contributors&gt;&lt;authors&gt;&lt;author&gt;Kao, Jun-Kai&lt;/author&gt;&lt;author&gt;Wang, Shih-Chung&lt;/author&gt;&lt;author&gt;Ho, Li-Wei&lt;/author&gt;&lt;author&gt;Huang, Shi-Wei&lt;/author&gt;&lt;author&gt;Chang, Shu-Hao&lt;/author&gt;&lt;author&gt;Yang, Rei-Cheng&lt;/author&gt;&lt;author&gt;Ke, Yu-Yuan&lt;/author&gt;&lt;author&gt;Wu, Chun-Ying&lt;/author&gt;&lt;author&gt;Wang, Jiu-Yao&lt;/author&gt;&lt;author&gt;Shieh, Jeng-Jer&lt;/author&gt;&lt;/authors&gt;&lt;/contributors&gt;&lt;titles&gt;&lt;title&gt;Chronic Iron Overload Results in Impaired Bacterial Killing of THP-1 Derived Macrophage through the Inhibition of Lysosomal Acidification&lt;/title&gt;&lt;secondary-title&gt;PLOS ONE&lt;/secondary-title&gt;&lt;/titles&gt;&lt;periodical&gt;&lt;full-title&gt;PLoS One&lt;/full-title&gt;&lt;/periodical&gt;&lt;pages&gt;e0156713&lt;/pages&gt;&lt;volume&gt;11&lt;/volume&gt;&lt;number&gt;5&lt;/number&gt;&lt;dates&gt;&lt;year&gt;2016&lt;/year&gt;&lt;pub-dates&gt;&lt;date&gt;2016/05/31&lt;/date&gt;&lt;/pub-dates&gt;&lt;/dates&gt;&lt;publisher&gt;Public Library of Science (PLoS)&lt;/publisher&gt;&lt;isbn&gt;1932-6203&lt;/isbn&gt;&lt;urls&gt;&lt;related-urls&gt;&lt;url&gt;http://dx.doi.org/10.1371/journal.pone.0156713&lt;/url&gt;&lt;/related-urls&gt;&lt;/urls&gt;&lt;electronic-resource-num&gt;10.1371/journal.pone.0156713&lt;/electronic-resource-num&gt;&lt;/record&gt;&lt;/Cite&gt;&lt;/EndNote&gt;</w:instrText>
      </w:r>
      <w:r w:rsidR="00015003" w:rsidRPr="00757988">
        <w:rPr>
          <w:rFonts w:cstheme="minorHAnsi"/>
          <w:szCs w:val="24"/>
        </w:rPr>
        <w:fldChar w:fldCharType="separate"/>
      </w:r>
      <w:r w:rsidR="00EE243F" w:rsidRPr="00757988">
        <w:rPr>
          <w:rFonts w:cstheme="minorHAnsi"/>
          <w:szCs w:val="24"/>
        </w:rPr>
        <w:t>[244]</w:t>
      </w:r>
      <w:r w:rsidR="00015003" w:rsidRPr="00757988">
        <w:rPr>
          <w:rFonts w:cstheme="minorHAnsi"/>
          <w:szCs w:val="24"/>
        </w:rPr>
        <w:fldChar w:fldCharType="end"/>
      </w:r>
      <w:r w:rsidR="003664ED" w:rsidRPr="00757988">
        <w:rPr>
          <w:rFonts w:cstheme="minorHAnsi"/>
          <w:szCs w:val="24"/>
        </w:rPr>
        <w:t xml:space="preserve"> </w:t>
      </w:r>
      <w:r w:rsidRPr="00757988">
        <w:rPr>
          <w:rFonts w:cstheme="minorHAnsi"/>
          <w:szCs w:val="24"/>
        </w:rPr>
        <w:t>and induces altered phenotypes associated with reduced phagocytic activity</w:t>
      </w:r>
      <w:r w:rsidR="003664ED" w:rsidRPr="00757988">
        <w:rPr>
          <w:rFonts w:cstheme="minorHAnsi"/>
          <w:szCs w:val="24"/>
        </w:rPr>
        <w:t xml:space="preserve"> </w:t>
      </w:r>
      <w:r w:rsidR="00015003" w:rsidRPr="00757988">
        <w:rPr>
          <w:rFonts w:cstheme="minorHAnsi"/>
          <w:szCs w:val="24"/>
        </w:rPr>
        <w:fldChar w:fldCharType="begin">
          <w:fldData xml:space="preserve">PEVuZE5vdGU+PENpdGU+PEF1dGhvcj5EZXdodXJzdDwvQXV0aG9yPjxZZWFyPjIwMTc8L1llYXI+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=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EZXdodXJzdDwvQXV0aG9yPjxZZWFyPjIwMTc8L1llYXI+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=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45]</w:t>
      </w:r>
      <w:r w:rsidR="00015003" w:rsidRPr="00757988">
        <w:rPr>
          <w:rFonts w:cstheme="minorHAnsi"/>
          <w:szCs w:val="24"/>
        </w:rPr>
        <w:fldChar w:fldCharType="end"/>
      </w:r>
      <w:r w:rsidR="003664ED" w:rsidRPr="00757988">
        <w:rPr>
          <w:rFonts w:cstheme="minorHAnsi"/>
          <w:color w:val="000000"/>
          <w:szCs w:val="24"/>
        </w:rPr>
        <w:t xml:space="preserve">. </w:t>
      </w:r>
      <w:r w:rsidR="001A7A08" w:rsidRPr="00757988">
        <w:rPr>
          <w:rFonts w:cstheme="minorHAnsi"/>
          <w:szCs w:val="24"/>
        </w:rPr>
        <w:t>This</w:t>
      </w:r>
      <w:r w:rsidRPr="00757988">
        <w:rPr>
          <w:rFonts w:cstheme="minorHAnsi"/>
          <w:szCs w:val="24"/>
        </w:rPr>
        <w:t xml:space="preserve"> suggest</w:t>
      </w:r>
      <w:r w:rsidR="001A7A08" w:rsidRPr="00757988">
        <w:rPr>
          <w:rFonts w:cstheme="minorHAnsi"/>
          <w:szCs w:val="24"/>
        </w:rPr>
        <w:t>s</w:t>
      </w:r>
      <w:r w:rsidRPr="00757988">
        <w:rPr>
          <w:rFonts w:cstheme="minorHAnsi"/>
          <w:szCs w:val="24"/>
        </w:rPr>
        <w:t xml:space="preserve"> that iron dysregulation may directly contribute to the persistence of </w:t>
      </w:r>
      <w:proofErr w:type="spellStart"/>
      <w:r w:rsidRPr="00757988">
        <w:rPr>
          <w:rFonts w:cstheme="minorHAnsi"/>
          <w:szCs w:val="24"/>
        </w:rPr>
        <w:t>NTHi</w:t>
      </w:r>
      <w:proofErr w:type="spellEnd"/>
      <w:r w:rsidRPr="00757988">
        <w:rPr>
          <w:rFonts w:cstheme="minorHAnsi"/>
          <w:szCs w:val="24"/>
        </w:rPr>
        <w:t>.</w:t>
      </w:r>
    </w:p>
    <w:p w14:paraId="1C29B7DE" w14:textId="78020A44" w:rsidR="00A652D1" w:rsidRPr="00757988" w:rsidRDefault="00B848BD" w:rsidP="00FC4B52">
      <w:pPr>
        <w:pStyle w:val="Heading3"/>
      </w:pPr>
      <w:r w:rsidRPr="00757988">
        <w:t>6</w:t>
      </w:r>
      <w:r w:rsidR="008472AD" w:rsidRPr="00757988">
        <w:t xml:space="preserve">.2.3 </w:t>
      </w:r>
      <w:r w:rsidR="00A652D1" w:rsidRPr="00757988">
        <w:t>Extracellular Traps</w:t>
      </w:r>
    </w:p>
    <w:p w14:paraId="077F9153" w14:textId="472224E8" w:rsidR="00A652D1" w:rsidRPr="00757988" w:rsidRDefault="00A652D1" w:rsidP="00A652D1">
      <w:pPr>
        <w:spacing w:line="360" w:lineRule="auto"/>
        <w:jc w:val="both"/>
        <w:rPr>
          <w:rFonts w:eastAsia="Times New Roman"/>
          <w:color w:val="000000"/>
        </w:rPr>
      </w:pPr>
      <w:r w:rsidRPr="00757988">
        <w:rPr>
          <w:rFonts w:cstheme="minorHAnsi"/>
          <w:szCs w:val="24"/>
        </w:rPr>
        <w:t>Beyond playing a role in intracellular bacterial killing, ROS also contribute to the formation of extracellular traps (ETs)</w:t>
      </w:r>
      <w:r w:rsidR="0033213B" w:rsidRPr="00757988">
        <w:rPr>
          <w:rFonts w:cstheme="minorHAnsi"/>
          <w:szCs w:val="24"/>
        </w:rPr>
        <w:t xml:space="preserve"> These</w:t>
      </w:r>
      <w:r w:rsidRPr="00757988">
        <w:rPr>
          <w:rFonts w:cstheme="minorHAnsi"/>
          <w:szCs w:val="24"/>
        </w:rPr>
        <w:t xml:space="preserve"> web-like structures composed of eDNA, histones, and antimicrobial proteins that trap and </w:t>
      </w:r>
      <w:r w:rsidR="00757988" w:rsidRPr="00757988">
        <w:rPr>
          <w:rFonts w:cstheme="minorHAnsi"/>
          <w:szCs w:val="24"/>
        </w:rPr>
        <w:t>neutralize</w:t>
      </w:r>
      <w:r w:rsidRPr="00757988">
        <w:rPr>
          <w:rFonts w:cstheme="minorHAnsi"/>
          <w:szCs w:val="24"/>
        </w:rPr>
        <w:t xml:space="preserve"> pathogens</w:t>
      </w:r>
      <w:r w:rsidR="003664ED" w:rsidRPr="00757988">
        <w:rPr>
          <w:rFonts w:cstheme="minorHAnsi"/>
          <w:szCs w:val="24"/>
        </w:rPr>
        <w:t xml:space="preserve"> </w:t>
      </w:r>
      <w:r w:rsidR="00015003" w:rsidRPr="00757988">
        <w:rPr>
          <w:rFonts w:cstheme="minorHAnsi"/>
          <w:szCs w:val="24"/>
        </w:rPr>
        <w:fldChar w:fldCharType="begin">
          <w:fldData xml:space="preserve">PEVuZE5vdGU+PENpdGU+PEF1dGhvcj5Cb2U8L0F1dGhvcj48WWVhcj4yMDE1PC9ZZWFyPjxSZWNO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Cb2U8L0F1dGhvcj48WWVhcj4yMDE1PC9ZZWFyPjxSZWNO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46,247]</w:t>
      </w:r>
      <w:r w:rsidR="00015003" w:rsidRPr="00757988">
        <w:rPr>
          <w:rFonts w:cstheme="minorHAnsi"/>
          <w:szCs w:val="24"/>
        </w:rPr>
        <w:fldChar w:fldCharType="end"/>
      </w:r>
      <w:r w:rsidR="003664ED" w:rsidRPr="00757988">
        <w:rPr>
          <w:rFonts w:cstheme="minorHAnsi"/>
          <w:szCs w:val="24"/>
        </w:rPr>
        <w:t xml:space="preserve"> </w:t>
      </w:r>
      <w:r w:rsidRPr="00757988">
        <w:rPr>
          <w:rFonts w:cstheme="minorHAnsi"/>
          <w:szCs w:val="24"/>
        </w:rPr>
        <w:t xml:space="preserve">are produced by both neutrophils (NETs) and macrophages (METs). While ETs are a defensive mechanism, they have been implicated in </w:t>
      </w:r>
      <w:r w:rsidR="00FE4798" w:rsidRPr="00757988">
        <w:rPr>
          <w:rFonts w:cstheme="minorHAnsi"/>
          <w:szCs w:val="24"/>
        </w:rPr>
        <w:t>CAD</w:t>
      </w:r>
      <w:r w:rsidRPr="00757988">
        <w:rPr>
          <w:rFonts w:cstheme="minorHAnsi"/>
          <w:szCs w:val="24"/>
        </w:rPr>
        <w:t xml:space="preserve"> severity</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Dicker&lt;/Author&gt;&lt;Year&gt;2021&lt;/Year&gt;&lt;RecNum&gt;1245&lt;/RecNum&gt;&lt;DisplayText&gt;[51]&lt;/DisplayText&gt;&lt;record&gt;&lt;rec-number&gt;1245&lt;/rec-number&gt;&lt;foreign-keys&gt;&lt;key app="EN" db-id="a9ppw5s55pttpse00eqptdx5paawz5fzap5t" timestamp="1754992143"&gt;1245&lt;/key&gt;&lt;/foreign-keys&gt;&lt;ref-type name="Journal Article"&gt;17&lt;/ref-type&gt;&lt;contributors&gt;&lt;authors&gt;&lt;author&gt;Dicker, Alison J.&lt;/author&gt;&lt;author&gt;Huang, Jeffrey T. J.&lt;/author&gt;&lt;author&gt;Lonergan, Mike&lt;/author&gt;&lt;author&gt;Keir, Holly R.&lt;/author&gt;&lt;author&gt;Fong, Christopher J.&lt;/author&gt;&lt;author&gt;Tan, Brandon&lt;/author&gt;&lt;author&gt;Cassidy, Andrew J.&lt;/author&gt;&lt;author&gt;Finch, Simon&lt;/author&gt;&lt;author&gt;Mullerova, Hana&lt;/author&gt;&lt;author&gt;Miller, Bruce E.&lt;/author&gt;&lt;author&gt;Tal-Singer, Ruth&lt;/author&gt;&lt;author&gt;Chalmers, James D.&lt;/author&gt;&lt;/authors&gt;&lt;/contributors&gt;&lt;titles&gt;&lt;title&gt;The sputum microbiome, airway inflammation, and mortality in chronic obstructive pulmonary disease&lt;/title&gt;&lt;secondary-title&gt;Journal of Allergy and Clinical Immunology&lt;/secondary-title&gt;&lt;/titles&gt;&lt;periodical&gt;&lt;full-title&gt;Journal of Allergy and Clinical Immunology&lt;/full-title&gt;&lt;/periodical&gt;&lt;pages&gt;158-167&lt;/pages&gt;&lt;volume&gt;147&lt;/volume&gt;&lt;number&gt;1&lt;/number&gt;&lt;dates&gt;&lt;year&gt;2021&lt;/year&gt;&lt;pub-dates&gt;&lt;date&gt;2021/01&lt;/date&gt;&lt;/pub-dates&gt;&lt;/dates&gt;&lt;publisher&gt;Elsevier BV&lt;/publisher&gt;&lt;isbn&gt;0091-6749&lt;/isbn&gt;&lt;urls&gt;&lt;related-urls&gt;&lt;url&gt;http://dx.doi.org/10.1016/j.jaci.2020.02.040&lt;/url&gt;&lt;/related-urls&gt;&lt;/urls&gt;&lt;electronic-resource-num&gt;10.1016/j.jaci.2020.02.040&lt;/electronic-resource-num&gt;&lt;/record&gt;&lt;/Cite&gt;&lt;/EndNote&gt;</w:instrText>
      </w:r>
      <w:r w:rsidR="00015003" w:rsidRPr="00757988">
        <w:rPr>
          <w:rFonts w:cstheme="minorHAnsi"/>
          <w:szCs w:val="24"/>
        </w:rPr>
        <w:fldChar w:fldCharType="separate"/>
      </w:r>
      <w:r w:rsidR="00EE243F" w:rsidRPr="00757988">
        <w:rPr>
          <w:rFonts w:cstheme="minorHAnsi"/>
          <w:szCs w:val="24"/>
        </w:rPr>
        <w:t>[51]</w:t>
      </w:r>
      <w:r w:rsidR="00015003" w:rsidRPr="00757988">
        <w:rPr>
          <w:rFonts w:cstheme="minorHAnsi"/>
          <w:szCs w:val="24"/>
        </w:rPr>
        <w:fldChar w:fldCharType="end"/>
      </w:r>
      <w:r w:rsidRPr="00757988">
        <w:rPr>
          <w:rFonts w:cstheme="minorHAnsi"/>
          <w:szCs w:val="24"/>
        </w:rPr>
        <w:t xml:space="preserve"> </w:t>
      </w:r>
      <w:r w:rsidR="001A7A08" w:rsidRPr="00757988">
        <w:rPr>
          <w:rFonts w:cstheme="minorHAnsi"/>
          <w:szCs w:val="24"/>
        </w:rPr>
        <w:t xml:space="preserve">and </w:t>
      </w:r>
      <w:r w:rsidRPr="00757988">
        <w:rPr>
          <w:rFonts w:cstheme="minorHAnsi"/>
          <w:szCs w:val="24"/>
        </w:rPr>
        <w:t>so may, paradoxically, facilitate pathogen persistence</w:t>
      </w:r>
      <w:r w:rsidR="00233EF9" w:rsidRPr="00757988">
        <w:rPr>
          <w:rFonts w:cstheme="minorHAnsi"/>
          <w:szCs w:val="24"/>
        </w:rPr>
        <w:t xml:space="preserve"> </w:t>
      </w:r>
      <w:r w:rsidR="00B31352" w:rsidRPr="00757988">
        <w:rPr>
          <w:rFonts w:cstheme="minorHAnsi"/>
          <w:szCs w:val="24"/>
        </w:rPr>
        <w:t xml:space="preserve">through </w:t>
      </w:r>
      <w:r w:rsidR="00233EF9" w:rsidRPr="00757988">
        <w:rPr>
          <w:rFonts w:cstheme="minorHAnsi"/>
          <w:szCs w:val="24"/>
        </w:rPr>
        <w:t>acting as eDNA for biofilm formation</w:t>
      </w:r>
      <w:r w:rsidRPr="00757988">
        <w:rPr>
          <w:rFonts w:cstheme="minorHAnsi"/>
          <w:szCs w:val="24"/>
        </w:rPr>
        <w:t xml:space="preserve">. </w:t>
      </w:r>
      <w:proofErr w:type="spellStart"/>
      <w:r w:rsidRPr="00757988">
        <w:rPr>
          <w:rFonts w:cstheme="minorHAnsi"/>
          <w:szCs w:val="24"/>
        </w:rPr>
        <w:t>NTHi</w:t>
      </w:r>
      <w:proofErr w:type="spellEnd"/>
      <w:r w:rsidRPr="00757988">
        <w:rPr>
          <w:rFonts w:cstheme="minorHAnsi"/>
          <w:szCs w:val="24"/>
        </w:rPr>
        <w:t xml:space="preserve"> appears capable of resisting both extracellular and phagocytic killing when trapped within these structures</w:t>
      </w:r>
      <w:r w:rsidR="003664ED" w:rsidRPr="00757988">
        <w:rPr>
          <w:rFonts w:cstheme="minorHAnsi"/>
          <w:szCs w:val="24"/>
        </w:rPr>
        <w:t xml:space="preserve"> </w:t>
      </w:r>
      <w:r w:rsidR="00015003" w:rsidRPr="00757988">
        <w:rPr>
          <w:rFonts w:cstheme="minorHAnsi"/>
          <w:szCs w:val="24"/>
        </w:rPr>
        <w:fldChar w:fldCharType="begin">
          <w:fldData xml:space="preserve">PEVuZE5vdGU+PENpdGU+PEF1dGhvcj5KdW5lYXU8L0F1dGhvcj48WWVhcj4yMDExPC9ZZWFyPjxS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KdW5lYXU8L0F1dGhvcj48WWVhcj4yMDExPC9ZZWFyPjxS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48-250]</w:t>
      </w:r>
      <w:r w:rsidR="00015003" w:rsidRPr="00757988">
        <w:rPr>
          <w:rFonts w:cstheme="minorHAnsi"/>
          <w:szCs w:val="24"/>
        </w:rPr>
        <w:fldChar w:fldCharType="end"/>
      </w:r>
      <w:r w:rsidR="003664ED" w:rsidRPr="00757988">
        <w:rPr>
          <w:rFonts w:cstheme="minorHAnsi"/>
          <w:szCs w:val="24"/>
        </w:rPr>
        <w:t xml:space="preserve">. </w:t>
      </w:r>
      <w:r w:rsidR="002B0E22" w:rsidRPr="00757988">
        <w:rPr>
          <w:rFonts w:cstheme="minorHAnsi"/>
          <w:szCs w:val="24"/>
        </w:rPr>
        <w:t>Thus,</w:t>
      </w:r>
      <w:r w:rsidRPr="00757988">
        <w:rPr>
          <w:rFonts w:cstheme="minorHAnsi"/>
          <w:szCs w:val="24"/>
        </w:rPr>
        <w:t xml:space="preserve"> ET-mediated entrapment may substitute for or contribute to </w:t>
      </w:r>
      <w:proofErr w:type="spellStart"/>
      <w:r w:rsidRPr="00757988">
        <w:rPr>
          <w:rFonts w:cstheme="minorHAnsi"/>
          <w:szCs w:val="24"/>
        </w:rPr>
        <w:t>NTHi</w:t>
      </w:r>
      <w:proofErr w:type="spellEnd"/>
      <w:r w:rsidRPr="00757988">
        <w:rPr>
          <w:rFonts w:cstheme="minorHAnsi"/>
          <w:szCs w:val="24"/>
        </w:rPr>
        <w:t xml:space="preserve"> biofilm-like </w:t>
      </w:r>
      <w:r w:rsidR="00757988" w:rsidRPr="00757988">
        <w:rPr>
          <w:rFonts w:cstheme="minorHAnsi"/>
          <w:szCs w:val="24"/>
        </w:rPr>
        <w:t>behavior</w:t>
      </w:r>
      <w:r w:rsidRPr="00757988">
        <w:rPr>
          <w:rFonts w:cstheme="minorHAnsi"/>
          <w:szCs w:val="24"/>
        </w:rPr>
        <w:t xml:space="preserve"> in the airway, representing an unconventional but clinically relevant survival strategy</w:t>
      </w:r>
      <w:r w:rsidR="00BE79D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Langereis&lt;/Author&gt;&lt;Year&gt;2013&lt;/Year&gt;&lt;RecNum&gt;1402&lt;/RecNum&gt;&lt;DisplayText&gt;[251]&lt;/DisplayText&gt;&lt;record&gt;&lt;rec-number&gt;1402&lt;/rec-number&gt;&lt;foreign-keys&gt;&lt;key app="EN" db-id="a9ppw5s55pttpse00eqptdx5paawz5fzap5t" timestamp="1754993795"&gt;1402&lt;/key&gt;&lt;/foreign-keys&gt;&lt;ref-type name="Journal Article"&gt;17&lt;/ref-type&gt;&lt;contributors&gt;&lt;authors&gt;&lt;author&gt;Langereis, Jeroen D.&lt;/author&gt;&lt;author&gt;Hermans, Peter W. M.&lt;/author&gt;&lt;/authors&gt;&lt;/contributors&gt;&lt;titles&gt;&lt;title&gt;&lt;style face="normal" font="default" size="100%"&gt;Novel concepts in nontypeable &lt;/style&gt;&lt;style face="italic" font="default" size="100%"&gt;Haemophilus influenzae&lt;/style&gt;&lt;style face="normal" font="default" size="100%"&gt; biofilm formation&lt;/style&gt;&lt;/title&gt;&lt;secondary-title&gt;FEMS Microbiology Letters&lt;/secondary-title&gt;&lt;/titles&gt;&lt;periodical&gt;&lt;full-title&gt;FEMS Microbiology Letters&lt;/full-title&gt;&lt;/periodical&gt;&lt;pages&gt;81-89&lt;/pages&gt;&lt;volume&gt;346&lt;/volume&gt;&lt;number&gt;2&lt;/number&gt;&lt;dates&gt;&lt;year&gt;2013&lt;/year&gt;&lt;pub-dates&gt;&lt;date&gt;2013/07/15&lt;/date&gt;&lt;/pub-dates&gt;&lt;/dates&gt;&lt;publisher&gt;Oxford University Press (OUP)&lt;/publisher&gt;&lt;isbn&gt;0378-1097&lt;/isbn&gt;&lt;urls&gt;&lt;related-urls&gt;&lt;url&gt;http://dx.doi.org/10.1111/1574-6968.12203&lt;/url&gt;&lt;/related-urls&gt;&lt;/urls&gt;&lt;electronic-resource-num&gt;10.1111/1574-6968.12203&lt;/electronic-resource-num&gt;&lt;/record&gt;&lt;/Cite&gt;&lt;/EndNote&gt;</w:instrText>
      </w:r>
      <w:r w:rsidR="00015003" w:rsidRPr="00757988">
        <w:rPr>
          <w:rFonts w:cstheme="minorHAnsi"/>
          <w:szCs w:val="24"/>
        </w:rPr>
        <w:fldChar w:fldCharType="separate"/>
      </w:r>
      <w:r w:rsidR="00EE243F" w:rsidRPr="00757988">
        <w:rPr>
          <w:rFonts w:cstheme="minorHAnsi"/>
          <w:szCs w:val="24"/>
        </w:rPr>
        <w:t>[251]</w:t>
      </w:r>
      <w:r w:rsidR="00015003" w:rsidRPr="00757988">
        <w:rPr>
          <w:rFonts w:cstheme="minorHAnsi"/>
          <w:szCs w:val="24"/>
        </w:rPr>
        <w:fldChar w:fldCharType="end"/>
      </w:r>
      <w:r w:rsidR="003664ED" w:rsidRPr="00757988">
        <w:rPr>
          <w:rFonts w:eastAsia="Times New Roman"/>
          <w:color w:val="000000"/>
        </w:rPr>
        <w:t>.</w:t>
      </w:r>
    </w:p>
    <w:p w14:paraId="1ED25F29" w14:textId="77777777" w:rsidR="00056AB9" w:rsidRPr="00757988" w:rsidRDefault="00056AB9" w:rsidP="00A652D1">
      <w:pPr>
        <w:spacing w:line="360" w:lineRule="auto"/>
        <w:jc w:val="both"/>
        <w:rPr>
          <w:rFonts w:cstheme="minorHAnsi"/>
          <w:szCs w:val="24"/>
        </w:rPr>
      </w:pPr>
    </w:p>
    <w:p w14:paraId="43F6D02E" w14:textId="0150CF8A" w:rsidR="00A652D1" w:rsidRPr="00757988" w:rsidRDefault="00B848BD" w:rsidP="000B3A08">
      <w:pPr>
        <w:pStyle w:val="Heading2"/>
      </w:pPr>
      <w:r w:rsidRPr="00757988">
        <w:lastRenderedPageBreak/>
        <w:t>6</w:t>
      </w:r>
      <w:r w:rsidR="008472AD" w:rsidRPr="00757988">
        <w:t xml:space="preserve">.3 </w:t>
      </w:r>
      <w:r w:rsidR="00A652D1" w:rsidRPr="00757988">
        <w:t>Adaptive immunity</w:t>
      </w:r>
    </w:p>
    <w:p w14:paraId="221DBCF1" w14:textId="143685ED" w:rsidR="00A652D1" w:rsidRPr="00757988" w:rsidRDefault="00B848BD" w:rsidP="000B3A08">
      <w:pPr>
        <w:pStyle w:val="Heading3"/>
      </w:pPr>
      <w:r w:rsidRPr="00757988">
        <w:t>6</w:t>
      </w:r>
      <w:r w:rsidR="008472AD" w:rsidRPr="00757988">
        <w:t xml:space="preserve">.3.1 </w:t>
      </w:r>
      <w:r w:rsidR="00A652D1" w:rsidRPr="00757988">
        <w:t>T cell responses</w:t>
      </w:r>
    </w:p>
    <w:p w14:paraId="3FA33CCC" w14:textId="7681E8F3" w:rsidR="00A652D1" w:rsidRPr="00757988" w:rsidRDefault="00A652D1" w:rsidP="00A652D1">
      <w:pPr>
        <w:spacing w:line="360" w:lineRule="auto"/>
        <w:jc w:val="both"/>
        <w:rPr>
          <w:rFonts w:cstheme="minorHAnsi"/>
          <w:szCs w:val="24"/>
        </w:rPr>
      </w:pPr>
      <w:r w:rsidRPr="00757988">
        <w:rPr>
          <w:rFonts w:cstheme="minorHAnsi"/>
          <w:szCs w:val="24"/>
        </w:rPr>
        <w:t xml:space="preserve">T cell-mediated immunity plays a central role in host </w:t>
      </w:r>
      <w:r w:rsidR="00757988" w:rsidRPr="00757988">
        <w:rPr>
          <w:rFonts w:cstheme="minorHAnsi"/>
          <w:szCs w:val="24"/>
        </w:rPr>
        <w:t>defense</w:t>
      </w:r>
      <w:r w:rsidRPr="00757988">
        <w:rPr>
          <w:rFonts w:cstheme="minorHAnsi"/>
          <w:szCs w:val="24"/>
        </w:rPr>
        <w:t xml:space="preserve"> against </w:t>
      </w:r>
      <w:proofErr w:type="spellStart"/>
      <w:r w:rsidRPr="00757988">
        <w:rPr>
          <w:rFonts w:cstheme="minorHAnsi"/>
          <w:szCs w:val="24"/>
        </w:rPr>
        <w:t>NTHi</w:t>
      </w:r>
      <w:proofErr w:type="spellEnd"/>
      <w:r w:rsidRPr="00757988">
        <w:rPr>
          <w:rFonts w:cstheme="minorHAnsi"/>
          <w:szCs w:val="24"/>
        </w:rPr>
        <w:t xml:space="preserve">. Both CD4⁺ helper and CD8⁺ cytotoxic T cell subsets </w:t>
      </w:r>
      <w:r w:rsidR="001A7A08" w:rsidRPr="00757988">
        <w:rPr>
          <w:rFonts w:cstheme="minorHAnsi"/>
          <w:szCs w:val="24"/>
        </w:rPr>
        <w:t xml:space="preserve">are </w:t>
      </w:r>
      <w:r w:rsidRPr="00757988">
        <w:rPr>
          <w:rFonts w:cstheme="minorHAnsi"/>
          <w:szCs w:val="24"/>
        </w:rPr>
        <w:t xml:space="preserve">activated upon exposure to </w:t>
      </w:r>
      <w:proofErr w:type="spellStart"/>
      <w:r w:rsidRPr="00757988">
        <w:rPr>
          <w:rFonts w:cstheme="minorHAnsi"/>
          <w:szCs w:val="24"/>
        </w:rPr>
        <w:t>NTHi</w:t>
      </w:r>
      <w:proofErr w:type="spellEnd"/>
      <w:r w:rsidRPr="00757988">
        <w:rPr>
          <w:rFonts w:cstheme="minorHAnsi"/>
          <w:szCs w:val="24"/>
        </w:rPr>
        <w:t xml:space="preserve"> antigens</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King&lt;/Author&gt;&lt;Year&gt;2013&lt;/Year&gt;&lt;RecNum&gt;1392&lt;/RecNum&gt;&lt;DisplayText&gt;[252]&lt;/DisplayText&gt;&lt;record&gt;&lt;rec-number&gt;1392&lt;/rec-number&gt;&lt;foreign-keys&gt;&lt;key app="EN" db-id="a9ppw5s55pttpse00eqptdx5paawz5fzap5t" timestamp="1754993795"&gt;1392&lt;/key&gt;&lt;/foreign-keys&gt;&lt;ref-type name="Journal Article"&gt;17&lt;/ref-type&gt;&lt;contributors&gt;&lt;authors&gt;&lt;author&gt;King, Paul T.&lt;/author&gt;&lt;author&gt;Lim, Steven&lt;/author&gt;&lt;author&gt;Pick, Adrian&lt;/author&gt;&lt;author&gt;Ngui, James&lt;/author&gt;&lt;author&gt;Prodanovic, Zdenka&lt;/author&gt;&lt;author&gt;Downey, William&lt;/author&gt;&lt;author&gt;Choong, Cliff&lt;/author&gt;&lt;author&gt;Kelman, Anthony&lt;/author&gt;&lt;author&gt;Baranyai, Elizabeth&lt;/author&gt;&lt;author&gt;Francis, Michelle&lt;/author&gt;&lt;author&gt;Moshinsky, Randall&lt;/author&gt;&lt;author&gt;Bardin, Philip G.&lt;/author&gt;&lt;author&gt;Holmes, Peter W.&lt;/author&gt;&lt;author&gt;Holdsworth, Stephen R.&lt;/author&gt;&lt;/authors&gt;&lt;/contributors&gt;&lt;titles&gt;&lt;title&gt;&lt;style face="normal" font="default" size="100%"&gt;Lung T-cell responses to nontypeable&lt;/style&gt;&lt;style face="italic" font="default" size="100%"&gt; Haemophilus influenzae&lt;/style&gt;&lt;style face="normal" font="default" size="100%"&gt; in patients with chronic obstructive pulmonary disease&lt;/style&gt;&lt;/title&gt;&lt;secondary-title&gt;Journal of Allergy and Clinical Immunology&lt;/secondary-title&gt;&lt;/titles&gt;&lt;periodical&gt;&lt;full-title&gt;Journal of Allergy and Clinical Immunology&lt;/full-title&gt;&lt;/periodical&gt;&lt;pages&gt;1314-1321.e14&lt;/pages&gt;&lt;volume&gt;131&lt;/volume&gt;&lt;number&gt;5&lt;/number&gt;&lt;dates&gt;&lt;year&gt;2013&lt;/year&gt;&lt;pub-dates&gt;&lt;date&gt;2013/05&lt;/date&gt;&lt;/pub-dates&gt;&lt;/dates&gt;&lt;publisher&gt;Elsevier BV&lt;/publisher&gt;&lt;isbn&gt;0091-6749&lt;/isbn&gt;&lt;urls&gt;&lt;related-urls&gt;&lt;url&gt;http://dx.doi.org/10.1016/j.jaci.2012.09.030&lt;/url&gt;&lt;/related-urls&gt;&lt;/urls&gt;&lt;electronic-resource-num&gt;10.1016/j.jaci.2012.09.030&lt;/electronic-resource-num&gt;&lt;/record&gt;&lt;/Cite&gt;&lt;/EndNote&gt;</w:instrText>
      </w:r>
      <w:r w:rsidR="00015003" w:rsidRPr="00757988">
        <w:rPr>
          <w:rFonts w:cstheme="minorHAnsi"/>
          <w:szCs w:val="24"/>
        </w:rPr>
        <w:fldChar w:fldCharType="separate"/>
      </w:r>
      <w:r w:rsidR="00EE243F" w:rsidRPr="00757988">
        <w:rPr>
          <w:rFonts w:cstheme="minorHAnsi"/>
          <w:szCs w:val="24"/>
        </w:rPr>
        <w:t>[252]</w:t>
      </w:r>
      <w:r w:rsidR="00015003" w:rsidRPr="00757988">
        <w:rPr>
          <w:rFonts w:cstheme="minorHAnsi"/>
          <w:szCs w:val="24"/>
        </w:rPr>
        <w:fldChar w:fldCharType="end"/>
      </w:r>
      <w:r w:rsidR="003664ED" w:rsidRPr="00757988">
        <w:rPr>
          <w:rFonts w:cstheme="minorHAnsi"/>
          <w:szCs w:val="24"/>
        </w:rPr>
        <w:t xml:space="preserve"> </w:t>
      </w:r>
      <w:r w:rsidRPr="00757988">
        <w:rPr>
          <w:rFonts w:cstheme="minorHAnsi"/>
          <w:szCs w:val="24"/>
        </w:rPr>
        <w:t xml:space="preserve">and robust proliferative responses to </w:t>
      </w:r>
      <w:proofErr w:type="spellStart"/>
      <w:r w:rsidRPr="00757988">
        <w:rPr>
          <w:rFonts w:cstheme="minorHAnsi"/>
          <w:szCs w:val="24"/>
        </w:rPr>
        <w:t>NTHi</w:t>
      </w:r>
      <w:proofErr w:type="spellEnd"/>
      <w:r w:rsidRPr="00757988">
        <w:rPr>
          <w:rFonts w:cstheme="minorHAnsi"/>
          <w:szCs w:val="24"/>
        </w:rPr>
        <w:t xml:space="preserve"> </w:t>
      </w:r>
      <w:r w:rsidR="008232F5" w:rsidRPr="00757988">
        <w:rPr>
          <w:rFonts w:cstheme="minorHAnsi"/>
          <w:szCs w:val="24"/>
        </w:rPr>
        <w:t>OMPs</w:t>
      </w:r>
      <w:r w:rsidRPr="00757988">
        <w:rPr>
          <w:rFonts w:cstheme="minorHAnsi"/>
          <w:szCs w:val="24"/>
        </w:rPr>
        <w:t xml:space="preserve"> </w:t>
      </w:r>
      <w:r w:rsidR="001A7A08" w:rsidRPr="00757988">
        <w:rPr>
          <w:rFonts w:cstheme="minorHAnsi"/>
          <w:szCs w:val="24"/>
        </w:rPr>
        <w:t xml:space="preserve">have been </w:t>
      </w:r>
      <w:r w:rsidRPr="00757988">
        <w:rPr>
          <w:rFonts w:cstheme="minorHAnsi"/>
          <w:szCs w:val="24"/>
        </w:rPr>
        <w:t>correlate</w:t>
      </w:r>
      <w:r w:rsidR="001A7A08" w:rsidRPr="00757988">
        <w:rPr>
          <w:rFonts w:cstheme="minorHAnsi"/>
          <w:szCs w:val="24"/>
        </w:rPr>
        <w:t>d</w:t>
      </w:r>
      <w:r w:rsidRPr="00757988">
        <w:rPr>
          <w:rFonts w:cstheme="minorHAnsi"/>
          <w:szCs w:val="24"/>
        </w:rPr>
        <w:t xml:space="preserve"> with protection from </w:t>
      </w:r>
      <w:proofErr w:type="spellStart"/>
      <w:r w:rsidRPr="00757988">
        <w:rPr>
          <w:rFonts w:cstheme="minorHAnsi"/>
          <w:szCs w:val="24"/>
        </w:rPr>
        <w:t>NTHi</w:t>
      </w:r>
      <w:proofErr w:type="spellEnd"/>
      <w:r w:rsidRPr="00757988">
        <w:rPr>
          <w:rFonts w:cstheme="minorHAnsi"/>
          <w:szCs w:val="24"/>
        </w:rPr>
        <w:t>-mediated exacerbations</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Abe&lt;/Author&gt;&lt;Year&gt;2002&lt;/Year&gt;&lt;RecNum&gt;1333&lt;/RecNum&gt;&lt;DisplayText&gt;[253]&lt;/DisplayText&gt;&lt;record&gt;&lt;rec-number&gt;1333&lt;/rec-number&gt;&lt;foreign-keys&gt;&lt;key app="EN" db-id="a9ppw5s55pttpse00eqptdx5paawz5fzap5t" timestamp="1754993795"&gt;1333&lt;/key&gt;&lt;/foreign-keys&gt;&lt;ref-type name="Journal Article"&gt;17&lt;/ref-type&gt;&lt;contributors&gt;&lt;authors&gt;&lt;author&gt;Abe, Yusuke&lt;/author&gt;&lt;author&gt;Murphy, Timothy F&lt;/author&gt;&lt;author&gt;Sethi, Sanjay&lt;/author&gt;&lt;author&gt;Faden, Howard S&lt;/author&gt;&lt;author&gt;Dmochowski, Jacek&lt;/author&gt;&lt;author&gt;Harabuchi, Yasuaki&lt;/author&gt;&lt;author&gt;Thanavala, Yasmin M&lt;/author&gt;&lt;/authors&gt;&lt;/contributors&gt;&lt;titles&gt;&lt;title&gt;&lt;style face="normal" font="default" size="100%"&gt;Lymphocyte Proliferative Response to P6 of &lt;/style&gt;&lt;style face="italic" font="default" size="100%"&gt;Haemophilus influenzae&lt;/style&gt;&lt;style face="normal" font="default" size="100%"&gt; Is Associated with Relative Protection from Exacerbations of Chronic Obstructive Pulmonary Disease&lt;/style&gt;&lt;/title&gt;&lt;secondary-title&gt;American Journal of Respiratory and Critical Care Medicine&lt;/secondary-title&gt;&lt;/titles&gt;&lt;periodical&gt;&lt;full-title&gt;American journal of respiratory and critical care medicine&lt;/full-title&gt;&lt;/periodical&gt;&lt;pages&gt;967-971&lt;/pages&gt;&lt;volume&gt;165&lt;/volume&gt;&lt;number&gt;7&lt;/number&gt;&lt;dates&gt;&lt;year&gt;2002&lt;/year&gt;&lt;pub-dates&gt;&lt;date&gt;2002/04/01&lt;/date&gt;&lt;/pub-dates&gt;&lt;/dates&gt;&lt;publisher&gt;American Thoracic Society&lt;/publisher&gt;&lt;isbn&gt;1073-449X&amp;#xD;1535-4970&lt;/isbn&gt;&lt;urls&gt;&lt;related-urls&gt;&lt;url&gt;http://dx.doi.org/10.1164/ajrccm.165.7.2109009&lt;/url&gt;&lt;/related-urls&gt;&lt;/urls&gt;&lt;electronic-resource-num&gt;10.1164/ajrccm.165.7.2109009&lt;/electronic-resource-num&gt;&lt;/record&gt;&lt;/Cite&gt;&lt;/EndNote&gt;</w:instrText>
      </w:r>
      <w:r w:rsidR="00015003" w:rsidRPr="00757988">
        <w:rPr>
          <w:rFonts w:cstheme="minorHAnsi"/>
          <w:szCs w:val="24"/>
        </w:rPr>
        <w:fldChar w:fldCharType="separate"/>
      </w:r>
      <w:r w:rsidR="00EE243F" w:rsidRPr="00757988">
        <w:rPr>
          <w:rFonts w:cstheme="minorHAnsi"/>
          <w:szCs w:val="24"/>
        </w:rPr>
        <w:t>[253]</w:t>
      </w:r>
      <w:r w:rsidR="00015003" w:rsidRPr="00757988">
        <w:rPr>
          <w:rFonts w:cstheme="minorHAnsi"/>
          <w:szCs w:val="24"/>
        </w:rPr>
        <w:fldChar w:fldCharType="end"/>
      </w:r>
      <w:r w:rsidRPr="00757988">
        <w:rPr>
          <w:rFonts w:cstheme="minorHAnsi"/>
          <w:szCs w:val="24"/>
        </w:rPr>
        <w:t xml:space="preserve">. Similarly, </w:t>
      </w:r>
      <w:proofErr w:type="spellStart"/>
      <w:r w:rsidRPr="00757988">
        <w:rPr>
          <w:rFonts w:cstheme="minorHAnsi"/>
          <w:szCs w:val="24"/>
        </w:rPr>
        <w:t>NTHi</w:t>
      </w:r>
      <w:proofErr w:type="spellEnd"/>
      <w:r w:rsidRPr="00757988">
        <w:rPr>
          <w:rFonts w:cstheme="minorHAnsi"/>
          <w:szCs w:val="24"/>
        </w:rPr>
        <w:t xml:space="preserve"> stimulates cytokine production by CD8⁺ T cells</w:t>
      </w:r>
      <w:r w:rsidR="00C54065" w:rsidRPr="00757988">
        <w:rPr>
          <w:rFonts w:cstheme="minorHAnsi"/>
          <w:szCs w:val="24"/>
        </w:rPr>
        <w:t xml:space="preserve"> and</w:t>
      </w:r>
      <w:r w:rsidRPr="00757988">
        <w:rPr>
          <w:rFonts w:cstheme="minorHAnsi"/>
          <w:szCs w:val="24"/>
        </w:rPr>
        <w:t xml:space="preserve"> NK cells</w:t>
      </w:r>
      <w:r w:rsidR="001564D7" w:rsidRPr="00757988">
        <w:rPr>
          <w:rFonts w:cstheme="minorHAnsi"/>
          <w:szCs w:val="24"/>
        </w:rPr>
        <w:t xml:space="preserve"> </w:t>
      </w:r>
      <w:r w:rsidR="00015003" w:rsidRPr="00757988">
        <w:rPr>
          <w:rFonts w:cstheme="minorHAnsi"/>
          <w:color w:val="000000"/>
          <w:szCs w:val="24"/>
        </w:rPr>
        <w:fldChar w:fldCharType="begin"/>
      </w:r>
      <w:r w:rsidR="00EE243F" w:rsidRPr="00757988">
        <w:rPr>
          <w:rFonts w:cstheme="minorHAnsi"/>
          <w:color w:val="000000"/>
          <w:szCs w:val="24"/>
        </w:rPr>
        <w:instrText xml:space="preserve"> ADDIN EN.CITE &lt;EndNote&gt;&lt;Cite&gt;&lt;Author&gt;King&lt;/Author&gt;&lt;Year&gt;2008&lt;/Year&gt;&lt;RecNum&gt;1393&lt;/RecNum&gt;&lt;DisplayText&gt;[254]&lt;/DisplayText&gt;&lt;record&gt;&lt;rec-number&gt;1393&lt;/rec-number&gt;&lt;foreign-keys&gt;&lt;key app="EN" db-id="a9ppw5s55pttpse00eqptdx5paawz5fzap5t" timestamp="1754993795"&gt;1393&lt;/key&gt;&lt;/foreign-keys&gt;&lt;ref-type name="Journal Article"&gt;17&lt;/ref-type&gt;&lt;contributors&gt;&lt;authors&gt;&lt;author&gt;King, P. T.&lt;/author&gt;&lt;author&gt;Ngui, J.&lt;/author&gt;&lt;author&gt;Farmer, M. W.&lt;/author&gt;&lt;author&gt;Hutchinson, P.&lt;/author&gt;&lt;author&gt;Holmes, P. W.&lt;/author&gt;&lt;author&gt;Holdsworth, S. R.&lt;/author&gt;&lt;/authors&gt;&lt;/contributors&gt;&lt;titles&gt;&lt;title&gt;&lt;style face="normal" font="default" size="100%"&gt;Cytotoxic T lymphocyte and natural killer cell responses to non-typeable &lt;/style&gt;&lt;style face="italic" font="default" size="100%"&gt;Haemophilus influenzae&lt;/style&gt;&lt;/title&gt;&lt;secondary-title&gt;Clinical and Experimental Immunology&lt;/secondary-title&gt;&lt;/titles&gt;&lt;periodical&gt;&lt;full-title&gt;Clinical and Experimental Immunology&lt;/full-title&gt;&lt;/periodical&gt;&lt;pages&gt;542-551&lt;/pages&gt;&lt;volume&gt;152&lt;/volume&gt;&lt;number&gt;3&lt;/number&gt;&lt;dates&gt;&lt;year&gt;2008&lt;/year&gt;&lt;pub-dates&gt;&lt;date&gt;2008/05/06&lt;/date&gt;&lt;/pub-dates&gt;&lt;/dates&gt;&lt;publisher&gt;Oxford University Press (OUP)&lt;/publisher&gt;&lt;isbn&gt;0009-9104&amp;#xD;1365-2249&lt;/isbn&gt;&lt;urls&gt;&lt;related-urls&gt;&lt;url&gt;http://dx.doi.org/10.1111/j.1365-2249.2008.03667.x&lt;/url&gt;&lt;/related-urls&gt;&lt;/urls&gt;&lt;electronic-resource-num&gt;10.1111/j.1365-2249.2008.03667.x&lt;/electronic-resource-num&gt;&lt;/record&gt;&lt;/Cite&gt;&lt;/EndNote&gt;</w:instrText>
      </w:r>
      <w:r w:rsidR="00015003" w:rsidRPr="00757988">
        <w:rPr>
          <w:rFonts w:cstheme="minorHAnsi"/>
          <w:color w:val="000000"/>
          <w:szCs w:val="24"/>
        </w:rPr>
        <w:fldChar w:fldCharType="separate"/>
      </w:r>
      <w:r w:rsidR="00EE243F" w:rsidRPr="00757988">
        <w:rPr>
          <w:rFonts w:cstheme="minorHAnsi"/>
          <w:color w:val="000000"/>
          <w:szCs w:val="24"/>
        </w:rPr>
        <w:t>[254]</w:t>
      </w:r>
      <w:r w:rsidR="00015003" w:rsidRPr="00757988">
        <w:rPr>
          <w:rFonts w:cstheme="minorHAnsi"/>
          <w:color w:val="000000"/>
          <w:szCs w:val="24"/>
        </w:rPr>
        <w:fldChar w:fldCharType="end"/>
      </w:r>
      <w:r w:rsidR="00470F66" w:rsidRPr="00757988">
        <w:rPr>
          <w:rFonts w:cstheme="minorHAnsi"/>
          <w:color w:val="000000"/>
          <w:szCs w:val="24"/>
        </w:rPr>
        <w:t>.</w:t>
      </w:r>
      <w:r w:rsidR="00C54065" w:rsidRPr="00757988">
        <w:rPr>
          <w:rFonts w:cstheme="minorHAnsi"/>
          <w:szCs w:val="24"/>
        </w:rPr>
        <w:t xml:space="preserve"> </w:t>
      </w:r>
      <w:r w:rsidRPr="00757988">
        <w:rPr>
          <w:rFonts w:cstheme="minorHAnsi"/>
          <w:szCs w:val="24"/>
        </w:rPr>
        <w:t>Mucosal-Associated Invariant T (MAIT) cells</w:t>
      </w:r>
      <w:r w:rsidR="00C25A04" w:rsidRPr="00757988">
        <w:rPr>
          <w:rFonts w:cstheme="minorHAnsi"/>
          <w:szCs w:val="24"/>
        </w:rPr>
        <w:t xml:space="preserve">, </w:t>
      </w:r>
      <w:r w:rsidR="00C2616A" w:rsidRPr="00757988">
        <w:rPr>
          <w:rFonts w:cstheme="minorHAnsi"/>
          <w:szCs w:val="24"/>
        </w:rPr>
        <w:t xml:space="preserve">a type of innate-like </w:t>
      </w:r>
      <w:r w:rsidR="00C35AB5" w:rsidRPr="00757988">
        <w:rPr>
          <w:rFonts w:cstheme="minorHAnsi"/>
          <w:szCs w:val="24"/>
        </w:rPr>
        <w:t>T lymphocyte,</w:t>
      </w:r>
      <w:r w:rsidRPr="00757988">
        <w:rPr>
          <w:rFonts w:cstheme="minorHAnsi"/>
          <w:szCs w:val="24"/>
        </w:rPr>
        <w:t xml:space="preserve"> not only respond to </w:t>
      </w:r>
      <w:proofErr w:type="spellStart"/>
      <w:r w:rsidRPr="00757988">
        <w:rPr>
          <w:rFonts w:cstheme="minorHAnsi"/>
          <w:szCs w:val="24"/>
        </w:rPr>
        <w:t>NTHi</w:t>
      </w:r>
      <w:proofErr w:type="spellEnd"/>
      <w:r w:rsidRPr="00757988">
        <w:rPr>
          <w:rFonts w:cstheme="minorHAnsi"/>
          <w:szCs w:val="24"/>
        </w:rPr>
        <w:t xml:space="preserve"> antigens but are also capable of killing infected macrophages</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Wallington&lt;/Author&gt;&lt;Year&gt;2018&lt;/Year&gt;&lt;RecNum&gt;1447&lt;/RecNum&gt;&lt;DisplayText&gt;[255]&lt;/DisplayText&gt;&lt;record&gt;&lt;rec-number&gt;1447&lt;/rec-number&gt;&lt;foreign-keys&gt;&lt;key app="EN" db-id="a9ppw5s55pttpse00eqptdx5paawz5fzap5t" timestamp="1754993795"&gt;1447&lt;/key&gt;&lt;/foreign-keys&gt;&lt;ref-type name="Journal Article"&gt;17&lt;/ref-type&gt;&lt;contributors&gt;&lt;authors&gt;&lt;author&gt;Wallington, Joshua C.&lt;/author&gt;&lt;author&gt;Williams, Anthony P.&lt;/author&gt;&lt;author&gt;Staples, Karl J.&lt;/author&gt;&lt;author&gt;Wilkinson, Tom M. A.&lt;/author&gt;&lt;/authors&gt;&lt;/contributors&gt;&lt;titles&gt;&lt;title&gt;IL-12 and IL-7 synergize to control mucosal-associated invariant T-cell cytotoxic responses to bacterial infection&lt;/title&gt;&lt;secondary-title&gt;Journal of Allergy and Clinical Immunology&lt;/secondary-title&gt;&lt;/titles&gt;&lt;periodical&gt;&lt;full-title&gt;Journal of Allergy and Clinical Immunology&lt;/full-title&gt;&lt;/periodical&gt;&lt;pages&gt;2182-2195.e6&lt;/pages&gt;&lt;volume&gt;141&lt;/volume&gt;&lt;number&gt;6&lt;/number&gt;&lt;dates&gt;&lt;year&gt;2018&lt;/year&gt;&lt;pub-dates&gt;&lt;date&gt;2018/06&lt;/date&gt;&lt;/pub-dates&gt;&lt;/dates&gt;&lt;publisher&gt;Elsevier BV&lt;/publisher&gt;&lt;isbn&gt;0091-6749&lt;/isbn&gt;&lt;urls&gt;&lt;related-urls&gt;&lt;url&gt;http://dx.doi.org/10.1016/j.jaci.2017.08.009&lt;/url&gt;&lt;/related-urls&gt;&lt;/urls&gt;&lt;electronic-resource-num&gt;10.1016/j.jaci.2017.08.009&lt;/electronic-resource-num&gt;&lt;/record&gt;&lt;/Cite&gt;&lt;/EndNote&gt;</w:instrText>
      </w:r>
      <w:r w:rsidR="00015003" w:rsidRPr="00757988">
        <w:rPr>
          <w:rFonts w:cstheme="minorHAnsi"/>
          <w:szCs w:val="24"/>
        </w:rPr>
        <w:fldChar w:fldCharType="separate"/>
      </w:r>
      <w:r w:rsidR="00EE243F" w:rsidRPr="00757988">
        <w:rPr>
          <w:rFonts w:cstheme="minorHAnsi"/>
          <w:szCs w:val="24"/>
        </w:rPr>
        <w:t>[255]</w:t>
      </w:r>
      <w:r w:rsidR="00015003" w:rsidRPr="00757988">
        <w:rPr>
          <w:rFonts w:cstheme="minorHAnsi"/>
          <w:szCs w:val="24"/>
        </w:rPr>
        <w:fldChar w:fldCharType="end"/>
      </w:r>
      <w:r w:rsidRPr="00757988">
        <w:rPr>
          <w:rFonts w:cstheme="minorHAnsi"/>
          <w:szCs w:val="24"/>
        </w:rPr>
        <w:t>. These findings suggest that effective cellular immunity, especially cytotoxic responses, may be key to controlling infection.</w:t>
      </w:r>
      <w:r w:rsidR="00950CC5" w:rsidRPr="00757988">
        <w:rPr>
          <w:rFonts w:cstheme="minorHAnsi"/>
          <w:szCs w:val="24"/>
        </w:rPr>
        <w:t xml:space="preserve"> </w:t>
      </w:r>
      <w:r w:rsidRPr="00757988">
        <w:rPr>
          <w:rFonts w:cstheme="minorHAnsi"/>
          <w:szCs w:val="24"/>
        </w:rPr>
        <w:t xml:space="preserve">However, the balance of these responses is critical. </w:t>
      </w:r>
      <w:r w:rsidR="002544CD" w:rsidRPr="00757988">
        <w:rPr>
          <w:rFonts w:cstheme="minorHAnsi"/>
          <w:szCs w:val="24"/>
        </w:rPr>
        <w:t>I</w:t>
      </w:r>
      <w:r w:rsidRPr="00757988">
        <w:rPr>
          <w:rFonts w:cstheme="minorHAnsi"/>
          <w:szCs w:val="24"/>
        </w:rPr>
        <w:t xml:space="preserve">ncreased CD8+ T cell infiltration observed in some </w:t>
      </w:r>
      <w:r w:rsidR="00FE4798" w:rsidRPr="00757988">
        <w:rPr>
          <w:rFonts w:cstheme="minorHAnsi"/>
          <w:szCs w:val="24"/>
        </w:rPr>
        <w:t>CAD</w:t>
      </w:r>
      <w:r w:rsidRPr="00757988">
        <w:rPr>
          <w:rFonts w:cstheme="minorHAnsi"/>
          <w:szCs w:val="24"/>
        </w:rPr>
        <w:t>s</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Saetta&lt;/Author&gt;&lt;Year&gt;1999&lt;/Year&gt;&lt;RecNum&gt;1428&lt;/RecNum&gt;&lt;DisplayText&gt;[256]&lt;/DisplayText&gt;&lt;record&gt;&lt;rec-number&gt;1428&lt;/rec-number&gt;&lt;foreign-keys&gt;&lt;key app="EN" db-id="a9ppw5s55pttpse00eqptdx5paawz5fzap5t" timestamp="1754993795"&gt;1428&lt;/key&gt;&lt;/foreign-keys&gt;&lt;ref-type name="Journal Article"&gt;17&lt;/ref-type&gt;&lt;contributors&gt;&lt;authors&gt;&lt;author&gt;Saetta, Marina&lt;/author&gt;&lt;author&gt;Baraldo, Simonetta&lt;/author&gt;&lt;author&gt;Corbino, Laura&lt;/author&gt;&lt;author&gt;Turato, Graziella&lt;/author&gt;&lt;author&gt;Braccioni, Fausto&lt;/author&gt;&lt;author&gt;Rea, Federico&lt;/author&gt;&lt;author&gt;Cavallesco, Giorgio&lt;/author&gt;&lt;author&gt;Tropeano, Giuseppe&lt;/author&gt;&lt;author&gt;Mapp, Cristina E&lt;/author&gt;&lt;author&gt;Maestrelli, Piero&lt;/author&gt;&lt;author&gt;Ciaccia, Adalberto&lt;/author&gt;&lt;author&gt;Fabbri, Leonardo M&lt;/author&gt;&lt;/authors&gt;&lt;/contributors&gt;&lt;titles&gt;&lt;title&gt;CD8 + ve Cells in the Lungs of Smokers with Chronic Obstructive Pulmonary Disease&lt;/title&gt;&lt;secondary-title&gt;American Journal of Respiratory and Critical Care Medicine&lt;/secondary-title&gt;&lt;/titles&gt;&lt;periodical&gt;&lt;full-title&gt;American journal of respiratory and critical care medicine&lt;/full-title&gt;&lt;/periodical&gt;&lt;pages&gt;711-717&lt;/pages&gt;&lt;volume&gt;160&lt;/volume&gt;&lt;number&gt;2&lt;/number&gt;&lt;dates&gt;&lt;year&gt;1999&lt;/year&gt;&lt;pub-dates&gt;&lt;date&gt;1999/08/01&lt;/date&gt;&lt;/pub-dates&gt;&lt;/dates&gt;&lt;publisher&gt;American Thoracic Society&lt;/publisher&gt;&lt;isbn&gt;1073-449X&amp;#xD;1535-4970&lt;/isbn&gt;&lt;urls&gt;&lt;related-urls&gt;&lt;url&gt;http://dx.doi.org/10.1164/ajrccm.160.2.9812020&lt;/url&gt;&lt;/related-urls&gt;&lt;/urls&gt;&lt;electronic-resource-num&gt;10.1164/ajrccm.160.2.9812020&lt;/electronic-resource-num&gt;&lt;/record&gt;&lt;/Cite&gt;&lt;/EndNote&gt;</w:instrText>
      </w:r>
      <w:r w:rsidR="00015003" w:rsidRPr="00757988">
        <w:rPr>
          <w:rFonts w:cstheme="minorHAnsi"/>
          <w:szCs w:val="24"/>
        </w:rPr>
        <w:fldChar w:fldCharType="separate"/>
      </w:r>
      <w:r w:rsidR="00EE243F" w:rsidRPr="00757988">
        <w:rPr>
          <w:rFonts w:cstheme="minorHAnsi"/>
          <w:szCs w:val="24"/>
        </w:rPr>
        <w:t>[256]</w:t>
      </w:r>
      <w:r w:rsidR="00015003" w:rsidRPr="00757988">
        <w:rPr>
          <w:rFonts w:cstheme="minorHAnsi"/>
          <w:szCs w:val="24"/>
        </w:rPr>
        <w:fldChar w:fldCharType="end"/>
      </w:r>
      <w:r w:rsidR="003664ED" w:rsidRPr="00757988">
        <w:rPr>
          <w:rFonts w:cstheme="minorHAnsi"/>
          <w:color w:val="000000"/>
          <w:szCs w:val="24"/>
        </w:rPr>
        <w:t xml:space="preserve"> </w:t>
      </w:r>
      <w:r w:rsidRPr="00757988">
        <w:rPr>
          <w:rFonts w:cstheme="minorHAnsi"/>
          <w:szCs w:val="24"/>
        </w:rPr>
        <w:t>does not always lead to effective pathogen clearance. Instead, enhanced T cell infiltration may exacerbate epithelial damage which promotes further bacterial persistence</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Maeno&lt;/Author&gt;&lt;Year&gt;2007&lt;/Year&gt;&lt;RecNum&gt;1408&lt;/RecNum&gt;&lt;DisplayText&gt;[257]&lt;/DisplayText&gt;&lt;record&gt;&lt;rec-number&gt;1408&lt;/rec-number&gt;&lt;foreign-keys&gt;&lt;key app="EN" db-id="a9ppw5s55pttpse00eqptdx5paawz5fzap5t" timestamp="1754993795"&gt;1408&lt;/key&gt;&lt;/foreign-keys&gt;&lt;ref-type name="Journal Article"&gt;17&lt;/ref-type&gt;&lt;contributors&gt;&lt;authors&gt;&lt;author&gt;Maeno, Toshitaka&lt;/author&gt;&lt;author&gt;Houghton, A. McGarry&lt;/author&gt;&lt;author&gt;Quintero, Pablo A.&lt;/author&gt;&lt;author&gt;Grumelli, Sandra&lt;/author&gt;&lt;author&gt;Owen, Caroline A.&lt;/author&gt;&lt;author&gt;Shapiro, Steven D.&lt;/author&gt;&lt;/authors&gt;&lt;/contributors&gt;&lt;titles&gt;&lt;title&gt;CD8+ T Cells Are Required for Inflammation and Destruction in Cigarette Smoke-Induced Emphysema in Mice&lt;/title&gt;&lt;secondary-title&gt;The Journal of Immunology&lt;/secondary-title&gt;&lt;/titles&gt;&lt;periodical&gt;&lt;full-title&gt;The Journal of Immunology&lt;/full-title&gt;&lt;/periodical&gt;&lt;pages&gt;8090-8096&lt;/pages&gt;&lt;volume&gt;178&lt;/volume&gt;&lt;number&gt;12&lt;/number&gt;&lt;dates&gt;&lt;year&gt;2007&lt;/year&gt;&lt;pub-dates&gt;&lt;date&gt;2007/06&lt;/date&gt;&lt;/pub-dates&gt;&lt;/dates&gt;&lt;publisher&gt;Oxford University Press (OUP)&lt;/publisher&gt;&lt;isbn&gt;0022-1767&amp;#xD;1550-6606&lt;/isbn&gt;&lt;urls&gt;&lt;related-urls&gt;&lt;url&gt;http://dx.doi.org/10.4049/jimmunol.178.12.8090&lt;/url&gt;&lt;/related-urls&gt;&lt;/urls&gt;&lt;electronic-resource-num&gt;10.4049/jimmunol.178.12.8090&lt;/electronic-resource-num&gt;&lt;/record&gt;&lt;/Cite&gt;&lt;/EndNote&gt;</w:instrText>
      </w:r>
      <w:r w:rsidR="00015003" w:rsidRPr="00757988">
        <w:rPr>
          <w:rFonts w:cstheme="minorHAnsi"/>
          <w:szCs w:val="24"/>
        </w:rPr>
        <w:fldChar w:fldCharType="separate"/>
      </w:r>
      <w:r w:rsidR="00EE243F" w:rsidRPr="00757988">
        <w:rPr>
          <w:rFonts w:cstheme="minorHAnsi"/>
          <w:szCs w:val="24"/>
        </w:rPr>
        <w:t>[257]</w:t>
      </w:r>
      <w:r w:rsidR="00015003" w:rsidRPr="00757988">
        <w:rPr>
          <w:rFonts w:cstheme="minorHAnsi"/>
          <w:szCs w:val="24"/>
        </w:rPr>
        <w:fldChar w:fldCharType="end"/>
      </w:r>
      <w:r w:rsidR="003664ED" w:rsidRPr="00757988">
        <w:rPr>
          <w:rFonts w:cstheme="minorHAnsi"/>
          <w:szCs w:val="24"/>
        </w:rPr>
        <w:t xml:space="preserve">. </w:t>
      </w:r>
      <w:r w:rsidRPr="00757988">
        <w:rPr>
          <w:rFonts w:cstheme="minorHAnsi"/>
          <w:szCs w:val="24"/>
        </w:rPr>
        <w:t xml:space="preserve">Thus, both insufficient and overexuberant responses can be maladaptive and contribute to impaired clearance of </w:t>
      </w:r>
      <w:proofErr w:type="spellStart"/>
      <w:r w:rsidRPr="00757988">
        <w:rPr>
          <w:rFonts w:cstheme="minorHAnsi"/>
          <w:szCs w:val="24"/>
        </w:rPr>
        <w:t>NTHi</w:t>
      </w:r>
      <w:proofErr w:type="spellEnd"/>
      <w:r w:rsidRPr="00757988">
        <w:rPr>
          <w:rFonts w:cstheme="minorHAnsi"/>
          <w:szCs w:val="24"/>
        </w:rPr>
        <w:t xml:space="preserve">. </w:t>
      </w:r>
    </w:p>
    <w:p w14:paraId="74602E81" w14:textId="5C5288C2" w:rsidR="00A652D1" w:rsidRPr="00757988" w:rsidRDefault="004A309F" w:rsidP="00A652D1">
      <w:pPr>
        <w:spacing w:line="360" w:lineRule="auto"/>
        <w:jc w:val="both"/>
        <w:rPr>
          <w:rFonts w:cstheme="minorHAnsi"/>
          <w:szCs w:val="24"/>
        </w:rPr>
      </w:pPr>
      <w:r w:rsidRPr="00757988">
        <w:rPr>
          <w:rFonts w:cstheme="minorHAnsi"/>
          <w:szCs w:val="24"/>
        </w:rPr>
        <w:t>B</w:t>
      </w:r>
      <w:r w:rsidR="00A652D1" w:rsidRPr="00757988">
        <w:rPr>
          <w:rFonts w:cstheme="minorHAnsi"/>
          <w:szCs w:val="24"/>
        </w:rPr>
        <w:t>oth the chronic disease environment and its treatment can further undermine effective T cell responses. ICS usage is associated with reduced frequency and functional impairment of key protective T cell subsets, including MAIT and CD8⁺ T cells</w:t>
      </w:r>
      <w:r w:rsidR="003664ED" w:rsidRPr="00757988">
        <w:rPr>
          <w:rFonts w:cstheme="minorHAnsi"/>
          <w:szCs w:val="24"/>
        </w:rPr>
        <w:t xml:space="preserve"> </w:t>
      </w:r>
      <w:r w:rsidR="00015003" w:rsidRPr="00757988">
        <w:rPr>
          <w:rFonts w:cstheme="minorHAnsi"/>
          <w:szCs w:val="24"/>
        </w:rPr>
        <w:fldChar w:fldCharType="begin">
          <w:fldData xml:space="preserve">PEVuZE5vdGU+PENpdGU+PEF1dGhvcj5IaW5rczwvQXV0aG9yPjxZZWFyPjIwMTU8L1llYXI+PFJl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IaW5rczwvQXV0aG9yPjxZZWFyPjIwMTU8L1llYXI+PFJl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58]</w:t>
      </w:r>
      <w:r w:rsidR="00015003" w:rsidRPr="00757988">
        <w:rPr>
          <w:rFonts w:cstheme="minorHAnsi"/>
          <w:szCs w:val="24"/>
        </w:rPr>
        <w:fldChar w:fldCharType="end"/>
      </w:r>
      <w:r w:rsidR="003664ED" w:rsidRPr="00757988">
        <w:rPr>
          <w:rFonts w:cstheme="minorHAnsi"/>
          <w:color w:val="000000"/>
          <w:szCs w:val="24"/>
        </w:rPr>
        <w:t xml:space="preserve">. </w:t>
      </w:r>
      <w:r w:rsidR="00A652D1" w:rsidRPr="00757988">
        <w:rPr>
          <w:rFonts w:cstheme="minorHAnsi"/>
          <w:szCs w:val="24"/>
        </w:rPr>
        <w:t>Furthermore, increased numbers of regulatory T cells and exhausted PD-1⁺ T cells have been identified in patients</w:t>
      </w:r>
      <w:r w:rsidR="003664ED" w:rsidRPr="00757988">
        <w:rPr>
          <w:rFonts w:cstheme="minorHAnsi"/>
          <w:szCs w:val="24"/>
        </w:rPr>
        <w:t xml:space="preserve"> </w:t>
      </w:r>
      <w:r w:rsidR="00015003" w:rsidRPr="00757988">
        <w:rPr>
          <w:rFonts w:cstheme="minorHAnsi"/>
          <w:szCs w:val="24"/>
        </w:rPr>
        <w:fldChar w:fldCharType="begin">
          <w:fldData xml:space="preserve">PEVuZE5vdGU+PENpdGU+PEF1dGhvcj5LYWxhdGhpbDwvQXV0aG9yPjxZZWFyPjIwMTQ8L1llYXI+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LYWxhdGhpbDwvQXV0aG9yPjxZZWFyPjIwMTQ8L1llYXI+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59,260]</w:t>
      </w:r>
      <w:r w:rsidR="00015003" w:rsidRPr="00757988">
        <w:rPr>
          <w:rFonts w:cstheme="minorHAnsi"/>
          <w:szCs w:val="24"/>
        </w:rPr>
        <w:fldChar w:fldCharType="end"/>
      </w:r>
      <w:r w:rsidR="003664ED" w:rsidRPr="00757988">
        <w:rPr>
          <w:rFonts w:cstheme="minorHAnsi"/>
          <w:szCs w:val="24"/>
        </w:rPr>
        <w:t>,</w:t>
      </w:r>
      <w:r w:rsidR="00A652D1" w:rsidRPr="00757988">
        <w:rPr>
          <w:rFonts w:cstheme="minorHAnsi"/>
          <w:szCs w:val="24"/>
        </w:rPr>
        <w:t xml:space="preserve"> suggesting a shift toward a locally immunosuppressive environment that may impair effective bacterial clearance. These factors suggest how chronic inflammation and treatment can skew T cell immunity away from protective, balanced responses toward </w:t>
      </w:r>
      <w:r w:rsidR="001A7A08" w:rsidRPr="00757988">
        <w:rPr>
          <w:rFonts w:cstheme="minorHAnsi"/>
          <w:szCs w:val="24"/>
        </w:rPr>
        <w:t xml:space="preserve">either </w:t>
      </w:r>
      <w:r w:rsidR="00A652D1" w:rsidRPr="00757988">
        <w:rPr>
          <w:rFonts w:cstheme="minorHAnsi"/>
          <w:szCs w:val="24"/>
        </w:rPr>
        <w:t xml:space="preserve">states of ineffective tolerance or damaging hyperactivity, ultimately enabling chronic </w:t>
      </w:r>
      <w:proofErr w:type="spellStart"/>
      <w:r w:rsidR="00A652D1" w:rsidRPr="00757988">
        <w:rPr>
          <w:rFonts w:cstheme="minorHAnsi"/>
          <w:szCs w:val="24"/>
        </w:rPr>
        <w:t>NTHi</w:t>
      </w:r>
      <w:proofErr w:type="spellEnd"/>
      <w:r w:rsidR="00A652D1" w:rsidRPr="00757988">
        <w:rPr>
          <w:rFonts w:cstheme="minorHAnsi"/>
          <w:szCs w:val="24"/>
        </w:rPr>
        <w:t xml:space="preserve"> </w:t>
      </w:r>
      <w:r w:rsidR="00757988" w:rsidRPr="00757988">
        <w:rPr>
          <w:rFonts w:cstheme="minorHAnsi"/>
          <w:szCs w:val="24"/>
        </w:rPr>
        <w:t>colonization</w:t>
      </w:r>
      <w:r w:rsidR="00A652D1" w:rsidRPr="00757988">
        <w:rPr>
          <w:rFonts w:cstheme="minorHAnsi"/>
          <w:szCs w:val="24"/>
        </w:rPr>
        <w:t>.</w:t>
      </w:r>
    </w:p>
    <w:p w14:paraId="28E5073F" w14:textId="0ABC8FB2" w:rsidR="00A652D1" w:rsidRPr="00757988" w:rsidRDefault="00B848BD" w:rsidP="000B3A08">
      <w:pPr>
        <w:pStyle w:val="Heading3"/>
      </w:pPr>
      <w:r w:rsidRPr="00757988">
        <w:t>6</w:t>
      </w:r>
      <w:r w:rsidR="008472AD" w:rsidRPr="00757988">
        <w:t xml:space="preserve">.3.2 </w:t>
      </w:r>
      <w:r w:rsidR="00EF58F3" w:rsidRPr="00757988">
        <w:t>A</w:t>
      </w:r>
      <w:r w:rsidR="00A652D1" w:rsidRPr="00757988">
        <w:t>ntibody responses</w:t>
      </w:r>
    </w:p>
    <w:p w14:paraId="4821CBBA" w14:textId="02ECF42C" w:rsidR="00C208D8" w:rsidRPr="00757988" w:rsidRDefault="00A652D1" w:rsidP="00AE47A9">
      <w:pPr>
        <w:spacing w:line="360" w:lineRule="auto"/>
        <w:jc w:val="both"/>
        <w:rPr>
          <w:rFonts w:cstheme="minorHAnsi"/>
          <w:szCs w:val="24"/>
        </w:rPr>
      </w:pPr>
      <w:r w:rsidRPr="00757988">
        <w:rPr>
          <w:rFonts w:cstheme="minorHAnsi"/>
          <w:szCs w:val="24"/>
        </w:rPr>
        <w:t xml:space="preserve">The persistence of </w:t>
      </w:r>
      <w:proofErr w:type="spellStart"/>
      <w:r w:rsidRPr="00757988">
        <w:rPr>
          <w:rFonts w:cstheme="minorHAnsi"/>
          <w:szCs w:val="24"/>
        </w:rPr>
        <w:t>NTHi</w:t>
      </w:r>
      <w:proofErr w:type="spellEnd"/>
      <w:r w:rsidRPr="00757988">
        <w:rPr>
          <w:rFonts w:cstheme="minorHAnsi"/>
          <w:szCs w:val="24"/>
        </w:rPr>
        <w:t>, despite its immunogenicity, suggests a breakdown in mucosal antibody function.</w:t>
      </w:r>
      <w:r w:rsidR="00B535AD" w:rsidRPr="00757988">
        <w:rPr>
          <w:rFonts w:cstheme="minorHAnsi"/>
          <w:szCs w:val="24"/>
        </w:rPr>
        <w:t xml:space="preserve"> </w:t>
      </w:r>
      <w:r w:rsidRPr="00757988">
        <w:rPr>
          <w:rFonts w:cstheme="minorHAnsi"/>
          <w:szCs w:val="24"/>
        </w:rPr>
        <w:t xml:space="preserve">While increased serum IgG1 and IgG3 responses to </w:t>
      </w:r>
      <w:proofErr w:type="spellStart"/>
      <w:r w:rsidRPr="00757988">
        <w:rPr>
          <w:rFonts w:cstheme="minorHAnsi"/>
          <w:szCs w:val="24"/>
        </w:rPr>
        <w:t>NTHi</w:t>
      </w:r>
      <w:proofErr w:type="spellEnd"/>
      <w:r w:rsidRPr="00757988">
        <w:rPr>
          <w:rFonts w:cstheme="minorHAnsi"/>
          <w:szCs w:val="24"/>
        </w:rPr>
        <w:t xml:space="preserve"> antigens are seen in bronchiectasis</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King&lt;/Author&gt;&lt;Year&gt;2008&lt;/Year&gt;&lt;RecNum&gt;1394&lt;/RecNum&gt;&lt;DisplayText&gt;[261]&lt;/DisplayText&gt;&lt;record&gt;&lt;rec-number&gt;1394&lt;/rec-number&gt;&lt;foreign-keys&gt;&lt;key app="EN" db-id="a9ppw5s55pttpse00eqptdx5paawz5fzap5t" timestamp="1754993795"&gt;1394&lt;/key&gt;&lt;/foreign-keys&gt;&lt;ref-type name="Journal Article"&gt;17&lt;/ref-type&gt;&lt;contributors&gt;&lt;authors&gt;&lt;author&gt;King, P. T.&lt;/author&gt;&lt;author&gt;Ngui, J.&lt;/author&gt;&lt;author&gt;Gunawardena, D.&lt;/author&gt;&lt;author&gt;Holmes, P. W.&lt;/author&gt;&lt;author&gt;Farmer, M. W.&lt;/author&gt;&lt;author&gt;Holdsworth, S. R.&lt;/author&gt;&lt;/authors&gt;&lt;/contributors&gt;&lt;titles&gt;&lt;title&gt;&lt;style face="normal" font="default" size="100%"&gt;Systemic humoral immunity to non-typeable &lt;/style&gt;&lt;style face="italic" font="default" size="100%"&gt;Haemophilus influenzae&lt;/style&gt;&lt;/title&gt;&lt;secondary-title&gt;Clinical and Experimental Immunology&lt;/secondary-title&gt;&lt;/titles&gt;&lt;periodical&gt;&lt;full-title&gt;Clinical and Experimental Immunology&lt;/full-title&gt;&lt;/periodical&gt;&lt;pages&gt;376-384&lt;/pages&gt;&lt;volume&gt;153&lt;/volume&gt;&lt;number&gt;3&lt;/number&gt;&lt;dates&gt;&lt;year&gt;2008&lt;/year&gt;&lt;pub-dates&gt;&lt;date&gt;2008/08/12&lt;/date&gt;&lt;/pub-dates&gt;&lt;/dates&gt;&lt;publisher&gt;Oxford University Press (OUP)&lt;/publisher&gt;&lt;isbn&gt;0009-9104&amp;#xD;1365-2249&lt;/isbn&gt;&lt;urls&gt;&lt;related-urls&gt;&lt;url&gt;http://dx.doi.org/10.1111/j.1365-2249.2008.03697.x&lt;/url&gt;&lt;/related-urls&gt;&lt;/urls&gt;&lt;electronic-resource-num&gt;10.1111/j.1365-2249.2008.03697.x&lt;/electronic-resource-num&gt;&lt;/record&gt;&lt;/Cite&gt;&lt;/EndNote&gt;</w:instrText>
      </w:r>
      <w:r w:rsidR="00015003" w:rsidRPr="00757988">
        <w:rPr>
          <w:rFonts w:cstheme="minorHAnsi"/>
          <w:szCs w:val="24"/>
        </w:rPr>
        <w:fldChar w:fldCharType="separate"/>
      </w:r>
      <w:r w:rsidR="00EE243F" w:rsidRPr="00757988">
        <w:rPr>
          <w:rFonts w:cstheme="minorHAnsi"/>
          <w:szCs w:val="24"/>
        </w:rPr>
        <w:t>[261]</w:t>
      </w:r>
      <w:r w:rsidR="00015003" w:rsidRPr="00757988">
        <w:rPr>
          <w:rFonts w:cstheme="minorHAnsi"/>
          <w:szCs w:val="24"/>
        </w:rPr>
        <w:fldChar w:fldCharType="end"/>
      </w:r>
      <w:r w:rsidR="003664ED" w:rsidRPr="00757988">
        <w:rPr>
          <w:rFonts w:cstheme="minorHAnsi"/>
          <w:color w:val="000000"/>
          <w:szCs w:val="24"/>
        </w:rPr>
        <w:t xml:space="preserve">, </w:t>
      </w:r>
      <w:r w:rsidRPr="00757988">
        <w:rPr>
          <w:rFonts w:cstheme="minorHAnsi"/>
          <w:szCs w:val="24"/>
        </w:rPr>
        <w:t xml:space="preserve">antigen-specific responses in the airways are often blunted. In COPD, patients </w:t>
      </w:r>
      <w:r w:rsidR="00757988" w:rsidRPr="00757988">
        <w:rPr>
          <w:rFonts w:cstheme="minorHAnsi"/>
          <w:szCs w:val="24"/>
        </w:rPr>
        <w:t>colonized</w:t>
      </w:r>
      <w:r w:rsidRPr="00757988">
        <w:rPr>
          <w:rFonts w:cstheme="minorHAnsi"/>
          <w:szCs w:val="24"/>
        </w:rPr>
        <w:t xml:space="preserve"> with </w:t>
      </w:r>
      <w:proofErr w:type="spellStart"/>
      <w:r w:rsidRPr="00757988">
        <w:rPr>
          <w:rFonts w:cstheme="minorHAnsi"/>
          <w:szCs w:val="24"/>
        </w:rPr>
        <w:t>NTHi</w:t>
      </w:r>
      <w:proofErr w:type="spellEnd"/>
      <w:r w:rsidRPr="00757988">
        <w:rPr>
          <w:rFonts w:cstheme="minorHAnsi"/>
          <w:szCs w:val="24"/>
        </w:rPr>
        <w:t xml:space="preserve"> exhibit reduced airway IgG against </w:t>
      </w:r>
      <w:proofErr w:type="spellStart"/>
      <w:r w:rsidRPr="00757988">
        <w:rPr>
          <w:rFonts w:cstheme="minorHAnsi"/>
          <w:szCs w:val="24"/>
        </w:rPr>
        <w:t>NTHi</w:t>
      </w:r>
      <w:proofErr w:type="spellEnd"/>
      <w:r w:rsidRPr="00757988">
        <w:rPr>
          <w:rFonts w:cstheme="minorHAnsi"/>
          <w:szCs w:val="24"/>
        </w:rPr>
        <w:t xml:space="preserve"> despite elevated total immunoglobulin levels</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Staples&lt;/Author&gt;&lt;Year&gt;2016&lt;/Year&gt;&lt;RecNum&gt;1440&lt;/RecNum&gt;&lt;DisplayText&gt;[262]&lt;/DisplayText&gt;&lt;record&gt;&lt;rec-number&gt;1440&lt;/rec-number&gt;&lt;foreign-keys&gt;&lt;key app="EN" db-id="a9ppw5s55pttpse00eqptdx5paawz5fzap5t" timestamp="1754993795"&gt;1440&lt;/key&gt;&lt;/foreign-keys&gt;&lt;ref-type name="Journal Article"&gt;17&lt;/ref-type&gt;&lt;contributors&gt;&lt;authors&gt;&lt;author&gt;Staples, Karl J.&lt;/author&gt;&lt;author&gt;Taylor, Stephen&lt;/author&gt;&lt;author&gt;Thomas, Steve&lt;/author&gt;&lt;author&gt;Leung, Stephanie&lt;/author&gt;&lt;author&gt;Cox, Karen&lt;/author&gt;&lt;author&gt;Pascal, Thierry G.&lt;/author&gt;&lt;author&gt;Ostridge, Kristoffer&lt;/author&gt;&lt;author&gt;Welch, Lindsay&lt;/author&gt;&lt;author&gt;Tuck, Andrew C.&lt;/author&gt;&lt;author&gt;Clarke, Stuart C.&lt;/author&gt;&lt;author&gt;Gorringe, Andrew&lt;/author&gt;&lt;author&gt;Wilkinson, Tom M. A.&lt;/author&gt;&lt;/authors&gt;&lt;/contributors&gt;&lt;titles&gt;&lt;title&gt;&lt;style face="normal" font="default" size="100%"&gt;Relationships between Mucosal Antibodies, Non-Typeable &lt;/style&gt;&lt;style face="italic" font="default" size="100%"&gt;Haemophilus influenzae&lt;/style&gt;&lt;style face="normal" font="default" size="100%"&gt; (NTHi) Infection and Airway Inflammation in COPD&lt;/style&gt;&lt;/title&gt;&lt;secondary-title&gt;PLOS ONE&lt;/secondary-title&gt;&lt;/titles&gt;&lt;periodical&gt;&lt;full-title&gt;PLoS One&lt;/full-title&gt;&lt;/periodical&gt;&lt;pages&gt;e0167250&lt;/pages&gt;&lt;volume&gt;11&lt;/volume&gt;&lt;number&gt;11&lt;/number&gt;&lt;dates&gt;&lt;year&gt;2016&lt;/year&gt;&lt;pub-dates&gt;&lt;date&gt;2016/11/29&lt;/date&gt;&lt;/pub-dates&gt;&lt;/dates&gt;&lt;publisher&gt;Public Library of Science (PLoS)&lt;/publisher&gt;&lt;isbn&gt;1932-6203&lt;/isbn&gt;&lt;urls&gt;&lt;related-urls&gt;&lt;url&gt;http://dx.doi.org/10.1371/journal.pone.0167250&lt;/url&gt;&lt;/related-urls&gt;&lt;/urls&gt;&lt;electronic-resource-num&gt;10.1371/journal.pone.0167250&lt;/electronic-resource-num&gt;&lt;/record&gt;&lt;/Cite&gt;&lt;/EndNote&gt;</w:instrText>
      </w:r>
      <w:r w:rsidR="00015003" w:rsidRPr="00757988">
        <w:rPr>
          <w:rFonts w:cstheme="minorHAnsi"/>
          <w:szCs w:val="24"/>
        </w:rPr>
        <w:fldChar w:fldCharType="separate"/>
      </w:r>
      <w:r w:rsidR="00EE243F" w:rsidRPr="00757988">
        <w:rPr>
          <w:rFonts w:cstheme="minorHAnsi"/>
          <w:szCs w:val="24"/>
        </w:rPr>
        <w:t>[262]</w:t>
      </w:r>
      <w:r w:rsidR="00015003" w:rsidRPr="00757988">
        <w:rPr>
          <w:rFonts w:cstheme="minorHAnsi"/>
          <w:szCs w:val="24"/>
        </w:rPr>
        <w:fldChar w:fldCharType="end"/>
      </w:r>
      <w:r w:rsidR="003664ED" w:rsidRPr="00757988">
        <w:rPr>
          <w:rFonts w:cstheme="minorHAnsi"/>
          <w:color w:val="000000"/>
          <w:szCs w:val="24"/>
        </w:rPr>
        <w:t xml:space="preserve">. </w:t>
      </w:r>
      <w:r w:rsidRPr="00757988">
        <w:rPr>
          <w:rFonts w:cstheme="minorHAnsi"/>
          <w:szCs w:val="24"/>
        </w:rPr>
        <w:t>Similarly, while Groeneveld et al. (1990) found that COPD patients had elevated serum IgG and IgA levels compared to healthy controls</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Groeneveld&lt;/Author&gt;&lt;Year&gt;1990&lt;/Year&gt;&lt;RecNum&gt;1369&lt;/RecNum&gt;&lt;DisplayText&gt;[263]&lt;/DisplayText&gt;&lt;record&gt;&lt;rec-number&gt;1369&lt;/rec-number&gt;&lt;foreign-keys&gt;&lt;key app="EN" db-id="a9ppw5s55pttpse00eqptdx5paawz5fzap5t" timestamp="1754993795"&gt;1369&lt;/key&gt;&lt;/foreign-keys&gt;&lt;ref-type name="Journal Article"&gt;17&lt;/ref-type&gt;&lt;contributors&gt;&lt;authors&gt;&lt;author&gt;Groeneveld, Kees&lt;/author&gt;&lt;author&gt;Eijk, Paul P.&lt;/author&gt;&lt;author&gt;Van Alphen, Loek&lt;/author&gt;&lt;author&gt;Jansen, Henk M.&lt;/author&gt;&lt;author&gt;Zanen, H. C.&lt;/author&gt;&lt;/authors&gt;&lt;/contributors&gt;&lt;titles&gt;&lt;title&gt;&lt;style face="italic" font="default" size="100%"&gt;Haemophilus influenzae&lt;/style&gt;&lt;style face="normal" font="default" size="100%"&gt; Infections in Patients with Chronic Obstructive Pulmonary Disease Despite Specific Antibodies in Serum and Sputum&lt;/style&gt;&lt;/title&gt;&lt;secondary-title&gt;American Review of Respiratory Disease&lt;/secondary-title&gt;&lt;/titles&gt;&lt;periodical&gt;&lt;full-title&gt;American Review of Respiratory Disease&lt;/full-title&gt;&lt;/periodical&gt;&lt;pages&gt;1316-1321&lt;/pages&gt;&lt;volume&gt;141&lt;/volume&gt;&lt;number&gt;5_pt_1&lt;/number&gt;&lt;dates&gt;&lt;year&gt;1990&lt;/year&gt;&lt;pub-dates&gt;&lt;date&gt;1990/05&lt;/date&gt;&lt;/pub-dates&gt;&lt;/dates&gt;&lt;publisher&gt;American Thoracic Society&lt;/publisher&gt;&lt;isbn&gt;0003-0805&lt;/isbn&gt;&lt;urls&gt;&lt;related-urls&gt;&lt;url&gt;http://dx.doi.org/10.1164/ajrccm/141.5_pt_1.1316&lt;/url&gt;&lt;/related-urls&gt;&lt;/urls&gt;&lt;electronic-resource-num&gt;10.1164/ajrccm/141.5_pt_1.1316&lt;/electronic-resource-num&gt;&lt;/record&gt;&lt;/Cite&gt;&lt;/EndNote&gt;</w:instrText>
      </w:r>
      <w:r w:rsidR="00015003" w:rsidRPr="00757988">
        <w:rPr>
          <w:rFonts w:cstheme="minorHAnsi"/>
          <w:szCs w:val="24"/>
        </w:rPr>
        <w:fldChar w:fldCharType="separate"/>
      </w:r>
      <w:r w:rsidR="00EE243F" w:rsidRPr="00757988">
        <w:rPr>
          <w:rFonts w:cstheme="minorHAnsi"/>
          <w:szCs w:val="24"/>
        </w:rPr>
        <w:t>[263]</w:t>
      </w:r>
      <w:r w:rsidR="00015003" w:rsidRPr="00757988">
        <w:rPr>
          <w:rFonts w:cstheme="minorHAnsi"/>
          <w:szCs w:val="24"/>
        </w:rPr>
        <w:fldChar w:fldCharType="end"/>
      </w:r>
      <w:r w:rsidR="003664ED" w:rsidRPr="00757988">
        <w:rPr>
          <w:rFonts w:cstheme="minorHAnsi"/>
          <w:szCs w:val="24"/>
        </w:rPr>
        <w:t>,</w:t>
      </w:r>
      <w:r w:rsidRPr="00757988">
        <w:rPr>
          <w:rFonts w:cstheme="minorHAnsi"/>
          <w:szCs w:val="24"/>
        </w:rPr>
        <w:t xml:space="preserve"> it remains </w:t>
      </w:r>
      <w:r w:rsidRPr="00757988">
        <w:rPr>
          <w:rFonts w:cstheme="minorHAnsi"/>
          <w:szCs w:val="24"/>
        </w:rPr>
        <w:lastRenderedPageBreak/>
        <w:t xml:space="preserve">unclear whether these antibodies are functional or appropriately </w:t>
      </w:r>
      <w:r w:rsidR="00757988" w:rsidRPr="00757988">
        <w:rPr>
          <w:rFonts w:cstheme="minorHAnsi"/>
          <w:szCs w:val="24"/>
        </w:rPr>
        <w:t>compartmentalized</w:t>
      </w:r>
      <w:r w:rsidRPr="00757988">
        <w:rPr>
          <w:rFonts w:cstheme="minorHAnsi"/>
          <w:szCs w:val="24"/>
        </w:rPr>
        <w:t xml:space="preserve"> for mucosal protection. IgA plays a central role in immune exclusion at mucosal surfaces, but cigarette smoke may drive a class switch toward IgG at the expense of IgA-mediated protection</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Brandsma&lt;/Author&gt;&lt;Year&gt;2012&lt;/Year&gt;&lt;RecNum&gt;1347&lt;/RecNum&gt;&lt;DisplayText&gt;[264]&lt;/DisplayText&gt;&lt;record&gt;&lt;rec-number&gt;1347&lt;/rec-number&gt;&lt;foreign-keys&gt;&lt;key app="EN" db-id="a9ppw5s55pttpse00eqptdx5paawz5fzap5t" timestamp="1754993795"&gt;1347&lt;/key&gt;&lt;/foreign-keys&gt;&lt;ref-type name="Journal Article"&gt;17&lt;/ref-type&gt;&lt;contributors&gt;&lt;authors&gt;&lt;author&gt;Brandsma, Corry-Anke&lt;/author&gt;&lt;author&gt;Kerstjens, Huib A. M.&lt;/author&gt;&lt;author&gt;van Geffen, Wouter H.&lt;/author&gt;&lt;author&gt;Geerlings, Marie&lt;/author&gt;&lt;author&gt;Postma, Dirkje S.&lt;/author&gt;&lt;author&gt;Hylkema, Machteld N.&lt;/author&gt;&lt;author&gt;Timens, Wim&lt;/author&gt;&lt;/authors&gt;&lt;/contributors&gt;&lt;titles&gt;&lt;title&gt;Differential switching to IgG and IgA in active smoking COPD patients and healthy controls&lt;/title&gt;&lt;secondary-title&gt;European Respiratory Journal&lt;/secondary-title&gt;&lt;/titles&gt;&lt;periodical&gt;&lt;full-title&gt;European Respiratory Journal&lt;/full-title&gt;&lt;/periodical&gt;&lt;pages&gt;313-321&lt;/pages&gt;&lt;volume&gt;40&lt;/volume&gt;&lt;number&gt;2&lt;/number&gt;&lt;dates&gt;&lt;year&gt;2012&lt;/year&gt;&lt;pub-dates&gt;&lt;date&gt;2012/01/12&lt;/date&gt;&lt;/pub-dates&gt;&lt;/dates&gt;&lt;publisher&gt;European Respiratory Society (ERS)&lt;/publisher&gt;&lt;isbn&gt;0903-1936&amp;#xD;1399-3003&lt;/isbn&gt;&lt;urls&gt;&lt;related-urls&gt;&lt;url&gt;http://dx.doi.org/10.1183/09031936.00011211&lt;/url&gt;&lt;/related-urls&gt;&lt;/urls&gt;&lt;electronic-resource-num&gt;10.1183/09031936.00011211&lt;/electronic-resource-num&gt;&lt;/record&gt;&lt;/Cite&gt;&lt;/EndNote&gt;</w:instrText>
      </w:r>
      <w:r w:rsidR="00015003" w:rsidRPr="00757988">
        <w:rPr>
          <w:rFonts w:cstheme="minorHAnsi"/>
          <w:szCs w:val="24"/>
        </w:rPr>
        <w:fldChar w:fldCharType="separate"/>
      </w:r>
      <w:r w:rsidR="00EE243F" w:rsidRPr="00757988">
        <w:rPr>
          <w:rFonts w:cstheme="minorHAnsi"/>
          <w:szCs w:val="24"/>
        </w:rPr>
        <w:t>[264]</w:t>
      </w:r>
      <w:r w:rsidR="00015003" w:rsidRPr="00757988">
        <w:rPr>
          <w:rFonts w:cstheme="minorHAnsi"/>
          <w:szCs w:val="24"/>
        </w:rPr>
        <w:fldChar w:fldCharType="end"/>
      </w:r>
      <w:r w:rsidR="003664ED" w:rsidRPr="00757988">
        <w:rPr>
          <w:rFonts w:cstheme="minorHAnsi"/>
          <w:szCs w:val="24"/>
        </w:rPr>
        <w:t xml:space="preserve">, </w:t>
      </w:r>
      <w:r w:rsidRPr="00757988">
        <w:rPr>
          <w:rFonts w:cstheme="minorHAnsi"/>
          <w:szCs w:val="24"/>
        </w:rPr>
        <w:t xml:space="preserve">a shift which may weaken mucosal immunity against </w:t>
      </w:r>
      <w:proofErr w:type="spellStart"/>
      <w:r w:rsidRPr="00757988">
        <w:rPr>
          <w:rFonts w:cstheme="minorHAnsi"/>
          <w:szCs w:val="24"/>
        </w:rPr>
        <w:t>NTHi</w:t>
      </w:r>
      <w:proofErr w:type="spellEnd"/>
      <w:r w:rsidR="00F67BBC" w:rsidRPr="00757988">
        <w:rPr>
          <w:rFonts w:cstheme="minorHAnsi"/>
          <w:szCs w:val="24"/>
        </w:rPr>
        <w:t xml:space="preserve">. This weakening of IgA-mediated mucosal immunity is compounded </w:t>
      </w:r>
      <w:r w:rsidR="006D6A6C" w:rsidRPr="00757988">
        <w:rPr>
          <w:rFonts w:cstheme="minorHAnsi"/>
          <w:szCs w:val="24"/>
        </w:rPr>
        <w:t xml:space="preserve">further </w:t>
      </w:r>
      <w:r w:rsidR="00F67BBC" w:rsidRPr="00757988">
        <w:rPr>
          <w:rFonts w:cstheme="minorHAnsi"/>
          <w:szCs w:val="24"/>
        </w:rPr>
        <w:t xml:space="preserve">by </w:t>
      </w:r>
      <w:proofErr w:type="spellStart"/>
      <w:r w:rsidR="006D6A6C" w:rsidRPr="00757988">
        <w:rPr>
          <w:rFonts w:cstheme="minorHAnsi"/>
          <w:szCs w:val="24"/>
        </w:rPr>
        <w:t>NTHi</w:t>
      </w:r>
      <w:proofErr w:type="spellEnd"/>
      <w:r w:rsidR="00F67BBC" w:rsidRPr="00757988">
        <w:rPr>
          <w:rFonts w:cstheme="minorHAnsi"/>
          <w:szCs w:val="24"/>
        </w:rPr>
        <w:t xml:space="preserve"> expression of IgA proteases (as previously discussed), which degrade secretory IgA and directly undermine antibody-mediated </w:t>
      </w:r>
      <w:r w:rsidR="0056115B" w:rsidRPr="00757988">
        <w:rPr>
          <w:rFonts w:cstheme="minorHAnsi"/>
          <w:szCs w:val="24"/>
        </w:rPr>
        <w:t xml:space="preserve">mucosal </w:t>
      </w:r>
      <w:r w:rsidR="00F67BBC" w:rsidRPr="00757988">
        <w:rPr>
          <w:rFonts w:cstheme="minorHAnsi"/>
          <w:szCs w:val="24"/>
        </w:rPr>
        <w:t>immun</w:t>
      </w:r>
      <w:r w:rsidR="00B427A1" w:rsidRPr="00757988">
        <w:rPr>
          <w:rFonts w:cstheme="minorHAnsi"/>
          <w:szCs w:val="24"/>
        </w:rPr>
        <w:t>e response</w:t>
      </w:r>
      <w:r w:rsidR="0056115B" w:rsidRPr="00757988">
        <w:rPr>
          <w:rFonts w:cstheme="minorHAnsi"/>
          <w:szCs w:val="24"/>
        </w:rPr>
        <w:t>s</w:t>
      </w:r>
      <w:r w:rsidR="00F67BBC" w:rsidRPr="00757988">
        <w:rPr>
          <w:rFonts w:cstheme="minorHAnsi"/>
          <w:szCs w:val="24"/>
        </w:rPr>
        <w:t>.</w:t>
      </w:r>
      <w:r w:rsidR="006D6A6C" w:rsidRPr="00757988">
        <w:rPr>
          <w:rFonts w:cstheme="minorHAnsi"/>
          <w:szCs w:val="24"/>
        </w:rPr>
        <w:t xml:space="preserve"> </w:t>
      </w:r>
      <w:r w:rsidRPr="00757988">
        <w:rPr>
          <w:rFonts w:cstheme="minorHAnsi"/>
          <w:szCs w:val="24"/>
        </w:rPr>
        <w:t xml:space="preserve">Additionally, epithelial dysfunction in </w:t>
      </w:r>
      <w:r w:rsidR="00FE4798" w:rsidRPr="00757988">
        <w:rPr>
          <w:rFonts w:cstheme="minorHAnsi"/>
          <w:szCs w:val="24"/>
        </w:rPr>
        <w:t>CAD</w:t>
      </w:r>
      <w:r w:rsidRPr="00757988">
        <w:rPr>
          <w:rFonts w:cstheme="minorHAnsi"/>
          <w:szCs w:val="24"/>
        </w:rPr>
        <w:t>s can impair transcytosis of IgA into the airway lumen due to downregulation of the polymeric immunoglobulin receptor</w:t>
      </w:r>
      <w:r w:rsidR="003664ED" w:rsidRPr="00757988">
        <w:rPr>
          <w:rFonts w:cstheme="minorHAnsi"/>
          <w:szCs w:val="24"/>
        </w:rPr>
        <w:t xml:space="preserve"> </w:t>
      </w:r>
      <w:r w:rsidR="00015003" w:rsidRPr="00757988">
        <w:rPr>
          <w:rFonts w:cstheme="minorHAnsi"/>
          <w:color w:val="000000"/>
          <w:szCs w:val="24"/>
        </w:rPr>
        <w:fldChar w:fldCharType="begin">
          <w:fldData xml:space="preserve">PEVuZE5vdGU+PENpdGU+PEF1dGhvcj5MYWRqZW1pPC9BdXRob3I+PFllYXI+MjAxODwvWWVhcj48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</w:fldData>
        </w:fldChar>
      </w:r>
      <w:r w:rsidR="00EE243F" w:rsidRPr="00757988">
        <w:rPr>
          <w:rFonts w:cstheme="minorHAnsi"/>
          <w:color w:val="000000"/>
          <w:szCs w:val="24"/>
        </w:rPr>
        <w:instrText xml:space="preserve"> ADDIN EN.CITE </w:instrText>
      </w:r>
      <w:r w:rsidR="00EE243F" w:rsidRPr="00757988">
        <w:rPr>
          <w:rFonts w:cstheme="minorHAnsi"/>
          <w:color w:val="000000"/>
          <w:szCs w:val="24"/>
        </w:rPr>
        <w:fldChar w:fldCharType="begin">
          <w:fldData xml:space="preserve">PEVuZE5vdGU+PENpdGU+PEF1dGhvcj5MYWRqZW1pPC9BdXRob3I+PFllYXI+MjAxODwvWWVhcj48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</w:fldData>
        </w:fldChar>
      </w:r>
      <w:r w:rsidR="00EE243F" w:rsidRPr="00757988">
        <w:rPr>
          <w:rFonts w:cstheme="minorHAnsi"/>
          <w:color w:val="000000"/>
          <w:szCs w:val="24"/>
        </w:rPr>
        <w:instrText xml:space="preserve"> ADDIN EN.CITE.DATA </w:instrText>
      </w:r>
      <w:r w:rsidR="00EE243F" w:rsidRPr="00757988">
        <w:rPr>
          <w:rFonts w:cstheme="minorHAnsi"/>
          <w:color w:val="000000"/>
          <w:szCs w:val="24"/>
        </w:rPr>
      </w:r>
      <w:r w:rsidR="00EE243F" w:rsidRPr="00757988">
        <w:rPr>
          <w:rFonts w:cstheme="minorHAnsi"/>
          <w:color w:val="000000"/>
          <w:szCs w:val="24"/>
        </w:rPr>
        <w:fldChar w:fldCharType="end"/>
      </w:r>
      <w:r w:rsidR="00015003" w:rsidRPr="00757988">
        <w:rPr>
          <w:rFonts w:cstheme="minorHAnsi"/>
          <w:color w:val="000000"/>
          <w:szCs w:val="24"/>
        </w:rPr>
      </w:r>
      <w:r w:rsidR="00015003" w:rsidRPr="00757988">
        <w:rPr>
          <w:rFonts w:cstheme="minorHAnsi"/>
          <w:color w:val="000000"/>
          <w:szCs w:val="24"/>
        </w:rPr>
        <w:fldChar w:fldCharType="separate"/>
      </w:r>
      <w:r w:rsidR="00EE243F" w:rsidRPr="00757988">
        <w:rPr>
          <w:rFonts w:cstheme="minorHAnsi"/>
          <w:color w:val="000000"/>
          <w:szCs w:val="24"/>
        </w:rPr>
        <w:t>[265,266]</w:t>
      </w:r>
      <w:r w:rsidR="00015003" w:rsidRPr="00757988">
        <w:rPr>
          <w:rFonts w:cstheme="minorHAnsi"/>
          <w:color w:val="000000"/>
          <w:szCs w:val="24"/>
        </w:rPr>
        <w:fldChar w:fldCharType="end"/>
      </w:r>
      <w:r w:rsidR="003664ED" w:rsidRPr="00757988">
        <w:rPr>
          <w:rFonts w:cstheme="minorHAnsi"/>
          <w:color w:val="000000"/>
          <w:szCs w:val="24"/>
        </w:rPr>
        <w:t xml:space="preserve"> </w:t>
      </w:r>
      <w:r w:rsidRPr="00757988">
        <w:rPr>
          <w:rFonts w:cstheme="minorHAnsi"/>
          <w:color w:val="000000"/>
          <w:szCs w:val="24"/>
        </w:rPr>
        <w:t xml:space="preserve">and limit the availability of functional </w:t>
      </w:r>
      <w:proofErr w:type="spellStart"/>
      <w:r w:rsidRPr="00757988">
        <w:rPr>
          <w:rFonts w:cstheme="minorHAnsi"/>
          <w:color w:val="000000"/>
          <w:szCs w:val="24"/>
        </w:rPr>
        <w:t>NTHi</w:t>
      </w:r>
      <w:proofErr w:type="spellEnd"/>
      <w:r w:rsidRPr="00757988">
        <w:rPr>
          <w:rFonts w:cstheme="minorHAnsi"/>
          <w:color w:val="000000"/>
          <w:szCs w:val="24"/>
        </w:rPr>
        <w:t>-specific antibodies at the site of infection.</w:t>
      </w:r>
    </w:p>
    <w:p w14:paraId="1EEFF036" w14:textId="318225F4" w:rsidR="007D4130" w:rsidRDefault="00B848BD" w:rsidP="000B3A08">
      <w:pPr>
        <w:pStyle w:val="Heading1"/>
      </w:pPr>
      <w:r w:rsidRPr="00757988">
        <w:t>7.</w:t>
      </w:r>
      <w:r w:rsidR="00D65A81">
        <w:t xml:space="preserve"> Conclusion</w:t>
      </w:r>
    </w:p>
    <w:p w14:paraId="60FB731B" w14:textId="4FAC67F8" w:rsidR="00D65A81" w:rsidRPr="00D65A81" w:rsidRDefault="00741EC6" w:rsidP="00C2429C">
      <w:pPr>
        <w:spacing w:line="360" w:lineRule="auto"/>
        <w:jc w:val="both"/>
      </w:pPr>
      <w:proofErr w:type="spellStart"/>
      <w:r>
        <w:t>NTHi</w:t>
      </w:r>
      <w:proofErr w:type="spellEnd"/>
      <w:r>
        <w:t xml:space="preserve"> has multiple adaptation</w:t>
      </w:r>
      <w:r w:rsidR="003A7C48">
        <w:t>s</w:t>
      </w:r>
      <w:r>
        <w:t xml:space="preserve"> that </w:t>
      </w:r>
      <w:r w:rsidR="00946747">
        <w:t xml:space="preserve">not only </w:t>
      </w:r>
      <w:r>
        <w:t xml:space="preserve">allow it </w:t>
      </w:r>
      <w:r w:rsidR="00946747">
        <w:t xml:space="preserve">to thrive in the </w:t>
      </w:r>
      <w:r w:rsidR="00AF773F">
        <w:t xml:space="preserve">diseased airway but also </w:t>
      </w:r>
      <w:r w:rsidR="005B2AE8">
        <w:t>to develop resi</w:t>
      </w:r>
      <w:r w:rsidR="00840AD2">
        <w:t xml:space="preserve">stance to common antibacterial treatments.  </w:t>
      </w:r>
      <w:r w:rsidR="00706CDA">
        <w:t xml:space="preserve">Whether </w:t>
      </w:r>
      <w:proofErr w:type="spellStart"/>
      <w:r w:rsidR="00153E3D">
        <w:t>NTHi</w:t>
      </w:r>
      <w:proofErr w:type="spellEnd"/>
      <w:r w:rsidR="00153E3D">
        <w:t xml:space="preserve"> is </w:t>
      </w:r>
      <w:r w:rsidR="000124E2">
        <w:t xml:space="preserve">driving these disease changes to create a permissive environment </w:t>
      </w:r>
      <w:r w:rsidR="00C2429C">
        <w:t xml:space="preserve">or simply </w:t>
      </w:r>
      <w:r w:rsidR="00063430">
        <w:t xml:space="preserve">taking advantage of </w:t>
      </w:r>
      <w:r w:rsidR="0053781E">
        <w:t>damage already caused by CADs</w:t>
      </w:r>
      <w:r w:rsidR="00423A13">
        <w:t xml:space="preserve">, amplifying the inflammatory </w:t>
      </w:r>
      <w:r w:rsidR="00B31A44">
        <w:t>environment</w:t>
      </w:r>
      <w:r w:rsidR="00604991">
        <w:t xml:space="preserve"> and initiating a vicious </w:t>
      </w:r>
      <w:r w:rsidR="004B6270">
        <w:t xml:space="preserve">circle, </w:t>
      </w:r>
      <w:r w:rsidR="0053781E">
        <w:t>remains an open question</w:t>
      </w:r>
      <w:r w:rsidR="00365533">
        <w:t xml:space="preserve"> that</w:t>
      </w:r>
      <w:r w:rsidR="00E777B4">
        <w:t xml:space="preserve"> will require multiple </w:t>
      </w:r>
      <w:r w:rsidR="00EF5BED">
        <w:t xml:space="preserve">approaches </w:t>
      </w:r>
      <w:r w:rsidR="00365533">
        <w:t>to answer</w:t>
      </w:r>
      <w:r w:rsidR="0053781E">
        <w:t xml:space="preserve">.  </w:t>
      </w:r>
    </w:p>
    <w:p w14:paraId="014DA8BC" w14:textId="05BFC380" w:rsidR="00482497" w:rsidRPr="00757988" w:rsidRDefault="00D65A81" w:rsidP="000B3A08">
      <w:pPr>
        <w:pStyle w:val="Heading1"/>
      </w:pPr>
      <w:r>
        <w:t>8.</w:t>
      </w:r>
      <w:r w:rsidR="00B848BD" w:rsidRPr="00757988">
        <w:t xml:space="preserve"> </w:t>
      </w:r>
      <w:r w:rsidR="007819E4" w:rsidRPr="00757988">
        <w:t>Expert Opinion</w:t>
      </w:r>
      <w:r w:rsidR="00B535AD" w:rsidRPr="00757988">
        <w:t xml:space="preserve"> </w:t>
      </w:r>
    </w:p>
    <w:p w14:paraId="710AD55C" w14:textId="5C9CF167" w:rsidR="00C72264" w:rsidRPr="00757988" w:rsidRDefault="006B6F45" w:rsidP="00321945">
      <w:pPr>
        <w:spacing w:line="360" w:lineRule="auto"/>
        <w:jc w:val="both"/>
        <w:rPr>
          <w:rFonts w:cstheme="minorHAnsi"/>
          <w:szCs w:val="24"/>
        </w:rPr>
      </w:pPr>
      <w:r w:rsidRPr="00757988">
        <w:rPr>
          <w:rFonts w:cstheme="minorHAnsi"/>
          <w:szCs w:val="24"/>
        </w:rPr>
        <w:t xml:space="preserve">Despite ever growing insights into the immunological and microbial complexity of </w:t>
      </w:r>
      <w:r w:rsidR="00FE4798" w:rsidRPr="00757988">
        <w:rPr>
          <w:rFonts w:cstheme="minorHAnsi"/>
          <w:szCs w:val="24"/>
        </w:rPr>
        <w:t>CAD</w:t>
      </w:r>
      <w:r w:rsidRPr="00757988">
        <w:rPr>
          <w:rFonts w:cstheme="minorHAnsi"/>
          <w:szCs w:val="24"/>
        </w:rPr>
        <w:t xml:space="preserve">s, current therapeutic strategies remain predominantly host-centric, with insufficient attention to persistent airway </w:t>
      </w:r>
      <w:r w:rsidR="00757988" w:rsidRPr="00757988">
        <w:rPr>
          <w:rFonts w:cstheme="minorHAnsi"/>
          <w:szCs w:val="24"/>
        </w:rPr>
        <w:t>colonizers</w:t>
      </w:r>
      <w:r w:rsidR="00F46C6A" w:rsidRPr="00757988">
        <w:rPr>
          <w:rFonts w:cstheme="minorHAnsi"/>
          <w:szCs w:val="24"/>
        </w:rPr>
        <w:t>,</w:t>
      </w:r>
      <w:r w:rsidRPr="00757988">
        <w:rPr>
          <w:rFonts w:cstheme="minorHAnsi"/>
          <w:szCs w:val="24"/>
        </w:rPr>
        <w:t xml:space="preserve"> such as </w:t>
      </w:r>
      <w:proofErr w:type="spellStart"/>
      <w:r w:rsidRPr="00757988">
        <w:rPr>
          <w:rFonts w:cstheme="minorHAnsi"/>
          <w:szCs w:val="24"/>
        </w:rPr>
        <w:t>NTHi</w:t>
      </w:r>
      <w:proofErr w:type="spellEnd"/>
      <w:r w:rsidRPr="00757988">
        <w:rPr>
          <w:rFonts w:cstheme="minorHAnsi"/>
          <w:szCs w:val="24"/>
        </w:rPr>
        <w:t xml:space="preserve">. Increasingly, </w:t>
      </w:r>
      <w:proofErr w:type="spellStart"/>
      <w:r w:rsidRPr="00757988">
        <w:rPr>
          <w:rFonts w:cstheme="minorHAnsi"/>
          <w:szCs w:val="24"/>
        </w:rPr>
        <w:t>NTHi</w:t>
      </w:r>
      <w:proofErr w:type="spellEnd"/>
      <w:r w:rsidRPr="00757988">
        <w:rPr>
          <w:rFonts w:cstheme="minorHAnsi"/>
          <w:szCs w:val="24"/>
        </w:rPr>
        <w:t xml:space="preserve"> is being </w:t>
      </w:r>
      <w:r w:rsidR="00757988" w:rsidRPr="00757988">
        <w:rPr>
          <w:rFonts w:cstheme="minorHAnsi"/>
          <w:szCs w:val="24"/>
        </w:rPr>
        <w:t>recognized</w:t>
      </w:r>
      <w:r w:rsidRPr="00757988">
        <w:rPr>
          <w:rFonts w:cstheme="minorHAnsi"/>
          <w:szCs w:val="24"/>
        </w:rPr>
        <w:t xml:space="preserve"> as a potential treatable trait, highlighting the need for more targeted approaches that replicate the precision seen in eosinophilic disease management</w:t>
      </w:r>
      <w:r w:rsidR="00F46C6A" w:rsidRPr="00757988">
        <w:rPr>
          <w:rFonts w:cstheme="minorHAnsi"/>
          <w:szCs w:val="24"/>
        </w:rPr>
        <w:t xml:space="preserve">. </w:t>
      </w:r>
      <w:r w:rsidR="00230FAB" w:rsidRPr="00757988">
        <w:rPr>
          <w:rFonts w:cstheme="minorHAnsi"/>
          <w:szCs w:val="24"/>
        </w:rPr>
        <w:t xml:space="preserve">The treatment of </w:t>
      </w:r>
      <w:r w:rsidR="004B0B22" w:rsidRPr="00757988">
        <w:rPr>
          <w:rFonts w:cstheme="minorHAnsi"/>
          <w:szCs w:val="24"/>
        </w:rPr>
        <w:t>eosinophil</w:t>
      </w:r>
      <w:r w:rsidR="00A86DBA" w:rsidRPr="00757988">
        <w:rPr>
          <w:rFonts w:cstheme="minorHAnsi"/>
          <w:szCs w:val="24"/>
        </w:rPr>
        <w:t xml:space="preserve">-associated </w:t>
      </w:r>
      <w:r w:rsidR="00FE4798" w:rsidRPr="00757988">
        <w:rPr>
          <w:rFonts w:cstheme="minorHAnsi"/>
          <w:szCs w:val="24"/>
        </w:rPr>
        <w:t>CAD</w:t>
      </w:r>
      <w:r w:rsidR="00D83544" w:rsidRPr="00757988">
        <w:rPr>
          <w:rFonts w:cstheme="minorHAnsi"/>
          <w:szCs w:val="24"/>
        </w:rPr>
        <w:t>s</w:t>
      </w:r>
      <w:r w:rsidR="00090FFF" w:rsidRPr="00757988">
        <w:rPr>
          <w:rFonts w:cstheme="minorHAnsi"/>
          <w:szCs w:val="24"/>
        </w:rPr>
        <w:t xml:space="preserve"> has accele</w:t>
      </w:r>
      <w:r w:rsidR="00983006" w:rsidRPr="00757988">
        <w:rPr>
          <w:rFonts w:cstheme="minorHAnsi"/>
          <w:szCs w:val="24"/>
        </w:rPr>
        <w:t xml:space="preserve">rated beyond the use of corticosteroids in recent years with the approval of </w:t>
      </w:r>
      <w:r w:rsidR="0052098F" w:rsidRPr="00757988">
        <w:rPr>
          <w:rFonts w:cstheme="minorHAnsi"/>
          <w:szCs w:val="24"/>
        </w:rPr>
        <w:t xml:space="preserve">monoclonal antibodies </w:t>
      </w:r>
      <w:r w:rsidR="00F15BFB" w:rsidRPr="00757988">
        <w:rPr>
          <w:rFonts w:cstheme="minorHAnsi"/>
          <w:szCs w:val="24"/>
        </w:rPr>
        <w:t xml:space="preserve">specifically </w:t>
      </w:r>
      <w:r w:rsidR="00F73C54" w:rsidRPr="00757988">
        <w:rPr>
          <w:rFonts w:cstheme="minorHAnsi"/>
          <w:szCs w:val="24"/>
        </w:rPr>
        <w:t>targeting</w:t>
      </w:r>
      <w:r w:rsidR="005F54E9" w:rsidRPr="00757988">
        <w:rPr>
          <w:rFonts w:cstheme="minorHAnsi"/>
          <w:szCs w:val="24"/>
        </w:rPr>
        <w:t xml:space="preserve"> effectors of</w:t>
      </w:r>
      <w:r w:rsidR="00F73C54" w:rsidRPr="00757988">
        <w:rPr>
          <w:rFonts w:cstheme="minorHAnsi"/>
          <w:szCs w:val="24"/>
        </w:rPr>
        <w:t xml:space="preserve"> the T2 </w:t>
      </w:r>
      <w:r w:rsidR="008D52B1" w:rsidRPr="00757988">
        <w:rPr>
          <w:rFonts w:cstheme="minorHAnsi"/>
          <w:szCs w:val="24"/>
        </w:rPr>
        <w:t>pathway</w:t>
      </w:r>
      <w:r w:rsidR="003664ED" w:rsidRPr="00757988">
        <w:rPr>
          <w:rFonts w:cstheme="minorHAnsi"/>
          <w:szCs w:val="24"/>
        </w:rPr>
        <w:t xml:space="preserve"> </w:t>
      </w:r>
      <w:r w:rsidR="00015003" w:rsidRPr="00757988">
        <w:rPr>
          <w:rFonts w:cstheme="minorHAnsi"/>
          <w:szCs w:val="24"/>
        </w:rPr>
        <w:fldChar w:fldCharType="begin">
          <w:fldData xml:space="preserve">PEVuZE5vdGU+PENpdGU+PEF1dGhvcj5PcnRlZ2E8L0F1dGhvcj48WWVhcj4yMDE0PC9ZZWFyPjxS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PcnRlZ2E8L0F1dGhvcj48WWVhcj4yMDE0PC9ZZWFyPjxS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67-271]</w:t>
      </w:r>
      <w:r w:rsidR="00015003" w:rsidRPr="00757988">
        <w:rPr>
          <w:rFonts w:cstheme="minorHAnsi"/>
          <w:szCs w:val="24"/>
        </w:rPr>
        <w:fldChar w:fldCharType="end"/>
      </w:r>
      <w:r w:rsidR="003664ED" w:rsidRPr="00757988">
        <w:rPr>
          <w:rFonts w:cstheme="minorHAnsi"/>
          <w:szCs w:val="24"/>
        </w:rPr>
        <w:t xml:space="preserve">. </w:t>
      </w:r>
      <w:r w:rsidR="00FE0CC7" w:rsidRPr="00757988">
        <w:rPr>
          <w:rFonts w:cstheme="minorHAnsi"/>
          <w:szCs w:val="24"/>
        </w:rPr>
        <w:t>However</w:t>
      </w:r>
      <w:r w:rsidR="00DC4B77" w:rsidRPr="00757988">
        <w:rPr>
          <w:rFonts w:cstheme="minorHAnsi"/>
          <w:szCs w:val="24"/>
        </w:rPr>
        <w:t xml:space="preserve">, </w:t>
      </w:r>
      <w:r w:rsidR="00F22521" w:rsidRPr="00757988">
        <w:rPr>
          <w:rFonts w:cstheme="minorHAnsi"/>
          <w:szCs w:val="24"/>
        </w:rPr>
        <w:t xml:space="preserve">even </w:t>
      </w:r>
      <w:r w:rsidR="00265821" w:rsidRPr="00757988">
        <w:rPr>
          <w:rFonts w:cstheme="minorHAnsi"/>
          <w:szCs w:val="24"/>
        </w:rPr>
        <w:t xml:space="preserve">among </w:t>
      </w:r>
      <w:r w:rsidR="00F22521" w:rsidRPr="00757988">
        <w:rPr>
          <w:rFonts w:cstheme="minorHAnsi"/>
          <w:szCs w:val="24"/>
        </w:rPr>
        <w:t xml:space="preserve">T2-high asthmatic patients, </w:t>
      </w:r>
      <w:r w:rsidR="00204A76" w:rsidRPr="00757988">
        <w:rPr>
          <w:rFonts w:cstheme="minorHAnsi"/>
          <w:szCs w:val="24"/>
        </w:rPr>
        <w:t>the</w:t>
      </w:r>
      <w:r w:rsidR="00992641" w:rsidRPr="00757988">
        <w:rPr>
          <w:rFonts w:cstheme="minorHAnsi"/>
          <w:szCs w:val="24"/>
        </w:rPr>
        <w:t xml:space="preserve"> clinical respon</w:t>
      </w:r>
      <w:r w:rsidR="00204A76" w:rsidRPr="00757988">
        <w:rPr>
          <w:rFonts w:cstheme="minorHAnsi"/>
          <w:szCs w:val="24"/>
        </w:rPr>
        <w:t>se</w:t>
      </w:r>
      <w:r w:rsidR="00992641" w:rsidRPr="00757988">
        <w:rPr>
          <w:rFonts w:cstheme="minorHAnsi"/>
          <w:szCs w:val="24"/>
        </w:rPr>
        <w:t xml:space="preserve"> to these</w:t>
      </w:r>
      <w:r w:rsidR="00204A76" w:rsidRPr="00757988">
        <w:rPr>
          <w:rFonts w:cstheme="minorHAnsi"/>
          <w:szCs w:val="24"/>
        </w:rPr>
        <w:t xml:space="preserve"> biologic</w:t>
      </w:r>
      <w:r w:rsidR="00992641" w:rsidRPr="00757988">
        <w:rPr>
          <w:rFonts w:cstheme="minorHAnsi"/>
          <w:szCs w:val="24"/>
        </w:rPr>
        <w:t>s</w:t>
      </w:r>
      <w:r w:rsidR="00822B7A" w:rsidRPr="00757988">
        <w:rPr>
          <w:rFonts w:cstheme="minorHAnsi"/>
          <w:szCs w:val="24"/>
        </w:rPr>
        <w:t xml:space="preserve"> </w:t>
      </w:r>
      <w:r w:rsidR="00992641" w:rsidRPr="00757988">
        <w:rPr>
          <w:rFonts w:cstheme="minorHAnsi"/>
          <w:szCs w:val="24"/>
        </w:rPr>
        <w:t>is variable</w:t>
      </w:r>
      <w:r w:rsidR="00265821" w:rsidRPr="00757988">
        <w:rPr>
          <w:rFonts w:cstheme="minorHAnsi"/>
          <w:szCs w:val="24"/>
        </w:rPr>
        <w:t>.</w:t>
      </w:r>
      <w:r w:rsidR="00992641" w:rsidRPr="00757988">
        <w:rPr>
          <w:rFonts w:cstheme="minorHAnsi"/>
          <w:szCs w:val="24"/>
        </w:rPr>
        <w:t xml:space="preserve"> </w:t>
      </w:r>
      <w:r w:rsidR="00D535BC" w:rsidRPr="00757988">
        <w:rPr>
          <w:rFonts w:cstheme="minorHAnsi"/>
          <w:szCs w:val="24"/>
        </w:rPr>
        <w:t>T</w:t>
      </w:r>
      <w:r w:rsidR="00992641" w:rsidRPr="00757988">
        <w:rPr>
          <w:rFonts w:cstheme="minorHAnsi"/>
          <w:szCs w:val="24"/>
        </w:rPr>
        <w:t xml:space="preserve">reatment failure </w:t>
      </w:r>
      <w:r w:rsidR="00D535BC" w:rsidRPr="00757988">
        <w:rPr>
          <w:rFonts w:cstheme="minorHAnsi"/>
          <w:szCs w:val="24"/>
        </w:rPr>
        <w:t>has been linked</w:t>
      </w:r>
      <w:r w:rsidR="00992641" w:rsidRPr="00757988">
        <w:rPr>
          <w:rFonts w:cstheme="minorHAnsi"/>
          <w:szCs w:val="24"/>
        </w:rPr>
        <w:t xml:space="preserve"> with </w:t>
      </w:r>
      <w:r w:rsidR="004E3122" w:rsidRPr="00757988">
        <w:rPr>
          <w:rFonts w:cstheme="minorHAnsi"/>
          <w:szCs w:val="24"/>
        </w:rPr>
        <w:t xml:space="preserve">increased </w:t>
      </w:r>
      <w:r w:rsidR="000C4B42" w:rsidRPr="00757988">
        <w:rPr>
          <w:rFonts w:cstheme="minorHAnsi"/>
          <w:szCs w:val="24"/>
        </w:rPr>
        <w:t xml:space="preserve">neutrophil activation </w:t>
      </w:r>
      <w:r w:rsidR="004029AB" w:rsidRPr="00757988">
        <w:rPr>
          <w:rFonts w:cstheme="minorHAnsi"/>
          <w:szCs w:val="24"/>
        </w:rPr>
        <w:t>and bacterial detection</w:t>
      </w:r>
      <w:r w:rsidR="00470F66" w:rsidRPr="00757988">
        <w:rPr>
          <w:rFonts w:cstheme="minorHAnsi"/>
          <w:szCs w:val="24"/>
        </w:rPr>
        <w:t xml:space="preserve"> </w:t>
      </w:r>
      <w:r w:rsidR="00015003" w:rsidRPr="00757988">
        <w:rPr>
          <w:rFonts w:cstheme="minorHAnsi"/>
          <w:szCs w:val="24"/>
        </w:rPr>
        <w:fldChar w:fldCharType="begin">
          <w:fldData xml:space="preserve">PEVuZE5vdGU+PENpdGU+PEF1dGhvcj5NY0Rvd2VsbDwvQXV0aG9yPjxZZWFyPjIwMjU8L1llYXI+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NY0Rvd2VsbDwvQXV0aG9yPjxZZWFyPjIwMjU8L1llYXI+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72]</w:t>
      </w:r>
      <w:r w:rsidR="00015003" w:rsidRPr="00757988">
        <w:rPr>
          <w:rFonts w:cstheme="minorHAnsi"/>
          <w:szCs w:val="24"/>
        </w:rPr>
        <w:fldChar w:fldCharType="end"/>
      </w:r>
      <w:r w:rsidR="00470F66" w:rsidRPr="00757988">
        <w:rPr>
          <w:rFonts w:cstheme="minorHAnsi"/>
          <w:szCs w:val="24"/>
        </w:rPr>
        <w:t xml:space="preserve">, </w:t>
      </w:r>
      <w:r w:rsidR="00D535BC" w:rsidRPr="00757988">
        <w:rPr>
          <w:rFonts w:cstheme="minorHAnsi"/>
          <w:szCs w:val="24"/>
        </w:rPr>
        <w:t xml:space="preserve">suggesting that the </w:t>
      </w:r>
      <w:r w:rsidR="00071D69" w:rsidRPr="00757988">
        <w:rPr>
          <w:rFonts w:cstheme="minorHAnsi"/>
          <w:szCs w:val="24"/>
        </w:rPr>
        <w:t xml:space="preserve">airway microbial </w:t>
      </w:r>
      <w:r w:rsidR="00882AD7" w:rsidRPr="00757988">
        <w:rPr>
          <w:rFonts w:cstheme="minorHAnsi"/>
          <w:szCs w:val="24"/>
        </w:rPr>
        <w:t xml:space="preserve">landscape </w:t>
      </w:r>
      <w:r w:rsidR="00D535BC" w:rsidRPr="00757988">
        <w:rPr>
          <w:rFonts w:cstheme="minorHAnsi"/>
          <w:szCs w:val="24"/>
        </w:rPr>
        <w:t>and presence of</w:t>
      </w:r>
      <w:r w:rsidR="002B3559" w:rsidRPr="00757988">
        <w:rPr>
          <w:rFonts w:cstheme="minorHAnsi"/>
          <w:szCs w:val="24"/>
        </w:rPr>
        <w:t xml:space="preserve"> underlying</w:t>
      </w:r>
      <w:r w:rsidR="00C72264" w:rsidRPr="00757988">
        <w:rPr>
          <w:rFonts w:cstheme="minorHAnsi"/>
          <w:szCs w:val="24"/>
        </w:rPr>
        <w:t xml:space="preserve"> or emergent</w:t>
      </w:r>
      <w:r w:rsidR="00D535BC" w:rsidRPr="00757988">
        <w:rPr>
          <w:rFonts w:cstheme="minorHAnsi"/>
          <w:szCs w:val="24"/>
        </w:rPr>
        <w:t xml:space="preserve"> T2-low inflammation may influence treatment efficacy. </w:t>
      </w:r>
    </w:p>
    <w:p w14:paraId="1F391628" w14:textId="4F53C045" w:rsidR="00B42F26" w:rsidRPr="00757988" w:rsidRDefault="00C72264" w:rsidP="00321945">
      <w:pPr>
        <w:spacing w:line="360" w:lineRule="auto"/>
        <w:jc w:val="both"/>
        <w:rPr>
          <w:rFonts w:cstheme="minorHAnsi"/>
          <w:szCs w:val="24"/>
        </w:rPr>
      </w:pPr>
      <w:r w:rsidRPr="00757988">
        <w:rPr>
          <w:rFonts w:cstheme="minorHAnsi"/>
          <w:szCs w:val="24"/>
        </w:rPr>
        <w:lastRenderedPageBreak/>
        <w:t>In contrast</w:t>
      </w:r>
      <w:r w:rsidR="003A1D1F" w:rsidRPr="00757988">
        <w:rPr>
          <w:rFonts w:cstheme="minorHAnsi"/>
          <w:szCs w:val="24"/>
        </w:rPr>
        <w:t xml:space="preserve"> to eosinophil</w:t>
      </w:r>
      <w:r w:rsidR="002877D1" w:rsidRPr="00757988">
        <w:rPr>
          <w:rFonts w:cstheme="minorHAnsi"/>
          <w:szCs w:val="24"/>
        </w:rPr>
        <w:t>-associated</w:t>
      </w:r>
      <w:r w:rsidR="003A1D1F" w:rsidRPr="00757988">
        <w:rPr>
          <w:rFonts w:cstheme="minorHAnsi"/>
          <w:szCs w:val="24"/>
        </w:rPr>
        <w:t xml:space="preserve"> disease</w:t>
      </w:r>
      <w:r w:rsidR="00CA7E5A" w:rsidRPr="00757988">
        <w:rPr>
          <w:rFonts w:cstheme="minorHAnsi"/>
          <w:szCs w:val="24"/>
        </w:rPr>
        <w:t>, t</w:t>
      </w:r>
      <w:r w:rsidR="00DC4B77" w:rsidRPr="00757988">
        <w:rPr>
          <w:rFonts w:cstheme="minorHAnsi"/>
          <w:szCs w:val="24"/>
        </w:rPr>
        <w:t xml:space="preserve">he treatment of neutrophil-associated </w:t>
      </w:r>
      <w:r w:rsidR="00FE4798" w:rsidRPr="00757988">
        <w:rPr>
          <w:rFonts w:cstheme="minorHAnsi"/>
          <w:szCs w:val="24"/>
        </w:rPr>
        <w:t>CAD</w:t>
      </w:r>
      <w:r w:rsidR="00DC4B77" w:rsidRPr="00757988">
        <w:rPr>
          <w:rFonts w:cstheme="minorHAnsi"/>
          <w:szCs w:val="24"/>
        </w:rPr>
        <w:t xml:space="preserve">s has </w:t>
      </w:r>
      <w:proofErr w:type="gramStart"/>
      <w:r w:rsidR="00DC4B77" w:rsidRPr="00757988">
        <w:rPr>
          <w:rFonts w:cstheme="minorHAnsi"/>
          <w:szCs w:val="24"/>
        </w:rPr>
        <w:t>lagged behind</w:t>
      </w:r>
      <w:proofErr w:type="gramEnd"/>
      <w:r w:rsidR="00C663A6" w:rsidRPr="00757988">
        <w:rPr>
          <w:rFonts w:cstheme="minorHAnsi"/>
          <w:szCs w:val="24"/>
        </w:rPr>
        <w:t xml:space="preserve">. </w:t>
      </w:r>
      <w:r w:rsidR="00EB64BA" w:rsidRPr="00757988">
        <w:rPr>
          <w:rFonts w:cstheme="minorHAnsi"/>
          <w:szCs w:val="24"/>
        </w:rPr>
        <w:t>Although a</w:t>
      </w:r>
      <w:r w:rsidR="00C663A6" w:rsidRPr="00757988">
        <w:rPr>
          <w:rFonts w:cstheme="minorHAnsi"/>
          <w:szCs w:val="24"/>
        </w:rPr>
        <w:t xml:space="preserve">ntibody therapies </w:t>
      </w:r>
      <w:r w:rsidR="00427D7A" w:rsidRPr="00757988">
        <w:rPr>
          <w:rFonts w:cstheme="minorHAnsi"/>
          <w:szCs w:val="24"/>
        </w:rPr>
        <w:t xml:space="preserve">targeting the alarmins IL-33 and </w:t>
      </w:r>
      <w:r w:rsidR="004A082A" w:rsidRPr="00757988">
        <w:rPr>
          <w:rFonts w:cstheme="minorHAnsi"/>
          <w:szCs w:val="24"/>
        </w:rPr>
        <w:t xml:space="preserve">TSLP </w:t>
      </w:r>
      <w:r w:rsidR="00AF7B90" w:rsidRPr="00757988">
        <w:rPr>
          <w:rFonts w:cstheme="minorHAnsi"/>
          <w:szCs w:val="24"/>
        </w:rPr>
        <w:t>are showing efficacy in T2-low disease</w:t>
      </w:r>
      <w:r w:rsidR="00EB64BA" w:rsidRPr="00757988">
        <w:rPr>
          <w:rFonts w:cstheme="minorHAnsi"/>
          <w:szCs w:val="24"/>
        </w:rPr>
        <w:t xml:space="preserve">, </w:t>
      </w:r>
      <w:r w:rsidR="00A95A26" w:rsidRPr="00757988">
        <w:rPr>
          <w:rFonts w:cstheme="minorHAnsi"/>
          <w:szCs w:val="24"/>
        </w:rPr>
        <w:t>the mechanisms behind this</w:t>
      </w:r>
      <w:r w:rsidR="009744B0" w:rsidRPr="00757988">
        <w:rPr>
          <w:rFonts w:cstheme="minorHAnsi"/>
          <w:szCs w:val="24"/>
        </w:rPr>
        <w:t xml:space="preserve"> clinical benefit</w:t>
      </w:r>
      <w:r w:rsidR="00A95A26" w:rsidRPr="00757988">
        <w:rPr>
          <w:rFonts w:cstheme="minorHAnsi"/>
          <w:szCs w:val="24"/>
        </w:rPr>
        <w:t xml:space="preserve"> </w:t>
      </w:r>
      <w:r w:rsidR="009A7187" w:rsidRPr="00757988">
        <w:rPr>
          <w:rFonts w:cstheme="minorHAnsi"/>
          <w:szCs w:val="24"/>
        </w:rPr>
        <w:t xml:space="preserve">are unclear </w:t>
      </w:r>
      <w:r w:rsidR="00015003" w:rsidRPr="00757988">
        <w:rPr>
          <w:rFonts w:cstheme="minorHAnsi"/>
          <w:szCs w:val="24"/>
        </w:rPr>
        <w:fldChar w:fldCharType="begin">
          <w:fldData xml:space="preserve">PEVuZE5vdGU+PENpdGU+PEF1dGhvcj5TaW5naDwvQXV0aG9yPjxZZWFyPjIwMjU8L1llYXI+PFJl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TaW5naDwvQXV0aG9yPjxZZWFyPjIwMjU8L1llYXI+PFJl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73-275]</w:t>
      </w:r>
      <w:r w:rsidR="00015003" w:rsidRPr="00757988">
        <w:rPr>
          <w:rFonts w:cstheme="minorHAnsi"/>
          <w:szCs w:val="24"/>
        </w:rPr>
        <w:fldChar w:fldCharType="end"/>
      </w:r>
      <w:r w:rsidR="003664ED" w:rsidRPr="00757988">
        <w:rPr>
          <w:rFonts w:cstheme="minorHAnsi"/>
          <w:szCs w:val="24"/>
        </w:rPr>
        <w:t xml:space="preserve">. </w:t>
      </w:r>
      <w:r w:rsidR="00224E9F" w:rsidRPr="00757988">
        <w:rPr>
          <w:rFonts w:cstheme="minorHAnsi"/>
          <w:szCs w:val="24"/>
        </w:rPr>
        <w:t xml:space="preserve">The impact of these </w:t>
      </w:r>
      <w:r w:rsidR="0087108A" w:rsidRPr="00757988">
        <w:rPr>
          <w:rFonts w:cstheme="minorHAnsi"/>
          <w:szCs w:val="24"/>
        </w:rPr>
        <w:t xml:space="preserve">biologic </w:t>
      </w:r>
      <w:r w:rsidR="00224E9F" w:rsidRPr="00757988">
        <w:rPr>
          <w:rFonts w:cstheme="minorHAnsi"/>
          <w:szCs w:val="24"/>
        </w:rPr>
        <w:t xml:space="preserve">therapies on </w:t>
      </w:r>
      <w:proofErr w:type="spellStart"/>
      <w:r w:rsidR="00224E9F" w:rsidRPr="00757988">
        <w:rPr>
          <w:rFonts w:cstheme="minorHAnsi"/>
          <w:szCs w:val="24"/>
        </w:rPr>
        <w:t>NTHi</w:t>
      </w:r>
      <w:proofErr w:type="spellEnd"/>
      <w:r w:rsidR="00224E9F" w:rsidRPr="00757988">
        <w:rPr>
          <w:rFonts w:cstheme="minorHAnsi"/>
          <w:szCs w:val="24"/>
        </w:rPr>
        <w:t xml:space="preserve"> </w:t>
      </w:r>
      <w:r w:rsidR="00757988" w:rsidRPr="00757988">
        <w:rPr>
          <w:rFonts w:cstheme="minorHAnsi"/>
          <w:szCs w:val="24"/>
        </w:rPr>
        <w:t>colonization</w:t>
      </w:r>
      <w:r w:rsidR="00224E9F" w:rsidRPr="00757988">
        <w:rPr>
          <w:rFonts w:cstheme="minorHAnsi"/>
          <w:szCs w:val="24"/>
        </w:rPr>
        <w:t xml:space="preserve"> remains </w:t>
      </w:r>
      <w:r w:rsidR="0005240D" w:rsidRPr="00757988">
        <w:rPr>
          <w:rFonts w:cstheme="minorHAnsi"/>
          <w:szCs w:val="24"/>
        </w:rPr>
        <w:t>to be seen</w:t>
      </w:r>
      <w:r w:rsidR="00224E9F" w:rsidRPr="00757988">
        <w:rPr>
          <w:rFonts w:cstheme="minorHAnsi"/>
          <w:szCs w:val="24"/>
        </w:rPr>
        <w:t xml:space="preserve">, but investigating this </w:t>
      </w:r>
      <w:r w:rsidR="004C57CF" w:rsidRPr="00757988">
        <w:rPr>
          <w:rFonts w:cstheme="minorHAnsi"/>
          <w:szCs w:val="24"/>
        </w:rPr>
        <w:t xml:space="preserve">interaction </w:t>
      </w:r>
      <w:r w:rsidR="00224E9F" w:rsidRPr="00757988">
        <w:rPr>
          <w:rFonts w:cstheme="minorHAnsi"/>
          <w:szCs w:val="24"/>
        </w:rPr>
        <w:t>could help clarify whether persistent infection drives disease progression or merely reflects airway dysfunction</w:t>
      </w:r>
      <w:r w:rsidR="00471CC7" w:rsidRPr="00757988">
        <w:rPr>
          <w:rFonts w:cstheme="minorHAnsi"/>
          <w:szCs w:val="24"/>
        </w:rPr>
        <w:t>.</w:t>
      </w:r>
      <w:r w:rsidR="00224E9F" w:rsidRPr="00757988">
        <w:rPr>
          <w:rFonts w:cstheme="minorHAnsi"/>
          <w:szCs w:val="24"/>
        </w:rPr>
        <w:t xml:space="preserve"> </w:t>
      </w:r>
      <w:r w:rsidR="00471CC7" w:rsidRPr="00757988">
        <w:rPr>
          <w:rFonts w:cstheme="minorHAnsi"/>
          <w:szCs w:val="24"/>
        </w:rPr>
        <w:t xml:space="preserve">The bacterial virulence factors and host immune dysfunction described in this review provide further potential targets for therapeutic intervention to reduce the burden of </w:t>
      </w:r>
      <w:proofErr w:type="spellStart"/>
      <w:r w:rsidR="00471CC7" w:rsidRPr="00757988">
        <w:rPr>
          <w:rFonts w:cstheme="minorHAnsi"/>
          <w:szCs w:val="24"/>
        </w:rPr>
        <w:t>NTHi</w:t>
      </w:r>
      <w:proofErr w:type="spellEnd"/>
      <w:r w:rsidR="00471CC7" w:rsidRPr="00757988">
        <w:rPr>
          <w:rFonts w:cstheme="minorHAnsi"/>
          <w:szCs w:val="24"/>
        </w:rPr>
        <w:t xml:space="preserve"> </w:t>
      </w:r>
      <w:r w:rsidR="00757988" w:rsidRPr="00757988">
        <w:rPr>
          <w:rFonts w:cstheme="minorHAnsi"/>
          <w:szCs w:val="24"/>
        </w:rPr>
        <w:t>colonization</w:t>
      </w:r>
      <w:r w:rsidR="00471CC7" w:rsidRPr="00757988">
        <w:rPr>
          <w:rFonts w:cstheme="minorHAnsi"/>
          <w:szCs w:val="24"/>
        </w:rPr>
        <w:t xml:space="preserve">. A variety of host-directed, bacteria-directed, and combined therapies are currently under various stages of development (Table 1). These emerging approaches will be discussed in more detail </w:t>
      </w:r>
      <w:r w:rsidR="00757988" w:rsidRPr="00757988">
        <w:rPr>
          <w:rFonts w:cstheme="minorHAnsi"/>
          <w:szCs w:val="24"/>
        </w:rPr>
        <w:t>below. Beyond</w:t>
      </w:r>
      <w:r w:rsidR="00B42F26" w:rsidRPr="00757988">
        <w:rPr>
          <w:rFonts w:cstheme="minorHAnsi"/>
          <w:szCs w:val="24"/>
        </w:rPr>
        <w:t xml:space="preserve"> the monoclonals</w:t>
      </w:r>
      <w:r w:rsidR="00471CC7" w:rsidRPr="00757988">
        <w:rPr>
          <w:rFonts w:cstheme="minorHAnsi"/>
          <w:szCs w:val="24"/>
        </w:rPr>
        <w:t xml:space="preserve"> modulating host inflammatory pathways</w:t>
      </w:r>
      <w:r w:rsidR="00D64C6B" w:rsidRPr="00757988">
        <w:rPr>
          <w:rFonts w:cstheme="minorHAnsi"/>
          <w:szCs w:val="24"/>
        </w:rPr>
        <w:t xml:space="preserve">, </w:t>
      </w:r>
      <w:r w:rsidR="00062385" w:rsidRPr="00757988">
        <w:rPr>
          <w:rFonts w:cstheme="minorHAnsi"/>
          <w:szCs w:val="24"/>
        </w:rPr>
        <w:t xml:space="preserve">direct killing of the bacteria using bacteriophages </w:t>
      </w:r>
      <w:r w:rsidR="008001B6" w:rsidRPr="00757988">
        <w:rPr>
          <w:rFonts w:cstheme="minorHAnsi"/>
          <w:szCs w:val="24"/>
        </w:rPr>
        <w:t>may be one</w:t>
      </w:r>
      <w:r w:rsidR="00131D90" w:rsidRPr="00757988">
        <w:rPr>
          <w:rFonts w:cstheme="minorHAnsi"/>
          <w:szCs w:val="24"/>
        </w:rPr>
        <w:t xml:space="preserve"> potential therapeutic avenue</w:t>
      </w:r>
      <w:r w:rsidR="0068713C" w:rsidRPr="00757988">
        <w:rPr>
          <w:rFonts w:cstheme="minorHAnsi"/>
          <w:szCs w:val="24"/>
        </w:rPr>
        <w:t xml:space="preserve"> but is far from simple in practice</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Kim&lt;/Author&gt;&lt;Year&gt;2025&lt;/Year&gt;&lt;RecNum&gt;1513&lt;/RecNum&gt;&lt;DisplayText&gt;[306]&lt;/DisplayText&gt;&lt;record&gt;&lt;rec-number&gt;1513&lt;/rec-number&gt;&lt;foreign-keys&gt;&lt;key app="EN" db-id="a9ppw5s55pttpse00eqptdx5paawz5fzap5t" timestamp="1755084703"&gt;1513&lt;/key&gt;&lt;/foreign-keys&gt;&lt;ref-type name="Journal Article"&gt;17&lt;/ref-type&gt;&lt;contributors&gt;&lt;authors&gt;&lt;author&gt;Kim, S. G.&lt;/author&gt;&lt;/authors&gt;&lt;/contributors&gt;&lt;auth-address&gt;Laboratory of Phage and Microbial Resistance, Department of Biological Sciences, Kyonggi University, Suwon, 16227, Republic of Korea. Electronic address: imagine0518@kyonggi.ac.kr.&lt;/auth-address&gt;&lt;titles&gt;&lt;title&gt;Targeting bacterial persistence with bacteriophages: a next-generation antimicrobial strategy&lt;/title&gt;&lt;secondary-title&gt;Virology&lt;/secondary-title&gt;&lt;/titles&gt;&lt;periodical&gt;&lt;full-title&gt;Virology&lt;/full-title&gt;&lt;/periodical&gt;&lt;pages&gt;110649&lt;/pages&gt;&lt;volume&gt;611&lt;/volume&gt;&lt;edition&gt;20250725&lt;/edition&gt;&lt;keywords&gt;&lt;keyword&gt;Bacteriophage&lt;/keyword&gt;&lt;keyword&gt;Biofilm&lt;/keyword&gt;&lt;keyword&gt;Engineered phage&lt;/keyword&gt;&lt;keyword&gt;Persister&lt;/keyword&gt;&lt;keyword&gt;Viable but non-culturable&lt;/keyword&gt;&lt;/keywords&gt;&lt;dates&gt;&lt;year&gt;2025&lt;/year&gt;&lt;pub-dates&gt;&lt;date&gt;Jul 25&lt;/date&gt;&lt;/pub-dates&gt;&lt;/dates&gt;&lt;isbn&gt;1096-0341 (Electronic)&amp;#xD;0042-6822 (Linking)&lt;/isbn&gt;&lt;accession-num&gt;40737981&lt;/accession-num&gt;&lt;urls&gt;&lt;related-urls&gt;&lt;url&gt;https://www.ncbi.nlm.nih.gov/pubmed/40737981&lt;/url&gt;&lt;/related-urls&gt;&lt;/urls&gt;&lt;custom1&gt;Declaration of competing interest The authors declare that they have no known competing financial interests or personal relationships that could have appeared to influence the work reported in this paper.&lt;/custom1&gt;&lt;electronic-resource-num&gt;10.1016/j.virol.2025.110649&lt;/electronic-resource-num&gt;&lt;remote-database-name&gt;Publisher&lt;/remote-database-name&gt;&lt;remote-database-provider&gt;NLM&lt;/remote-database-provider&gt;&lt;/record&gt;&lt;/Cite&gt;&lt;/EndNote&gt;</w:instrText>
      </w:r>
      <w:r w:rsidR="00015003" w:rsidRPr="00757988">
        <w:rPr>
          <w:rFonts w:cstheme="minorHAnsi"/>
          <w:szCs w:val="24"/>
        </w:rPr>
        <w:fldChar w:fldCharType="separate"/>
      </w:r>
      <w:r w:rsidR="00EE243F" w:rsidRPr="00757988">
        <w:rPr>
          <w:rFonts w:cstheme="minorHAnsi"/>
          <w:szCs w:val="24"/>
        </w:rPr>
        <w:t>[306]</w:t>
      </w:r>
      <w:r w:rsidR="00015003" w:rsidRPr="00757988">
        <w:rPr>
          <w:rFonts w:cstheme="minorHAnsi"/>
          <w:szCs w:val="24"/>
        </w:rPr>
        <w:fldChar w:fldCharType="end"/>
      </w:r>
      <w:r w:rsidR="003664ED" w:rsidRPr="00757988">
        <w:rPr>
          <w:rFonts w:cstheme="minorHAnsi"/>
          <w:szCs w:val="24"/>
        </w:rPr>
        <w:t xml:space="preserve">. </w:t>
      </w:r>
      <w:r w:rsidR="00FE2BF3" w:rsidRPr="00757988">
        <w:rPr>
          <w:rFonts w:cstheme="minorHAnsi"/>
          <w:szCs w:val="24"/>
        </w:rPr>
        <w:t>P</w:t>
      </w:r>
      <w:r w:rsidR="00D64C6B" w:rsidRPr="00757988">
        <w:rPr>
          <w:rFonts w:cstheme="minorHAnsi"/>
          <w:szCs w:val="24"/>
        </w:rPr>
        <w:t xml:space="preserve">erhaps the most obvious therapeutic avenue is the use of antibiotics. </w:t>
      </w:r>
      <w:r w:rsidR="002E1149" w:rsidRPr="00757988">
        <w:rPr>
          <w:rFonts w:cstheme="minorHAnsi"/>
          <w:szCs w:val="24"/>
        </w:rPr>
        <w:t>However, given the mechanisms</w:t>
      </w:r>
      <w:r w:rsidR="00431F03" w:rsidRPr="00757988">
        <w:rPr>
          <w:rFonts w:cstheme="minorHAnsi"/>
          <w:szCs w:val="24"/>
        </w:rPr>
        <w:t xml:space="preserve"> described above that</w:t>
      </w:r>
      <w:r w:rsidR="002E1149" w:rsidRPr="00757988">
        <w:rPr>
          <w:rFonts w:cstheme="minorHAnsi"/>
          <w:szCs w:val="24"/>
        </w:rPr>
        <w:t xml:space="preserve"> </w:t>
      </w:r>
      <w:proofErr w:type="spellStart"/>
      <w:r w:rsidR="00431F03" w:rsidRPr="00757988">
        <w:rPr>
          <w:rFonts w:cstheme="minorHAnsi"/>
          <w:szCs w:val="24"/>
        </w:rPr>
        <w:t>NTHi</w:t>
      </w:r>
      <w:proofErr w:type="spellEnd"/>
      <w:r w:rsidR="00431F03" w:rsidRPr="00757988">
        <w:rPr>
          <w:rFonts w:cstheme="minorHAnsi"/>
          <w:szCs w:val="24"/>
        </w:rPr>
        <w:t xml:space="preserve"> has evolved </w:t>
      </w:r>
      <w:r w:rsidR="00085C4A" w:rsidRPr="00757988">
        <w:rPr>
          <w:rFonts w:cstheme="minorHAnsi"/>
          <w:szCs w:val="24"/>
        </w:rPr>
        <w:t>to avoid and manage antibiotic exposure</w:t>
      </w:r>
      <w:r w:rsidR="002D4DCF" w:rsidRPr="00757988">
        <w:rPr>
          <w:rFonts w:cstheme="minorHAnsi"/>
          <w:szCs w:val="24"/>
        </w:rPr>
        <w:t>, th</w:t>
      </w:r>
      <w:r w:rsidR="00B11FA7" w:rsidRPr="00757988">
        <w:rPr>
          <w:rFonts w:cstheme="minorHAnsi"/>
          <w:szCs w:val="24"/>
        </w:rPr>
        <w:t>e long</w:t>
      </w:r>
      <w:r w:rsidR="001A7A08" w:rsidRPr="00757988">
        <w:rPr>
          <w:rFonts w:cstheme="minorHAnsi"/>
          <w:szCs w:val="24"/>
        </w:rPr>
        <w:t>-</w:t>
      </w:r>
      <w:r w:rsidR="00B11FA7" w:rsidRPr="00757988">
        <w:rPr>
          <w:rFonts w:cstheme="minorHAnsi"/>
          <w:szCs w:val="24"/>
        </w:rPr>
        <w:t xml:space="preserve">term use of such therapies to eradicate </w:t>
      </w:r>
      <w:proofErr w:type="spellStart"/>
      <w:r w:rsidR="00B11FA7" w:rsidRPr="00757988">
        <w:rPr>
          <w:rFonts w:cstheme="minorHAnsi"/>
          <w:szCs w:val="24"/>
        </w:rPr>
        <w:t>NTHi</w:t>
      </w:r>
      <w:proofErr w:type="spellEnd"/>
      <w:r w:rsidR="00B11FA7" w:rsidRPr="00757988">
        <w:rPr>
          <w:rFonts w:cstheme="minorHAnsi"/>
          <w:szCs w:val="24"/>
        </w:rPr>
        <w:t xml:space="preserve"> in the airway</w:t>
      </w:r>
      <w:r w:rsidR="002D4DCF" w:rsidRPr="00757988">
        <w:rPr>
          <w:rFonts w:cstheme="minorHAnsi"/>
          <w:szCs w:val="24"/>
        </w:rPr>
        <w:t xml:space="preserve"> has met with limited success.</w:t>
      </w:r>
      <w:r w:rsidR="003D3CD0" w:rsidRPr="00757988">
        <w:rPr>
          <w:rFonts w:cstheme="minorHAnsi"/>
          <w:szCs w:val="24"/>
        </w:rPr>
        <w:t xml:space="preserve"> The macrolide a</w:t>
      </w:r>
      <w:r w:rsidR="001175B2" w:rsidRPr="00757988">
        <w:rPr>
          <w:rFonts w:cstheme="minorHAnsi"/>
          <w:szCs w:val="24"/>
        </w:rPr>
        <w:t xml:space="preserve">ntibiotic azithromycin </w:t>
      </w:r>
      <w:r w:rsidR="001A7A08" w:rsidRPr="00757988">
        <w:rPr>
          <w:rFonts w:cstheme="minorHAnsi"/>
          <w:szCs w:val="24"/>
        </w:rPr>
        <w:t>has demonstrated</w:t>
      </w:r>
      <w:r w:rsidR="001175B2" w:rsidRPr="00757988">
        <w:rPr>
          <w:rFonts w:cstheme="minorHAnsi"/>
          <w:szCs w:val="24"/>
        </w:rPr>
        <w:t xml:space="preserve"> efficacy </w:t>
      </w:r>
      <w:r w:rsidR="00F41A2D" w:rsidRPr="00757988">
        <w:rPr>
          <w:rFonts w:cstheme="minorHAnsi"/>
          <w:szCs w:val="24"/>
        </w:rPr>
        <w:t xml:space="preserve">in COPD </w:t>
      </w:r>
      <w:r w:rsidR="001175B2" w:rsidRPr="00757988">
        <w:rPr>
          <w:rFonts w:cstheme="minorHAnsi"/>
          <w:szCs w:val="24"/>
        </w:rPr>
        <w:t xml:space="preserve">as an add-on treatment </w:t>
      </w:r>
      <w:r w:rsidR="00F41A2D" w:rsidRPr="00757988">
        <w:rPr>
          <w:rFonts w:cstheme="minorHAnsi"/>
          <w:szCs w:val="24"/>
        </w:rPr>
        <w:t>to prevent exacerbations</w:t>
      </w:r>
      <w:r w:rsidR="003664ED" w:rsidRPr="00757988">
        <w:rPr>
          <w:rFonts w:cstheme="minorHAnsi"/>
          <w:szCs w:val="24"/>
        </w:rPr>
        <w:t xml:space="preserve"> </w:t>
      </w:r>
      <w:r w:rsidR="00015003" w:rsidRPr="00757988">
        <w:rPr>
          <w:rFonts w:cstheme="minorHAnsi"/>
          <w:szCs w:val="24"/>
        </w:rPr>
        <w:fldChar w:fldCharType="begin">
          <w:fldData xml:space="preserve">PEVuZE5vdGU+PENpdGU+PEF1dGhvcj5BZ3VzdGk8L0F1dGhvcj48WWVhcj4yMDIzPC9ZZWFyPjxS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BZ3VzdGk8L0F1dGhvcj48WWVhcj4yMDIzPC9ZZWFyPjxS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19,307]</w:t>
      </w:r>
      <w:r w:rsidR="00015003" w:rsidRPr="00757988">
        <w:rPr>
          <w:rFonts w:cstheme="minorHAnsi"/>
          <w:szCs w:val="24"/>
        </w:rPr>
        <w:fldChar w:fldCharType="end"/>
      </w:r>
      <w:r w:rsidR="003664ED" w:rsidRPr="00757988">
        <w:rPr>
          <w:rFonts w:cstheme="minorHAnsi"/>
          <w:szCs w:val="24"/>
        </w:rPr>
        <w:t xml:space="preserve">. </w:t>
      </w:r>
      <w:r w:rsidR="00F463B8" w:rsidRPr="00757988">
        <w:rPr>
          <w:rFonts w:cstheme="minorHAnsi"/>
          <w:szCs w:val="24"/>
        </w:rPr>
        <w:t>Indeed, as azi</w:t>
      </w:r>
      <w:r w:rsidR="00400DA9" w:rsidRPr="00757988">
        <w:rPr>
          <w:rFonts w:cstheme="minorHAnsi"/>
          <w:szCs w:val="24"/>
        </w:rPr>
        <w:t xml:space="preserve">thromycin is </w:t>
      </w:r>
      <w:r w:rsidR="001A7A08" w:rsidRPr="00757988">
        <w:rPr>
          <w:rFonts w:cstheme="minorHAnsi"/>
          <w:szCs w:val="24"/>
        </w:rPr>
        <w:t xml:space="preserve">a </w:t>
      </w:r>
      <w:r w:rsidR="00400DA9" w:rsidRPr="00757988">
        <w:rPr>
          <w:rFonts w:cstheme="minorHAnsi"/>
          <w:szCs w:val="24"/>
        </w:rPr>
        <w:t>cell penetrant</w:t>
      </w:r>
      <w:r w:rsidR="001A7A08" w:rsidRPr="00757988">
        <w:rPr>
          <w:rFonts w:cstheme="minorHAnsi"/>
          <w:szCs w:val="24"/>
        </w:rPr>
        <w:t xml:space="preserve"> antibiotic</w:t>
      </w:r>
      <w:r w:rsidR="00400DA9" w:rsidRPr="00757988">
        <w:rPr>
          <w:rFonts w:cstheme="minorHAnsi"/>
          <w:szCs w:val="24"/>
        </w:rPr>
        <w:t>, it may</w:t>
      </w:r>
      <w:r w:rsidR="00B11FA7" w:rsidRPr="00757988">
        <w:rPr>
          <w:rFonts w:cstheme="minorHAnsi"/>
          <w:szCs w:val="24"/>
        </w:rPr>
        <w:t xml:space="preserve"> hold potential </w:t>
      </w:r>
      <w:r w:rsidR="00400DA9" w:rsidRPr="00757988">
        <w:rPr>
          <w:rFonts w:cstheme="minorHAnsi"/>
          <w:szCs w:val="24"/>
        </w:rPr>
        <w:t>for targeting</w:t>
      </w:r>
      <w:r w:rsidR="00B11FA7" w:rsidRPr="00757988">
        <w:rPr>
          <w:rFonts w:cstheme="minorHAnsi"/>
          <w:szCs w:val="24"/>
        </w:rPr>
        <w:t xml:space="preserve"> intracellular </w:t>
      </w:r>
      <w:proofErr w:type="spellStart"/>
      <w:r w:rsidR="00B11FA7" w:rsidRPr="00757988">
        <w:rPr>
          <w:rFonts w:cstheme="minorHAnsi"/>
          <w:szCs w:val="24"/>
        </w:rPr>
        <w:t>NTHi</w:t>
      </w:r>
      <w:proofErr w:type="spellEnd"/>
      <w:r w:rsidR="00943D88" w:rsidRPr="00757988">
        <w:rPr>
          <w:rFonts w:cstheme="minorHAnsi"/>
          <w:szCs w:val="24"/>
        </w:rPr>
        <w:t xml:space="preserve">. </w:t>
      </w:r>
      <w:r w:rsidR="00465B7E" w:rsidRPr="00757988">
        <w:rPr>
          <w:rFonts w:cstheme="minorHAnsi"/>
          <w:szCs w:val="24"/>
        </w:rPr>
        <w:t xml:space="preserve">The AMAZES trial </w:t>
      </w:r>
      <w:r w:rsidR="001A7A08" w:rsidRPr="00757988">
        <w:rPr>
          <w:rFonts w:cstheme="minorHAnsi"/>
          <w:szCs w:val="24"/>
        </w:rPr>
        <w:t xml:space="preserve">found </w:t>
      </w:r>
      <w:r w:rsidR="00406ADA" w:rsidRPr="00757988">
        <w:rPr>
          <w:rFonts w:cstheme="minorHAnsi"/>
          <w:szCs w:val="24"/>
        </w:rPr>
        <w:t xml:space="preserve">that </w:t>
      </w:r>
      <w:r w:rsidR="001A7A08" w:rsidRPr="00757988">
        <w:rPr>
          <w:rFonts w:cstheme="minorHAnsi"/>
          <w:szCs w:val="24"/>
        </w:rPr>
        <w:t>while</w:t>
      </w:r>
      <w:r w:rsidR="00B11FA7" w:rsidRPr="00757988">
        <w:rPr>
          <w:rFonts w:cstheme="minorHAnsi"/>
          <w:szCs w:val="24"/>
        </w:rPr>
        <w:t xml:space="preserve"> azithromycin treatment reduced</w:t>
      </w:r>
      <w:r w:rsidR="00023466" w:rsidRPr="00757988">
        <w:rPr>
          <w:rFonts w:cstheme="minorHAnsi"/>
          <w:szCs w:val="24"/>
        </w:rPr>
        <w:t xml:space="preserve"> </w:t>
      </w:r>
      <w:r w:rsidR="00C33ACF" w:rsidRPr="00757988">
        <w:rPr>
          <w:rFonts w:cstheme="minorHAnsi"/>
          <w:szCs w:val="24"/>
        </w:rPr>
        <w:t xml:space="preserve">the number of </w:t>
      </w:r>
      <w:r w:rsidR="00023466" w:rsidRPr="00757988">
        <w:rPr>
          <w:rFonts w:cstheme="minorHAnsi"/>
          <w:szCs w:val="24"/>
        </w:rPr>
        <w:t xml:space="preserve">asthma </w:t>
      </w:r>
      <w:r w:rsidR="00C33ACF" w:rsidRPr="00757988">
        <w:rPr>
          <w:rFonts w:cstheme="minorHAnsi"/>
          <w:szCs w:val="24"/>
        </w:rPr>
        <w:t>exacerbations</w:t>
      </w:r>
      <w:r w:rsidR="00023466" w:rsidRPr="00757988">
        <w:rPr>
          <w:rFonts w:cstheme="minorHAnsi"/>
          <w:szCs w:val="24"/>
        </w:rPr>
        <w:t xml:space="preserve"> </w:t>
      </w:r>
      <w:r w:rsidR="001A7A08" w:rsidRPr="00757988">
        <w:rPr>
          <w:rFonts w:cstheme="minorHAnsi"/>
          <w:szCs w:val="24"/>
        </w:rPr>
        <w:t>and</w:t>
      </w:r>
      <w:r w:rsidR="00B11FA7" w:rsidRPr="00757988">
        <w:rPr>
          <w:rFonts w:cstheme="minorHAnsi"/>
          <w:szCs w:val="24"/>
        </w:rPr>
        <w:t xml:space="preserve"> </w:t>
      </w:r>
      <w:r w:rsidR="00B11FA7" w:rsidRPr="00757988">
        <w:rPr>
          <w:rFonts w:cstheme="minorHAnsi"/>
          <w:i/>
          <w:iCs/>
          <w:szCs w:val="24"/>
        </w:rPr>
        <w:t>H. influenzae</w:t>
      </w:r>
      <w:r w:rsidR="00B11FA7" w:rsidRPr="00757988">
        <w:rPr>
          <w:rFonts w:cstheme="minorHAnsi"/>
          <w:szCs w:val="24"/>
        </w:rPr>
        <w:t xml:space="preserve"> load, it</w:t>
      </w:r>
      <w:r w:rsidR="00023466" w:rsidRPr="00757988">
        <w:rPr>
          <w:rFonts w:cstheme="minorHAnsi"/>
          <w:szCs w:val="24"/>
        </w:rPr>
        <w:t>s use</w:t>
      </w:r>
      <w:r w:rsidR="00B11FA7" w:rsidRPr="00757988">
        <w:rPr>
          <w:rFonts w:cstheme="minorHAnsi"/>
          <w:szCs w:val="24"/>
        </w:rPr>
        <w:t xml:space="preserve"> was also associated with increased carriage of antimicrobial resistance genes</w:t>
      </w:r>
      <w:r w:rsidR="00982B51" w:rsidRPr="00757988">
        <w:rPr>
          <w:rFonts w:cstheme="minorHAnsi"/>
          <w:szCs w:val="24"/>
        </w:rPr>
        <w:t xml:space="preserve"> </w:t>
      </w:r>
      <w:r w:rsidR="00015003" w:rsidRPr="00757988">
        <w:rPr>
          <w:rFonts w:cstheme="minorHAnsi"/>
          <w:szCs w:val="24"/>
        </w:rPr>
        <w:fldChar w:fldCharType="begin">
          <w:fldData xml:space="preserve">PEVuZE5vdGU+PENpdGU+PEF1dGhvcj5UYXlsb3I8L0F1dGhvcj48WWVhcj4yMDE5PC9ZZWFyPjxS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UYXlsb3I8L0F1dGhvcj48WWVhcj4yMDE5PC9ZZWFyPjxS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308]</w:t>
      </w:r>
      <w:r w:rsidR="00015003" w:rsidRPr="00757988">
        <w:rPr>
          <w:rFonts w:cstheme="minorHAnsi"/>
          <w:szCs w:val="24"/>
        </w:rPr>
        <w:fldChar w:fldCharType="end"/>
      </w:r>
      <w:r w:rsidR="00982B51" w:rsidRPr="00757988">
        <w:rPr>
          <w:rFonts w:cstheme="minorHAnsi"/>
          <w:szCs w:val="24"/>
        </w:rPr>
        <w:t xml:space="preserve">. </w:t>
      </w:r>
      <w:r w:rsidR="006A43DA" w:rsidRPr="00757988">
        <w:rPr>
          <w:rFonts w:cstheme="minorHAnsi"/>
          <w:szCs w:val="24"/>
        </w:rPr>
        <w:t>In addition to its antibacterial action</w:t>
      </w:r>
      <w:r w:rsidR="00936EE2" w:rsidRPr="00757988">
        <w:rPr>
          <w:rFonts w:cstheme="minorHAnsi"/>
          <w:szCs w:val="24"/>
        </w:rPr>
        <w:t xml:space="preserve">, </w:t>
      </w:r>
      <w:r w:rsidR="001120B6" w:rsidRPr="00757988">
        <w:rPr>
          <w:rFonts w:cstheme="minorHAnsi"/>
          <w:szCs w:val="24"/>
        </w:rPr>
        <w:t>immunomodulatory</w:t>
      </w:r>
      <w:r w:rsidR="00936EE2" w:rsidRPr="00757988">
        <w:rPr>
          <w:rFonts w:cstheme="minorHAnsi"/>
          <w:szCs w:val="24"/>
        </w:rPr>
        <w:t xml:space="preserve"> effects </w:t>
      </w:r>
      <w:r w:rsidR="00C323BE" w:rsidRPr="00757988">
        <w:rPr>
          <w:rFonts w:cstheme="minorHAnsi"/>
          <w:szCs w:val="24"/>
        </w:rPr>
        <w:t xml:space="preserve">of azithromycin </w:t>
      </w:r>
      <w:r w:rsidR="001120B6" w:rsidRPr="00757988">
        <w:rPr>
          <w:rFonts w:cstheme="minorHAnsi"/>
          <w:szCs w:val="24"/>
        </w:rPr>
        <w:t>have also been reported</w:t>
      </w:r>
      <w:r w:rsidR="008437A1" w:rsidRPr="00757988">
        <w:rPr>
          <w:rFonts w:cstheme="minorHAnsi"/>
          <w:szCs w:val="24"/>
        </w:rPr>
        <w:t xml:space="preserve">, </w:t>
      </w:r>
      <w:r w:rsidR="00936EE2" w:rsidRPr="00757988">
        <w:rPr>
          <w:rFonts w:cstheme="minorHAnsi"/>
          <w:szCs w:val="24"/>
        </w:rPr>
        <w:t>enhan</w:t>
      </w:r>
      <w:r w:rsidR="001A7A08" w:rsidRPr="00757988">
        <w:rPr>
          <w:rFonts w:cstheme="minorHAnsi"/>
          <w:szCs w:val="24"/>
        </w:rPr>
        <w:t>cing airway immune responses by promoting</w:t>
      </w:r>
      <w:r w:rsidR="00936EE2" w:rsidRPr="00757988">
        <w:rPr>
          <w:rFonts w:cstheme="minorHAnsi"/>
          <w:szCs w:val="24"/>
        </w:rPr>
        <w:t xml:space="preserve"> phagocytosis and bacterial clearance</w:t>
      </w:r>
      <w:r w:rsidR="00470F66" w:rsidRPr="00757988">
        <w:rPr>
          <w:rFonts w:cstheme="minorHAnsi"/>
          <w:szCs w:val="24"/>
        </w:rPr>
        <w:t xml:space="preserve"> </w:t>
      </w:r>
      <w:r w:rsidR="00015003" w:rsidRPr="00757988">
        <w:rPr>
          <w:rFonts w:cstheme="minorHAnsi"/>
          <w:szCs w:val="24"/>
        </w:rPr>
        <w:fldChar w:fldCharType="begin">
          <w:fldData xml:space="preserve">PEVuZE5vdGU+PENpdGU+PEF1dGhvcj5Ib2RnZTwvQXV0aG9yPjxZZWFyPjIwMDg8L1llYXI+PFJl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Ib2RnZTwvQXV0aG9yPjxZZWFyPjIwMDg8L1llYXI+PFJl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20,309]</w:t>
      </w:r>
      <w:r w:rsidR="00015003" w:rsidRPr="00757988">
        <w:rPr>
          <w:rFonts w:cstheme="minorHAnsi"/>
          <w:szCs w:val="24"/>
        </w:rPr>
        <w:fldChar w:fldCharType="end"/>
      </w:r>
      <w:r w:rsidR="00470F66" w:rsidRPr="00757988">
        <w:rPr>
          <w:rFonts w:cstheme="minorHAnsi"/>
          <w:szCs w:val="24"/>
        </w:rPr>
        <w:t xml:space="preserve">, </w:t>
      </w:r>
      <w:r w:rsidR="001A7A08" w:rsidRPr="00757988">
        <w:rPr>
          <w:rFonts w:cstheme="minorHAnsi"/>
          <w:szCs w:val="24"/>
        </w:rPr>
        <w:t>as well as</w:t>
      </w:r>
      <w:r w:rsidR="0006378D" w:rsidRPr="00757988">
        <w:rPr>
          <w:rFonts w:cstheme="minorHAnsi"/>
          <w:szCs w:val="24"/>
        </w:rPr>
        <w:t xml:space="preserve"> reduc</w:t>
      </w:r>
      <w:r w:rsidR="001A7A08" w:rsidRPr="00757988">
        <w:rPr>
          <w:rFonts w:cstheme="minorHAnsi"/>
          <w:szCs w:val="24"/>
        </w:rPr>
        <w:t>ing</w:t>
      </w:r>
      <w:r w:rsidR="0006378D" w:rsidRPr="00757988">
        <w:rPr>
          <w:rFonts w:cstheme="minorHAnsi"/>
          <w:szCs w:val="24"/>
        </w:rPr>
        <w:t xml:space="preserve"> NET</w:t>
      </w:r>
      <w:r w:rsidR="001A7A08" w:rsidRPr="00757988">
        <w:rPr>
          <w:rFonts w:cstheme="minorHAnsi"/>
          <w:szCs w:val="24"/>
        </w:rPr>
        <w:t xml:space="preserve"> formation</w:t>
      </w:r>
      <w:r w:rsidR="003664ED" w:rsidRPr="00757988">
        <w:rPr>
          <w:rFonts w:cstheme="minorHAnsi"/>
          <w:szCs w:val="24"/>
        </w:rPr>
        <w:t xml:space="preserve"> </w:t>
      </w:r>
      <w:r w:rsidR="00015003" w:rsidRPr="00757988">
        <w:rPr>
          <w:rFonts w:cstheme="minorHAnsi"/>
          <w:szCs w:val="24"/>
        </w:rPr>
        <w:fldChar w:fldCharType="begin">
          <w:fldData xml:space="preserve">PEVuZE5vdGU+PENpdGU+PEF1dGhvcj5LZWlyPC9BdXRob3I+PFllYXI+MjAyMTwvWWVhcj48UmVj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LZWlyPC9BdXRob3I+PFllYXI+MjAyMTwvWWVhcj48UmVj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310]</w:t>
      </w:r>
      <w:r w:rsidR="00015003" w:rsidRPr="00757988">
        <w:rPr>
          <w:rFonts w:cstheme="minorHAnsi"/>
          <w:szCs w:val="24"/>
        </w:rPr>
        <w:fldChar w:fldCharType="end"/>
      </w:r>
      <w:r w:rsidR="003664ED" w:rsidRPr="00757988">
        <w:rPr>
          <w:rFonts w:cstheme="minorHAnsi"/>
          <w:szCs w:val="24"/>
        </w:rPr>
        <w:t xml:space="preserve">. </w:t>
      </w:r>
      <w:r w:rsidR="00B11FA7" w:rsidRPr="00757988">
        <w:rPr>
          <w:rFonts w:cstheme="minorHAnsi"/>
          <w:szCs w:val="24"/>
        </w:rPr>
        <w:t xml:space="preserve">Therefore, the development of non-antibiotic macrolides that can reduce intracellular </w:t>
      </w:r>
      <w:proofErr w:type="spellStart"/>
      <w:r w:rsidR="00B11FA7" w:rsidRPr="00757988">
        <w:rPr>
          <w:rFonts w:cstheme="minorHAnsi"/>
          <w:szCs w:val="24"/>
        </w:rPr>
        <w:t>NTHi</w:t>
      </w:r>
      <w:proofErr w:type="spellEnd"/>
      <w:r w:rsidR="00B11FA7" w:rsidRPr="00757988">
        <w:rPr>
          <w:rFonts w:cstheme="minorHAnsi"/>
          <w:szCs w:val="24"/>
        </w:rPr>
        <w:t xml:space="preserve"> burden by improving host </w:t>
      </w:r>
      <w:r w:rsidR="00757988" w:rsidRPr="00757988">
        <w:rPr>
          <w:rFonts w:cstheme="minorHAnsi"/>
          <w:szCs w:val="24"/>
        </w:rPr>
        <w:t>defenses</w:t>
      </w:r>
      <w:r w:rsidR="00B11FA7" w:rsidRPr="00757988">
        <w:rPr>
          <w:rFonts w:cstheme="minorHAnsi"/>
          <w:szCs w:val="24"/>
        </w:rPr>
        <w:t xml:space="preserve"> without driving resistance represents a </w:t>
      </w:r>
      <w:r w:rsidR="00CC5A22" w:rsidRPr="00757988">
        <w:rPr>
          <w:rFonts w:cstheme="minorHAnsi"/>
          <w:szCs w:val="24"/>
        </w:rPr>
        <w:t>promising</w:t>
      </w:r>
      <w:r w:rsidR="00B11FA7" w:rsidRPr="00757988">
        <w:rPr>
          <w:rFonts w:cstheme="minorHAnsi"/>
          <w:szCs w:val="24"/>
        </w:rPr>
        <w:t xml:space="preserve"> therapeutic avenue</w:t>
      </w:r>
      <w:r w:rsidR="003664ED" w:rsidRPr="00757988">
        <w:rPr>
          <w:rFonts w:cstheme="minorHAnsi"/>
          <w:szCs w:val="24"/>
        </w:rPr>
        <w:t xml:space="preserve"> </w:t>
      </w:r>
      <w:r w:rsidR="00015003" w:rsidRPr="00757988">
        <w:rPr>
          <w:rFonts w:cstheme="minorHAnsi"/>
          <w:szCs w:val="24"/>
        </w:rPr>
        <w:fldChar w:fldCharType="begin">
          <w:fldData xml:space="preserve">PEVuZE5vdGU+PENpdGU+PEF1dGhvcj5Lcmlja2VyPC9BdXRob3I+PFllYXI+MjAyNTwvWWVhcj48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Lcmlja2VyPC9BdXRob3I+PFllYXI+MjAyNTwvWWVhcj48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311]</w:t>
      </w:r>
      <w:r w:rsidR="00015003" w:rsidRPr="00757988">
        <w:rPr>
          <w:rFonts w:cstheme="minorHAnsi"/>
          <w:szCs w:val="24"/>
        </w:rPr>
        <w:fldChar w:fldCharType="end"/>
      </w:r>
      <w:r w:rsidR="003664ED" w:rsidRPr="00757988">
        <w:rPr>
          <w:rFonts w:cstheme="minorHAnsi"/>
          <w:szCs w:val="24"/>
        </w:rPr>
        <w:t xml:space="preserve">. </w:t>
      </w:r>
    </w:p>
    <w:p w14:paraId="1EBECD7E" w14:textId="1AE1004D" w:rsidR="001D7002" w:rsidRPr="00757988" w:rsidRDefault="009426BA" w:rsidP="001D7002">
      <w:pPr>
        <w:spacing w:line="360" w:lineRule="auto"/>
        <w:jc w:val="both"/>
        <w:rPr>
          <w:rFonts w:cstheme="minorHAnsi"/>
          <w:szCs w:val="24"/>
        </w:rPr>
      </w:pPr>
      <w:r w:rsidRPr="00757988">
        <w:rPr>
          <w:rFonts w:cstheme="minorHAnsi"/>
          <w:szCs w:val="24"/>
        </w:rPr>
        <w:t xml:space="preserve">As for </w:t>
      </w:r>
      <w:r w:rsidR="001D7002" w:rsidRPr="00757988">
        <w:rPr>
          <w:rFonts w:cstheme="minorHAnsi"/>
          <w:szCs w:val="24"/>
        </w:rPr>
        <w:t xml:space="preserve">other </w:t>
      </w:r>
      <w:r w:rsidR="00E14F40" w:rsidRPr="00757988">
        <w:rPr>
          <w:rFonts w:cstheme="minorHAnsi"/>
          <w:szCs w:val="24"/>
        </w:rPr>
        <w:t xml:space="preserve">respiratory </w:t>
      </w:r>
      <w:r w:rsidR="001D7002" w:rsidRPr="00757988">
        <w:rPr>
          <w:rFonts w:cstheme="minorHAnsi"/>
          <w:szCs w:val="24"/>
        </w:rPr>
        <w:t xml:space="preserve">infections, perhaps vaccines hold the answer? </w:t>
      </w:r>
      <w:r w:rsidR="001D7002" w:rsidRPr="00757988">
        <w:rPr>
          <w:rFonts w:cstheme="minorHAnsi"/>
          <w:color w:val="000000"/>
          <w:szCs w:val="24"/>
        </w:rPr>
        <w:t xml:space="preserve">While several </w:t>
      </w:r>
      <w:proofErr w:type="spellStart"/>
      <w:r w:rsidR="001D7002" w:rsidRPr="00757988">
        <w:rPr>
          <w:rFonts w:cstheme="minorHAnsi"/>
          <w:color w:val="000000"/>
          <w:szCs w:val="24"/>
        </w:rPr>
        <w:t>NTHi</w:t>
      </w:r>
      <w:proofErr w:type="spellEnd"/>
      <w:r w:rsidR="001D7002" w:rsidRPr="00757988">
        <w:rPr>
          <w:rFonts w:cstheme="minorHAnsi"/>
          <w:color w:val="000000"/>
          <w:szCs w:val="24"/>
        </w:rPr>
        <w:t xml:space="preserve"> surface antigens, such as P2, P6, Protein D, and HMW1/2, are targets of antibody responses and vaccine development efforts</w:t>
      </w:r>
      <w:r w:rsidR="003664ED" w:rsidRPr="00757988">
        <w:rPr>
          <w:rFonts w:cstheme="minorHAnsi"/>
          <w:color w:val="000000"/>
          <w:szCs w:val="24"/>
        </w:rPr>
        <w:t xml:space="preserve"> </w:t>
      </w:r>
      <w:r w:rsidR="00015003" w:rsidRPr="00757988">
        <w:rPr>
          <w:rFonts w:cstheme="minorHAnsi"/>
          <w:color w:val="000000"/>
          <w:szCs w:val="24"/>
        </w:rPr>
        <w:fldChar w:fldCharType="begin">
          <w:fldData xml:space="preserve">PEVuZE5vdGU+PENpdGU+PEF1dGhvcj5Ba2tveXVubHU8L0F1dGhvcj48WWVhcj4xOTk2PC9ZZWFy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</w:fldData>
        </w:fldChar>
      </w:r>
      <w:r w:rsidR="00EE243F" w:rsidRPr="00757988">
        <w:rPr>
          <w:rFonts w:cstheme="minorHAnsi"/>
          <w:color w:val="000000"/>
          <w:szCs w:val="24"/>
        </w:rPr>
        <w:instrText xml:space="preserve"> ADDIN EN.CITE </w:instrText>
      </w:r>
      <w:r w:rsidR="00EE243F" w:rsidRPr="00757988">
        <w:rPr>
          <w:rFonts w:cstheme="minorHAnsi"/>
          <w:color w:val="000000"/>
          <w:szCs w:val="24"/>
        </w:rPr>
        <w:fldChar w:fldCharType="begin">
          <w:fldData xml:space="preserve">PEVuZE5vdGU+PENpdGU+PEF1dGhvcj5Ba2tveXVubHU8L0F1dGhvcj48WWVhcj4xOTk2PC9ZZWFy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</w:fldData>
        </w:fldChar>
      </w:r>
      <w:r w:rsidR="00EE243F" w:rsidRPr="00757988">
        <w:rPr>
          <w:rFonts w:cstheme="minorHAnsi"/>
          <w:color w:val="000000"/>
          <w:szCs w:val="24"/>
        </w:rPr>
        <w:instrText xml:space="preserve"> ADDIN EN.CITE.DATA </w:instrText>
      </w:r>
      <w:r w:rsidR="00EE243F" w:rsidRPr="00757988">
        <w:rPr>
          <w:rFonts w:cstheme="minorHAnsi"/>
          <w:color w:val="000000"/>
          <w:szCs w:val="24"/>
        </w:rPr>
      </w:r>
      <w:r w:rsidR="00EE243F" w:rsidRPr="00757988">
        <w:rPr>
          <w:rFonts w:cstheme="minorHAnsi"/>
          <w:color w:val="000000"/>
          <w:szCs w:val="24"/>
        </w:rPr>
        <w:fldChar w:fldCharType="end"/>
      </w:r>
      <w:r w:rsidR="00015003" w:rsidRPr="00757988">
        <w:rPr>
          <w:rFonts w:cstheme="minorHAnsi"/>
          <w:color w:val="000000"/>
          <w:szCs w:val="24"/>
        </w:rPr>
      </w:r>
      <w:r w:rsidR="00015003" w:rsidRPr="00757988">
        <w:rPr>
          <w:rFonts w:cstheme="minorHAnsi"/>
          <w:color w:val="000000"/>
          <w:szCs w:val="24"/>
        </w:rPr>
        <w:fldChar w:fldCharType="separate"/>
      </w:r>
      <w:r w:rsidR="00EE243F" w:rsidRPr="00757988">
        <w:rPr>
          <w:rFonts w:cstheme="minorHAnsi"/>
          <w:color w:val="000000"/>
          <w:szCs w:val="24"/>
        </w:rPr>
        <w:t>[312-315]</w:t>
      </w:r>
      <w:r w:rsidR="00015003" w:rsidRPr="00757988">
        <w:rPr>
          <w:rFonts w:cstheme="minorHAnsi"/>
          <w:color w:val="000000"/>
          <w:szCs w:val="24"/>
        </w:rPr>
        <w:fldChar w:fldCharType="end"/>
      </w:r>
      <w:r w:rsidR="001D7002" w:rsidRPr="00757988">
        <w:rPr>
          <w:rFonts w:cstheme="minorHAnsi"/>
          <w:szCs w:val="24"/>
        </w:rPr>
        <w:t xml:space="preserve">, current strategies may not be efficacious due to </w:t>
      </w:r>
      <w:r w:rsidR="00CF4733" w:rsidRPr="00757988">
        <w:rPr>
          <w:rFonts w:cstheme="minorHAnsi"/>
          <w:szCs w:val="24"/>
        </w:rPr>
        <w:t xml:space="preserve">the </w:t>
      </w:r>
      <w:r w:rsidR="001D7002" w:rsidRPr="00757988">
        <w:rPr>
          <w:rFonts w:cstheme="minorHAnsi"/>
          <w:szCs w:val="24"/>
        </w:rPr>
        <w:t xml:space="preserve">inherent mucosal immune dysfunction in </w:t>
      </w:r>
      <w:r w:rsidR="00FE4798" w:rsidRPr="00757988">
        <w:rPr>
          <w:rFonts w:cstheme="minorHAnsi"/>
          <w:szCs w:val="24"/>
        </w:rPr>
        <w:t>CAD</w:t>
      </w:r>
      <w:r w:rsidR="001D7002" w:rsidRPr="00757988">
        <w:rPr>
          <w:rFonts w:cstheme="minorHAnsi"/>
          <w:szCs w:val="24"/>
        </w:rPr>
        <w:t>s</w:t>
      </w:r>
      <w:r w:rsidR="00160967" w:rsidRPr="00757988">
        <w:rPr>
          <w:rFonts w:cstheme="minorHAnsi"/>
          <w:szCs w:val="24"/>
        </w:rPr>
        <w:t xml:space="preserve"> and the </w:t>
      </w:r>
      <w:r w:rsidR="006420EB" w:rsidRPr="00757988">
        <w:rPr>
          <w:rFonts w:cstheme="minorHAnsi"/>
          <w:szCs w:val="24"/>
        </w:rPr>
        <w:t xml:space="preserve">multifaceted </w:t>
      </w:r>
      <w:r w:rsidR="00160967" w:rsidRPr="00757988">
        <w:rPr>
          <w:rFonts w:cstheme="minorHAnsi"/>
          <w:szCs w:val="24"/>
        </w:rPr>
        <w:t xml:space="preserve">ability of </w:t>
      </w:r>
      <w:proofErr w:type="spellStart"/>
      <w:r w:rsidR="00160967" w:rsidRPr="00757988">
        <w:rPr>
          <w:rFonts w:cstheme="minorHAnsi"/>
          <w:szCs w:val="24"/>
        </w:rPr>
        <w:t>NTHi</w:t>
      </w:r>
      <w:proofErr w:type="spellEnd"/>
      <w:r w:rsidR="00160967" w:rsidRPr="00757988">
        <w:rPr>
          <w:rFonts w:cstheme="minorHAnsi"/>
          <w:szCs w:val="24"/>
        </w:rPr>
        <w:t xml:space="preserve"> to eva</w:t>
      </w:r>
      <w:r w:rsidR="006420EB" w:rsidRPr="00757988">
        <w:rPr>
          <w:rFonts w:cstheme="minorHAnsi"/>
          <w:szCs w:val="24"/>
        </w:rPr>
        <w:t xml:space="preserve">de mucosal </w:t>
      </w:r>
      <w:r w:rsidR="00757988" w:rsidRPr="00757988">
        <w:rPr>
          <w:rFonts w:cstheme="minorHAnsi"/>
          <w:szCs w:val="24"/>
        </w:rPr>
        <w:t>defenses</w:t>
      </w:r>
      <w:r w:rsidR="001D7002" w:rsidRPr="00757988">
        <w:rPr>
          <w:rFonts w:cstheme="minorHAnsi"/>
          <w:szCs w:val="24"/>
        </w:rPr>
        <w:t xml:space="preserve">. </w:t>
      </w:r>
      <w:r w:rsidR="00184D5A" w:rsidRPr="00757988">
        <w:rPr>
          <w:rFonts w:cstheme="minorHAnsi"/>
          <w:szCs w:val="24"/>
        </w:rPr>
        <w:t>Furthermore,</w:t>
      </w:r>
      <w:r w:rsidR="00CF4733" w:rsidRPr="00757988">
        <w:rPr>
          <w:rFonts w:cstheme="minorHAnsi"/>
          <w:szCs w:val="24"/>
        </w:rPr>
        <w:t xml:space="preserve"> the</w:t>
      </w:r>
      <w:r w:rsidR="00184D5A" w:rsidRPr="00757988">
        <w:rPr>
          <w:rFonts w:cstheme="minorHAnsi"/>
          <w:szCs w:val="24"/>
        </w:rPr>
        <w:t xml:space="preserve"> intracellular lifestyle </w:t>
      </w:r>
      <w:r w:rsidR="00A531C8" w:rsidRPr="00757988">
        <w:rPr>
          <w:rFonts w:cstheme="minorHAnsi"/>
          <w:szCs w:val="24"/>
        </w:rPr>
        <w:t xml:space="preserve">of </w:t>
      </w:r>
      <w:proofErr w:type="spellStart"/>
      <w:r w:rsidR="00A531C8" w:rsidRPr="00757988">
        <w:rPr>
          <w:rFonts w:cstheme="minorHAnsi"/>
          <w:szCs w:val="24"/>
        </w:rPr>
        <w:t>NTHi</w:t>
      </w:r>
      <w:proofErr w:type="spellEnd"/>
      <w:r w:rsidR="00A531C8" w:rsidRPr="00757988">
        <w:rPr>
          <w:rFonts w:cstheme="minorHAnsi"/>
          <w:szCs w:val="24"/>
        </w:rPr>
        <w:t xml:space="preserve"> </w:t>
      </w:r>
      <w:r w:rsidR="00184D5A" w:rsidRPr="00757988">
        <w:rPr>
          <w:rFonts w:cstheme="minorHAnsi"/>
          <w:szCs w:val="24"/>
        </w:rPr>
        <w:t xml:space="preserve">may partially explain </w:t>
      </w:r>
      <w:r w:rsidR="00184D5A" w:rsidRPr="00757988">
        <w:rPr>
          <w:rFonts w:cstheme="minorHAnsi"/>
          <w:szCs w:val="24"/>
        </w:rPr>
        <w:lastRenderedPageBreak/>
        <w:t xml:space="preserve">the limited efficacy of </w:t>
      </w:r>
      <w:proofErr w:type="spellStart"/>
      <w:r w:rsidR="00184D5A" w:rsidRPr="00757988">
        <w:rPr>
          <w:rFonts w:cstheme="minorHAnsi"/>
          <w:szCs w:val="24"/>
        </w:rPr>
        <w:t>NTHi</w:t>
      </w:r>
      <w:proofErr w:type="spellEnd"/>
      <w:r w:rsidR="00184D5A" w:rsidRPr="00757988">
        <w:rPr>
          <w:rFonts w:cstheme="minorHAnsi"/>
          <w:szCs w:val="24"/>
        </w:rPr>
        <w:t xml:space="preserve"> vaccines in clinical trials</w:t>
      </w:r>
      <w:r w:rsidR="00982B51" w:rsidRPr="00757988">
        <w:rPr>
          <w:rFonts w:cstheme="minorHAnsi"/>
          <w:szCs w:val="24"/>
        </w:rPr>
        <w:t xml:space="preserve"> </w:t>
      </w:r>
      <w:r w:rsidR="00015003" w:rsidRPr="00757988">
        <w:rPr>
          <w:rFonts w:cstheme="minorHAnsi"/>
          <w:szCs w:val="24"/>
        </w:rPr>
        <w:fldChar w:fldCharType="begin">
          <w:fldData xml:space="preserve">PEVuZE5vdGU+PENpdGU+PEF1dGhvcj5UZW88L0F1dGhvcj48WWVhcj4yMDE3PC9ZZWFyPjxSZWNO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UZW88L0F1dGhvcj48WWVhcj4yMDE3PC9ZZWFyPjxSZWNO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316,317]</w:t>
      </w:r>
      <w:r w:rsidR="00015003" w:rsidRPr="00757988">
        <w:rPr>
          <w:rFonts w:cstheme="minorHAnsi"/>
          <w:szCs w:val="24"/>
        </w:rPr>
        <w:fldChar w:fldCharType="end"/>
      </w:r>
      <w:r w:rsidR="00982B51" w:rsidRPr="00757988">
        <w:rPr>
          <w:rFonts w:cstheme="minorHAnsi"/>
          <w:szCs w:val="24"/>
        </w:rPr>
        <w:t xml:space="preserve">. </w:t>
      </w:r>
      <w:r w:rsidR="001D7002" w:rsidRPr="00757988">
        <w:rPr>
          <w:rFonts w:cstheme="minorHAnsi"/>
          <w:szCs w:val="24"/>
        </w:rPr>
        <w:t>Studies in animal models suggest that inducing strong mucosal responses, particularly secretory IgA, is critical for effective protection</w:t>
      </w:r>
      <w:r w:rsidR="003664ED" w:rsidRPr="00757988">
        <w:rPr>
          <w:rFonts w:cstheme="minorHAnsi"/>
          <w:szCs w:val="24"/>
        </w:rPr>
        <w:t xml:space="preserve"> </w:t>
      </w:r>
      <w:r w:rsidR="00015003" w:rsidRPr="00757988">
        <w:rPr>
          <w:rFonts w:cstheme="minorHAnsi"/>
          <w:szCs w:val="24"/>
        </w:rPr>
        <w:fldChar w:fldCharType="begin">
          <w:fldData xml:space="preserve">PEVuZE5vdGU+PENpdGU+PEF1dGhvcj5Ba2tveXVubHU8L0F1dGhvcj48WWVhcj4xOTk2PC9ZZWFy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Ba2tveXVubHU8L0F1dGhvcj48WWVhcj4xOTk2PC9ZZWFy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312,318]</w:t>
      </w:r>
      <w:r w:rsidR="00015003" w:rsidRPr="00757988">
        <w:rPr>
          <w:rFonts w:cstheme="minorHAnsi"/>
          <w:szCs w:val="24"/>
        </w:rPr>
        <w:fldChar w:fldCharType="end"/>
      </w:r>
      <w:r w:rsidR="003664ED" w:rsidRPr="00757988">
        <w:rPr>
          <w:rFonts w:cstheme="minorHAnsi"/>
          <w:szCs w:val="24"/>
        </w:rPr>
        <w:t xml:space="preserve">. </w:t>
      </w:r>
      <w:r w:rsidR="001D7002" w:rsidRPr="00757988">
        <w:rPr>
          <w:rFonts w:cstheme="minorHAnsi"/>
          <w:szCs w:val="24"/>
        </w:rPr>
        <w:t xml:space="preserve">Future vaccine strategies </w:t>
      </w:r>
      <w:r w:rsidR="006F745B" w:rsidRPr="00757988">
        <w:rPr>
          <w:rFonts w:cstheme="minorHAnsi"/>
          <w:szCs w:val="24"/>
        </w:rPr>
        <w:t>need to</w:t>
      </w:r>
      <w:r w:rsidR="001D7002" w:rsidRPr="00757988">
        <w:rPr>
          <w:rFonts w:cstheme="minorHAnsi"/>
          <w:szCs w:val="24"/>
        </w:rPr>
        <w:t xml:space="preserve"> </w:t>
      </w:r>
      <w:r w:rsidR="00757988" w:rsidRPr="00757988">
        <w:rPr>
          <w:rFonts w:cstheme="minorHAnsi"/>
          <w:szCs w:val="24"/>
        </w:rPr>
        <w:t>prioritize</w:t>
      </w:r>
      <w:r w:rsidR="001D7002" w:rsidRPr="00757988">
        <w:rPr>
          <w:rFonts w:cstheme="minorHAnsi"/>
          <w:szCs w:val="24"/>
        </w:rPr>
        <w:t xml:space="preserve"> boosting local mucosal immunity to overcome compartment-specific immune failure to enhance targeting and clearance of </w:t>
      </w:r>
      <w:proofErr w:type="spellStart"/>
      <w:r w:rsidR="001D7002" w:rsidRPr="00757988">
        <w:rPr>
          <w:rFonts w:cstheme="minorHAnsi"/>
          <w:szCs w:val="24"/>
        </w:rPr>
        <w:t>NTHi</w:t>
      </w:r>
      <w:proofErr w:type="spellEnd"/>
      <w:r w:rsidR="001D7002" w:rsidRPr="00757988">
        <w:rPr>
          <w:rFonts w:cstheme="minorHAnsi"/>
          <w:szCs w:val="24"/>
        </w:rPr>
        <w:t>.</w:t>
      </w:r>
      <w:r w:rsidR="001A5BB9" w:rsidRPr="00757988">
        <w:rPr>
          <w:rFonts w:cstheme="minorHAnsi"/>
          <w:szCs w:val="24"/>
        </w:rPr>
        <w:t xml:space="preserve"> </w:t>
      </w:r>
      <w:r w:rsidR="00EB2133" w:rsidRPr="00757988">
        <w:rPr>
          <w:rFonts w:cstheme="minorHAnsi"/>
          <w:szCs w:val="24"/>
        </w:rPr>
        <w:t xml:space="preserve">The addition of IgA protease inhibitors may further enhance this </w:t>
      </w:r>
      <w:r w:rsidR="001A5BB9" w:rsidRPr="00757988">
        <w:rPr>
          <w:rFonts w:cstheme="minorHAnsi"/>
          <w:szCs w:val="24"/>
        </w:rPr>
        <w:t xml:space="preserve">local </w:t>
      </w:r>
      <w:r w:rsidR="00EB2133" w:rsidRPr="00757988">
        <w:rPr>
          <w:rFonts w:cstheme="minorHAnsi"/>
          <w:szCs w:val="24"/>
        </w:rPr>
        <w:t>mucosal immunity</w:t>
      </w:r>
      <w:r w:rsidR="003664ED" w:rsidRPr="00757988">
        <w:rPr>
          <w:rFonts w:cstheme="minorHAnsi"/>
          <w:szCs w:val="24"/>
        </w:rPr>
        <w:t xml:space="preserve"> </w:t>
      </w:r>
      <w:r w:rsidR="00015003" w:rsidRPr="00757988">
        <w:rPr>
          <w:rFonts w:cstheme="minorHAnsi"/>
          <w:szCs w:val="24"/>
        </w:rPr>
        <w:fldChar w:fldCharType="begin">
          <w:fldData xml:space="preserve">PEVuZE5vdGU+PENpdGU+PEF1dGhvcj5TaGVoYWo8L0F1dGhvcj48WWVhcj4yMDE5PC9ZZWFyPjxS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TaGVoYWo8L0F1dGhvcj48WWVhcj4yMDE5PC9ZZWFyPjxS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86]</w:t>
      </w:r>
      <w:r w:rsidR="00015003" w:rsidRPr="00757988">
        <w:rPr>
          <w:rFonts w:cstheme="minorHAnsi"/>
          <w:szCs w:val="24"/>
        </w:rPr>
        <w:fldChar w:fldCharType="end"/>
      </w:r>
      <w:r w:rsidR="003664ED" w:rsidRPr="00757988">
        <w:rPr>
          <w:rFonts w:cstheme="minorHAnsi"/>
          <w:szCs w:val="24"/>
        </w:rPr>
        <w:t xml:space="preserve">. </w:t>
      </w:r>
      <w:r w:rsidR="0004111D" w:rsidRPr="00757988">
        <w:rPr>
          <w:rFonts w:cstheme="minorHAnsi"/>
          <w:szCs w:val="24"/>
        </w:rPr>
        <w:t xml:space="preserve">Alternatively, perhaps targeting </w:t>
      </w:r>
      <w:proofErr w:type="spellStart"/>
      <w:r w:rsidR="0004111D" w:rsidRPr="00757988">
        <w:rPr>
          <w:rFonts w:cstheme="minorHAnsi"/>
          <w:szCs w:val="24"/>
        </w:rPr>
        <w:t>NTHi</w:t>
      </w:r>
      <w:proofErr w:type="spellEnd"/>
      <w:r w:rsidR="0004111D" w:rsidRPr="00757988">
        <w:rPr>
          <w:rFonts w:cstheme="minorHAnsi"/>
          <w:szCs w:val="24"/>
        </w:rPr>
        <w:t xml:space="preserve"> with engineered monoclonal antibody therapies, as is currently being investigated for </w:t>
      </w:r>
      <w:r w:rsidR="0004111D" w:rsidRPr="00757988">
        <w:rPr>
          <w:rFonts w:cstheme="minorHAnsi"/>
          <w:i/>
          <w:iCs/>
          <w:szCs w:val="24"/>
        </w:rPr>
        <w:t>P</w:t>
      </w:r>
      <w:r w:rsidR="00074C62" w:rsidRPr="00757988">
        <w:rPr>
          <w:rFonts w:cstheme="minorHAnsi"/>
          <w:i/>
          <w:iCs/>
          <w:szCs w:val="24"/>
        </w:rPr>
        <w:t>.</w:t>
      </w:r>
      <w:r w:rsidR="0004111D" w:rsidRPr="00757988">
        <w:rPr>
          <w:rFonts w:cstheme="minorHAnsi"/>
          <w:i/>
          <w:iCs/>
          <w:szCs w:val="24"/>
        </w:rPr>
        <w:t xml:space="preserve"> aeruginosa</w:t>
      </w:r>
      <w:r w:rsidR="0004111D" w:rsidRPr="00757988">
        <w:rPr>
          <w:rFonts w:cstheme="minorHAnsi"/>
          <w:szCs w:val="24"/>
        </w:rPr>
        <w:t xml:space="preserve"> infections</w:t>
      </w:r>
      <w:r w:rsidR="00982B51" w:rsidRPr="00757988">
        <w:rPr>
          <w:rFonts w:cstheme="minorHAnsi"/>
          <w:szCs w:val="24"/>
        </w:rPr>
        <w:t xml:space="preserve"> </w:t>
      </w:r>
      <w:r w:rsidR="00015003" w:rsidRPr="00757988">
        <w:rPr>
          <w:rFonts w:cstheme="minorHAnsi"/>
          <w:szCs w:val="24"/>
        </w:rPr>
        <w:fldChar w:fldCharType="begin">
          <w:fldData xml:space="preserve">PEVuZE5vdGU+PENpdGU+PEF1dGhvcj5EaUdpYW5kb21lbmljbzwvQXV0aG9yPjxZZWFyPjIwMTQ8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EaUdpYW5kb21lbmljbzwvQXV0aG9yPjxZZWFyPjIwMTQ8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319,320]</w:t>
      </w:r>
      <w:r w:rsidR="00015003" w:rsidRPr="00757988">
        <w:rPr>
          <w:rFonts w:cstheme="minorHAnsi"/>
          <w:szCs w:val="24"/>
        </w:rPr>
        <w:fldChar w:fldCharType="end"/>
      </w:r>
      <w:r w:rsidR="00982B51" w:rsidRPr="00757988">
        <w:rPr>
          <w:rFonts w:cstheme="minorHAnsi"/>
          <w:szCs w:val="24"/>
        </w:rPr>
        <w:t xml:space="preserve">, </w:t>
      </w:r>
      <w:r w:rsidR="0004111D" w:rsidRPr="00757988">
        <w:rPr>
          <w:rFonts w:cstheme="minorHAnsi"/>
          <w:szCs w:val="24"/>
        </w:rPr>
        <w:t>may be effective.</w:t>
      </w:r>
    </w:p>
    <w:p w14:paraId="0E6AC36B" w14:textId="1BFD7B83" w:rsidR="009426BA" w:rsidRPr="00757988" w:rsidRDefault="003D7BDC" w:rsidP="00321945">
      <w:pPr>
        <w:spacing w:line="360" w:lineRule="auto"/>
        <w:jc w:val="both"/>
        <w:rPr>
          <w:rFonts w:cstheme="minorHAnsi"/>
          <w:szCs w:val="24"/>
        </w:rPr>
      </w:pPr>
      <w:r w:rsidRPr="00757988">
        <w:rPr>
          <w:rFonts w:cstheme="minorHAnsi"/>
          <w:szCs w:val="24"/>
        </w:rPr>
        <w:t>Interest in t</w:t>
      </w:r>
      <w:r w:rsidR="008E17EE" w:rsidRPr="00757988">
        <w:rPr>
          <w:rFonts w:cstheme="minorHAnsi"/>
          <w:szCs w:val="24"/>
        </w:rPr>
        <w:t xml:space="preserve">argeting the </w:t>
      </w:r>
      <w:r w:rsidR="00751E16" w:rsidRPr="00757988">
        <w:rPr>
          <w:rFonts w:cstheme="minorHAnsi"/>
          <w:szCs w:val="24"/>
        </w:rPr>
        <w:t>inflammatory sequelae</w:t>
      </w:r>
      <w:r w:rsidR="00FE5467" w:rsidRPr="00757988">
        <w:rPr>
          <w:rFonts w:cstheme="minorHAnsi"/>
          <w:szCs w:val="24"/>
        </w:rPr>
        <w:t xml:space="preserve"> of </w:t>
      </w:r>
      <w:proofErr w:type="spellStart"/>
      <w:r w:rsidR="00FE5467" w:rsidRPr="00757988">
        <w:rPr>
          <w:rFonts w:cstheme="minorHAnsi"/>
          <w:szCs w:val="24"/>
        </w:rPr>
        <w:t>NTHi</w:t>
      </w:r>
      <w:proofErr w:type="spellEnd"/>
      <w:r w:rsidR="00FE5467" w:rsidRPr="00757988">
        <w:rPr>
          <w:rFonts w:cstheme="minorHAnsi"/>
          <w:szCs w:val="24"/>
        </w:rPr>
        <w:t xml:space="preserve"> </w:t>
      </w:r>
      <w:r w:rsidR="00757988" w:rsidRPr="00757988">
        <w:rPr>
          <w:rFonts w:cstheme="minorHAnsi"/>
          <w:szCs w:val="24"/>
        </w:rPr>
        <w:t>colonization</w:t>
      </w:r>
      <w:r w:rsidRPr="00757988">
        <w:rPr>
          <w:rFonts w:cstheme="minorHAnsi"/>
          <w:szCs w:val="24"/>
        </w:rPr>
        <w:t>, and the neutrophil in particular</w:t>
      </w:r>
      <w:r w:rsidR="00BE6DA1" w:rsidRPr="00757988">
        <w:rPr>
          <w:rFonts w:cstheme="minorHAnsi"/>
          <w:szCs w:val="24"/>
        </w:rPr>
        <w:t>,</w:t>
      </w:r>
      <w:r w:rsidRPr="00757988">
        <w:rPr>
          <w:rFonts w:cstheme="minorHAnsi"/>
          <w:szCs w:val="24"/>
        </w:rPr>
        <w:t xml:space="preserve"> has </w:t>
      </w:r>
      <w:r w:rsidR="00B63E1E" w:rsidRPr="00757988">
        <w:rPr>
          <w:rFonts w:cstheme="minorHAnsi"/>
          <w:szCs w:val="24"/>
        </w:rPr>
        <w:t>recently increased with the</w:t>
      </w:r>
      <w:r w:rsidR="00FF6746" w:rsidRPr="00757988">
        <w:rPr>
          <w:rFonts w:cstheme="minorHAnsi"/>
          <w:szCs w:val="24"/>
        </w:rPr>
        <w:t xml:space="preserve"> report that </w:t>
      </w:r>
      <w:proofErr w:type="spellStart"/>
      <w:r w:rsidR="00FF6746" w:rsidRPr="00757988">
        <w:rPr>
          <w:rFonts w:cstheme="minorHAnsi"/>
          <w:szCs w:val="24"/>
        </w:rPr>
        <w:t>brensocatib</w:t>
      </w:r>
      <w:proofErr w:type="spellEnd"/>
      <w:r w:rsidR="001A7A08" w:rsidRPr="00757988">
        <w:rPr>
          <w:rFonts w:cstheme="minorHAnsi"/>
          <w:szCs w:val="24"/>
        </w:rPr>
        <w:t>, a promising new investigational oral treatment,</w:t>
      </w:r>
      <w:r w:rsidR="00FF6746" w:rsidRPr="00757988">
        <w:rPr>
          <w:rFonts w:cstheme="minorHAnsi"/>
          <w:szCs w:val="24"/>
        </w:rPr>
        <w:t xml:space="preserve"> </w:t>
      </w:r>
      <w:r w:rsidR="00050206" w:rsidRPr="00757988">
        <w:rPr>
          <w:rFonts w:cstheme="minorHAnsi"/>
          <w:szCs w:val="24"/>
        </w:rPr>
        <w:t>reduce</w:t>
      </w:r>
      <w:r w:rsidR="001A7A08" w:rsidRPr="00757988">
        <w:rPr>
          <w:rFonts w:cstheme="minorHAnsi"/>
          <w:szCs w:val="24"/>
        </w:rPr>
        <w:t>s</w:t>
      </w:r>
      <w:r w:rsidR="00050206" w:rsidRPr="00757988">
        <w:rPr>
          <w:rFonts w:cstheme="minorHAnsi"/>
          <w:szCs w:val="24"/>
        </w:rPr>
        <w:t xml:space="preserve"> exacerbation frequency and </w:t>
      </w:r>
      <w:r w:rsidR="008E5C47" w:rsidRPr="00757988">
        <w:rPr>
          <w:rFonts w:cstheme="minorHAnsi"/>
          <w:szCs w:val="24"/>
        </w:rPr>
        <w:t xml:space="preserve">lung function decline in bronchiectasis patients </w:t>
      </w:r>
      <w:r w:rsidR="00015003" w:rsidRPr="00757988">
        <w:rPr>
          <w:rFonts w:cstheme="minorHAnsi"/>
          <w:szCs w:val="24"/>
        </w:rPr>
        <w:fldChar w:fldCharType="begin">
          <w:fldData xml:space="preserve">PEVuZE5vdGU+PENpdGU+PEF1dGhvcj5DaGFsbWVyczwvQXV0aG9yPjxZZWFyPjIwMjU8L1llYXI+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DaGFsbWVyczwvQXV0aG9yPjxZZWFyPjIwMjU8L1llYXI+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321]</w:t>
      </w:r>
      <w:r w:rsidR="00015003" w:rsidRPr="00757988">
        <w:rPr>
          <w:rFonts w:cstheme="minorHAnsi"/>
          <w:szCs w:val="24"/>
        </w:rPr>
        <w:fldChar w:fldCharType="end"/>
      </w:r>
      <w:r w:rsidR="003664ED" w:rsidRPr="00757988">
        <w:rPr>
          <w:rFonts w:cstheme="minorHAnsi"/>
          <w:szCs w:val="24"/>
        </w:rPr>
        <w:t xml:space="preserve">. </w:t>
      </w:r>
      <w:proofErr w:type="spellStart"/>
      <w:r w:rsidR="00BE6DA1" w:rsidRPr="00757988">
        <w:rPr>
          <w:rFonts w:cstheme="minorHAnsi"/>
          <w:szCs w:val="24"/>
        </w:rPr>
        <w:t>Brensocatib</w:t>
      </w:r>
      <w:proofErr w:type="spellEnd"/>
      <w:r w:rsidR="00E87247" w:rsidRPr="00757988">
        <w:rPr>
          <w:rFonts w:cstheme="minorHAnsi"/>
          <w:szCs w:val="24"/>
        </w:rPr>
        <w:t xml:space="preserve"> inhibits the </w:t>
      </w:r>
      <w:r w:rsidR="00FC2F7C" w:rsidRPr="00757988">
        <w:rPr>
          <w:rFonts w:cstheme="minorHAnsi"/>
          <w:szCs w:val="24"/>
        </w:rPr>
        <w:t xml:space="preserve">dipeptidyl peptidase </w:t>
      </w:r>
      <w:r w:rsidR="00756FE1" w:rsidRPr="00757988">
        <w:rPr>
          <w:rFonts w:cstheme="minorHAnsi"/>
          <w:szCs w:val="24"/>
        </w:rPr>
        <w:t>(DPP)</w:t>
      </w:r>
      <w:r w:rsidR="009B2B90" w:rsidRPr="00757988">
        <w:rPr>
          <w:rFonts w:cstheme="minorHAnsi"/>
          <w:szCs w:val="24"/>
        </w:rPr>
        <w:t>-</w:t>
      </w:r>
      <w:r w:rsidR="00FC2F7C" w:rsidRPr="00757988">
        <w:rPr>
          <w:rFonts w:cstheme="minorHAnsi"/>
          <w:szCs w:val="24"/>
        </w:rPr>
        <w:t>1 en</w:t>
      </w:r>
      <w:r w:rsidR="009E3377" w:rsidRPr="00757988">
        <w:rPr>
          <w:rFonts w:cstheme="minorHAnsi"/>
          <w:szCs w:val="24"/>
        </w:rPr>
        <w:t xml:space="preserve">zyme, reducing the formation of </w:t>
      </w:r>
      <w:r w:rsidR="00E66342" w:rsidRPr="00757988">
        <w:rPr>
          <w:rFonts w:cstheme="minorHAnsi"/>
          <w:szCs w:val="24"/>
        </w:rPr>
        <w:t>functional neutrophil serine proteases</w:t>
      </w:r>
      <w:r w:rsidR="000313AE" w:rsidRPr="00757988">
        <w:rPr>
          <w:rFonts w:cstheme="minorHAnsi"/>
          <w:szCs w:val="24"/>
        </w:rPr>
        <w:t>,</w:t>
      </w:r>
      <w:r w:rsidR="00843216" w:rsidRPr="00757988">
        <w:rPr>
          <w:rFonts w:cstheme="minorHAnsi"/>
          <w:szCs w:val="24"/>
        </w:rPr>
        <w:t xml:space="preserve"> which are responsible for many of the deleterious downstream effects of </w:t>
      </w:r>
      <w:r w:rsidR="00DC4405" w:rsidRPr="00757988">
        <w:rPr>
          <w:rFonts w:cstheme="minorHAnsi"/>
          <w:szCs w:val="24"/>
        </w:rPr>
        <w:t xml:space="preserve">neutrophil activation </w:t>
      </w:r>
      <w:r w:rsidR="00E33E28" w:rsidRPr="00757988">
        <w:rPr>
          <w:rFonts w:cstheme="minorHAnsi"/>
          <w:szCs w:val="24"/>
        </w:rPr>
        <w:t xml:space="preserve">in </w:t>
      </w:r>
      <w:r w:rsidR="00FE4798" w:rsidRPr="00757988">
        <w:rPr>
          <w:rFonts w:cstheme="minorHAnsi"/>
          <w:szCs w:val="24"/>
        </w:rPr>
        <w:t>CAD</w:t>
      </w:r>
      <w:r w:rsidR="00E33E28" w:rsidRPr="00757988">
        <w:rPr>
          <w:rFonts w:cstheme="minorHAnsi"/>
          <w:szCs w:val="24"/>
        </w:rPr>
        <w:t>s</w:t>
      </w:r>
      <w:r w:rsidR="000313AE" w:rsidRPr="00757988">
        <w:rPr>
          <w:rFonts w:cstheme="minorHAnsi"/>
          <w:szCs w:val="24"/>
        </w:rPr>
        <w:t>, whilst retaining antibacterial functionality</w:t>
      </w:r>
      <w:r w:rsidR="003664ED" w:rsidRPr="00757988">
        <w:rPr>
          <w:rFonts w:cstheme="minorHAnsi"/>
          <w:szCs w:val="24"/>
        </w:rPr>
        <w:t xml:space="preserve"> </w:t>
      </w:r>
      <w:r w:rsidR="00015003" w:rsidRPr="00757988">
        <w:rPr>
          <w:rFonts w:cstheme="minorHAnsi"/>
          <w:szCs w:val="24"/>
        </w:rPr>
        <w:fldChar w:fldCharType="begin">
          <w:fldData xml:space="preserve">PEVuZE5vdGU+PENpdGU+PEF1dGhvcj5Kb2huc29uPC9BdXRob3I+PFllYXI+MjAyNTwvWWVhcj48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Kb2huc29uPC9BdXRob3I+PFllYXI+MjAyNTwvWWVhcj48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322]</w:t>
      </w:r>
      <w:r w:rsidR="00015003" w:rsidRPr="00757988">
        <w:rPr>
          <w:rFonts w:cstheme="minorHAnsi"/>
          <w:szCs w:val="24"/>
        </w:rPr>
        <w:fldChar w:fldCharType="end"/>
      </w:r>
      <w:r w:rsidR="00113EFD" w:rsidRPr="00757988">
        <w:rPr>
          <w:rFonts w:cstheme="minorHAnsi"/>
          <w:szCs w:val="24"/>
        </w:rPr>
        <w:t xml:space="preserve">. </w:t>
      </w:r>
      <w:r w:rsidR="000869EE" w:rsidRPr="00757988">
        <w:rPr>
          <w:rFonts w:cstheme="minorHAnsi"/>
          <w:szCs w:val="24"/>
        </w:rPr>
        <w:t xml:space="preserve">A further DPP-1 inhibitor is currently being </w:t>
      </w:r>
      <w:r w:rsidR="00757988" w:rsidRPr="00757988">
        <w:rPr>
          <w:rFonts w:cstheme="minorHAnsi"/>
          <w:szCs w:val="24"/>
        </w:rPr>
        <w:t>trialed</w:t>
      </w:r>
      <w:r w:rsidR="000869EE" w:rsidRPr="00757988">
        <w:rPr>
          <w:rFonts w:cstheme="minorHAnsi"/>
          <w:szCs w:val="24"/>
        </w:rPr>
        <w:t xml:space="preserve"> in bronchiectasis</w:t>
      </w:r>
      <w:r w:rsidR="003664ED" w:rsidRPr="00757988">
        <w:rPr>
          <w:rFonts w:cstheme="minorHAnsi"/>
          <w:szCs w:val="24"/>
        </w:rPr>
        <w:t xml:space="preserve"> </w:t>
      </w:r>
      <w:r w:rsidR="00015003" w:rsidRPr="00757988">
        <w:rPr>
          <w:rFonts w:cstheme="minorHAnsi"/>
          <w:szCs w:val="24"/>
        </w:rPr>
        <w:fldChar w:fldCharType="begin">
          <w:fldData xml:space="preserve">PEVuZE5vdGU+PENpdGU+PEF1dGhvcj5DaGFsbWVyczwvQXV0aG9yPjxZZWFyPjIwMjU8L1llYXI+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DaGFsbWVyczwvQXV0aG9yPjxZZWFyPjIwMjU8L1llYXI+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283]</w:t>
      </w:r>
      <w:r w:rsidR="00015003" w:rsidRPr="00757988">
        <w:rPr>
          <w:rFonts w:cstheme="minorHAnsi"/>
          <w:szCs w:val="24"/>
        </w:rPr>
        <w:fldChar w:fldCharType="end"/>
      </w:r>
      <w:r w:rsidR="00A01507" w:rsidRPr="00757988">
        <w:rPr>
          <w:rFonts w:cstheme="minorHAnsi"/>
          <w:szCs w:val="24"/>
        </w:rPr>
        <w:t xml:space="preserve">. </w:t>
      </w:r>
      <w:r w:rsidR="000E79BC" w:rsidRPr="00757988">
        <w:rPr>
          <w:rFonts w:cstheme="minorHAnsi"/>
          <w:szCs w:val="24"/>
        </w:rPr>
        <w:t xml:space="preserve">However, </w:t>
      </w:r>
      <w:r w:rsidR="00932ED2" w:rsidRPr="00757988">
        <w:rPr>
          <w:rFonts w:cstheme="minorHAnsi"/>
          <w:szCs w:val="24"/>
        </w:rPr>
        <w:t>although promising</w:t>
      </w:r>
      <w:r w:rsidR="00D54BC6" w:rsidRPr="00757988">
        <w:rPr>
          <w:rFonts w:cstheme="minorHAnsi"/>
          <w:szCs w:val="24"/>
        </w:rPr>
        <w:t xml:space="preserve">, </w:t>
      </w:r>
      <w:r w:rsidR="000E79BC" w:rsidRPr="00757988">
        <w:rPr>
          <w:rFonts w:cstheme="minorHAnsi"/>
          <w:szCs w:val="24"/>
        </w:rPr>
        <w:t xml:space="preserve">whether </w:t>
      </w:r>
      <w:r w:rsidR="00A01507" w:rsidRPr="00757988">
        <w:rPr>
          <w:rFonts w:cstheme="minorHAnsi"/>
          <w:szCs w:val="24"/>
        </w:rPr>
        <w:t>such inhibitors</w:t>
      </w:r>
      <w:r w:rsidR="000E79BC" w:rsidRPr="00757988">
        <w:rPr>
          <w:rFonts w:cstheme="minorHAnsi"/>
          <w:szCs w:val="24"/>
        </w:rPr>
        <w:t xml:space="preserve"> </w:t>
      </w:r>
      <w:r w:rsidR="00111283" w:rsidRPr="00757988">
        <w:rPr>
          <w:rFonts w:cstheme="minorHAnsi"/>
          <w:szCs w:val="24"/>
        </w:rPr>
        <w:t>ha</w:t>
      </w:r>
      <w:r w:rsidR="00A01507" w:rsidRPr="00757988">
        <w:rPr>
          <w:rFonts w:cstheme="minorHAnsi"/>
          <w:szCs w:val="24"/>
        </w:rPr>
        <w:t>ve</w:t>
      </w:r>
      <w:r w:rsidR="00111283" w:rsidRPr="00757988">
        <w:rPr>
          <w:rFonts w:cstheme="minorHAnsi"/>
          <w:szCs w:val="24"/>
        </w:rPr>
        <w:t xml:space="preserve"> efficacy in </w:t>
      </w:r>
      <w:r w:rsidR="00FE4798" w:rsidRPr="00757988">
        <w:rPr>
          <w:rFonts w:cstheme="minorHAnsi"/>
          <w:szCs w:val="24"/>
        </w:rPr>
        <w:t>CAD</w:t>
      </w:r>
      <w:r w:rsidR="00111283" w:rsidRPr="00757988">
        <w:rPr>
          <w:rFonts w:cstheme="minorHAnsi"/>
          <w:szCs w:val="24"/>
        </w:rPr>
        <w:t>s beyond bronchiectasis</w:t>
      </w:r>
      <w:r w:rsidR="00B36EEE" w:rsidRPr="00757988">
        <w:rPr>
          <w:rFonts w:cstheme="minorHAnsi"/>
          <w:szCs w:val="24"/>
        </w:rPr>
        <w:t xml:space="preserve"> and </w:t>
      </w:r>
      <w:r w:rsidR="001A7A08" w:rsidRPr="00757988">
        <w:rPr>
          <w:rFonts w:cstheme="minorHAnsi"/>
          <w:szCs w:val="24"/>
        </w:rPr>
        <w:t xml:space="preserve">the </w:t>
      </w:r>
      <w:r w:rsidR="00B36EEE" w:rsidRPr="00757988">
        <w:rPr>
          <w:rFonts w:cstheme="minorHAnsi"/>
          <w:szCs w:val="24"/>
        </w:rPr>
        <w:t xml:space="preserve">impact this compound has on </w:t>
      </w:r>
      <w:proofErr w:type="spellStart"/>
      <w:r w:rsidR="00B311F8" w:rsidRPr="00757988">
        <w:rPr>
          <w:rFonts w:cstheme="minorHAnsi"/>
          <w:szCs w:val="24"/>
        </w:rPr>
        <w:t>NTHi</w:t>
      </w:r>
      <w:proofErr w:type="spellEnd"/>
      <w:r w:rsidR="00B311F8" w:rsidRPr="00757988">
        <w:rPr>
          <w:rFonts w:cstheme="minorHAnsi"/>
          <w:szCs w:val="24"/>
        </w:rPr>
        <w:t xml:space="preserve"> persistence</w:t>
      </w:r>
      <w:r w:rsidR="00AE47A9" w:rsidRPr="00757988">
        <w:rPr>
          <w:rFonts w:cstheme="minorHAnsi"/>
          <w:szCs w:val="24"/>
        </w:rPr>
        <w:t xml:space="preserve"> in the airways</w:t>
      </w:r>
      <w:r w:rsidR="00B311F8" w:rsidRPr="00757988">
        <w:rPr>
          <w:rFonts w:cstheme="minorHAnsi"/>
          <w:szCs w:val="24"/>
        </w:rPr>
        <w:t xml:space="preserve"> remains to be investigated. </w:t>
      </w:r>
    </w:p>
    <w:p w14:paraId="476CA3E2" w14:textId="28404F52" w:rsidR="00013102" w:rsidRPr="00757988" w:rsidRDefault="004C283F" w:rsidP="00321945">
      <w:pPr>
        <w:spacing w:line="360" w:lineRule="auto"/>
        <w:jc w:val="both"/>
        <w:rPr>
          <w:rFonts w:cstheme="minorHAnsi"/>
          <w:szCs w:val="24"/>
        </w:rPr>
      </w:pPr>
      <w:r w:rsidRPr="00757988">
        <w:rPr>
          <w:rFonts w:cstheme="minorHAnsi"/>
          <w:szCs w:val="24"/>
        </w:rPr>
        <w:t>E</w:t>
      </w:r>
      <w:r w:rsidR="00321945" w:rsidRPr="00757988">
        <w:rPr>
          <w:rFonts w:cstheme="minorHAnsi"/>
          <w:szCs w:val="24"/>
        </w:rPr>
        <w:t xml:space="preserve">pithelial barrier disruption, mucosal surface </w:t>
      </w:r>
      <w:r w:rsidR="00757988" w:rsidRPr="00757988">
        <w:rPr>
          <w:rFonts w:cstheme="minorHAnsi"/>
          <w:szCs w:val="24"/>
        </w:rPr>
        <w:t>remodeling</w:t>
      </w:r>
      <w:r w:rsidR="00321945" w:rsidRPr="00757988">
        <w:rPr>
          <w:rFonts w:cstheme="minorHAnsi"/>
          <w:szCs w:val="24"/>
        </w:rPr>
        <w:t xml:space="preserve">, and impaired MCC </w:t>
      </w:r>
      <w:r w:rsidRPr="00757988">
        <w:rPr>
          <w:rFonts w:cstheme="minorHAnsi"/>
          <w:szCs w:val="24"/>
        </w:rPr>
        <w:t xml:space="preserve">all </w:t>
      </w:r>
      <w:r w:rsidR="00321945" w:rsidRPr="00757988">
        <w:rPr>
          <w:rFonts w:cstheme="minorHAnsi"/>
          <w:szCs w:val="24"/>
        </w:rPr>
        <w:t>create a permissive</w:t>
      </w:r>
      <w:r w:rsidR="002F28EB" w:rsidRPr="00757988">
        <w:rPr>
          <w:rFonts w:cstheme="minorHAnsi"/>
          <w:szCs w:val="24"/>
        </w:rPr>
        <w:t>, mucus-laden</w:t>
      </w:r>
      <w:r w:rsidR="00321945" w:rsidRPr="00757988">
        <w:rPr>
          <w:rFonts w:cstheme="minorHAnsi"/>
          <w:szCs w:val="24"/>
        </w:rPr>
        <w:t xml:space="preserve"> airway niche for </w:t>
      </w:r>
      <w:proofErr w:type="spellStart"/>
      <w:r w:rsidR="00321945" w:rsidRPr="00757988">
        <w:rPr>
          <w:rFonts w:cstheme="minorHAnsi"/>
          <w:szCs w:val="24"/>
        </w:rPr>
        <w:t>NTHi</w:t>
      </w:r>
      <w:proofErr w:type="spellEnd"/>
      <w:r w:rsidR="00321945" w:rsidRPr="00757988">
        <w:rPr>
          <w:rFonts w:cstheme="minorHAnsi"/>
          <w:szCs w:val="24"/>
        </w:rPr>
        <w:t xml:space="preserve"> persistence. Current interventions, such as mucolytic agents, can reduce mucus accumulation and have shown to reduce </w:t>
      </w:r>
      <w:proofErr w:type="spellStart"/>
      <w:r w:rsidR="00321945" w:rsidRPr="00757988">
        <w:rPr>
          <w:rFonts w:cstheme="minorHAnsi"/>
          <w:szCs w:val="24"/>
        </w:rPr>
        <w:t>NTHi</w:t>
      </w:r>
      <w:proofErr w:type="spellEnd"/>
      <w:r w:rsidR="00321945" w:rsidRPr="00757988">
        <w:rPr>
          <w:rFonts w:cstheme="minorHAnsi"/>
          <w:szCs w:val="24"/>
        </w:rPr>
        <w:t xml:space="preserve"> binding to mucus, but not epithelial cells</w:t>
      </w:r>
      <w:r w:rsidR="003664ED" w:rsidRPr="00757988">
        <w:rPr>
          <w:rFonts w:cstheme="minorHAnsi"/>
          <w:szCs w:val="24"/>
        </w:rPr>
        <w:t xml:space="preserve"> </w:t>
      </w:r>
      <w:r w:rsidR="00015003" w:rsidRPr="00757988">
        <w:rPr>
          <w:rFonts w:cstheme="minorHAnsi"/>
          <w:szCs w:val="24"/>
        </w:rPr>
        <w:fldChar w:fldCharType="begin"/>
      </w:r>
      <w:r w:rsidR="00EE243F" w:rsidRPr="00757988">
        <w:rPr>
          <w:rFonts w:cstheme="minorHAnsi"/>
          <w:szCs w:val="24"/>
        </w:rPr>
        <w:instrText xml:space="preserve"> ADDIN EN.CITE &lt;EndNote&gt;&lt;Cite&gt;&lt;Author&gt;Miyamoto&lt;/Author&gt;&lt;Year&gt;1996&lt;/Year&gt;&lt;RecNum&gt;1414&lt;/RecNum&gt;&lt;DisplayText&gt;[323]&lt;/DisplayText&gt;&lt;record&gt;&lt;rec-number&gt;1414&lt;/rec-number&gt;&lt;foreign-keys&gt;&lt;key app="EN" db-id="a9ppw5s55pttpse00eqptdx5paawz5fzap5t" timestamp="1754993795"&gt;1414&lt;/key&gt;&lt;/foreign-keys&gt;&lt;ref-type name="Journal Article"&gt;17&lt;/ref-type&gt;&lt;contributors&gt;&lt;authors&gt;&lt;author&gt;Miyamoto, Naoya&lt;/author&gt;&lt;author&gt;Bakaletz, Lauren O.&lt;/author&gt;&lt;/authors&gt;&lt;/contributors&gt;&lt;titles&gt;&lt;title&gt;&lt;style face="normal" font="default" size="100%"&gt;Selective adherence of non-typeable&lt;/style&gt;&lt;style face="italic" font="default" size="100%"&gt; Haemophilus influenzae &lt;/style&gt;&lt;style face="normal" font="default" size="100%"&gt;(NTHi) to mucus or epithelial cells in the chinchilla Eustachian tube and middle ear&lt;/style&gt;&lt;/title&gt;&lt;secondary-title&gt;Microbial Pathogenesis&lt;/secondary-title&gt;&lt;/titles&gt;&lt;periodical&gt;&lt;full-title&gt;Microbial Pathogenesis&lt;/full-title&gt;&lt;/periodical&gt;&lt;pages&gt;343-356&lt;/pages&gt;&lt;volume&gt;21&lt;/volume&gt;&lt;number&gt;5&lt;/number&gt;&lt;dates&gt;&lt;year&gt;1996&lt;/year&gt;&lt;pub-dates&gt;&lt;date&gt;1996/11&lt;/date&gt;&lt;/pub-dates&gt;&lt;/dates&gt;&lt;publisher&gt;Elsevier BV&lt;/publisher&gt;&lt;isbn&gt;0882-4010&lt;/isbn&gt;&lt;urls&gt;&lt;related-urls&gt;&lt;url&gt;http://dx.doi.org/10.1006/mpat.1996.0067&lt;/url&gt;&lt;/related-urls&gt;&lt;/urls&gt;&lt;electronic-resource-num&gt;10.1006/mpat.1996.0067&lt;/electronic-resource-num&gt;&lt;/record&gt;&lt;/Cite&gt;&lt;/EndNote&gt;</w:instrText>
      </w:r>
      <w:r w:rsidR="00015003" w:rsidRPr="00757988">
        <w:rPr>
          <w:rFonts w:cstheme="minorHAnsi"/>
          <w:szCs w:val="24"/>
        </w:rPr>
        <w:fldChar w:fldCharType="separate"/>
      </w:r>
      <w:r w:rsidR="00EE243F" w:rsidRPr="00757988">
        <w:rPr>
          <w:rFonts w:cstheme="minorHAnsi"/>
          <w:szCs w:val="24"/>
        </w:rPr>
        <w:t>[323]</w:t>
      </w:r>
      <w:r w:rsidR="00015003" w:rsidRPr="00757988">
        <w:rPr>
          <w:rFonts w:cstheme="minorHAnsi"/>
          <w:szCs w:val="24"/>
        </w:rPr>
        <w:fldChar w:fldCharType="end"/>
      </w:r>
      <w:r w:rsidR="00BB01E0" w:rsidRPr="00757988">
        <w:rPr>
          <w:rFonts w:cstheme="minorHAnsi"/>
          <w:color w:val="000000"/>
          <w:szCs w:val="24"/>
        </w:rPr>
        <w:t xml:space="preserve">. </w:t>
      </w:r>
      <w:r w:rsidR="004642BF" w:rsidRPr="00757988">
        <w:rPr>
          <w:rFonts w:cstheme="minorHAnsi"/>
          <w:color w:val="000000"/>
          <w:szCs w:val="24"/>
        </w:rPr>
        <w:t>Furthermore</w:t>
      </w:r>
      <w:r w:rsidR="00D84484" w:rsidRPr="00757988">
        <w:rPr>
          <w:rFonts w:cstheme="minorHAnsi"/>
          <w:color w:val="000000"/>
          <w:szCs w:val="24"/>
        </w:rPr>
        <w:t xml:space="preserve">, </w:t>
      </w:r>
      <w:r w:rsidR="00ED7D2B" w:rsidRPr="00757988">
        <w:rPr>
          <w:rFonts w:cstheme="minorHAnsi"/>
          <w:color w:val="000000"/>
          <w:szCs w:val="24"/>
        </w:rPr>
        <w:t xml:space="preserve">airway </w:t>
      </w:r>
      <w:r w:rsidR="00D84484" w:rsidRPr="00757988">
        <w:rPr>
          <w:rFonts w:cstheme="minorHAnsi"/>
          <w:color w:val="000000"/>
          <w:szCs w:val="24"/>
        </w:rPr>
        <w:t>clearance</w:t>
      </w:r>
      <w:r w:rsidR="00BD12DD" w:rsidRPr="00757988">
        <w:rPr>
          <w:rFonts w:cstheme="minorHAnsi"/>
          <w:color w:val="000000"/>
          <w:szCs w:val="24"/>
        </w:rPr>
        <w:t xml:space="preserve"> techniques</w:t>
      </w:r>
      <w:r w:rsidR="00D84484" w:rsidRPr="00757988">
        <w:rPr>
          <w:rFonts w:cstheme="minorHAnsi"/>
          <w:color w:val="000000"/>
          <w:szCs w:val="24"/>
        </w:rPr>
        <w:t xml:space="preserve"> are used in </w:t>
      </w:r>
      <w:r w:rsidR="00470E86" w:rsidRPr="00757988">
        <w:rPr>
          <w:rFonts w:cstheme="minorHAnsi"/>
          <w:color w:val="000000"/>
          <w:szCs w:val="24"/>
        </w:rPr>
        <w:t xml:space="preserve">bronchiectasis and </w:t>
      </w:r>
      <w:r w:rsidR="00C5242E" w:rsidRPr="00757988">
        <w:rPr>
          <w:rFonts w:cstheme="minorHAnsi"/>
          <w:color w:val="000000"/>
          <w:szCs w:val="24"/>
        </w:rPr>
        <w:t>reduce the risk of exacerbations</w:t>
      </w:r>
      <w:r w:rsidR="003664ED" w:rsidRPr="00757988">
        <w:rPr>
          <w:rFonts w:cstheme="minorHAnsi"/>
          <w:color w:val="000000"/>
          <w:szCs w:val="24"/>
        </w:rPr>
        <w:t xml:space="preserve"> </w:t>
      </w:r>
      <w:r w:rsidR="00015003" w:rsidRPr="00757988">
        <w:rPr>
          <w:rFonts w:cstheme="minorHAnsi"/>
          <w:color w:val="000000"/>
          <w:szCs w:val="24"/>
        </w:rPr>
        <w:fldChar w:fldCharType="begin">
          <w:fldData xml:space="preserve">PEVuZE5vdGU+PENpdGU+PEF1dGhvcj5IZXJyZXJvLUNvcnRpbmE8L0F1dGhvcj48WWVhcj4yMDIz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</w:fldData>
        </w:fldChar>
      </w:r>
      <w:r w:rsidR="00EE243F" w:rsidRPr="00757988">
        <w:rPr>
          <w:rFonts w:cstheme="minorHAnsi"/>
          <w:color w:val="000000"/>
          <w:szCs w:val="24"/>
        </w:rPr>
        <w:instrText xml:space="preserve"> ADDIN EN.CITE </w:instrText>
      </w:r>
      <w:r w:rsidR="00EE243F" w:rsidRPr="00757988">
        <w:rPr>
          <w:rFonts w:cstheme="minorHAnsi"/>
          <w:color w:val="000000"/>
          <w:szCs w:val="24"/>
        </w:rPr>
        <w:fldChar w:fldCharType="begin">
          <w:fldData xml:space="preserve">PEVuZE5vdGU+PENpdGU+PEF1dGhvcj5IZXJyZXJvLUNvcnRpbmE8L0F1dGhvcj48WWVhcj4yMDIz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</w:fldData>
        </w:fldChar>
      </w:r>
      <w:r w:rsidR="00EE243F" w:rsidRPr="00757988">
        <w:rPr>
          <w:rFonts w:cstheme="minorHAnsi"/>
          <w:color w:val="000000"/>
          <w:szCs w:val="24"/>
        </w:rPr>
        <w:instrText xml:space="preserve"> ADDIN EN.CITE.DATA </w:instrText>
      </w:r>
      <w:r w:rsidR="00EE243F" w:rsidRPr="00757988">
        <w:rPr>
          <w:rFonts w:cstheme="minorHAnsi"/>
          <w:color w:val="000000"/>
          <w:szCs w:val="24"/>
        </w:rPr>
      </w:r>
      <w:r w:rsidR="00EE243F" w:rsidRPr="00757988">
        <w:rPr>
          <w:rFonts w:cstheme="minorHAnsi"/>
          <w:color w:val="000000"/>
          <w:szCs w:val="24"/>
        </w:rPr>
        <w:fldChar w:fldCharType="end"/>
      </w:r>
      <w:r w:rsidR="00015003" w:rsidRPr="00757988">
        <w:rPr>
          <w:rFonts w:cstheme="minorHAnsi"/>
          <w:color w:val="000000"/>
          <w:szCs w:val="24"/>
        </w:rPr>
      </w:r>
      <w:r w:rsidR="00015003" w:rsidRPr="00757988">
        <w:rPr>
          <w:rFonts w:cstheme="minorHAnsi"/>
          <w:color w:val="000000"/>
          <w:szCs w:val="24"/>
        </w:rPr>
        <w:fldChar w:fldCharType="separate"/>
      </w:r>
      <w:r w:rsidR="00EE243F" w:rsidRPr="00757988">
        <w:rPr>
          <w:rFonts w:cstheme="minorHAnsi"/>
          <w:color w:val="000000"/>
          <w:szCs w:val="24"/>
        </w:rPr>
        <w:t>[324]</w:t>
      </w:r>
      <w:r w:rsidR="00015003" w:rsidRPr="00757988">
        <w:rPr>
          <w:rFonts w:cstheme="minorHAnsi"/>
          <w:color w:val="000000"/>
          <w:szCs w:val="24"/>
        </w:rPr>
        <w:fldChar w:fldCharType="end"/>
      </w:r>
      <w:r w:rsidR="00321945" w:rsidRPr="00757988">
        <w:rPr>
          <w:rFonts w:cstheme="minorHAnsi"/>
          <w:szCs w:val="24"/>
        </w:rPr>
        <w:t xml:space="preserve">. This selective modulation highlights the importance of addressing the multifaceted nature of epithelial and mucosal dysfunction in </w:t>
      </w:r>
      <w:r w:rsidR="00FE4798" w:rsidRPr="00757988">
        <w:rPr>
          <w:rFonts w:cstheme="minorHAnsi"/>
          <w:szCs w:val="24"/>
        </w:rPr>
        <w:t>CAD</w:t>
      </w:r>
      <w:r w:rsidR="00321945" w:rsidRPr="00757988">
        <w:rPr>
          <w:rFonts w:cstheme="minorHAnsi"/>
          <w:szCs w:val="24"/>
        </w:rPr>
        <w:t xml:space="preserve">s. </w:t>
      </w:r>
    </w:p>
    <w:p w14:paraId="1C9D85CC" w14:textId="71D8A18B" w:rsidR="00321945" w:rsidRPr="00757988" w:rsidRDefault="00B027ED" w:rsidP="00321945">
      <w:pPr>
        <w:spacing w:line="360" w:lineRule="auto"/>
        <w:jc w:val="both"/>
        <w:rPr>
          <w:rFonts w:cstheme="minorHAnsi"/>
          <w:szCs w:val="24"/>
        </w:rPr>
        <w:sectPr w:rsidR="00321945" w:rsidRPr="00757988" w:rsidSect="00757988">
          <w:footerReference w:type="even" r:id="rId12"/>
          <w:footerReference w:type="default" r:id="rId13"/>
          <w:footerReference w:type="first" r:id="rId14"/>
          <w:pgSz w:w="11906" w:h="16838"/>
          <w:pgMar w:top="1440" w:right="1440" w:bottom="1440" w:left="1440" w:header="708" w:footer="708" w:gutter="0"/>
          <w:cols w:space="708"/>
          <w:docGrid w:linePitch="360"/>
        </w:sectPr>
      </w:pPr>
      <w:r w:rsidRPr="00757988">
        <w:rPr>
          <w:rFonts w:cstheme="minorHAnsi"/>
          <w:szCs w:val="24"/>
        </w:rPr>
        <w:t xml:space="preserve">The biggest remaining question is </w:t>
      </w:r>
      <w:r w:rsidR="001A7A08" w:rsidRPr="00757988">
        <w:rPr>
          <w:rFonts w:cstheme="minorHAnsi"/>
          <w:szCs w:val="24"/>
        </w:rPr>
        <w:t xml:space="preserve">whether </w:t>
      </w:r>
      <w:proofErr w:type="spellStart"/>
      <w:r w:rsidR="001A7A08" w:rsidRPr="00757988">
        <w:rPr>
          <w:rFonts w:cstheme="minorHAnsi"/>
          <w:szCs w:val="24"/>
        </w:rPr>
        <w:t>NTHi</w:t>
      </w:r>
      <w:proofErr w:type="spellEnd"/>
      <w:r w:rsidR="001A7A08" w:rsidRPr="00757988">
        <w:rPr>
          <w:rFonts w:cstheme="minorHAnsi"/>
          <w:szCs w:val="24"/>
        </w:rPr>
        <w:t xml:space="preserve"> </w:t>
      </w:r>
      <w:r w:rsidR="00757988" w:rsidRPr="00757988">
        <w:rPr>
          <w:rFonts w:cstheme="minorHAnsi"/>
          <w:szCs w:val="24"/>
        </w:rPr>
        <w:t>colonization</w:t>
      </w:r>
      <w:r w:rsidR="00191627" w:rsidRPr="00757988">
        <w:rPr>
          <w:rFonts w:cstheme="minorHAnsi"/>
          <w:szCs w:val="24"/>
        </w:rPr>
        <w:t xml:space="preserve"> </w:t>
      </w:r>
      <w:r w:rsidR="001A7A08" w:rsidRPr="00757988">
        <w:rPr>
          <w:rFonts w:cstheme="minorHAnsi"/>
          <w:szCs w:val="24"/>
        </w:rPr>
        <w:t xml:space="preserve">actively </w:t>
      </w:r>
      <w:r w:rsidR="000F6BD8" w:rsidRPr="00757988">
        <w:rPr>
          <w:rFonts w:cstheme="minorHAnsi"/>
          <w:szCs w:val="24"/>
        </w:rPr>
        <w:t>drive</w:t>
      </w:r>
      <w:r w:rsidR="001A7A08" w:rsidRPr="00757988">
        <w:rPr>
          <w:rFonts w:cstheme="minorHAnsi"/>
          <w:szCs w:val="24"/>
        </w:rPr>
        <w:t>s</w:t>
      </w:r>
      <w:r w:rsidR="000F6BD8" w:rsidRPr="00757988">
        <w:rPr>
          <w:rFonts w:cstheme="minorHAnsi"/>
          <w:szCs w:val="24"/>
        </w:rPr>
        <w:t xml:space="preserve"> </w:t>
      </w:r>
      <w:r w:rsidR="00C44F44" w:rsidRPr="00757988">
        <w:rPr>
          <w:rFonts w:cstheme="minorHAnsi"/>
          <w:szCs w:val="24"/>
        </w:rPr>
        <w:t>disease processes in the lung or merely reflect</w:t>
      </w:r>
      <w:r w:rsidR="001A7A08" w:rsidRPr="00757988">
        <w:rPr>
          <w:rFonts w:cstheme="minorHAnsi"/>
          <w:szCs w:val="24"/>
        </w:rPr>
        <w:t xml:space="preserve">s </w:t>
      </w:r>
      <w:r w:rsidR="00D877DB" w:rsidRPr="00757988">
        <w:rPr>
          <w:rFonts w:cstheme="minorHAnsi"/>
          <w:szCs w:val="24"/>
        </w:rPr>
        <w:t>a permissive environment for growth</w:t>
      </w:r>
      <w:r w:rsidR="001A7A08" w:rsidRPr="00757988">
        <w:rPr>
          <w:rFonts w:cstheme="minorHAnsi"/>
          <w:szCs w:val="24"/>
        </w:rPr>
        <w:t xml:space="preserve"> created by </w:t>
      </w:r>
      <w:r w:rsidR="00FE4798" w:rsidRPr="00757988">
        <w:rPr>
          <w:rFonts w:cstheme="minorHAnsi"/>
          <w:szCs w:val="24"/>
        </w:rPr>
        <w:t>CAD</w:t>
      </w:r>
      <w:r w:rsidR="001A7A08" w:rsidRPr="00757988">
        <w:rPr>
          <w:rFonts w:cstheme="minorHAnsi"/>
          <w:szCs w:val="24"/>
        </w:rPr>
        <w:t>s</w:t>
      </w:r>
      <w:r w:rsidR="00D877DB" w:rsidRPr="00757988">
        <w:rPr>
          <w:rFonts w:cstheme="minorHAnsi"/>
          <w:szCs w:val="24"/>
        </w:rPr>
        <w:t xml:space="preserve">? </w:t>
      </w:r>
      <w:r w:rsidR="00805003" w:rsidRPr="00757988">
        <w:rPr>
          <w:rFonts w:cstheme="minorHAnsi"/>
          <w:szCs w:val="24"/>
        </w:rPr>
        <w:t xml:space="preserve">Human challenge studies </w:t>
      </w:r>
      <w:r w:rsidR="009453BF" w:rsidRPr="00757988">
        <w:rPr>
          <w:rFonts w:cstheme="minorHAnsi"/>
          <w:szCs w:val="24"/>
        </w:rPr>
        <w:t xml:space="preserve">with HRV </w:t>
      </w:r>
      <w:r w:rsidR="00805003" w:rsidRPr="00757988">
        <w:rPr>
          <w:rFonts w:cstheme="minorHAnsi"/>
          <w:szCs w:val="24"/>
        </w:rPr>
        <w:t xml:space="preserve">have confirmed that </w:t>
      </w:r>
      <w:r w:rsidR="009453BF" w:rsidRPr="00757988">
        <w:rPr>
          <w:rFonts w:cstheme="minorHAnsi"/>
          <w:szCs w:val="24"/>
        </w:rPr>
        <w:t>this organism</w:t>
      </w:r>
      <w:r w:rsidR="00805003" w:rsidRPr="00757988">
        <w:rPr>
          <w:rFonts w:cstheme="minorHAnsi"/>
          <w:szCs w:val="24"/>
        </w:rPr>
        <w:t xml:space="preserve"> is a causative agent of respiratory disease exacerbations</w:t>
      </w:r>
      <w:r w:rsidR="003664ED" w:rsidRPr="00757988">
        <w:rPr>
          <w:rFonts w:cstheme="minorHAnsi"/>
          <w:szCs w:val="24"/>
        </w:rPr>
        <w:t xml:space="preserve"> </w:t>
      </w:r>
      <w:r w:rsidR="00015003" w:rsidRPr="00757988">
        <w:rPr>
          <w:rFonts w:cstheme="minorHAnsi"/>
          <w:szCs w:val="24"/>
        </w:rPr>
        <w:fldChar w:fldCharType="begin">
          <w:fldData xml:space="preserve">PEVuZE5vdGU+PENpdGU+PEF1dGhvcj5IZXdpdHQ8L0F1dGhvcj48WWVhcj4yMDE2PC9ZZWFyPjxS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==
</w:fldData>
        </w:fldChar>
      </w:r>
      <w:r w:rsidR="00015003" w:rsidRPr="00757988">
        <w:rPr>
          <w:rFonts w:cstheme="minorHAnsi"/>
          <w:szCs w:val="24"/>
        </w:rPr>
        <w:instrText xml:space="preserve"> ADDIN EN.CITE </w:instrText>
      </w:r>
      <w:r w:rsidR="00015003" w:rsidRPr="00757988">
        <w:rPr>
          <w:rFonts w:cstheme="minorHAnsi"/>
          <w:szCs w:val="24"/>
        </w:rPr>
        <w:fldChar w:fldCharType="begin">
          <w:fldData xml:space="preserve">PEVuZE5vdGU+PENpdGU+PEF1dGhvcj5IZXdpdHQ8L0F1dGhvcj48WWVhcj4yMDE2PC9ZZWFyPjxS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==
</w:fldData>
        </w:fldChar>
      </w:r>
      <w:r w:rsidR="00015003" w:rsidRPr="00757988">
        <w:rPr>
          <w:rFonts w:cstheme="minorHAnsi"/>
          <w:szCs w:val="24"/>
        </w:rPr>
        <w:instrText xml:space="preserve"> ADDIN EN.CITE.DATA </w:instrText>
      </w:r>
      <w:r w:rsidR="00015003" w:rsidRPr="00757988">
        <w:rPr>
          <w:rFonts w:cstheme="minorHAnsi"/>
          <w:szCs w:val="24"/>
        </w:rPr>
      </w:r>
      <w:r w:rsidR="00015003"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015003" w:rsidRPr="00757988">
        <w:rPr>
          <w:rFonts w:cstheme="minorHAnsi"/>
          <w:szCs w:val="24"/>
        </w:rPr>
        <w:t>[35]</w:t>
      </w:r>
      <w:r w:rsidR="00015003" w:rsidRPr="00757988">
        <w:rPr>
          <w:rFonts w:cstheme="minorHAnsi"/>
          <w:szCs w:val="24"/>
        </w:rPr>
        <w:fldChar w:fldCharType="end"/>
      </w:r>
      <w:r w:rsidR="004A309F" w:rsidRPr="00757988">
        <w:rPr>
          <w:rFonts w:cstheme="minorHAnsi"/>
          <w:szCs w:val="24"/>
        </w:rPr>
        <w:t>,</w:t>
      </w:r>
      <w:r w:rsidR="003664ED" w:rsidRPr="00757988">
        <w:rPr>
          <w:rFonts w:cstheme="minorHAnsi"/>
          <w:szCs w:val="24"/>
        </w:rPr>
        <w:t xml:space="preserve"> </w:t>
      </w:r>
      <w:r w:rsidR="00977923" w:rsidRPr="00757988">
        <w:rPr>
          <w:rFonts w:cstheme="minorHAnsi"/>
          <w:szCs w:val="24"/>
        </w:rPr>
        <w:t xml:space="preserve">but performing such studies with </w:t>
      </w:r>
      <w:proofErr w:type="spellStart"/>
      <w:r w:rsidR="00977923" w:rsidRPr="00757988">
        <w:rPr>
          <w:rFonts w:cstheme="minorHAnsi"/>
          <w:szCs w:val="24"/>
        </w:rPr>
        <w:t>NTHi</w:t>
      </w:r>
      <w:proofErr w:type="spellEnd"/>
      <w:r w:rsidR="00977923" w:rsidRPr="00757988">
        <w:rPr>
          <w:rFonts w:cstheme="minorHAnsi"/>
          <w:szCs w:val="24"/>
        </w:rPr>
        <w:t xml:space="preserve"> </w:t>
      </w:r>
      <w:r w:rsidR="0008060A" w:rsidRPr="00757988">
        <w:rPr>
          <w:rFonts w:cstheme="minorHAnsi"/>
          <w:szCs w:val="24"/>
        </w:rPr>
        <w:t>is</w:t>
      </w:r>
      <w:r w:rsidR="00977923" w:rsidRPr="00757988">
        <w:rPr>
          <w:rFonts w:cstheme="minorHAnsi"/>
          <w:szCs w:val="24"/>
        </w:rPr>
        <w:t xml:space="preserve"> </w:t>
      </w:r>
      <w:r w:rsidR="00DA4E47" w:rsidRPr="00757988">
        <w:rPr>
          <w:rFonts w:cstheme="minorHAnsi"/>
          <w:szCs w:val="24"/>
        </w:rPr>
        <w:t>both logistically and ethically challenging</w:t>
      </w:r>
      <w:r w:rsidR="004D04ED" w:rsidRPr="00757988">
        <w:rPr>
          <w:rFonts w:cstheme="minorHAnsi"/>
          <w:szCs w:val="24"/>
        </w:rPr>
        <w:t xml:space="preserve">. </w:t>
      </w:r>
      <w:r w:rsidR="00C7515B" w:rsidRPr="00757988">
        <w:rPr>
          <w:rFonts w:cstheme="minorHAnsi"/>
          <w:szCs w:val="24"/>
        </w:rPr>
        <w:t xml:space="preserve">While </w:t>
      </w:r>
      <w:r w:rsidR="00FB7225" w:rsidRPr="00757988">
        <w:rPr>
          <w:rFonts w:cstheme="minorHAnsi"/>
          <w:szCs w:val="24"/>
        </w:rPr>
        <w:t>murine</w:t>
      </w:r>
      <w:r w:rsidR="00C7515B" w:rsidRPr="00757988">
        <w:rPr>
          <w:rFonts w:cstheme="minorHAnsi"/>
          <w:szCs w:val="24"/>
        </w:rPr>
        <w:t xml:space="preserve"> models have </w:t>
      </w:r>
      <w:r w:rsidR="00B94417" w:rsidRPr="00757988">
        <w:rPr>
          <w:rFonts w:cstheme="minorHAnsi"/>
          <w:szCs w:val="24"/>
        </w:rPr>
        <w:t xml:space="preserve">provided some of this </w:t>
      </w:r>
      <w:r w:rsidR="005C5E44" w:rsidRPr="00757988">
        <w:rPr>
          <w:rFonts w:cstheme="minorHAnsi"/>
          <w:szCs w:val="24"/>
        </w:rPr>
        <w:t xml:space="preserve">causative </w:t>
      </w:r>
      <w:r w:rsidR="00B94417" w:rsidRPr="00757988">
        <w:rPr>
          <w:rFonts w:cstheme="minorHAnsi"/>
          <w:szCs w:val="24"/>
        </w:rPr>
        <w:t>evidence,</w:t>
      </w:r>
      <w:r w:rsidR="00FB7225" w:rsidRPr="00757988">
        <w:rPr>
          <w:rFonts w:cstheme="minorHAnsi"/>
          <w:szCs w:val="24"/>
        </w:rPr>
        <w:t xml:space="preserve"> such</w:t>
      </w:r>
      <w:r w:rsidR="00B94417" w:rsidRPr="00757988">
        <w:rPr>
          <w:rFonts w:cstheme="minorHAnsi"/>
          <w:szCs w:val="24"/>
        </w:rPr>
        <w:t xml:space="preserve"> </w:t>
      </w:r>
      <w:r w:rsidR="00B94417" w:rsidRPr="00757988">
        <w:rPr>
          <w:rFonts w:cstheme="minorHAnsi"/>
          <w:i/>
          <w:iCs/>
          <w:szCs w:val="24"/>
        </w:rPr>
        <w:t>in</w:t>
      </w:r>
      <w:r w:rsidR="0009101F" w:rsidRPr="00757988">
        <w:rPr>
          <w:rFonts w:cstheme="minorHAnsi"/>
          <w:i/>
          <w:iCs/>
          <w:szCs w:val="24"/>
        </w:rPr>
        <w:t xml:space="preserve"> vivo</w:t>
      </w:r>
      <w:r w:rsidR="0009101F" w:rsidRPr="00757988">
        <w:rPr>
          <w:rFonts w:cstheme="minorHAnsi"/>
          <w:szCs w:val="24"/>
        </w:rPr>
        <w:t xml:space="preserve"> models </w:t>
      </w:r>
      <w:r w:rsidR="000C6935" w:rsidRPr="00757988">
        <w:rPr>
          <w:rFonts w:cstheme="minorHAnsi"/>
          <w:szCs w:val="24"/>
        </w:rPr>
        <w:t xml:space="preserve">do not fully recapitulate all </w:t>
      </w:r>
      <w:r w:rsidR="003C557A" w:rsidRPr="00757988">
        <w:rPr>
          <w:rFonts w:cstheme="minorHAnsi"/>
          <w:szCs w:val="24"/>
        </w:rPr>
        <w:t xml:space="preserve">aspects of </w:t>
      </w:r>
      <w:r w:rsidR="00FE4798" w:rsidRPr="00757988">
        <w:rPr>
          <w:rFonts w:cstheme="minorHAnsi"/>
          <w:szCs w:val="24"/>
        </w:rPr>
        <w:t>CAD</w:t>
      </w:r>
      <w:r w:rsidR="003C557A" w:rsidRPr="00757988">
        <w:rPr>
          <w:rFonts w:cstheme="minorHAnsi"/>
          <w:szCs w:val="24"/>
        </w:rPr>
        <w:t>s</w:t>
      </w:r>
      <w:r w:rsidR="003664ED" w:rsidRPr="00757988">
        <w:rPr>
          <w:rFonts w:cstheme="minorHAnsi"/>
          <w:szCs w:val="24"/>
        </w:rPr>
        <w:t xml:space="preserve"> </w:t>
      </w:r>
      <w:r w:rsidR="00015003" w:rsidRPr="00757988">
        <w:rPr>
          <w:rFonts w:cstheme="minorHAnsi"/>
          <w:szCs w:val="24"/>
        </w:rPr>
        <w:fldChar w:fldCharType="begin">
          <w:fldData xml:space="preserve">PEVuZE5vdGU+PENpdGU+PEF1dGhvcj5BdW48L0F1dGhvcj48WWVhcj4yMDE3PC9ZZWFyPjxSZWNO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BdW48L0F1dGhvcj48WWVhcj4yMDE3PC9ZZWFyPjxSZWNO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015003" w:rsidRPr="00757988">
        <w:rPr>
          <w:rFonts w:cstheme="minorHAnsi"/>
          <w:szCs w:val="24"/>
        </w:rPr>
      </w:r>
      <w:r w:rsidR="00015003" w:rsidRPr="00757988">
        <w:rPr>
          <w:rFonts w:cstheme="minorHAnsi"/>
          <w:szCs w:val="24"/>
        </w:rPr>
        <w:fldChar w:fldCharType="separate"/>
      </w:r>
      <w:r w:rsidR="00EE243F" w:rsidRPr="00757988">
        <w:rPr>
          <w:rFonts w:cstheme="minorHAnsi"/>
          <w:szCs w:val="24"/>
        </w:rPr>
        <w:t>[325-</w:t>
      </w:r>
      <w:r w:rsidR="00EE243F" w:rsidRPr="00757988">
        <w:rPr>
          <w:rFonts w:cstheme="minorHAnsi"/>
          <w:szCs w:val="24"/>
        </w:rPr>
        <w:lastRenderedPageBreak/>
        <w:t>327]</w:t>
      </w:r>
      <w:r w:rsidR="00015003" w:rsidRPr="00757988">
        <w:rPr>
          <w:rFonts w:cstheme="minorHAnsi"/>
          <w:szCs w:val="24"/>
        </w:rPr>
        <w:fldChar w:fldCharType="end"/>
      </w:r>
      <w:r w:rsidR="003664ED" w:rsidRPr="00757988">
        <w:rPr>
          <w:rFonts w:cstheme="minorHAnsi"/>
          <w:szCs w:val="24"/>
        </w:rPr>
        <w:t xml:space="preserve">. </w:t>
      </w:r>
      <w:r w:rsidR="005144F9" w:rsidRPr="00757988">
        <w:rPr>
          <w:rFonts w:cstheme="minorHAnsi"/>
          <w:szCs w:val="24"/>
        </w:rPr>
        <w:t>Emerging human-relevant model systems including airway organoids, ex vivo lung tissue models, scaffold-based platforms and advanced co-culture systems, offer more physiologically and clinically relevant ways to study host-pathogen interactions and have been comprehensively reviewed elsewhere</w:t>
      </w:r>
      <w:r w:rsidR="00471CC7" w:rsidRPr="00757988">
        <w:rPr>
          <w:rFonts w:cstheme="minorHAnsi"/>
          <w:szCs w:val="24"/>
        </w:rPr>
        <w:t xml:space="preserve"> </w:t>
      </w:r>
      <w:r w:rsidR="00EE243F" w:rsidRPr="00757988">
        <w:rPr>
          <w:rFonts w:cstheme="minorHAnsi"/>
          <w:szCs w:val="24"/>
        </w:rPr>
        <w:fldChar w:fldCharType="begin">
          <w:fldData xml:space="preserve">PEVuZE5vdGU+PENpdGU+PEF1dGhvcj5IdW1iZXJ0PC9BdXRob3I+PFllYXI+MjAyMjwvWWVhcj48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</w:fldData>
        </w:fldChar>
      </w:r>
      <w:r w:rsidR="00EE243F" w:rsidRPr="00757988">
        <w:rPr>
          <w:rFonts w:cstheme="minorHAnsi"/>
          <w:szCs w:val="24"/>
        </w:rPr>
        <w:instrText xml:space="preserve"> ADDIN EN.CITE </w:instrText>
      </w:r>
      <w:r w:rsidR="00EE243F" w:rsidRPr="00757988">
        <w:rPr>
          <w:rFonts w:cstheme="minorHAnsi"/>
          <w:szCs w:val="24"/>
        </w:rPr>
        <w:fldChar w:fldCharType="begin">
          <w:fldData xml:space="preserve">PEVuZE5vdGU+PENpdGU+PEF1dGhvcj5IdW1iZXJ0PC9BdXRob3I+PFllYXI+MjAyMjwvWWVhcj48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</w:fldData>
        </w:fldChar>
      </w:r>
      <w:r w:rsidR="00EE243F" w:rsidRPr="00757988">
        <w:rPr>
          <w:rFonts w:cstheme="minorHAnsi"/>
          <w:szCs w:val="24"/>
        </w:rPr>
        <w:instrText xml:space="preserve"> ADDIN EN.CITE.DATA </w:instrText>
      </w:r>
      <w:r w:rsidR="00EE243F" w:rsidRPr="00757988">
        <w:rPr>
          <w:rFonts w:cstheme="minorHAnsi"/>
          <w:szCs w:val="24"/>
        </w:rPr>
      </w:r>
      <w:r w:rsidR="00EE243F" w:rsidRPr="00757988">
        <w:rPr>
          <w:rFonts w:cstheme="minorHAnsi"/>
          <w:szCs w:val="24"/>
        </w:rPr>
        <w:fldChar w:fldCharType="end"/>
      </w:r>
      <w:r w:rsidR="00EE243F" w:rsidRPr="00757988">
        <w:rPr>
          <w:rFonts w:cstheme="minorHAnsi"/>
          <w:szCs w:val="24"/>
        </w:rPr>
      </w:r>
      <w:r w:rsidR="00EE243F" w:rsidRPr="00757988">
        <w:rPr>
          <w:rFonts w:cstheme="minorHAnsi"/>
          <w:szCs w:val="24"/>
        </w:rPr>
        <w:fldChar w:fldCharType="separate"/>
      </w:r>
      <w:r w:rsidR="00EE243F" w:rsidRPr="00757988">
        <w:rPr>
          <w:rFonts w:cstheme="minorHAnsi"/>
          <w:szCs w:val="24"/>
        </w:rPr>
        <w:t>[328]</w:t>
      </w:r>
      <w:r w:rsidR="00EE243F" w:rsidRPr="00757988">
        <w:rPr>
          <w:rFonts w:cstheme="minorHAnsi"/>
          <w:szCs w:val="24"/>
        </w:rPr>
        <w:fldChar w:fldCharType="end"/>
      </w:r>
      <w:r w:rsidR="005144F9" w:rsidRPr="00757988">
        <w:rPr>
          <w:rFonts w:cstheme="minorHAnsi"/>
          <w:szCs w:val="24"/>
        </w:rPr>
        <w:t xml:space="preserve">. </w:t>
      </w:r>
      <w:r w:rsidR="005B3E93" w:rsidRPr="00757988">
        <w:rPr>
          <w:rFonts w:cstheme="minorHAnsi"/>
          <w:szCs w:val="24"/>
        </w:rPr>
        <w:t xml:space="preserve">Investigating the </w:t>
      </w:r>
      <w:r w:rsidR="00960229" w:rsidRPr="00757988">
        <w:rPr>
          <w:rFonts w:cstheme="minorHAnsi"/>
          <w:szCs w:val="24"/>
        </w:rPr>
        <w:t xml:space="preserve">effects of </w:t>
      </w:r>
      <w:proofErr w:type="gramStart"/>
      <w:r w:rsidR="00960229" w:rsidRPr="00757988">
        <w:rPr>
          <w:rFonts w:cstheme="minorHAnsi"/>
          <w:szCs w:val="24"/>
        </w:rPr>
        <w:t>newer,</w:t>
      </w:r>
      <w:proofErr w:type="gramEnd"/>
      <w:r w:rsidR="00960229" w:rsidRPr="00757988">
        <w:rPr>
          <w:rFonts w:cstheme="minorHAnsi"/>
          <w:szCs w:val="24"/>
        </w:rPr>
        <w:t xml:space="preserve"> disease-modifying treatments </w:t>
      </w:r>
      <w:r w:rsidR="00F72CC4" w:rsidRPr="00757988">
        <w:rPr>
          <w:rFonts w:cstheme="minorHAnsi"/>
          <w:szCs w:val="24"/>
        </w:rPr>
        <w:t xml:space="preserve">on the </w:t>
      </w:r>
      <w:r w:rsidR="00695EFC" w:rsidRPr="00757988">
        <w:rPr>
          <w:rFonts w:cstheme="minorHAnsi"/>
          <w:szCs w:val="24"/>
        </w:rPr>
        <w:t>bacteria as well as the host</w:t>
      </w:r>
      <w:r w:rsidR="00F72CC4" w:rsidRPr="00757988">
        <w:rPr>
          <w:rFonts w:cstheme="minorHAnsi"/>
          <w:szCs w:val="24"/>
        </w:rPr>
        <w:t xml:space="preserve"> is therefore</w:t>
      </w:r>
      <w:r w:rsidR="000A5C57" w:rsidRPr="00757988">
        <w:rPr>
          <w:rFonts w:cstheme="minorHAnsi"/>
          <w:szCs w:val="24"/>
        </w:rPr>
        <w:t xml:space="preserve"> the most promising </w:t>
      </w:r>
      <w:r w:rsidR="00471CC7" w:rsidRPr="00757988">
        <w:rPr>
          <w:rFonts w:cstheme="minorHAnsi"/>
          <w:szCs w:val="24"/>
        </w:rPr>
        <w:t>approach</w:t>
      </w:r>
      <w:r w:rsidR="000A5C57" w:rsidRPr="00757988">
        <w:rPr>
          <w:rFonts w:cstheme="minorHAnsi"/>
          <w:szCs w:val="24"/>
        </w:rPr>
        <w:t xml:space="preserve"> to answer this question.</w:t>
      </w:r>
      <w:r w:rsidR="001A7A08" w:rsidRPr="00757988">
        <w:rPr>
          <w:rFonts w:cstheme="minorHAnsi"/>
          <w:szCs w:val="24"/>
        </w:rPr>
        <w:t xml:space="preserve"> </w:t>
      </w:r>
      <w:r w:rsidR="00DC2D28" w:rsidRPr="00757988">
        <w:rPr>
          <w:rFonts w:cstheme="minorHAnsi"/>
          <w:szCs w:val="24"/>
        </w:rPr>
        <w:t xml:space="preserve">With a more defined role in disease comes greater real-world benefits for patients as </w:t>
      </w:r>
      <w:proofErr w:type="spellStart"/>
      <w:r w:rsidR="00DC2D28" w:rsidRPr="00757988">
        <w:rPr>
          <w:rFonts w:cstheme="minorHAnsi"/>
          <w:szCs w:val="24"/>
        </w:rPr>
        <w:t>NTHi</w:t>
      </w:r>
      <w:proofErr w:type="spellEnd"/>
      <w:r w:rsidR="00DC2D28" w:rsidRPr="00757988">
        <w:rPr>
          <w:rFonts w:cstheme="minorHAnsi"/>
          <w:szCs w:val="24"/>
        </w:rPr>
        <w:t xml:space="preserve"> detection could guide patient phenotyping and stratification, guiding tailored treatment for these patients</w:t>
      </w:r>
      <w:r w:rsidR="00BC4B94" w:rsidRPr="00757988">
        <w:t xml:space="preserve"> </w:t>
      </w:r>
      <w:r w:rsidR="00BC4B94" w:rsidRPr="00757988">
        <w:rPr>
          <w:rFonts w:cstheme="minorHAnsi"/>
          <w:szCs w:val="24"/>
        </w:rPr>
        <w:t>which at a minimum could be withholding ICS or introducing macrolides</w:t>
      </w:r>
      <w:r w:rsidR="00DC2D28" w:rsidRPr="00757988">
        <w:rPr>
          <w:rFonts w:cstheme="minorHAnsi"/>
          <w:szCs w:val="24"/>
        </w:rPr>
        <w:t xml:space="preserve">. </w:t>
      </w:r>
      <w:r w:rsidR="004E3A67" w:rsidRPr="00757988">
        <w:rPr>
          <w:rFonts w:cstheme="minorHAnsi"/>
          <w:szCs w:val="24"/>
        </w:rPr>
        <w:t xml:space="preserve">What seems certain is that </w:t>
      </w:r>
      <w:r w:rsidR="00C91B72" w:rsidRPr="00757988">
        <w:rPr>
          <w:rFonts w:cstheme="minorHAnsi"/>
          <w:szCs w:val="24"/>
        </w:rPr>
        <w:t xml:space="preserve">generating </w:t>
      </w:r>
      <w:r w:rsidR="004E3A67" w:rsidRPr="00757988">
        <w:rPr>
          <w:rFonts w:cstheme="minorHAnsi"/>
          <w:szCs w:val="24"/>
        </w:rPr>
        <w:t>e</w:t>
      </w:r>
      <w:r w:rsidR="00321945" w:rsidRPr="00757988">
        <w:rPr>
          <w:rFonts w:cstheme="minorHAnsi"/>
          <w:szCs w:val="24"/>
        </w:rPr>
        <w:t xml:space="preserve">ffective therapeutic strategies </w:t>
      </w:r>
      <w:r w:rsidR="006C7ABD" w:rsidRPr="00757988">
        <w:rPr>
          <w:rFonts w:cstheme="minorHAnsi"/>
          <w:szCs w:val="24"/>
        </w:rPr>
        <w:t xml:space="preserve">for </w:t>
      </w:r>
      <w:r w:rsidR="00272A3F" w:rsidRPr="00757988">
        <w:rPr>
          <w:rFonts w:cstheme="minorHAnsi"/>
          <w:szCs w:val="24"/>
        </w:rPr>
        <w:t xml:space="preserve">all </w:t>
      </w:r>
      <w:r w:rsidR="00FE4798" w:rsidRPr="00757988">
        <w:rPr>
          <w:rFonts w:cstheme="minorHAnsi"/>
          <w:szCs w:val="24"/>
        </w:rPr>
        <w:t>CAD</w:t>
      </w:r>
      <w:r w:rsidR="006C7ABD" w:rsidRPr="00757988">
        <w:rPr>
          <w:rFonts w:cstheme="minorHAnsi"/>
          <w:szCs w:val="24"/>
        </w:rPr>
        <w:t xml:space="preserve">s </w:t>
      </w:r>
      <w:r w:rsidR="00321945" w:rsidRPr="00757988">
        <w:rPr>
          <w:rFonts w:cstheme="minorHAnsi"/>
          <w:szCs w:val="24"/>
        </w:rPr>
        <w:t xml:space="preserve">must </w:t>
      </w:r>
      <w:proofErr w:type="gramStart"/>
      <w:r w:rsidR="00C91B72" w:rsidRPr="00757988">
        <w:rPr>
          <w:rFonts w:cstheme="minorHAnsi"/>
          <w:szCs w:val="24"/>
        </w:rPr>
        <w:t>take into account</w:t>
      </w:r>
      <w:proofErr w:type="gramEnd"/>
      <w:r w:rsidR="00C91B72" w:rsidRPr="00757988">
        <w:rPr>
          <w:rFonts w:cstheme="minorHAnsi"/>
          <w:szCs w:val="24"/>
        </w:rPr>
        <w:t xml:space="preserve"> </w:t>
      </w:r>
      <w:r w:rsidR="00321945" w:rsidRPr="00757988">
        <w:rPr>
          <w:rFonts w:cstheme="minorHAnsi"/>
          <w:szCs w:val="24"/>
        </w:rPr>
        <w:t xml:space="preserve">the complexity of the airway environment and target multiple aspects of </w:t>
      </w:r>
      <w:r w:rsidR="006C7ABD" w:rsidRPr="00757988">
        <w:rPr>
          <w:rFonts w:cstheme="minorHAnsi"/>
          <w:szCs w:val="24"/>
        </w:rPr>
        <w:t xml:space="preserve">the </w:t>
      </w:r>
      <w:r w:rsidR="00321945" w:rsidRPr="00757988">
        <w:rPr>
          <w:rFonts w:cstheme="minorHAnsi"/>
          <w:szCs w:val="24"/>
        </w:rPr>
        <w:t>host–pathogen interaction.</w:t>
      </w:r>
    </w:p>
    <w:p w14:paraId="627B5DD7" w14:textId="0F7826B1" w:rsidR="00757988" w:rsidRPr="00757988" w:rsidRDefault="00757988" w:rsidP="00757988">
      <w:pPr>
        <w:spacing w:line="360" w:lineRule="auto"/>
        <w:jc w:val="both"/>
        <w:rPr>
          <w:rFonts w:cstheme="minorHAnsi"/>
          <w:szCs w:val="24"/>
          <w:u w:val="single"/>
        </w:rPr>
      </w:pPr>
      <w:proofErr w:type="gramStart"/>
      <w:r w:rsidRPr="00757988">
        <w:rPr>
          <w:rFonts w:cstheme="minorHAnsi"/>
          <w:szCs w:val="24"/>
          <w:u w:val="single"/>
        </w:rPr>
        <w:lastRenderedPageBreak/>
        <w:t>Funding</w:t>
      </w:r>
      <w:proofErr w:type="gramEnd"/>
      <w:r>
        <w:rPr>
          <w:rFonts w:cstheme="minorHAnsi"/>
          <w:szCs w:val="24"/>
          <w:u w:val="single"/>
        </w:rPr>
        <w:t>:</w:t>
      </w:r>
    </w:p>
    <w:p w14:paraId="31CBDC72" w14:textId="7C40010B" w:rsidR="00757988" w:rsidRPr="00757988" w:rsidRDefault="00757988" w:rsidP="00757988">
      <w:pPr>
        <w:spacing w:line="360" w:lineRule="auto"/>
        <w:jc w:val="both"/>
        <w:rPr>
          <w:rFonts w:cstheme="minorHAnsi"/>
          <w:szCs w:val="24"/>
        </w:rPr>
      </w:pPr>
      <w:r w:rsidRPr="00757988">
        <w:rPr>
          <w:rFonts w:cstheme="minorHAnsi"/>
          <w:szCs w:val="24"/>
        </w:rPr>
        <w:t>J</w:t>
      </w:r>
      <w:r>
        <w:rPr>
          <w:rFonts w:cstheme="minorHAnsi"/>
          <w:szCs w:val="24"/>
        </w:rPr>
        <w:t xml:space="preserve"> </w:t>
      </w:r>
      <w:r w:rsidRPr="00757988">
        <w:rPr>
          <w:rFonts w:cstheme="minorHAnsi"/>
          <w:szCs w:val="24"/>
        </w:rPr>
        <w:t>A</w:t>
      </w:r>
      <w:r>
        <w:rPr>
          <w:rFonts w:cstheme="minorHAnsi"/>
          <w:szCs w:val="24"/>
        </w:rPr>
        <w:t>ckland</w:t>
      </w:r>
      <w:r w:rsidRPr="00757988">
        <w:rPr>
          <w:rFonts w:cstheme="minorHAnsi"/>
          <w:szCs w:val="24"/>
        </w:rPr>
        <w:t xml:space="preserve"> is funded by Asthma &amp; Lung UK (ECSG24\54). L</w:t>
      </w:r>
      <w:r>
        <w:rPr>
          <w:rFonts w:cstheme="minorHAnsi"/>
          <w:szCs w:val="24"/>
        </w:rPr>
        <w:t xml:space="preserve"> </w:t>
      </w:r>
      <w:r w:rsidRPr="00757988">
        <w:rPr>
          <w:rFonts w:cstheme="minorHAnsi"/>
          <w:szCs w:val="24"/>
        </w:rPr>
        <w:t>B</w:t>
      </w:r>
      <w:r>
        <w:rPr>
          <w:rFonts w:cstheme="minorHAnsi"/>
          <w:szCs w:val="24"/>
        </w:rPr>
        <w:t>owron</w:t>
      </w:r>
      <w:r w:rsidRPr="00757988">
        <w:rPr>
          <w:rFonts w:cstheme="minorHAnsi"/>
          <w:szCs w:val="24"/>
        </w:rPr>
        <w:t xml:space="preserve"> was supported by a Medical Research Council AIM DTP studentship (MR/N013913/1). The corresponding author had access to all data in the study and had the final responsibility for the decision to submit the manuscript for publication. The </w:t>
      </w:r>
      <w:proofErr w:type="gramStart"/>
      <w:r w:rsidRPr="00757988">
        <w:rPr>
          <w:rFonts w:cstheme="minorHAnsi"/>
          <w:szCs w:val="24"/>
        </w:rPr>
        <w:t>funders</w:t>
      </w:r>
      <w:proofErr w:type="gramEnd"/>
      <w:r w:rsidRPr="00757988">
        <w:rPr>
          <w:rFonts w:cstheme="minorHAnsi"/>
          <w:szCs w:val="24"/>
        </w:rPr>
        <w:t xml:space="preserve"> had no role in study design, data collection and analysis, decision to publish, or preparation of the manuscript.</w:t>
      </w:r>
    </w:p>
    <w:p w14:paraId="74D4D076" w14:textId="5779B69D" w:rsidR="00757988" w:rsidRPr="00757988" w:rsidRDefault="00757988" w:rsidP="00757988">
      <w:pPr>
        <w:spacing w:line="360" w:lineRule="auto"/>
        <w:jc w:val="both"/>
        <w:rPr>
          <w:rFonts w:cstheme="minorHAnsi"/>
          <w:szCs w:val="24"/>
          <w:u w:val="single"/>
        </w:rPr>
      </w:pPr>
      <w:r w:rsidRPr="00757988">
        <w:rPr>
          <w:rFonts w:cstheme="minorHAnsi"/>
          <w:szCs w:val="24"/>
          <w:u w:val="single"/>
        </w:rPr>
        <w:t>Declaration</w:t>
      </w:r>
      <w:r>
        <w:rPr>
          <w:rFonts w:cstheme="minorHAnsi"/>
          <w:szCs w:val="24"/>
          <w:u w:val="single"/>
        </w:rPr>
        <w:t>s</w:t>
      </w:r>
      <w:r w:rsidRPr="00757988">
        <w:rPr>
          <w:rFonts w:cstheme="minorHAnsi"/>
          <w:szCs w:val="24"/>
          <w:u w:val="single"/>
        </w:rPr>
        <w:t xml:space="preserve"> of </w:t>
      </w:r>
      <w:r>
        <w:rPr>
          <w:rFonts w:cstheme="minorHAnsi"/>
          <w:szCs w:val="24"/>
          <w:u w:val="single"/>
        </w:rPr>
        <w:t>I</w:t>
      </w:r>
      <w:r w:rsidRPr="00757988">
        <w:rPr>
          <w:rFonts w:cstheme="minorHAnsi"/>
          <w:szCs w:val="24"/>
          <w:u w:val="single"/>
        </w:rPr>
        <w:t>nterest</w:t>
      </w:r>
      <w:r>
        <w:rPr>
          <w:rFonts w:cstheme="minorHAnsi"/>
          <w:szCs w:val="24"/>
          <w:u w:val="single"/>
        </w:rPr>
        <w:t>:</w:t>
      </w:r>
    </w:p>
    <w:p w14:paraId="234E30E9" w14:textId="77777777" w:rsidR="00757988" w:rsidRDefault="00757988" w:rsidP="00757988">
      <w:pPr>
        <w:spacing w:line="360" w:lineRule="auto"/>
        <w:jc w:val="both"/>
        <w:rPr>
          <w:rFonts w:cstheme="minorHAnsi"/>
          <w:szCs w:val="24"/>
        </w:rPr>
      </w:pPr>
      <w:r w:rsidRPr="00757988">
        <w:rPr>
          <w:rFonts w:cstheme="minorHAnsi"/>
          <w:szCs w:val="24"/>
        </w:rPr>
        <w:t xml:space="preserve">K Staples reports </w:t>
      </w:r>
      <w:proofErr w:type="gramStart"/>
      <w:r w:rsidRPr="00757988">
        <w:rPr>
          <w:rFonts w:cstheme="minorHAnsi"/>
          <w:szCs w:val="24"/>
        </w:rPr>
        <w:t>grants</w:t>
      </w:r>
      <w:proofErr w:type="gramEnd"/>
      <w:r w:rsidRPr="00757988">
        <w:rPr>
          <w:rFonts w:cstheme="minorHAnsi"/>
          <w:szCs w:val="24"/>
        </w:rPr>
        <w:t xml:space="preserve"> from AstraZeneca and </w:t>
      </w:r>
      <w:proofErr w:type="spellStart"/>
      <w:r w:rsidRPr="00757988">
        <w:rPr>
          <w:rFonts w:cstheme="minorHAnsi"/>
          <w:szCs w:val="24"/>
        </w:rPr>
        <w:t>Epiendo</w:t>
      </w:r>
      <w:proofErr w:type="spellEnd"/>
      <w:r w:rsidRPr="00757988">
        <w:rPr>
          <w:rFonts w:cstheme="minorHAnsi"/>
          <w:szCs w:val="24"/>
        </w:rPr>
        <w:t xml:space="preserve"> and speaker fees from AstraZeneca, during the preparation of the manuscript. The remaining authors have no relevant affiliations or financial involvement with any organization or entity with a financial interest in or financial conflict with the subject matter or materials discussed in the manuscript. This includes employment, consultancies, honoraria, stock ownership or options, expert testimony, grants or patents received or pending, or royalties.</w:t>
      </w:r>
    </w:p>
    <w:p w14:paraId="307F3577" w14:textId="16175808" w:rsidR="00757988" w:rsidRPr="00757988" w:rsidRDefault="00757988" w:rsidP="00757988">
      <w:pPr>
        <w:spacing w:line="360" w:lineRule="auto"/>
        <w:jc w:val="both"/>
        <w:rPr>
          <w:rFonts w:cstheme="minorHAnsi"/>
          <w:szCs w:val="24"/>
          <w:u w:val="single"/>
        </w:rPr>
      </w:pPr>
      <w:r w:rsidRPr="00757988">
        <w:rPr>
          <w:rFonts w:cstheme="minorHAnsi"/>
          <w:szCs w:val="24"/>
          <w:u w:val="single"/>
        </w:rPr>
        <w:t>Reviewer Disclosures:</w:t>
      </w:r>
    </w:p>
    <w:p w14:paraId="3B252C72" w14:textId="5B2E15AA" w:rsidR="00757988" w:rsidRPr="00757988" w:rsidRDefault="00757988" w:rsidP="00757988">
      <w:pPr>
        <w:spacing w:line="360" w:lineRule="auto"/>
        <w:jc w:val="both"/>
        <w:rPr>
          <w:rFonts w:cstheme="minorHAnsi"/>
          <w:szCs w:val="24"/>
        </w:rPr>
      </w:pPr>
      <w:r w:rsidRPr="00757988">
        <w:rPr>
          <w:rFonts w:cstheme="minorHAnsi"/>
          <w:szCs w:val="24"/>
        </w:rPr>
        <w:t>Peer reviewers on this manuscript have no relevant financial or other relationships to disclose.</w:t>
      </w:r>
    </w:p>
    <w:p w14:paraId="73F3F681" w14:textId="77777777" w:rsidR="00757988" w:rsidRPr="00757988" w:rsidRDefault="00757988" w:rsidP="00757988"/>
    <w:p w14:paraId="728DF0D1" w14:textId="77777777" w:rsidR="00757988" w:rsidRPr="00757988" w:rsidRDefault="00757988" w:rsidP="00757988"/>
    <w:p w14:paraId="5A497A1D" w14:textId="77777777" w:rsidR="00757988" w:rsidRPr="00757988" w:rsidRDefault="00757988" w:rsidP="00757988"/>
    <w:p w14:paraId="2777BDD1" w14:textId="77777777" w:rsidR="00757988" w:rsidRPr="00757988" w:rsidRDefault="00757988" w:rsidP="00757988"/>
    <w:p w14:paraId="69CED24D" w14:textId="77777777" w:rsidR="00757988" w:rsidRDefault="00757988" w:rsidP="00757988"/>
    <w:p w14:paraId="44C422F5" w14:textId="77777777" w:rsidR="00757988" w:rsidRDefault="00757988" w:rsidP="00757988"/>
    <w:p w14:paraId="7E5CCC85" w14:textId="77777777" w:rsidR="00757988" w:rsidRDefault="00757988" w:rsidP="00757988"/>
    <w:p w14:paraId="4653A888" w14:textId="77777777" w:rsidR="00757988" w:rsidRDefault="00757988" w:rsidP="00757988"/>
    <w:p w14:paraId="34FE17F3" w14:textId="77777777" w:rsidR="00757988" w:rsidRDefault="00757988" w:rsidP="00757988"/>
    <w:p w14:paraId="28E0242F" w14:textId="77777777" w:rsidR="00757988" w:rsidRDefault="00757988" w:rsidP="00757988"/>
    <w:p w14:paraId="4F400F51" w14:textId="77777777" w:rsidR="00757988" w:rsidRPr="00757988" w:rsidRDefault="00757988" w:rsidP="00757988"/>
    <w:p w14:paraId="781FB9E5" w14:textId="77777777" w:rsidR="00757988" w:rsidRPr="00757988" w:rsidRDefault="00757988" w:rsidP="00757988"/>
    <w:p w14:paraId="767C151D" w14:textId="71B64270" w:rsidR="00015003" w:rsidRDefault="0071226B" w:rsidP="00757988">
      <w:pPr>
        <w:rPr>
          <w:b/>
          <w:bCs/>
        </w:rPr>
      </w:pPr>
      <w:r w:rsidRPr="00757988">
        <w:rPr>
          <w:b/>
          <w:bCs/>
        </w:rPr>
        <w:lastRenderedPageBreak/>
        <w:t>References</w:t>
      </w:r>
    </w:p>
    <w:p w14:paraId="407DDEB7" w14:textId="77777777" w:rsidR="00757988" w:rsidRDefault="00757988" w:rsidP="00757988">
      <w:pPr>
        <w:rPr>
          <w:rStyle w:val="eop"/>
          <w:rFonts w:ascii="Calibri" w:hAnsi="Calibri" w:cs="Calibri"/>
          <w:color w:val="000000"/>
          <w:shd w:val="clear" w:color="auto" w:fill="FFFFFF"/>
        </w:rPr>
      </w:pPr>
      <w:r>
        <w:rPr>
          <w:rStyle w:val="normaltextrun"/>
          <w:rFonts w:ascii="Calibri" w:hAnsi="Calibri" w:cs="Calibri"/>
          <w:i/>
          <w:iCs/>
          <w:color w:val="000000"/>
          <w:shd w:val="clear" w:color="auto" w:fill="FFFFFF"/>
        </w:rPr>
        <w:t xml:space="preserve">Papers of special </w:t>
      </w:r>
      <w:proofErr w:type="gramStart"/>
      <w:r>
        <w:rPr>
          <w:rStyle w:val="normaltextrun"/>
          <w:rFonts w:ascii="Calibri" w:hAnsi="Calibri" w:cs="Calibri"/>
          <w:i/>
          <w:iCs/>
          <w:color w:val="000000"/>
          <w:shd w:val="clear" w:color="auto" w:fill="FFFFFF"/>
        </w:rPr>
        <w:t>note</w:t>
      </w:r>
      <w:proofErr w:type="gramEnd"/>
      <w:r>
        <w:rPr>
          <w:rStyle w:val="normaltextrun"/>
          <w:rFonts w:ascii="Calibri" w:hAnsi="Calibri" w:cs="Calibri"/>
          <w:i/>
          <w:iCs/>
          <w:color w:val="000000"/>
          <w:shd w:val="clear" w:color="auto" w:fill="FFFFFF"/>
        </w:rPr>
        <w:t xml:space="preserve"> have been highlighted as either of interest (*) or of considerable interest (**) to readers.</w:t>
      </w:r>
      <w:r>
        <w:rPr>
          <w:rStyle w:val="eop"/>
          <w:rFonts w:ascii="Calibri" w:hAnsi="Calibri" w:cs="Calibri"/>
          <w:color w:val="000000"/>
          <w:shd w:val="clear" w:color="auto" w:fill="FFFFFF"/>
        </w:rPr>
        <w:t> </w:t>
      </w:r>
    </w:p>
    <w:p w14:paraId="5C6B65A5" w14:textId="77777777" w:rsidR="00757988" w:rsidRPr="00757988" w:rsidRDefault="00757988" w:rsidP="00757988">
      <w:pPr>
        <w:rPr>
          <w:b/>
          <w:bCs/>
        </w:rPr>
      </w:pPr>
    </w:p>
    <w:p w14:paraId="3CA94D68" w14:textId="77777777" w:rsidR="00EE243F" w:rsidRPr="00757988" w:rsidRDefault="00015003" w:rsidP="00EE243F">
      <w:pPr>
        <w:pStyle w:val="EndNoteBibliography"/>
        <w:spacing w:after="0"/>
        <w:ind w:left="720" w:hanging="720"/>
        <w:rPr>
          <w:noProof w:val="0"/>
        </w:rPr>
      </w:pPr>
      <w:r w:rsidRPr="00757988">
        <w:rPr>
          <w:rFonts w:cstheme="minorHAnsi"/>
          <w:noProof w:val="0"/>
          <w:szCs w:val="24"/>
        </w:rPr>
        <w:fldChar w:fldCharType="begin"/>
      </w:r>
      <w:r w:rsidRPr="00757988">
        <w:rPr>
          <w:rFonts w:cstheme="minorHAnsi"/>
          <w:noProof w:val="0"/>
          <w:szCs w:val="24"/>
        </w:rPr>
        <w:instrText xml:space="preserve"> ADDIN EN.REFLIST </w:instrText>
      </w:r>
      <w:r w:rsidRPr="00757988">
        <w:rPr>
          <w:rFonts w:cstheme="minorHAnsi"/>
          <w:noProof w:val="0"/>
          <w:szCs w:val="24"/>
        </w:rPr>
        <w:fldChar w:fldCharType="separate"/>
      </w:r>
      <w:r w:rsidR="00EE243F" w:rsidRPr="00757988">
        <w:rPr>
          <w:noProof w:val="0"/>
        </w:rPr>
        <w:t>1.</w:t>
      </w:r>
      <w:r w:rsidR="00EE243F" w:rsidRPr="00757988">
        <w:rPr>
          <w:noProof w:val="0"/>
        </w:rPr>
        <w:tab/>
        <w:t xml:space="preserve">Death registration summary statistics: England and Wales: 2022. (Ed.^(Eds) (Office for National Statistics (ONS), 2023) </w:t>
      </w:r>
    </w:p>
    <w:p w14:paraId="6EB4170D" w14:textId="77777777" w:rsidR="00EE243F" w:rsidRPr="00757988" w:rsidRDefault="00EE243F" w:rsidP="00EE243F">
      <w:pPr>
        <w:pStyle w:val="EndNoteBibliography"/>
        <w:spacing w:after="0"/>
        <w:ind w:left="720" w:hanging="720"/>
        <w:rPr>
          <w:noProof w:val="0"/>
        </w:rPr>
      </w:pPr>
      <w:r w:rsidRPr="00757988">
        <w:rPr>
          <w:noProof w:val="0"/>
        </w:rPr>
        <w:t>2.</w:t>
      </w:r>
      <w:r w:rsidRPr="00757988">
        <w:rPr>
          <w:noProof w:val="0"/>
        </w:rPr>
        <w:tab/>
        <w:t xml:space="preserve">Investing in breath: reducing the economic cost of lung conditions through increased research and innovation. (Ed.^(Eds) (Asthma + Lung UK, 2023) </w:t>
      </w:r>
    </w:p>
    <w:p w14:paraId="2AA76BA2" w14:textId="77777777" w:rsidR="00EE243F" w:rsidRPr="00757988" w:rsidRDefault="00EE243F" w:rsidP="00EE243F">
      <w:pPr>
        <w:pStyle w:val="EndNoteBibliography"/>
        <w:spacing w:after="0"/>
        <w:ind w:left="720" w:hanging="720"/>
        <w:rPr>
          <w:noProof w:val="0"/>
        </w:rPr>
      </w:pPr>
      <w:r w:rsidRPr="00757988">
        <w:rPr>
          <w:noProof w:val="0"/>
        </w:rPr>
        <w:t>3.</w:t>
      </w:r>
      <w:r w:rsidRPr="00757988">
        <w:rPr>
          <w:noProof w:val="0"/>
        </w:rPr>
        <w:tab/>
        <w:t>Bafadhel M, McKenna S, Terry S</w:t>
      </w:r>
      <w:r w:rsidRPr="00757988">
        <w:rPr>
          <w:i/>
          <w:noProof w:val="0"/>
        </w:rPr>
        <w:t xml:space="preserve"> et al.</w:t>
      </w:r>
      <w:r w:rsidRPr="00757988">
        <w:rPr>
          <w:noProof w:val="0"/>
        </w:rPr>
        <w:t xml:space="preserve"> Blood eosinophils to direct corticosteroid treatment of exacerbations of chronic obstructive pulmonary disease: a randomized placebo-controlled trial. </w:t>
      </w:r>
      <w:r w:rsidRPr="00757988">
        <w:rPr>
          <w:i/>
          <w:noProof w:val="0"/>
        </w:rPr>
        <w:t>Am J Respir Crit Care Med</w:t>
      </w:r>
      <w:r w:rsidRPr="00757988">
        <w:rPr>
          <w:noProof w:val="0"/>
        </w:rPr>
        <w:t>, 186(1), 48-55 (2012).</w:t>
      </w:r>
    </w:p>
    <w:p w14:paraId="631BA5E8" w14:textId="77777777" w:rsidR="00EE243F" w:rsidRPr="00757988" w:rsidRDefault="00EE243F" w:rsidP="00EE243F">
      <w:pPr>
        <w:pStyle w:val="EndNoteBibliography"/>
        <w:spacing w:after="0"/>
        <w:ind w:left="720" w:hanging="720"/>
        <w:rPr>
          <w:noProof w:val="0"/>
        </w:rPr>
      </w:pPr>
      <w:r w:rsidRPr="00757988">
        <w:rPr>
          <w:noProof w:val="0"/>
        </w:rPr>
        <w:t>4.</w:t>
      </w:r>
      <w:r w:rsidRPr="00757988">
        <w:rPr>
          <w:noProof w:val="0"/>
        </w:rPr>
        <w:tab/>
        <w:t>Ramakrishnan S, Russell REK, Mahmood HR</w:t>
      </w:r>
      <w:r w:rsidRPr="00757988">
        <w:rPr>
          <w:i/>
          <w:noProof w:val="0"/>
        </w:rPr>
        <w:t xml:space="preserve"> et al.</w:t>
      </w:r>
      <w:r w:rsidRPr="00757988">
        <w:rPr>
          <w:noProof w:val="0"/>
        </w:rPr>
        <w:t xml:space="preserve"> Treating eosinophilic exacerbations of asthma and COPD with benralizumab (ABRA): a double-blind, double-dummy, active placebo-controlled randomised trial. </w:t>
      </w:r>
      <w:r w:rsidRPr="00757988">
        <w:rPr>
          <w:i/>
          <w:noProof w:val="0"/>
        </w:rPr>
        <w:t>Lancet Respir Med</w:t>
      </w:r>
      <w:r w:rsidRPr="00757988">
        <w:rPr>
          <w:noProof w:val="0"/>
        </w:rPr>
        <w:t>, 13(1), 59-68 (2025).</w:t>
      </w:r>
    </w:p>
    <w:p w14:paraId="5165F6B2" w14:textId="77777777" w:rsidR="00EE243F" w:rsidRPr="00757988" w:rsidRDefault="00EE243F" w:rsidP="00EE243F">
      <w:pPr>
        <w:pStyle w:val="EndNoteBibliography"/>
        <w:spacing w:after="0"/>
        <w:ind w:left="720" w:hanging="720"/>
        <w:rPr>
          <w:noProof w:val="0"/>
        </w:rPr>
      </w:pPr>
      <w:r w:rsidRPr="00757988">
        <w:rPr>
          <w:noProof w:val="0"/>
        </w:rPr>
        <w:t>5.</w:t>
      </w:r>
      <w:r w:rsidRPr="00757988">
        <w:rPr>
          <w:noProof w:val="0"/>
        </w:rPr>
        <w:tab/>
        <w:t>Shoemark A, Shteinberg M, De Soyza A</w:t>
      </w:r>
      <w:r w:rsidRPr="00757988">
        <w:rPr>
          <w:i/>
          <w:noProof w:val="0"/>
        </w:rPr>
        <w:t xml:space="preserve"> et al.</w:t>
      </w:r>
      <w:r w:rsidRPr="00757988">
        <w:rPr>
          <w:noProof w:val="0"/>
        </w:rPr>
        <w:t xml:space="preserve"> Characterization of Eosinophilic Bronchiectasis: A European Multicohort Study. </w:t>
      </w:r>
      <w:r w:rsidRPr="00757988">
        <w:rPr>
          <w:i/>
          <w:noProof w:val="0"/>
        </w:rPr>
        <w:t>Am J Respir Crit Care Med</w:t>
      </w:r>
      <w:r w:rsidRPr="00757988">
        <w:rPr>
          <w:noProof w:val="0"/>
        </w:rPr>
        <w:t>, 205(8), 894-902 (2022).</w:t>
      </w:r>
    </w:p>
    <w:p w14:paraId="2AD08375" w14:textId="77777777" w:rsidR="00EE243F" w:rsidRPr="00757988" w:rsidRDefault="00EE243F" w:rsidP="00EE243F">
      <w:pPr>
        <w:pStyle w:val="EndNoteBibliography"/>
        <w:spacing w:after="0"/>
        <w:ind w:left="720" w:hanging="720"/>
        <w:rPr>
          <w:noProof w:val="0"/>
        </w:rPr>
      </w:pPr>
      <w:r w:rsidRPr="00757988">
        <w:rPr>
          <w:noProof w:val="0"/>
        </w:rPr>
        <w:t>6.</w:t>
      </w:r>
      <w:r w:rsidRPr="00757988">
        <w:rPr>
          <w:noProof w:val="0"/>
        </w:rPr>
        <w:tab/>
        <w:t>Hilty M, Burke C, Pedro H</w:t>
      </w:r>
      <w:r w:rsidRPr="00757988">
        <w:rPr>
          <w:i/>
          <w:noProof w:val="0"/>
        </w:rPr>
        <w:t xml:space="preserve"> et al.</w:t>
      </w:r>
      <w:r w:rsidRPr="00757988">
        <w:rPr>
          <w:noProof w:val="0"/>
        </w:rPr>
        <w:t xml:space="preserve"> Disordered Microbial Communities in Asthmatic Airways. </w:t>
      </w:r>
      <w:r w:rsidRPr="00757988">
        <w:rPr>
          <w:i/>
          <w:noProof w:val="0"/>
        </w:rPr>
        <w:t>PLoS ONE</w:t>
      </w:r>
      <w:r w:rsidRPr="00757988">
        <w:rPr>
          <w:noProof w:val="0"/>
        </w:rPr>
        <w:t>, 5(1), e8578 (2010).</w:t>
      </w:r>
    </w:p>
    <w:p w14:paraId="40321844" w14:textId="77777777" w:rsidR="00EE243F" w:rsidRPr="00757988" w:rsidRDefault="00EE243F" w:rsidP="00EE243F">
      <w:pPr>
        <w:pStyle w:val="EndNoteBibliography"/>
        <w:spacing w:after="0"/>
        <w:ind w:left="720" w:hanging="720"/>
        <w:rPr>
          <w:noProof w:val="0"/>
        </w:rPr>
      </w:pPr>
      <w:r w:rsidRPr="00757988">
        <w:rPr>
          <w:noProof w:val="0"/>
        </w:rPr>
        <w:t>7.</w:t>
      </w:r>
      <w:r w:rsidRPr="00757988">
        <w:rPr>
          <w:noProof w:val="0"/>
        </w:rPr>
        <w:tab/>
        <w:t>Dicker AJ, Lonergan M, Keir HR</w:t>
      </w:r>
      <w:r w:rsidRPr="00757988">
        <w:rPr>
          <w:i/>
          <w:noProof w:val="0"/>
        </w:rPr>
        <w:t xml:space="preserve"> et al.</w:t>
      </w:r>
      <w:r w:rsidRPr="00757988">
        <w:rPr>
          <w:noProof w:val="0"/>
        </w:rPr>
        <w:t xml:space="preserve"> The sputum microbiome and clinical outcomes in patients with bronchiectasis: a prospective observational study. </w:t>
      </w:r>
      <w:r w:rsidRPr="00757988">
        <w:rPr>
          <w:i/>
          <w:noProof w:val="0"/>
        </w:rPr>
        <w:t>The Lancet Respiratory Medicine</w:t>
      </w:r>
      <w:r w:rsidRPr="00757988">
        <w:rPr>
          <w:noProof w:val="0"/>
        </w:rPr>
        <w:t>, 9(8), 885-896 (2021).</w:t>
      </w:r>
    </w:p>
    <w:p w14:paraId="46968B9A" w14:textId="77777777" w:rsidR="00EE243F" w:rsidRPr="00757988" w:rsidRDefault="00EE243F" w:rsidP="00EE243F">
      <w:pPr>
        <w:pStyle w:val="EndNoteBibliography"/>
        <w:spacing w:after="0"/>
        <w:ind w:left="720" w:hanging="720"/>
        <w:rPr>
          <w:noProof w:val="0"/>
        </w:rPr>
      </w:pPr>
      <w:r w:rsidRPr="00757988">
        <w:rPr>
          <w:noProof w:val="0"/>
        </w:rPr>
        <w:t>8.</w:t>
      </w:r>
      <w:r w:rsidRPr="00757988">
        <w:rPr>
          <w:noProof w:val="0"/>
        </w:rPr>
        <w:tab/>
        <w:t>Versi A, Azim A, Ivan FX</w:t>
      </w:r>
      <w:r w:rsidRPr="00757988">
        <w:rPr>
          <w:i/>
          <w:noProof w:val="0"/>
        </w:rPr>
        <w:t xml:space="preserve"> et al.</w:t>
      </w:r>
      <w:r w:rsidRPr="00757988">
        <w:rPr>
          <w:noProof w:val="0"/>
        </w:rPr>
        <w:t xml:space="preserve"> A severe asthma phenotype of excessive airway </w:t>
      </w:r>
      <w:r w:rsidRPr="00757988">
        <w:rPr>
          <w:i/>
          <w:noProof w:val="0"/>
        </w:rPr>
        <w:t>Haemophilus influenzae</w:t>
      </w:r>
      <w:r w:rsidRPr="00757988">
        <w:rPr>
          <w:noProof w:val="0"/>
        </w:rPr>
        <w:t xml:space="preserve"> relative abundance associated with sputum neutrophilia. </w:t>
      </w:r>
      <w:r w:rsidRPr="00757988">
        <w:rPr>
          <w:i/>
          <w:noProof w:val="0"/>
        </w:rPr>
        <w:t>Clin Transl Med</w:t>
      </w:r>
      <w:r w:rsidRPr="00757988">
        <w:rPr>
          <w:noProof w:val="0"/>
        </w:rPr>
        <w:t>, 14(9), e70007 (2024).</w:t>
      </w:r>
    </w:p>
    <w:p w14:paraId="6286299E" w14:textId="77777777" w:rsidR="00EE243F" w:rsidRPr="00757988" w:rsidRDefault="00EE243F" w:rsidP="00EE243F">
      <w:pPr>
        <w:pStyle w:val="EndNoteBibliography"/>
        <w:spacing w:after="0"/>
        <w:ind w:left="720" w:hanging="720"/>
        <w:rPr>
          <w:noProof w:val="0"/>
        </w:rPr>
      </w:pPr>
      <w:r w:rsidRPr="00757988">
        <w:rPr>
          <w:noProof w:val="0"/>
        </w:rPr>
        <w:t>9.</w:t>
      </w:r>
      <w:r w:rsidRPr="00757988">
        <w:rPr>
          <w:noProof w:val="0"/>
        </w:rPr>
        <w:tab/>
        <w:t>Wilkinson TMA, Aris E, Bourne S</w:t>
      </w:r>
      <w:r w:rsidRPr="00757988">
        <w:rPr>
          <w:i/>
          <w:noProof w:val="0"/>
        </w:rPr>
        <w:t xml:space="preserve"> et al.</w:t>
      </w:r>
      <w:r w:rsidRPr="00757988">
        <w:rPr>
          <w:noProof w:val="0"/>
        </w:rPr>
        <w:t xml:space="preserve"> A prospective, observational cohort study of the seasonal dynamics of airway pathogens in the aetiology of exacerbations in COPD. </w:t>
      </w:r>
      <w:r w:rsidRPr="00757988">
        <w:rPr>
          <w:i/>
          <w:noProof w:val="0"/>
        </w:rPr>
        <w:t>Thorax</w:t>
      </w:r>
      <w:r w:rsidRPr="00757988">
        <w:rPr>
          <w:noProof w:val="0"/>
        </w:rPr>
        <w:t>, 72(10), 919-927 (2017).</w:t>
      </w:r>
    </w:p>
    <w:p w14:paraId="0738B256" w14:textId="77777777" w:rsidR="00EE243F" w:rsidRPr="00757988" w:rsidRDefault="00EE243F" w:rsidP="00EE243F">
      <w:pPr>
        <w:pStyle w:val="EndNoteBibliography"/>
        <w:spacing w:after="0"/>
        <w:ind w:left="720" w:hanging="720"/>
        <w:rPr>
          <w:noProof w:val="0"/>
        </w:rPr>
      </w:pPr>
      <w:r w:rsidRPr="00757988">
        <w:rPr>
          <w:noProof w:val="0"/>
        </w:rPr>
        <w:t>10.</w:t>
      </w:r>
      <w:r w:rsidRPr="00757988">
        <w:rPr>
          <w:noProof w:val="0"/>
        </w:rPr>
        <w:tab/>
        <w:t>Reddel HK, Bacharier LB, Bateman ED</w:t>
      </w:r>
      <w:r w:rsidRPr="00757988">
        <w:rPr>
          <w:i/>
          <w:noProof w:val="0"/>
        </w:rPr>
        <w:t xml:space="preserve"> et al.</w:t>
      </w:r>
      <w:r w:rsidRPr="00757988">
        <w:rPr>
          <w:noProof w:val="0"/>
        </w:rPr>
        <w:t xml:space="preserve"> Global Initiative for Asthma Strategy 2021: Executive Summary and Rationale for Key Changes. </w:t>
      </w:r>
      <w:r w:rsidRPr="00757988">
        <w:rPr>
          <w:i/>
          <w:noProof w:val="0"/>
        </w:rPr>
        <w:t>Am J Respir Crit Care Med</w:t>
      </w:r>
      <w:r w:rsidRPr="00757988">
        <w:rPr>
          <w:noProof w:val="0"/>
        </w:rPr>
        <w:t>, 205(1), 17-35 (2022).</w:t>
      </w:r>
    </w:p>
    <w:p w14:paraId="6287BB1D" w14:textId="77777777" w:rsidR="00EE243F" w:rsidRPr="00757988" w:rsidRDefault="00EE243F" w:rsidP="00EE243F">
      <w:pPr>
        <w:pStyle w:val="EndNoteBibliography"/>
        <w:spacing w:after="0"/>
        <w:ind w:left="720" w:hanging="720"/>
        <w:rPr>
          <w:noProof w:val="0"/>
        </w:rPr>
      </w:pPr>
      <w:r w:rsidRPr="00757988">
        <w:rPr>
          <w:noProof w:val="0"/>
        </w:rPr>
        <w:t>11.</w:t>
      </w:r>
      <w:r w:rsidRPr="00757988">
        <w:rPr>
          <w:noProof w:val="0"/>
        </w:rPr>
        <w:tab/>
        <w:t>Fahy JV, Jackson ND, Sajuthi SP</w:t>
      </w:r>
      <w:r w:rsidRPr="00757988">
        <w:rPr>
          <w:i/>
          <w:noProof w:val="0"/>
        </w:rPr>
        <w:t xml:space="preserve"> et al.</w:t>
      </w:r>
      <w:r w:rsidRPr="00757988">
        <w:rPr>
          <w:noProof w:val="0"/>
        </w:rPr>
        <w:t xml:space="preserve"> Type 1 Immune Responses Related to Viral Infection Influence Corticosteroid Response in Asthma. </w:t>
      </w:r>
      <w:r w:rsidRPr="00757988">
        <w:rPr>
          <w:i/>
          <w:noProof w:val="0"/>
        </w:rPr>
        <w:t>Am J Respir Crit Care Med</w:t>
      </w:r>
      <w:r w:rsidRPr="00757988">
        <w:rPr>
          <w:noProof w:val="0"/>
        </w:rPr>
        <w:t>, 211(2), 194-204 (2025).</w:t>
      </w:r>
    </w:p>
    <w:p w14:paraId="174CD02F" w14:textId="77777777" w:rsidR="00EE243F" w:rsidRPr="00757988" w:rsidRDefault="00EE243F" w:rsidP="00EE243F">
      <w:pPr>
        <w:pStyle w:val="EndNoteBibliography"/>
        <w:spacing w:after="0"/>
        <w:ind w:left="720" w:hanging="720"/>
        <w:rPr>
          <w:noProof w:val="0"/>
        </w:rPr>
      </w:pPr>
      <w:r w:rsidRPr="00757988">
        <w:rPr>
          <w:noProof w:val="0"/>
        </w:rPr>
        <w:t>12.</w:t>
      </w:r>
      <w:r w:rsidRPr="00757988">
        <w:rPr>
          <w:noProof w:val="0"/>
        </w:rPr>
        <w:tab/>
        <w:t xml:space="preserve">Chetty A, Nielsen HC. Targeting Airway Smooth Muscle Hypertrophy in Asthma: An Approach Whose Time Has Come. </w:t>
      </w:r>
      <w:r w:rsidRPr="00757988">
        <w:rPr>
          <w:i/>
          <w:noProof w:val="0"/>
        </w:rPr>
        <w:t>J Asthma Allergy</w:t>
      </w:r>
      <w:r w:rsidRPr="00757988">
        <w:rPr>
          <w:noProof w:val="0"/>
        </w:rPr>
        <w:t>, 14, 539-556 (2021).</w:t>
      </w:r>
    </w:p>
    <w:p w14:paraId="4DB83B46" w14:textId="77777777" w:rsidR="00EE243F" w:rsidRPr="00757988" w:rsidRDefault="00EE243F" w:rsidP="00EE243F">
      <w:pPr>
        <w:pStyle w:val="EndNoteBibliography"/>
        <w:spacing w:after="0"/>
        <w:ind w:left="720" w:hanging="720"/>
        <w:rPr>
          <w:noProof w:val="0"/>
        </w:rPr>
      </w:pPr>
      <w:r w:rsidRPr="00757988">
        <w:rPr>
          <w:noProof w:val="0"/>
        </w:rPr>
        <w:t>13.</w:t>
      </w:r>
      <w:r w:rsidRPr="00757988">
        <w:rPr>
          <w:noProof w:val="0"/>
        </w:rPr>
        <w:tab/>
        <w:t xml:space="preserve">Steelant B. Epithelial dysfunction in chronic respiratory diseases, a shared endotype? </w:t>
      </w:r>
      <w:r w:rsidRPr="00757988">
        <w:rPr>
          <w:i/>
          <w:noProof w:val="0"/>
        </w:rPr>
        <w:t>Curr Opin Pulm Med</w:t>
      </w:r>
      <w:r w:rsidRPr="00757988">
        <w:rPr>
          <w:noProof w:val="0"/>
        </w:rPr>
        <w:t>, 26(1), 20-26 (2020).</w:t>
      </w:r>
    </w:p>
    <w:p w14:paraId="780FF278" w14:textId="77777777" w:rsidR="00EE243F" w:rsidRPr="00757988" w:rsidRDefault="00EE243F" w:rsidP="00EE243F">
      <w:pPr>
        <w:pStyle w:val="EndNoteBibliography"/>
        <w:spacing w:after="0"/>
        <w:ind w:left="720" w:hanging="720"/>
        <w:rPr>
          <w:noProof w:val="0"/>
        </w:rPr>
      </w:pPr>
      <w:r w:rsidRPr="00757988">
        <w:rPr>
          <w:noProof w:val="0"/>
        </w:rPr>
        <w:t>14.</w:t>
      </w:r>
      <w:r w:rsidRPr="00757988">
        <w:rPr>
          <w:noProof w:val="0"/>
        </w:rPr>
        <w:tab/>
        <w:t xml:space="preserve">Flume PA, Chalmers JD, Olivier KN. Advances in bronchiectasis: endotyping, genetics, microbiome, and disease heterogeneity. </w:t>
      </w:r>
      <w:r w:rsidRPr="00757988">
        <w:rPr>
          <w:i/>
          <w:noProof w:val="0"/>
        </w:rPr>
        <w:t>Lancet</w:t>
      </w:r>
      <w:r w:rsidRPr="00757988">
        <w:rPr>
          <w:noProof w:val="0"/>
        </w:rPr>
        <w:t>, 392(10150), 880-890 (2018).</w:t>
      </w:r>
    </w:p>
    <w:p w14:paraId="593DB335" w14:textId="77777777" w:rsidR="00EE243F" w:rsidRPr="00757988" w:rsidRDefault="00EE243F" w:rsidP="00EE243F">
      <w:pPr>
        <w:pStyle w:val="EndNoteBibliography"/>
        <w:spacing w:after="0"/>
        <w:ind w:left="720" w:hanging="720"/>
        <w:rPr>
          <w:noProof w:val="0"/>
        </w:rPr>
      </w:pPr>
      <w:r w:rsidRPr="00757988">
        <w:rPr>
          <w:noProof w:val="0"/>
        </w:rPr>
        <w:t>15.</w:t>
      </w:r>
      <w:r w:rsidRPr="00757988">
        <w:rPr>
          <w:noProof w:val="0"/>
        </w:rPr>
        <w:tab/>
        <w:t xml:space="preserve">Shteinberg M, Flume PA, Chalmers JD. Is bronchiectasis really a disease? </w:t>
      </w:r>
      <w:r w:rsidRPr="00757988">
        <w:rPr>
          <w:i/>
          <w:noProof w:val="0"/>
        </w:rPr>
        <w:t>Eur Respir Rev</w:t>
      </w:r>
      <w:r w:rsidRPr="00757988">
        <w:rPr>
          <w:noProof w:val="0"/>
        </w:rPr>
        <w:t>, 29(155) (2020).</w:t>
      </w:r>
    </w:p>
    <w:p w14:paraId="32DA3A15" w14:textId="77777777" w:rsidR="00EE243F" w:rsidRPr="00757988" w:rsidRDefault="00EE243F" w:rsidP="00EE243F">
      <w:pPr>
        <w:pStyle w:val="EndNoteBibliography"/>
        <w:spacing w:after="0"/>
        <w:ind w:left="720" w:hanging="720"/>
        <w:rPr>
          <w:noProof w:val="0"/>
        </w:rPr>
      </w:pPr>
      <w:r w:rsidRPr="00757988">
        <w:rPr>
          <w:noProof w:val="0"/>
        </w:rPr>
        <w:t>16.</w:t>
      </w:r>
      <w:r w:rsidRPr="00757988">
        <w:rPr>
          <w:noProof w:val="0"/>
        </w:rPr>
        <w:tab/>
        <w:t>Perea L, Bottier M, Cant E</w:t>
      </w:r>
      <w:r w:rsidRPr="00757988">
        <w:rPr>
          <w:i/>
          <w:noProof w:val="0"/>
        </w:rPr>
        <w:t xml:space="preserve"> et al.</w:t>
      </w:r>
      <w:r w:rsidRPr="00757988">
        <w:rPr>
          <w:noProof w:val="0"/>
        </w:rPr>
        <w:t xml:space="preserve"> Airway IL-1beta is related to disease severity and mucociliary function in bronchiectasis. </w:t>
      </w:r>
      <w:r w:rsidRPr="00757988">
        <w:rPr>
          <w:i/>
          <w:noProof w:val="0"/>
        </w:rPr>
        <w:t>Eur Respir J</w:t>
      </w:r>
      <w:r w:rsidRPr="00757988">
        <w:rPr>
          <w:noProof w:val="0"/>
        </w:rPr>
        <w:t>, 64(2) (2024).</w:t>
      </w:r>
    </w:p>
    <w:p w14:paraId="3CF2780E" w14:textId="77777777" w:rsidR="00EE243F" w:rsidRPr="00757988" w:rsidRDefault="00EE243F" w:rsidP="00EE243F">
      <w:pPr>
        <w:pStyle w:val="EndNoteBibliography"/>
        <w:spacing w:after="0"/>
        <w:ind w:left="720" w:hanging="720"/>
        <w:rPr>
          <w:noProof w:val="0"/>
        </w:rPr>
      </w:pPr>
      <w:r w:rsidRPr="00757988">
        <w:rPr>
          <w:noProof w:val="0"/>
        </w:rPr>
        <w:lastRenderedPageBreak/>
        <w:t>17.</w:t>
      </w:r>
      <w:r w:rsidRPr="00757988">
        <w:rPr>
          <w:noProof w:val="0"/>
        </w:rPr>
        <w:tab/>
        <w:t>Polverino E, Goeminne PC, McDonnell MJ</w:t>
      </w:r>
      <w:r w:rsidRPr="00757988">
        <w:rPr>
          <w:i/>
          <w:noProof w:val="0"/>
        </w:rPr>
        <w:t xml:space="preserve"> et al.</w:t>
      </w:r>
      <w:r w:rsidRPr="00757988">
        <w:rPr>
          <w:noProof w:val="0"/>
        </w:rPr>
        <w:t xml:space="preserve"> European Respiratory Society guidelines for the management of adult bronchiectasis. </w:t>
      </w:r>
      <w:r w:rsidRPr="00757988">
        <w:rPr>
          <w:i/>
          <w:noProof w:val="0"/>
        </w:rPr>
        <w:t>Eur Respir J</w:t>
      </w:r>
      <w:r w:rsidRPr="00757988">
        <w:rPr>
          <w:noProof w:val="0"/>
        </w:rPr>
        <w:t>, 50(3) (2017).</w:t>
      </w:r>
    </w:p>
    <w:p w14:paraId="647518C2" w14:textId="77777777" w:rsidR="00EE243F" w:rsidRPr="00757988" w:rsidRDefault="00EE243F" w:rsidP="00EE243F">
      <w:pPr>
        <w:pStyle w:val="EndNoteBibliography"/>
        <w:spacing w:after="0"/>
        <w:ind w:left="720" w:hanging="720"/>
        <w:rPr>
          <w:noProof w:val="0"/>
        </w:rPr>
      </w:pPr>
      <w:r w:rsidRPr="00757988">
        <w:rPr>
          <w:noProof w:val="0"/>
        </w:rPr>
        <w:t>18.</w:t>
      </w:r>
      <w:r w:rsidRPr="00757988">
        <w:rPr>
          <w:noProof w:val="0"/>
        </w:rPr>
        <w:tab/>
        <w:t>Pollock J, Polverino E, Dhar R</w:t>
      </w:r>
      <w:r w:rsidRPr="00757988">
        <w:rPr>
          <w:i/>
          <w:noProof w:val="0"/>
        </w:rPr>
        <w:t xml:space="preserve"> et al.</w:t>
      </w:r>
      <w:r w:rsidRPr="00757988">
        <w:rPr>
          <w:noProof w:val="0"/>
        </w:rPr>
        <w:t xml:space="preserve"> Use of inhaled corticosteroids in bronchiectasis: data from the European Bronchiectasis Registry (EMBARC). </w:t>
      </w:r>
      <w:r w:rsidRPr="00757988">
        <w:rPr>
          <w:i/>
          <w:noProof w:val="0"/>
        </w:rPr>
        <w:t>Thorax</w:t>
      </w:r>
      <w:r w:rsidRPr="00757988">
        <w:rPr>
          <w:noProof w:val="0"/>
        </w:rPr>
        <w:t>, 80(6), 358-368 (2025).</w:t>
      </w:r>
    </w:p>
    <w:p w14:paraId="6D540579" w14:textId="77777777" w:rsidR="00EE243F" w:rsidRPr="00757988" w:rsidRDefault="00EE243F" w:rsidP="00EE243F">
      <w:pPr>
        <w:pStyle w:val="EndNoteBibliography"/>
        <w:spacing w:after="0"/>
        <w:ind w:left="720" w:hanging="720"/>
        <w:rPr>
          <w:noProof w:val="0"/>
        </w:rPr>
      </w:pPr>
      <w:r w:rsidRPr="00757988">
        <w:rPr>
          <w:noProof w:val="0"/>
        </w:rPr>
        <w:t>19.</w:t>
      </w:r>
      <w:r w:rsidRPr="00757988">
        <w:rPr>
          <w:noProof w:val="0"/>
        </w:rPr>
        <w:tab/>
        <w:t>Agusti A, Celli BR, Criner GJ</w:t>
      </w:r>
      <w:r w:rsidRPr="00757988">
        <w:rPr>
          <w:i/>
          <w:noProof w:val="0"/>
        </w:rPr>
        <w:t xml:space="preserve"> et al.</w:t>
      </w:r>
      <w:r w:rsidRPr="00757988">
        <w:rPr>
          <w:noProof w:val="0"/>
        </w:rPr>
        <w:t xml:space="preserve"> Global Initiative for Chronic Obstructive Lung Disease 2023 Report: GOLD Executive Summary. </w:t>
      </w:r>
      <w:r w:rsidRPr="00757988">
        <w:rPr>
          <w:i/>
          <w:noProof w:val="0"/>
        </w:rPr>
        <w:t>Eur Respir J</w:t>
      </w:r>
      <w:r w:rsidRPr="00757988">
        <w:rPr>
          <w:noProof w:val="0"/>
        </w:rPr>
        <w:t>, 61(4) (2023).</w:t>
      </w:r>
    </w:p>
    <w:p w14:paraId="7DE47A07" w14:textId="77777777" w:rsidR="00EE243F" w:rsidRPr="00757988" w:rsidRDefault="00EE243F" w:rsidP="00EE243F">
      <w:pPr>
        <w:pStyle w:val="EndNoteBibliography"/>
        <w:spacing w:after="0"/>
        <w:ind w:left="720" w:hanging="720"/>
        <w:rPr>
          <w:noProof w:val="0"/>
        </w:rPr>
      </w:pPr>
      <w:r w:rsidRPr="00757988">
        <w:rPr>
          <w:noProof w:val="0"/>
        </w:rPr>
        <w:t>20.</w:t>
      </w:r>
      <w:r w:rsidRPr="00757988">
        <w:rPr>
          <w:noProof w:val="0"/>
        </w:rPr>
        <w:tab/>
        <w:t xml:space="preserve">Ostridge K, Wilkinson TM. Present and future utility of computed tomography scanning in the assessment and management of COPD. </w:t>
      </w:r>
      <w:r w:rsidRPr="00757988">
        <w:rPr>
          <w:i/>
          <w:noProof w:val="0"/>
        </w:rPr>
        <w:t>Eur Respir J</w:t>
      </w:r>
      <w:r w:rsidRPr="00757988">
        <w:rPr>
          <w:noProof w:val="0"/>
        </w:rPr>
        <w:t>, 48(1), 216-228 (2016).</w:t>
      </w:r>
    </w:p>
    <w:p w14:paraId="340C4823" w14:textId="77777777" w:rsidR="00EE243F" w:rsidRPr="00757988" w:rsidRDefault="00EE243F" w:rsidP="00EE243F">
      <w:pPr>
        <w:pStyle w:val="EndNoteBibliography"/>
        <w:spacing w:after="0"/>
        <w:ind w:left="720" w:hanging="720"/>
        <w:rPr>
          <w:noProof w:val="0"/>
        </w:rPr>
      </w:pPr>
      <w:r w:rsidRPr="00757988">
        <w:rPr>
          <w:noProof w:val="0"/>
        </w:rPr>
        <w:t>21.</w:t>
      </w:r>
      <w:r w:rsidRPr="00757988">
        <w:rPr>
          <w:noProof w:val="0"/>
        </w:rPr>
        <w:tab/>
        <w:t>Kolsum U, Donaldson GC, Singh R</w:t>
      </w:r>
      <w:r w:rsidRPr="00757988">
        <w:rPr>
          <w:i/>
          <w:noProof w:val="0"/>
        </w:rPr>
        <w:t xml:space="preserve"> et al.</w:t>
      </w:r>
      <w:r w:rsidRPr="00757988">
        <w:rPr>
          <w:noProof w:val="0"/>
        </w:rPr>
        <w:t xml:space="preserve"> Blood and sputum eosinophils in COPD; relationship with bacterial load. </w:t>
      </w:r>
      <w:r w:rsidRPr="00757988">
        <w:rPr>
          <w:i/>
          <w:noProof w:val="0"/>
        </w:rPr>
        <w:t>Respir Res</w:t>
      </w:r>
      <w:r w:rsidRPr="00757988">
        <w:rPr>
          <w:noProof w:val="0"/>
        </w:rPr>
        <w:t>, 18(1), 88 (2017).</w:t>
      </w:r>
    </w:p>
    <w:p w14:paraId="475C15E5" w14:textId="77777777" w:rsidR="00EE243F" w:rsidRPr="00757988" w:rsidRDefault="00EE243F" w:rsidP="00EE243F">
      <w:pPr>
        <w:pStyle w:val="EndNoteBibliography"/>
        <w:spacing w:after="0"/>
        <w:ind w:left="720" w:hanging="720"/>
        <w:rPr>
          <w:noProof w:val="0"/>
        </w:rPr>
      </w:pPr>
      <w:r w:rsidRPr="00757988">
        <w:rPr>
          <w:noProof w:val="0"/>
        </w:rPr>
        <w:t>22.</w:t>
      </w:r>
      <w:r w:rsidRPr="00757988">
        <w:rPr>
          <w:noProof w:val="0"/>
        </w:rPr>
        <w:tab/>
        <w:t>Amati F, Simonetta E, Gramegna A</w:t>
      </w:r>
      <w:r w:rsidRPr="00757988">
        <w:rPr>
          <w:i/>
          <w:noProof w:val="0"/>
        </w:rPr>
        <w:t xml:space="preserve"> et al.</w:t>
      </w:r>
      <w:r w:rsidRPr="00757988">
        <w:rPr>
          <w:noProof w:val="0"/>
        </w:rPr>
        <w:t xml:space="preserve"> The biology of pulmonary exacerbations in bronchiectasis. </w:t>
      </w:r>
      <w:r w:rsidRPr="00757988">
        <w:rPr>
          <w:i/>
          <w:noProof w:val="0"/>
        </w:rPr>
        <w:t>Eur Respir Rev</w:t>
      </w:r>
      <w:r w:rsidRPr="00757988">
        <w:rPr>
          <w:noProof w:val="0"/>
        </w:rPr>
        <w:t>, 28(154) (2019).</w:t>
      </w:r>
    </w:p>
    <w:p w14:paraId="2A7F93A6" w14:textId="77777777" w:rsidR="00EE243F" w:rsidRPr="00757988" w:rsidRDefault="00EE243F" w:rsidP="00EE243F">
      <w:pPr>
        <w:pStyle w:val="EndNoteBibliography"/>
        <w:spacing w:after="0"/>
        <w:ind w:left="720" w:hanging="720"/>
        <w:rPr>
          <w:noProof w:val="0"/>
        </w:rPr>
      </w:pPr>
      <w:r w:rsidRPr="00757988">
        <w:rPr>
          <w:noProof w:val="0"/>
        </w:rPr>
        <w:t>23.</w:t>
      </w:r>
      <w:r w:rsidRPr="00757988">
        <w:rPr>
          <w:noProof w:val="0"/>
        </w:rPr>
        <w:tab/>
        <w:t xml:space="preserve">Foundation BL. Out in the cold: Lung disease, the hidden driver of NHS winter pressure. (Ed.^(Eds) (2017) </w:t>
      </w:r>
    </w:p>
    <w:p w14:paraId="7DA63A20" w14:textId="77777777" w:rsidR="00EE243F" w:rsidRPr="00757988" w:rsidRDefault="00EE243F" w:rsidP="00EE243F">
      <w:pPr>
        <w:pStyle w:val="EndNoteBibliography"/>
        <w:spacing w:after="0"/>
        <w:ind w:left="720" w:hanging="720"/>
        <w:rPr>
          <w:noProof w:val="0"/>
        </w:rPr>
      </w:pPr>
      <w:r w:rsidRPr="00757988">
        <w:rPr>
          <w:noProof w:val="0"/>
        </w:rPr>
        <w:t>24.</w:t>
      </w:r>
      <w:r w:rsidRPr="00757988">
        <w:rPr>
          <w:noProof w:val="0"/>
        </w:rPr>
        <w:tab/>
        <w:t>Mukherjee M, Stoddart A, Gupta RP</w:t>
      </w:r>
      <w:r w:rsidRPr="00757988">
        <w:rPr>
          <w:i/>
          <w:noProof w:val="0"/>
        </w:rPr>
        <w:t xml:space="preserve"> et al.</w:t>
      </w:r>
      <w:r w:rsidRPr="00757988">
        <w:rPr>
          <w:noProof w:val="0"/>
        </w:rPr>
        <w:t xml:space="preserve"> The epidemiology, healthcare and societal burden and costs of asthma in the UK and its member nations: analyses of standalone and linked national databases. </w:t>
      </w:r>
      <w:r w:rsidRPr="00757988">
        <w:rPr>
          <w:i/>
          <w:noProof w:val="0"/>
        </w:rPr>
        <w:t>BMC Med</w:t>
      </w:r>
      <w:r w:rsidRPr="00757988">
        <w:rPr>
          <w:noProof w:val="0"/>
        </w:rPr>
        <w:t>, 14(1), 113 (2016).</w:t>
      </w:r>
    </w:p>
    <w:p w14:paraId="20D6EE73" w14:textId="77777777" w:rsidR="00EE243F" w:rsidRPr="00757988" w:rsidRDefault="00EE243F" w:rsidP="00EE243F">
      <w:pPr>
        <w:pStyle w:val="EndNoteBibliography"/>
        <w:spacing w:after="0"/>
        <w:ind w:left="720" w:hanging="720"/>
        <w:rPr>
          <w:noProof w:val="0"/>
        </w:rPr>
      </w:pPr>
      <w:r w:rsidRPr="00757988">
        <w:rPr>
          <w:noProof w:val="0"/>
        </w:rPr>
        <w:t>25.</w:t>
      </w:r>
      <w:r w:rsidRPr="00757988">
        <w:rPr>
          <w:noProof w:val="0"/>
        </w:rPr>
        <w:tab/>
        <w:t xml:space="preserve">Denholm R, van der Werf ET, Hay AD. Use of antibiotics and asthma medication for acute lower respiratory tract infections in people with and without asthma: retrospective cohort study. </w:t>
      </w:r>
      <w:r w:rsidRPr="00757988">
        <w:rPr>
          <w:i/>
          <w:noProof w:val="0"/>
        </w:rPr>
        <w:t>Respir Res</w:t>
      </w:r>
      <w:r w:rsidRPr="00757988">
        <w:rPr>
          <w:noProof w:val="0"/>
        </w:rPr>
        <w:t>, 21(1), 4 (2020).</w:t>
      </w:r>
    </w:p>
    <w:p w14:paraId="5F7DA702" w14:textId="77777777" w:rsidR="00EE243F" w:rsidRPr="00757988" w:rsidRDefault="00EE243F" w:rsidP="00EE243F">
      <w:pPr>
        <w:pStyle w:val="EndNoteBibliography"/>
        <w:spacing w:after="0"/>
        <w:ind w:left="720" w:hanging="720"/>
        <w:rPr>
          <w:noProof w:val="0"/>
        </w:rPr>
      </w:pPr>
      <w:r w:rsidRPr="00757988">
        <w:rPr>
          <w:noProof w:val="0"/>
        </w:rPr>
        <w:t>26.</w:t>
      </w:r>
      <w:r w:rsidRPr="00757988">
        <w:rPr>
          <w:noProof w:val="0"/>
        </w:rPr>
        <w:tab/>
        <w:t xml:space="preserve">Stolbrink M, Bonnett LJ, Blakey JD. Antibiotics for COPD exacerbations: does drug or duration matter? A primary care database analysis. </w:t>
      </w:r>
      <w:r w:rsidRPr="00757988">
        <w:rPr>
          <w:i/>
          <w:noProof w:val="0"/>
        </w:rPr>
        <w:t>BMJ Open Respir Res</w:t>
      </w:r>
      <w:r w:rsidRPr="00757988">
        <w:rPr>
          <w:noProof w:val="0"/>
        </w:rPr>
        <w:t>, 6(1), e000458 (2019).</w:t>
      </w:r>
    </w:p>
    <w:p w14:paraId="72BF6A7A" w14:textId="77777777" w:rsidR="00EE243F" w:rsidRPr="00757988" w:rsidRDefault="00EE243F" w:rsidP="00EE243F">
      <w:pPr>
        <w:pStyle w:val="EndNoteBibliography"/>
        <w:spacing w:after="0"/>
        <w:ind w:left="720" w:hanging="720"/>
        <w:rPr>
          <w:noProof w:val="0"/>
        </w:rPr>
      </w:pPr>
      <w:r w:rsidRPr="00757988">
        <w:rPr>
          <w:noProof w:val="0"/>
        </w:rPr>
        <w:t>27.</w:t>
      </w:r>
      <w:r w:rsidRPr="00757988">
        <w:rPr>
          <w:noProof w:val="0"/>
        </w:rPr>
        <w:tab/>
        <w:t>Rockenschaub P, Jhass A, Freemantle N</w:t>
      </w:r>
      <w:r w:rsidRPr="00757988">
        <w:rPr>
          <w:i/>
          <w:noProof w:val="0"/>
        </w:rPr>
        <w:t xml:space="preserve"> et al.</w:t>
      </w:r>
      <w:r w:rsidRPr="00757988">
        <w:rPr>
          <w:noProof w:val="0"/>
        </w:rPr>
        <w:t xml:space="preserve"> Opportunities to reduce antibiotic prescribing for patients with COPD in primary care: a cohort study using electronic health records from the Clinical Practice Research Datalink (CPRD). </w:t>
      </w:r>
      <w:r w:rsidRPr="00757988">
        <w:rPr>
          <w:i/>
          <w:noProof w:val="0"/>
        </w:rPr>
        <w:t>J Antimicrob Chemother</w:t>
      </w:r>
      <w:r w:rsidRPr="00757988">
        <w:rPr>
          <w:noProof w:val="0"/>
        </w:rPr>
        <w:t>, 75(1), 243-251 (2020).</w:t>
      </w:r>
    </w:p>
    <w:p w14:paraId="263D2DCA" w14:textId="77777777" w:rsidR="00EE243F" w:rsidRPr="00757988" w:rsidRDefault="00EE243F" w:rsidP="00EE243F">
      <w:pPr>
        <w:pStyle w:val="EndNoteBibliography"/>
        <w:spacing w:after="0"/>
        <w:ind w:left="720" w:hanging="720"/>
        <w:rPr>
          <w:noProof w:val="0"/>
        </w:rPr>
      </w:pPr>
      <w:r w:rsidRPr="00757988">
        <w:rPr>
          <w:noProof w:val="0"/>
        </w:rPr>
        <w:t>28.</w:t>
      </w:r>
      <w:r w:rsidRPr="00757988">
        <w:rPr>
          <w:noProof w:val="0"/>
        </w:rPr>
        <w:tab/>
        <w:t>Soremekun S, Heaney LG, Skinner D</w:t>
      </w:r>
      <w:r w:rsidRPr="00757988">
        <w:rPr>
          <w:i/>
          <w:noProof w:val="0"/>
        </w:rPr>
        <w:t xml:space="preserve"> et al.</w:t>
      </w:r>
      <w:r w:rsidRPr="00757988">
        <w:rPr>
          <w:noProof w:val="0"/>
        </w:rPr>
        <w:t xml:space="preserve"> Asthma exacerbations are associated with a decline in lung function: a longitudinal population-based study. </w:t>
      </w:r>
      <w:r w:rsidRPr="00757988">
        <w:rPr>
          <w:i/>
          <w:noProof w:val="0"/>
        </w:rPr>
        <w:t>Thorax</w:t>
      </w:r>
      <w:r w:rsidRPr="00757988">
        <w:rPr>
          <w:noProof w:val="0"/>
        </w:rPr>
        <w:t>, 78(7), 643-652 (2023).</w:t>
      </w:r>
    </w:p>
    <w:p w14:paraId="230B3AD9" w14:textId="77777777" w:rsidR="00EE243F" w:rsidRPr="00757988" w:rsidRDefault="00EE243F" w:rsidP="00EE243F">
      <w:pPr>
        <w:pStyle w:val="EndNoteBibliography"/>
        <w:spacing w:after="0"/>
        <w:ind w:left="720" w:hanging="720"/>
        <w:rPr>
          <w:noProof w:val="0"/>
        </w:rPr>
      </w:pPr>
      <w:r w:rsidRPr="00757988">
        <w:rPr>
          <w:noProof w:val="0"/>
        </w:rPr>
        <w:t>29.</w:t>
      </w:r>
      <w:r w:rsidRPr="00757988">
        <w:rPr>
          <w:noProof w:val="0"/>
        </w:rPr>
        <w:tab/>
        <w:t xml:space="preserve">De Angelis A, Johnson ED, Sutharsan S, Aliberti S. Exacerbations of bronchiectasis. </w:t>
      </w:r>
      <w:r w:rsidRPr="00757988">
        <w:rPr>
          <w:i/>
          <w:noProof w:val="0"/>
        </w:rPr>
        <w:t>Eur Respir Rev</w:t>
      </w:r>
      <w:r w:rsidRPr="00757988">
        <w:rPr>
          <w:noProof w:val="0"/>
        </w:rPr>
        <w:t>, 33(173) (2024).</w:t>
      </w:r>
    </w:p>
    <w:p w14:paraId="21FD53C9" w14:textId="77777777" w:rsidR="00EE243F" w:rsidRPr="00757988" w:rsidRDefault="00EE243F" w:rsidP="00EE243F">
      <w:pPr>
        <w:pStyle w:val="EndNoteBibliography"/>
        <w:spacing w:after="0"/>
        <w:ind w:left="720" w:hanging="720"/>
        <w:rPr>
          <w:noProof w:val="0"/>
        </w:rPr>
      </w:pPr>
      <w:r w:rsidRPr="00757988">
        <w:rPr>
          <w:noProof w:val="0"/>
        </w:rPr>
        <w:t>30.</w:t>
      </w:r>
      <w:r w:rsidRPr="00757988">
        <w:rPr>
          <w:noProof w:val="0"/>
        </w:rPr>
        <w:tab/>
        <w:t>Hurst JR, Skolnik N, Hansen GJ</w:t>
      </w:r>
      <w:r w:rsidRPr="00757988">
        <w:rPr>
          <w:i/>
          <w:noProof w:val="0"/>
        </w:rPr>
        <w:t xml:space="preserve"> et al.</w:t>
      </w:r>
      <w:r w:rsidRPr="00757988">
        <w:rPr>
          <w:noProof w:val="0"/>
        </w:rPr>
        <w:t xml:space="preserve"> Understanding the impact of chronic obstructive pulmonary disease exacerbations on patient health and quality of life. </w:t>
      </w:r>
      <w:r w:rsidRPr="00757988">
        <w:rPr>
          <w:i/>
          <w:noProof w:val="0"/>
        </w:rPr>
        <w:t>Eur J Intern Med</w:t>
      </w:r>
      <w:r w:rsidRPr="00757988">
        <w:rPr>
          <w:noProof w:val="0"/>
        </w:rPr>
        <w:t>, 73, 1-6 (2020).</w:t>
      </w:r>
    </w:p>
    <w:p w14:paraId="2F132433" w14:textId="77777777" w:rsidR="00EE243F" w:rsidRPr="00757988" w:rsidRDefault="00EE243F" w:rsidP="00EE243F">
      <w:pPr>
        <w:pStyle w:val="EndNoteBibliography"/>
        <w:spacing w:after="0"/>
        <w:ind w:left="720" w:hanging="720"/>
        <w:rPr>
          <w:noProof w:val="0"/>
        </w:rPr>
      </w:pPr>
      <w:r w:rsidRPr="00757988">
        <w:rPr>
          <w:noProof w:val="0"/>
        </w:rPr>
        <w:t>31.</w:t>
      </w:r>
      <w:r w:rsidRPr="00757988">
        <w:rPr>
          <w:noProof w:val="0"/>
        </w:rPr>
        <w:tab/>
        <w:t xml:space="preserve">Soler-Cataluna JJ, Martinez-Garcia MA, Roman Sanchez P, Salcedo E, Navarro M, Ochando R. Severe acute exacerbations and mortality in patients with chronic obstructive pulmonary disease. </w:t>
      </w:r>
      <w:r w:rsidRPr="00757988">
        <w:rPr>
          <w:i/>
          <w:noProof w:val="0"/>
        </w:rPr>
        <w:t>Thorax</w:t>
      </w:r>
      <w:r w:rsidRPr="00757988">
        <w:rPr>
          <w:noProof w:val="0"/>
        </w:rPr>
        <w:t>, 60(11), 925-931 (2005).</w:t>
      </w:r>
    </w:p>
    <w:p w14:paraId="6DED8810" w14:textId="77777777" w:rsidR="00EE243F" w:rsidRPr="00757988" w:rsidRDefault="00EE243F" w:rsidP="00EE243F">
      <w:pPr>
        <w:pStyle w:val="EndNoteBibliography"/>
        <w:spacing w:after="0"/>
        <w:ind w:left="720" w:hanging="720"/>
        <w:rPr>
          <w:noProof w:val="0"/>
        </w:rPr>
      </w:pPr>
      <w:r w:rsidRPr="00757988">
        <w:rPr>
          <w:noProof w:val="0"/>
        </w:rPr>
        <w:t>32.</w:t>
      </w:r>
      <w:r w:rsidRPr="00757988">
        <w:rPr>
          <w:noProof w:val="0"/>
        </w:rPr>
        <w:tab/>
        <w:t xml:space="preserve">Busse WW, Lemanske RF, Jr., Gern JE. Role of viral respiratory infections in asthma and asthma exacerbations. </w:t>
      </w:r>
      <w:r w:rsidRPr="00757988">
        <w:rPr>
          <w:i/>
          <w:noProof w:val="0"/>
        </w:rPr>
        <w:t>Lancet</w:t>
      </w:r>
      <w:r w:rsidRPr="00757988">
        <w:rPr>
          <w:noProof w:val="0"/>
        </w:rPr>
        <w:t>, 376(9743), 826-834 (2010).</w:t>
      </w:r>
    </w:p>
    <w:p w14:paraId="6CC1CBD7" w14:textId="77777777" w:rsidR="00EE243F" w:rsidRPr="00757988" w:rsidRDefault="00EE243F" w:rsidP="00EE243F">
      <w:pPr>
        <w:pStyle w:val="EndNoteBibliography"/>
        <w:spacing w:after="0"/>
        <w:ind w:left="720" w:hanging="720"/>
        <w:rPr>
          <w:noProof w:val="0"/>
        </w:rPr>
      </w:pPr>
      <w:r w:rsidRPr="00757988">
        <w:rPr>
          <w:noProof w:val="0"/>
        </w:rPr>
        <w:t>33.</w:t>
      </w:r>
      <w:r w:rsidRPr="00757988">
        <w:rPr>
          <w:noProof w:val="0"/>
        </w:rPr>
        <w:tab/>
        <w:t>Papi A, Bellettato CM, Braccioni F</w:t>
      </w:r>
      <w:r w:rsidRPr="00757988">
        <w:rPr>
          <w:i/>
          <w:noProof w:val="0"/>
        </w:rPr>
        <w:t xml:space="preserve"> et al.</w:t>
      </w:r>
      <w:r w:rsidRPr="00757988">
        <w:rPr>
          <w:noProof w:val="0"/>
        </w:rPr>
        <w:t xml:space="preserve"> Infections and airway inflammation in chronic obstructive pulmonary disease severe exacerbations. </w:t>
      </w:r>
      <w:r w:rsidRPr="00757988">
        <w:rPr>
          <w:i/>
          <w:noProof w:val="0"/>
        </w:rPr>
        <w:t>Am J Respir Crit Care Med</w:t>
      </w:r>
      <w:r w:rsidRPr="00757988">
        <w:rPr>
          <w:noProof w:val="0"/>
        </w:rPr>
        <w:t>, 173(10), 1114-1121 (2006).</w:t>
      </w:r>
    </w:p>
    <w:p w14:paraId="0022B996" w14:textId="77777777" w:rsidR="00EE243F" w:rsidRPr="00757988" w:rsidRDefault="00EE243F" w:rsidP="00EE243F">
      <w:pPr>
        <w:pStyle w:val="EndNoteBibliography"/>
        <w:spacing w:after="0"/>
        <w:ind w:left="720" w:hanging="720"/>
        <w:rPr>
          <w:noProof w:val="0"/>
        </w:rPr>
      </w:pPr>
      <w:r w:rsidRPr="00757988">
        <w:rPr>
          <w:noProof w:val="0"/>
        </w:rPr>
        <w:t>34.</w:t>
      </w:r>
      <w:r w:rsidRPr="00757988">
        <w:rPr>
          <w:noProof w:val="0"/>
        </w:rPr>
        <w:tab/>
        <w:t xml:space="preserve">Morelli T, Freeman A, Staples KJ, Wilkinson TMA. Hidden in plain sight: the impact of human rhinovirus infection in adults. </w:t>
      </w:r>
      <w:r w:rsidRPr="00757988">
        <w:rPr>
          <w:i/>
          <w:noProof w:val="0"/>
        </w:rPr>
        <w:t>Respir Res</w:t>
      </w:r>
      <w:r w:rsidRPr="00757988">
        <w:rPr>
          <w:noProof w:val="0"/>
        </w:rPr>
        <w:t>, 26(1), 120 (2025).</w:t>
      </w:r>
    </w:p>
    <w:p w14:paraId="302F5304" w14:textId="77777777" w:rsidR="00EE243F" w:rsidRPr="00757988" w:rsidRDefault="00EE243F" w:rsidP="00EE243F">
      <w:pPr>
        <w:pStyle w:val="EndNoteBibliography"/>
        <w:spacing w:after="0"/>
        <w:ind w:left="720" w:hanging="720"/>
        <w:rPr>
          <w:noProof w:val="0"/>
        </w:rPr>
      </w:pPr>
      <w:r w:rsidRPr="00757988">
        <w:rPr>
          <w:noProof w:val="0"/>
        </w:rPr>
        <w:lastRenderedPageBreak/>
        <w:t>35.</w:t>
      </w:r>
      <w:r w:rsidRPr="00757988">
        <w:rPr>
          <w:noProof w:val="0"/>
        </w:rPr>
        <w:tab/>
        <w:t xml:space="preserve">Hewitt R, Farne H, Ritchie A, Luke E, Johnston SL, Mallia P. The role of viral infections in exacerbations of chronic obstructive pulmonary disease and asthma. </w:t>
      </w:r>
      <w:r w:rsidRPr="00757988">
        <w:rPr>
          <w:i/>
          <w:noProof w:val="0"/>
        </w:rPr>
        <w:t>Ther Adv Respir Dis</w:t>
      </w:r>
      <w:r w:rsidRPr="00757988">
        <w:rPr>
          <w:noProof w:val="0"/>
        </w:rPr>
        <w:t>, 10(2), 158-174 (2016).</w:t>
      </w:r>
    </w:p>
    <w:p w14:paraId="7837B3BF" w14:textId="77777777" w:rsidR="00EE243F" w:rsidRPr="00757988" w:rsidRDefault="00EE243F" w:rsidP="00EE243F">
      <w:pPr>
        <w:pStyle w:val="EndNoteBibliography"/>
        <w:spacing w:after="0"/>
        <w:ind w:left="720" w:hanging="720"/>
        <w:rPr>
          <w:noProof w:val="0"/>
        </w:rPr>
      </w:pPr>
      <w:r w:rsidRPr="00757988">
        <w:rPr>
          <w:noProof w:val="0"/>
        </w:rPr>
        <w:t>36.</w:t>
      </w:r>
      <w:r w:rsidRPr="00757988">
        <w:rPr>
          <w:noProof w:val="0"/>
        </w:rPr>
        <w:tab/>
        <w:t xml:space="preserve">Wilkinson TMA, Hurst JR, Perera WR, Wilks M, Donaldson GC, Wedzicha JA. Effect of interactions between lower airway bacterial and rhinoviral infection in exacerbations of COPD. </w:t>
      </w:r>
      <w:r w:rsidRPr="00757988">
        <w:rPr>
          <w:i/>
          <w:noProof w:val="0"/>
        </w:rPr>
        <w:t>Chest</w:t>
      </w:r>
      <w:r w:rsidRPr="00757988">
        <w:rPr>
          <w:noProof w:val="0"/>
        </w:rPr>
        <w:t>, 129(2), 317-324 (2006).</w:t>
      </w:r>
    </w:p>
    <w:p w14:paraId="34493CDA" w14:textId="77777777" w:rsidR="00EE243F" w:rsidRPr="00757988" w:rsidRDefault="00EE243F" w:rsidP="00EE243F">
      <w:pPr>
        <w:pStyle w:val="EndNoteBibliography"/>
        <w:spacing w:after="0"/>
        <w:ind w:left="720" w:hanging="720"/>
        <w:rPr>
          <w:noProof w:val="0"/>
        </w:rPr>
      </w:pPr>
      <w:r w:rsidRPr="00757988">
        <w:rPr>
          <w:noProof w:val="0"/>
        </w:rPr>
        <w:t>37.</w:t>
      </w:r>
      <w:r w:rsidRPr="00757988">
        <w:rPr>
          <w:noProof w:val="0"/>
        </w:rPr>
        <w:tab/>
        <w:t>Mallia P, Footitt J, Sotero R</w:t>
      </w:r>
      <w:r w:rsidRPr="00757988">
        <w:rPr>
          <w:i/>
          <w:noProof w:val="0"/>
        </w:rPr>
        <w:t xml:space="preserve"> et al.</w:t>
      </w:r>
      <w:r w:rsidRPr="00757988">
        <w:rPr>
          <w:noProof w:val="0"/>
        </w:rPr>
        <w:t xml:space="preserve"> Rhinovirus infection induces degradation of antimicrobial peptides and secondary bacterial infection in chronic obstructive pulmonary disease. </w:t>
      </w:r>
      <w:r w:rsidRPr="00757988">
        <w:rPr>
          <w:i/>
          <w:noProof w:val="0"/>
        </w:rPr>
        <w:t>Am J Respir Crit Care Med</w:t>
      </w:r>
      <w:r w:rsidRPr="00757988">
        <w:rPr>
          <w:noProof w:val="0"/>
        </w:rPr>
        <w:t>, 186(11), 1117-1124 (2012).</w:t>
      </w:r>
    </w:p>
    <w:p w14:paraId="1B263EC1" w14:textId="2DC08823" w:rsidR="00D16DB2" w:rsidRPr="00757988" w:rsidRDefault="00D16DB2" w:rsidP="00D16DB2">
      <w:pPr>
        <w:pStyle w:val="EndNoteBibliography"/>
        <w:spacing w:after="0"/>
        <w:ind w:left="720" w:hanging="720"/>
        <w:rPr>
          <w:b/>
          <w:bCs/>
          <w:noProof w:val="0"/>
        </w:rPr>
      </w:pPr>
      <w:r w:rsidRPr="00757988">
        <w:rPr>
          <w:noProof w:val="0"/>
        </w:rPr>
        <w:t xml:space="preserve">•• </w:t>
      </w:r>
      <w:r w:rsidRPr="00757988">
        <w:rPr>
          <w:b/>
          <w:bCs/>
          <w:noProof w:val="0"/>
        </w:rPr>
        <w:t>Human challenge study demonstrating rhinovirus as an initiator of COPD exacerbations and interaction with airway bacteria</w:t>
      </w:r>
    </w:p>
    <w:p w14:paraId="2451D33E" w14:textId="77777777" w:rsidR="00EE243F" w:rsidRPr="00757988" w:rsidRDefault="00EE243F" w:rsidP="00EE243F">
      <w:pPr>
        <w:pStyle w:val="EndNoteBibliography"/>
        <w:spacing w:after="0"/>
        <w:ind w:left="720" w:hanging="720"/>
        <w:rPr>
          <w:noProof w:val="0"/>
        </w:rPr>
      </w:pPr>
      <w:r w:rsidRPr="00757988">
        <w:rPr>
          <w:noProof w:val="0"/>
        </w:rPr>
        <w:t>38.</w:t>
      </w:r>
      <w:r w:rsidRPr="00757988">
        <w:rPr>
          <w:noProof w:val="0"/>
        </w:rPr>
        <w:tab/>
        <w:t>Molyneaux PL, Mallia P, Cox MJ</w:t>
      </w:r>
      <w:r w:rsidRPr="00757988">
        <w:rPr>
          <w:i/>
          <w:noProof w:val="0"/>
        </w:rPr>
        <w:t xml:space="preserve"> et al.</w:t>
      </w:r>
      <w:r w:rsidRPr="00757988">
        <w:rPr>
          <w:noProof w:val="0"/>
        </w:rPr>
        <w:t xml:space="preserve"> Outgrowth of the bacterial airway microbiome after rhinovirus exacerbation of chronic obstructive pulmonary disease. </w:t>
      </w:r>
      <w:r w:rsidRPr="00757988">
        <w:rPr>
          <w:i/>
          <w:noProof w:val="0"/>
        </w:rPr>
        <w:t>Am J Respir Crit Care Med</w:t>
      </w:r>
      <w:r w:rsidRPr="00757988">
        <w:rPr>
          <w:noProof w:val="0"/>
        </w:rPr>
        <w:t>, 188(10), 1224-1231 (2013).</w:t>
      </w:r>
    </w:p>
    <w:p w14:paraId="090CD2EA" w14:textId="77777777" w:rsidR="00EE243F" w:rsidRPr="00757988" w:rsidRDefault="00EE243F" w:rsidP="00EE243F">
      <w:pPr>
        <w:pStyle w:val="EndNoteBibliography"/>
        <w:spacing w:after="0"/>
        <w:ind w:left="720" w:hanging="720"/>
        <w:rPr>
          <w:noProof w:val="0"/>
        </w:rPr>
      </w:pPr>
      <w:r w:rsidRPr="00757988">
        <w:rPr>
          <w:noProof w:val="0"/>
        </w:rPr>
        <w:t>39.</w:t>
      </w:r>
      <w:r w:rsidRPr="00757988">
        <w:rPr>
          <w:noProof w:val="0"/>
        </w:rPr>
        <w:tab/>
        <w:t xml:space="preserve">Ackland J, Watson A, Wilkinson TMA, Staples KJ. Interrupting the Conversation: Implications for Crosstalk Between Viral and Bacterial Infections in the Asthmatic Airway. </w:t>
      </w:r>
      <w:r w:rsidRPr="00757988">
        <w:rPr>
          <w:i/>
          <w:noProof w:val="0"/>
        </w:rPr>
        <w:t>Frontiers in Allergy</w:t>
      </w:r>
      <w:r w:rsidRPr="00757988">
        <w:rPr>
          <w:noProof w:val="0"/>
        </w:rPr>
        <w:t>, 2 (2021).</w:t>
      </w:r>
    </w:p>
    <w:p w14:paraId="2873DFC9" w14:textId="77777777" w:rsidR="00EE243F" w:rsidRPr="00757988" w:rsidRDefault="00EE243F" w:rsidP="00EE243F">
      <w:pPr>
        <w:pStyle w:val="EndNoteBibliography"/>
        <w:spacing w:after="0"/>
        <w:ind w:left="720" w:hanging="720"/>
        <w:rPr>
          <w:noProof w:val="0"/>
        </w:rPr>
      </w:pPr>
      <w:r w:rsidRPr="00757988">
        <w:rPr>
          <w:noProof w:val="0"/>
        </w:rPr>
        <w:t>40.</w:t>
      </w:r>
      <w:r w:rsidRPr="00757988">
        <w:rPr>
          <w:noProof w:val="0"/>
        </w:rPr>
        <w:tab/>
        <w:t>Mayhew D, Devos N, Lambert C</w:t>
      </w:r>
      <w:r w:rsidRPr="00757988">
        <w:rPr>
          <w:i/>
          <w:noProof w:val="0"/>
        </w:rPr>
        <w:t xml:space="preserve"> et al.</w:t>
      </w:r>
      <w:r w:rsidRPr="00757988">
        <w:rPr>
          <w:noProof w:val="0"/>
        </w:rPr>
        <w:t xml:space="preserve"> Longitudinal profiling of the lung microbiome in the AERIS study demonstrates repeatability of bacterial and eosinophilic COPD exacerbations. </w:t>
      </w:r>
      <w:r w:rsidRPr="00757988">
        <w:rPr>
          <w:i/>
          <w:noProof w:val="0"/>
        </w:rPr>
        <w:t>Thorax</w:t>
      </w:r>
      <w:r w:rsidRPr="00757988">
        <w:rPr>
          <w:noProof w:val="0"/>
        </w:rPr>
        <w:t>, 73(5), 422-430 (2018).</w:t>
      </w:r>
    </w:p>
    <w:p w14:paraId="3B99D949" w14:textId="77777777" w:rsidR="00EE243F" w:rsidRPr="00757988" w:rsidRDefault="00EE243F" w:rsidP="00EE243F">
      <w:pPr>
        <w:pStyle w:val="EndNoteBibliography"/>
        <w:spacing w:after="0"/>
        <w:ind w:left="720" w:hanging="720"/>
        <w:rPr>
          <w:noProof w:val="0"/>
        </w:rPr>
      </w:pPr>
      <w:r w:rsidRPr="00757988">
        <w:rPr>
          <w:noProof w:val="0"/>
        </w:rPr>
        <w:t>41.</w:t>
      </w:r>
      <w:r w:rsidRPr="00757988">
        <w:rPr>
          <w:noProof w:val="0"/>
        </w:rPr>
        <w:tab/>
        <w:t xml:space="preserve">Dickson RP, Erb-Downward JR, Huffnagle GB. Towards an ecology of the lung: new conceptual models of pulmonary microbiology and pneumonia pathogenesis. </w:t>
      </w:r>
      <w:r w:rsidRPr="00757988">
        <w:rPr>
          <w:i/>
          <w:noProof w:val="0"/>
        </w:rPr>
        <w:t>Lancet Respir Med</w:t>
      </w:r>
      <w:r w:rsidRPr="00757988">
        <w:rPr>
          <w:noProof w:val="0"/>
        </w:rPr>
        <w:t>, 2(3), 238-246 (2014).</w:t>
      </w:r>
    </w:p>
    <w:p w14:paraId="7148CDF0" w14:textId="38A769A1" w:rsidR="00D16DB2" w:rsidRPr="00757988" w:rsidRDefault="00D16DB2" w:rsidP="00D16DB2">
      <w:pPr>
        <w:pStyle w:val="EndNoteBibliography"/>
        <w:spacing w:after="0"/>
        <w:ind w:left="720" w:hanging="720"/>
        <w:rPr>
          <w:b/>
          <w:bCs/>
          <w:noProof w:val="0"/>
        </w:rPr>
      </w:pPr>
      <w:r w:rsidRPr="00757988">
        <w:rPr>
          <w:noProof w:val="0"/>
        </w:rPr>
        <w:t xml:space="preserve">• </w:t>
      </w:r>
      <w:r w:rsidRPr="00757988">
        <w:rPr>
          <w:b/>
          <w:bCs/>
          <w:noProof w:val="0"/>
        </w:rPr>
        <w:t>Conceptual framework for respiratory microbiome approaches to CADs</w:t>
      </w:r>
    </w:p>
    <w:p w14:paraId="3F81D945" w14:textId="77777777" w:rsidR="00EE243F" w:rsidRPr="00757988" w:rsidRDefault="00EE243F" w:rsidP="00EE243F">
      <w:pPr>
        <w:pStyle w:val="EndNoteBibliography"/>
        <w:spacing w:after="0"/>
        <w:ind w:left="720" w:hanging="720"/>
        <w:rPr>
          <w:noProof w:val="0"/>
        </w:rPr>
      </w:pPr>
      <w:r w:rsidRPr="00757988">
        <w:rPr>
          <w:noProof w:val="0"/>
        </w:rPr>
        <w:t>42.</w:t>
      </w:r>
      <w:r w:rsidRPr="00757988">
        <w:rPr>
          <w:noProof w:val="0"/>
        </w:rPr>
        <w:tab/>
        <w:t>Segal LN, Alekseyenko AV, Clemente JC</w:t>
      </w:r>
      <w:r w:rsidRPr="00757988">
        <w:rPr>
          <w:i/>
          <w:noProof w:val="0"/>
        </w:rPr>
        <w:t xml:space="preserve"> et al.</w:t>
      </w:r>
      <w:r w:rsidRPr="00757988">
        <w:rPr>
          <w:noProof w:val="0"/>
        </w:rPr>
        <w:t xml:space="preserve"> Enrichment of lung microbiome with supraglottic taxa is associated with increased pulmonary inflammation. </w:t>
      </w:r>
      <w:r w:rsidRPr="00757988">
        <w:rPr>
          <w:i/>
          <w:noProof w:val="0"/>
        </w:rPr>
        <w:t>Microbiome</w:t>
      </w:r>
      <w:r w:rsidRPr="00757988">
        <w:rPr>
          <w:noProof w:val="0"/>
        </w:rPr>
        <w:t>, 1(1) (2013).</w:t>
      </w:r>
    </w:p>
    <w:p w14:paraId="6B57349C" w14:textId="77777777" w:rsidR="00EE243F" w:rsidRPr="00757988" w:rsidRDefault="00EE243F" w:rsidP="00EE243F">
      <w:pPr>
        <w:pStyle w:val="EndNoteBibliography"/>
        <w:spacing w:after="0"/>
        <w:ind w:left="720" w:hanging="720"/>
        <w:rPr>
          <w:noProof w:val="0"/>
        </w:rPr>
      </w:pPr>
      <w:r w:rsidRPr="00757988">
        <w:rPr>
          <w:noProof w:val="0"/>
        </w:rPr>
        <w:t>43.</w:t>
      </w:r>
      <w:r w:rsidRPr="00757988">
        <w:rPr>
          <w:noProof w:val="0"/>
        </w:rPr>
        <w:tab/>
        <w:t>Turek EM, Cox MJ, Hunter M</w:t>
      </w:r>
      <w:r w:rsidRPr="00757988">
        <w:rPr>
          <w:i/>
          <w:noProof w:val="0"/>
        </w:rPr>
        <w:t xml:space="preserve"> et al.</w:t>
      </w:r>
      <w:r w:rsidRPr="00757988">
        <w:rPr>
          <w:noProof w:val="0"/>
        </w:rPr>
        <w:t xml:space="preserve"> Airway microbial communities, smoking and asthma in a general population sample. </w:t>
      </w:r>
      <w:r w:rsidRPr="00757988">
        <w:rPr>
          <w:i/>
          <w:noProof w:val="0"/>
        </w:rPr>
        <w:t>eBioMedicine</w:t>
      </w:r>
      <w:r w:rsidRPr="00757988">
        <w:rPr>
          <w:noProof w:val="0"/>
        </w:rPr>
        <w:t>, 71, 103538 (2021).</w:t>
      </w:r>
    </w:p>
    <w:p w14:paraId="4B1D96C0" w14:textId="77777777" w:rsidR="00EE243F" w:rsidRPr="00757988" w:rsidRDefault="00EE243F" w:rsidP="00EE243F">
      <w:pPr>
        <w:pStyle w:val="EndNoteBibliography"/>
        <w:spacing w:after="0"/>
        <w:ind w:left="720" w:hanging="720"/>
        <w:rPr>
          <w:noProof w:val="0"/>
        </w:rPr>
      </w:pPr>
      <w:r w:rsidRPr="00757988">
        <w:rPr>
          <w:noProof w:val="0"/>
        </w:rPr>
        <w:t>44.</w:t>
      </w:r>
      <w:r w:rsidRPr="00757988">
        <w:rPr>
          <w:noProof w:val="0"/>
        </w:rPr>
        <w:tab/>
        <w:t>Charlson ES, Bittinger K, Haas AR</w:t>
      </w:r>
      <w:r w:rsidRPr="00757988">
        <w:rPr>
          <w:i/>
          <w:noProof w:val="0"/>
        </w:rPr>
        <w:t xml:space="preserve"> et al.</w:t>
      </w:r>
      <w:r w:rsidRPr="00757988">
        <w:rPr>
          <w:noProof w:val="0"/>
        </w:rPr>
        <w:t xml:space="preserve"> Topographical continuity of bacterial populations in the healthy human respiratory tract. </w:t>
      </w:r>
      <w:r w:rsidRPr="00757988">
        <w:rPr>
          <w:i/>
          <w:noProof w:val="0"/>
        </w:rPr>
        <w:t>Am J Respir Crit Care Med</w:t>
      </w:r>
      <w:r w:rsidRPr="00757988">
        <w:rPr>
          <w:noProof w:val="0"/>
        </w:rPr>
        <w:t>, 184(8), 957-963 (2011).</w:t>
      </w:r>
    </w:p>
    <w:p w14:paraId="70694A66" w14:textId="77777777" w:rsidR="00EE243F" w:rsidRPr="00757988" w:rsidRDefault="00EE243F" w:rsidP="00EE243F">
      <w:pPr>
        <w:pStyle w:val="EndNoteBibliography"/>
        <w:spacing w:after="0"/>
        <w:ind w:left="720" w:hanging="720"/>
        <w:rPr>
          <w:noProof w:val="0"/>
        </w:rPr>
      </w:pPr>
      <w:r w:rsidRPr="00757988">
        <w:rPr>
          <w:noProof w:val="0"/>
        </w:rPr>
        <w:t>45.</w:t>
      </w:r>
      <w:r w:rsidRPr="00757988">
        <w:rPr>
          <w:noProof w:val="0"/>
        </w:rPr>
        <w:tab/>
        <w:t>Abdel-Aziz MI, Brinkman P, Vijverberg SJH</w:t>
      </w:r>
      <w:r w:rsidRPr="00757988">
        <w:rPr>
          <w:i/>
          <w:noProof w:val="0"/>
        </w:rPr>
        <w:t xml:space="preserve"> et al.</w:t>
      </w:r>
      <w:r w:rsidRPr="00757988">
        <w:rPr>
          <w:noProof w:val="0"/>
        </w:rPr>
        <w:t xml:space="preserve"> Sputum microbiome profiles identify severe asthma phenotypes of relative stability at 12 to 18 months. </w:t>
      </w:r>
      <w:r w:rsidRPr="00757988">
        <w:rPr>
          <w:i/>
          <w:noProof w:val="0"/>
        </w:rPr>
        <w:t>Journal of Allergy and Clinical Immunology</w:t>
      </w:r>
      <w:r w:rsidRPr="00757988">
        <w:rPr>
          <w:noProof w:val="0"/>
        </w:rPr>
        <w:t>, 147(1), 123-134 (2021).</w:t>
      </w:r>
    </w:p>
    <w:p w14:paraId="5C57EAF3" w14:textId="77777777" w:rsidR="00EE243F" w:rsidRPr="00757988" w:rsidRDefault="00EE243F" w:rsidP="00EE243F">
      <w:pPr>
        <w:pStyle w:val="EndNoteBibliography"/>
        <w:spacing w:after="0"/>
        <w:ind w:left="720" w:hanging="720"/>
        <w:rPr>
          <w:noProof w:val="0"/>
        </w:rPr>
      </w:pPr>
      <w:r w:rsidRPr="00757988">
        <w:rPr>
          <w:noProof w:val="0"/>
        </w:rPr>
        <w:t>46.</w:t>
      </w:r>
      <w:r w:rsidRPr="00757988">
        <w:rPr>
          <w:noProof w:val="0"/>
        </w:rPr>
        <w:tab/>
        <w:t>Ahmed B, Cox MJ, Cuthbertson L</w:t>
      </w:r>
      <w:r w:rsidRPr="00757988">
        <w:rPr>
          <w:i/>
          <w:noProof w:val="0"/>
        </w:rPr>
        <w:t xml:space="preserve"> et al.</w:t>
      </w:r>
      <w:r w:rsidRPr="00757988">
        <w:rPr>
          <w:noProof w:val="0"/>
        </w:rPr>
        <w:t xml:space="preserve"> Longitudinal development of the airway microbiota in infants with cystic fibrosis. </w:t>
      </w:r>
      <w:r w:rsidRPr="00757988">
        <w:rPr>
          <w:i/>
          <w:noProof w:val="0"/>
        </w:rPr>
        <w:t>Scientific Reports</w:t>
      </w:r>
      <w:r w:rsidRPr="00757988">
        <w:rPr>
          <w:noProof w:val="0"/>
        </w:rPr>
        <w:t>, 9(1) (2019).</w:t>
      </w:r>
    </w:p>
    <w:p w14:paraId="3E164641" w14:textId="77777777" w:rsidR="00EE243F" w:rsidRPr="00757988" w:rsidRDefault="00EE243F" w:rsidP="00EE243F">
      <w:pPr>
        <w:pStyle w:val="EndNoteBibliography"/>
        <w:spacing w:after="0"/>
        <w:ind w:left="720" w:hanging="720"/>
        <w:rPr>
          <w:noProof w:val="0"/>
        </w:rPr>
      </w:pPr>
      <w:r w:rsidRPr="00757988">
        <w:rPr>
          <w:noProof w:val="0"/>
        </w:rPr>
        <w:t>47.</w:t>
      </w:r>
      <w:r w:rsidRPr="00757988">
        <w:rPr>
          <w:noProof w:val="0"/>
        </w:rPr>
        <w:tab/>
        <w:t>Lal CV, Travers C, Aghai ZH</w:t>
      </w:r>
      <w:r w:rsidRPr="00757988">
        <w:rPr>
          <w:i/>
          <w:noProof w:val="0"/>
        </w:rPr>
        <w:t xml:space="preserve"> et al.</w:t>
      </w:r>
      <w:r w:rsidRPr="00757988">
        <w:rPr>
          <w:noProof w:val="0"/>
        </w:rPr>
        <w:t xml:space="preserve"> The Airway Microbiome at Birth. </w:t>
      </w:r>
      <w:r w:rsidRPr="00757988">
        <w:rPr>
          <w:i/>
          <w:noProof w:val="0"/>
        </w:rPr>
        <w:t>Scientific Reports</w:t>
      </w:r>
      <w:r w:rsidRPr="00757988">
        <w:rPr>
          <w:noProof w:val="0"/>
        </w:rPr>
        <w:t>, 6(1) (2016).</w:t>
      </w:r>
    </w:p>
    <w:p w14:paraId="39F32D47" w14:textId="77777777" w:rsidR="00EE243F" w:rsidRPr="00757988" w:rsidRDefault="00EE243F" w:rsidP="00EE243F">
      <w:pPr>
        <w:pStyle w:val="EndNoteBibliography"/>
        <w:spacing w:after="0"/>
        <w:ind w:left="720" w:hanging="720"/>
        <w:rPr>
          <w:noProof w:val="0"/>
        </w:rPr>
      </w:pPr>
      <w:r w:rsidRPr="00757988">
        <w:rPr>
          <w:noProof w:val="0"/>
        </w:rPr>
        <w:t>48.</w:t>
      </w:r>
      <w:r w:rsidRPr="00757988">
        <w:rPr>
          <w:noProof w:val="0"/>
        </w:rPr>
        <w:tab/>
        <w:t>Zemanick ET, Wagner BD, Robertson CE</w:t>
      </w:r>
      <w:r w:rsidRPr="00757988">
        <w:rPr>
          <w:i/>
          <w:noProof w:val="0"/>
        </w:rPr>
        <w:t xml:space="preserve"> et al.</w:t>
      </w:r>
      <w:r w:rsidRPr="00757988">
        <w:rPr>
          <w:noProof w:val="0"/>
        </w:rPr>
        <w:t xml:space="preserve"> Assessment of Airway Microbiota and Inflammation in Cystic Fibrosis Using Multiple Sampling Methods. </w:t>
      </w:r>
      <w:r w:rsidRPr="00757988">
        <w:rPr>
          <w:i/>
          <w:noProof w:val="0"/>
        </w:rPr>
        <w:t>Annals of the American Thoracic Society</w:t>
      </w:r>
      <w:r w:rsidRPr="00757988">
        <w:rPr>
          <w:noProof w:val="0"/>
        </w:rPr>
        <w:t>, 12(2), 221-229 (2015).</w:t>
      </w:r>
    </w:p>
    <w:p w14:paraId="7D958B8E" w14:textId="77777777" w:rsidR="00EE243F" w:rsidRPr="00757988" w:rsidRDefault="00EE243F" w:rsidP="00EE243F">
      <w:pPr>
        <w:pStyle w:val="EndNoteBibliography"/>
        <w:spacing w:after="0"/>
        <w:ind w:left="720" w:hanging="720"/>
        <w:rPr>
          <w:noProof w:val="0"/>
        </w:rPr>
      </w:pPr>
      <w:r w:rsidRPr="00757988">
        <w:rPr>
          <w:noProof w:val="0"/>
        </w:rPr>
        <w:t>49.</w:t>
      </w:r>
      <w:r w:rsidRPr="00757988">
        <w:rPr>
          <w:noProof w:val="0"/>
        </w:rPr>
        <w:tab/>
        <w:t>López Caro Juan C, Santibáñez M, García Rivero Juan L</w:t>
      </w:r>
      <w:r w:rsidRPr="00757988">
        <w:rPr>
          <w:i/>
          <w:noProof w:val="0"/>
        </w:rPr>
        <w:t xml:space="preserve"> et al.</w:t>
      </w:r>
      <w:r w:rsidRPr="00757988">
        <w:rPr>
          <w:noProof w:val="0"/>
        </w:rPr>
        <w:t xml:space="preserve"> Sputum Microbiome Dynamics in Chronic Obstructive Pulmonary Disease Patients during an Exacerbation Event and Post-Stabilization. </w:t>
      </w:r>
      <w:r w:rsidRPr="00757988">
        <w:rPr>
          <w:i/>
          <w:noProof w:val="0"/>
        </w:rPr>
        <w:t>Respiration</w:t>
      </w:r>
      <w:r w:rsidRPr="00757988">
        <w:rPr>
          <w:noProof w:val="0"/>
        </w:rPr>
        <w:t>, 98(5), 447-454 (2019).</w:t>
      </w:r>
    </w:p>
    <w:p w14:paraId="63BE5C00" w14:textId="77777777" w:rsidR="00EE243F" w:rsidRPr="00757988" w:rsidRDefault="00EE243F" w:rsidP="00EE243F">
      <w:pPr>
        <w:pStyle w:val="EndNoteBibliography"/>
        <w:spacing w:after="0"/>
        <w:ind w:left="720" w:hanging="720"/>
        <w:rPr>
          <w:noProof w:val="0"/>
        </w:rPr>
      </w:pPr>
      <w:r w:rsidRPr="00757988">
        <w:rPr>
          <w:noProof w:val="0"/>
        </w:rPr>
        <w:lastRenderedPageBreak/>
        <w:t>50.</w:t>
      </w:r>
      <w:r w:rsidRPr="00757988">
        <w:rPr>
          <w:noProof w:val="0"/>
        </w:rPr>
        <w:tab/>
        <w:t xml:space="preserve">Sethi S. Bacteria in Exacerbations of Chronic Obstructive Pulmonary Disease: Phenomenon or Epiphenomenon? </w:t>
      </w:r>
      <w:r w:rsidRPr="00757988">
        <w:rPr>
          <w:i/>
          <w:noProof w:val="0"/>
        </w:rPr>
        <w:t>Proceedings of the American Thoracic Society</w:t>
      </w:r>
      <w:r w:rsidRPr="00757988">
        <w:rPr>
          <w:noProof w:val="0"/>
        </w:rPr>
        <w:t>, 1(2), 109-114 (2004).</w:t>
      </w:r>
    </w:p>
    <w:p w14:paraId="0D623ABD" w14:textId="77777777" w:rsidR="00EE243F" w:rsidRPr="00757988" w:rsidRDefault="00EE243F" w:rsidP="00EE243F">
      <w:pPr>
        <w:pStyle w:val="EndNoteBibliography"/>
        <w:spacing w:after="0"/>
        <w:ind w:left="720" w:hanging="720"/>
        <w:rPr>
          <w:noProof w:val="0"/>
        </w:rPr>
      </w:pPr>
      <w:r w:rsidRPr="00757988">
        <w:rPr>
          <w:noProof w:val="0"/>
        </w:rPr>
        <w:t>51.</w:t>
      </w:r>
      <w:r w:rsidRPr="00757988">
        <w:rPr>
          <w:noProof w:val="0"/>
        </w:rPr>
        <w:tab/>
        <w:t>Dicker AJ, Huang JTJ, Lonergan M</w:t>
      </w:r>
      <w:r w:rsidRPr="00757988">
        <w:rPr>
          <w:i/>
          <w:noProof w:val="0"/>
        </w:rPr>
        <w:t xml:space="preserve"> et al.</w:t>
      </w:r>
      <w:r w:rsidRPr="00757988">
        <w:rPr>
          <w:noProof w:val="0"/>
        </w:rPr>
        <w:t xml:space="preserve"> The sputum microbiome, airway inflammation, and mortality in chronic obstructive pulmonary disease. </w:t>
      </w:r>
      <w:r w:rsidRPr="00757988">
        <w:rPr>
          <w:i/>
          <w:noProof w:val="0"/>
        </w:rPr>
        <w:t>Journal of Allergy and Clinical Immunology</w:t>
      </w:r>
      <w:r w:rsidRPr="00757988">
        <w:rPr>
          <w:noProof w:val="0"/>
        </w:rPr>
        <w:t>, 147(1), 158-167 (2021).</w:t>
      </w:r>
    </w:p>
    <w:p w14:paraId="096B01E8" w14:textId="2B710543" w:rsidR="00D16DB2" w:rsidRPr="00757988" w:rsidRDefault="00D16DB2" w:rsidP="00D16DB2">
      <w:pPr>
        <w:pStyle w:val="EndNoteBibliography"/>
        <w:spacing w:after="0"/>
        <w:ind w:left="720" w:hanging="720"/>
        <w:rPr>
          <w:b/>
          <w:bCs/>
          <w:noProof w:val="0"/>
        </w:rPr>
      </w:pPr>
      <w:r w:rsidRPr="00757988">
        <w:rPr>
          <w:b/>
          <w:bCs/>
          <w:noProof w:val="0"/>
        </w:rPr>
        <w:t>• Key clinical study linking inflammation, infection and disease in COPD</w:t>
      </w:r>
    </w:p>
    <w:p w14:paraId="099F038D" w14:textId="77777777" w:rsidR="00EE243F" w:rsidRPr="00757988" w:rsidRDefault="00EE243F" w:rsidP="00EE243F">
      <w:pPr>
        <w:pStyle w:val="EndNoteBibliography"/>
        <w:spacing w:after="0"/>
        <w:ind w:left="720" w:hanging="720"/>
        <w:rPr>
          <w:noProof w:val="0"/>
        </w:rPr>
      </w:pPr>
      <w:r w:rsidRPr="00757988">
        <w:rPr>
          <w:noProof w:val="0"/>
        </w:rPr>
        <w:t>52.</w:t>
      </w:r>
      <w:r w:rsidRPr="00757988">
        <w:rPr>
          <w:noProof w:val="0"/>
        </w:rPr>
        <w:tab/>
        <w:t>Millares L, Pascual S, Montón C</w:t>
      </w:r>
      <w:r w:rsidRPr="00757988">
        <w:rPr>
          <w:i/>
          <w:noProof w:val="0"/>
        </w:rPr>
        <w:t xml:space="preserve"> et al.</w:t>
      </w:r>
      <w:r w:rsidRPr="00757988">
        <w:rPr>
          <w:noProof w:val="0"/>
        </w:rPr>
        <w:t xml:space="preserve"> Relationship between the respiratory microbiome and the severity of airflow limitation, history of exacerbations and circulating eosinophils in COPD patients. </w:t>
      </w:r>
      <w:r w:rsidRPr="00757988">
        <w:rPr>
          <w:i/>
          <w:noProof w:val="0"/>
        </w:rPr>
        <w:t>BMC Pulmonary Medicine</w:t>
      </w:r>
      <w:r w:rsidRPr="00757988">
        <w:rPr>
          <w:noProof w:val="0"/>
        </w:rPr>
        <w:t>, 19(1) (2019).</w:t>
      </w:r>
    </w:p>
    <w:p w14:paraId="7C7E3B4D" w14:textId="77777777" w:rsidR="00EE243F" w:rsidRPr="00757988" w:rsidRDefault="00EE243F" w:rsidP="00EE243F">
      <w:pPr>
        <w:pStyle w:val="EndNoteBibliography"/>
        <w:spacing w:after="0"/>
        <w:ind w:left="720" w:hanging="720"/>
        <w:rPr>
          <w:noProof w:val="0"/>
        </w:rPr>
      </w:pPr>
      <w:r w:rsidRPr="00757988">
        <w:rPr>
          <w:noProof w:val="0"/>
        </w:rPr>
        <w:t>53.</w:t>
      </w:r>
      <w:r w:rsidRPr="00757988">
        <w:rPr>
          <w:noProof w:val="0"/>
        </w:rPr>
        <w:tab/>
        <w:t xml:space="preserve">Ahearn CP, Gallo MC, Murphy TF. Insights on persistent airway infection by non-typeable </w:t>
      </w:r>
      <w:r w:rsidRPr="00757988">
        <w:rPr>
          <w:i/>
          <w:noProof w:val="0"/>
        </w:rPr>
        <w:t>Haemophilus influenzae</w:t>
      </w:r>
      <w:r w:rsidRPr="00757988">
        <w:rPr>
          <w:noProof w:val="0"/>
        </w:rPr>
        <w:t xml:space="preserve"> in chronic obstructive pulmonary disease. </w:t>
      </w:r>
      <w:r w:rsidRPr="00757988">
        <w:rPr>
          <w:i/>
          <w:noProof w:val="0"/>
        </w:rPr>
        <w:t>Pathogens and Disease</w:t>
      </w:r>
      <w:r w:rsidRPr="00757988">
        <w:rPr>
          <w:noProof w:val="0"/>
        </w:rPr>
        <w:t>, 75(4) (2017).</w:t>
      </w:r>
    </w:p>
    <w:p w14:paraId="1FCA4C79" w14:textId="77777777" w:rsidR="00EE243F" w:rsidRPr="00757988" w:rsidRDefault="00EE243F" w:rsidP="00EE243F">
      <w:pPr>
        <w:pStyle w:val="EndNoteBibliography"/>
        <w:spacing w:after="0"/>
        <w:ind w:left="720" w:hanging="720"/>
        <w:rPr>
          <w:noProof w:val="0"/>
        </w:rPr>
      </w:pPr>
      <w:r w:rsidRPr="00757988">
        <w:rPr>
          <w:noProof w:val="0"/>
        </w:rPr>
        <w:t>54.</w:t>
      </w:r>
      <w:r w:rsidRPr="00757988">
        <w:rPr>
          <w:noProof w:val="0"/>
        </w:rPr>
        <w:tab/>
        <w:t>Chin CL, Manzel LJ, Lehman EE</w:t>
      </w:r>
      <w:r w:rsidRPr="00757988">
        <w:rPr>
          <w:i/>
          <w:noProof w:val="0"/>
        </w:rPr>
        <w:t xml:space="preserve"> et al.</w:t>
      </w:r>
      <w:r w:rsidRPr="00757988">
        <w:rPr>
          <w:noProof w:val="0"/>
        </w:rPr>
        <w:t xml:space="preserve"> </w:t>
      </w:r>
      <w:r w:rsidRPr="00757988">
        <w:rPr>
          <w:i/>
          <w:noProof w:val="0"/>
        </w:rPr>
        <w:t>Haemophilus influenzae</w:t>
      </w:r>
      <w:r w:rsidRPr="00757988">
        <w:rPr>
          <w:noProof w:val="0"/>
        </w:rPr>
        <w:t xml:space="preserve"> from Patients with Chronic Obstructive Pulmonary Disease Exacerbation Induce More Inflammation than Colonizers. </w:t>
      </w:r>
      <w:r w:rsidRPr="00757988">
        <w:rPr>
          <w:i/>
          <w:noProof w:val="0"/>
        </w:rPr>
        <w:t>American Journal of Respiratory and Critical Care Medicine</w:t>
      </w:r>
      <w:r w:rsidRPr="00757988">
        <w:rPr>
          <w:noProof w:val="0"/>
        </w:rPr>
        <w:t>, 172(1), 85-91 (2005).</w:t>
      </w:r>
    </w:p>
    <w:p w14:paraId="69696634" w14:textId="00AECB64" w:rsidR="00D16DB2" w:rsidRPr="00757988" w:rsidRDefault="00D16DB2" w:rsidP="00D16DB2">
      <w:pPr>
        <w:pStyle w:val="EndNoteBibliography"/>
        <w:spacing w:after="0"/>
        <w:ind w:left="720" w:hanging="720"/>
        <w:rPr>
          <w:b/>
          <w:bCs/>
          <w:noProof w:val="0"/>
        </w:rPr>
      </w:pPr>
      <w:r w:rsidRPr="00757988">
        <w:rPr>
          <w:b/>
          <w:bCs/>
          <w:noProof w:val="0"/>
        </w:rPr>
        <w:t>•• Demonstration that variation in strains of NTHi has direct impact on inflammation</w:t>
      </w:r>
    </w:p>
    <w:p w14:paraId="11E84710" w14:textId="77777777" w:rsidR="00EE243F" w:rsidRPr="00757988" w:rsidRDefault="00EE243F" w:rsidP="00EE243F">
      <w:pPr>
        <w:pStyle w:val="EndNoteBibliography"/>
        <w:spacing w:after="0"/>
        <w:ind w:left="720" w:hanging="720"/>
        <w:rPr>
          <w:noProof w:val="0"/>
        </w:rPr>
      </w:pPr>
      <w:r w:rsidRPr="00757988">
        <w:rPr>
          <w:noProof w:val="0"/>
        </w:rPr>
        <w:t>55.</w:t>
      </w:r>
      <w:r w:rsidRPr="00757988">
        <w:rPr>
          <w:noProof w:val="0"/>
        </w:rPr>
        <w:tab/>
        <w:t>Malvisi L, Yarraguntla A, Mortier M-C</w:t>
      </w:r>
      <w:r w:rsidRPr="00757988">
        <w:rPr>
          <w:i/>
          <w:noProof w:val="0"/>
        </w:rPr>
        <w:t xml:space="preserve"> et al.</w:t>
      </w:r>
      <w:r w:rsidRPr="00757988">
        <w:rPr>
          <w:noProof w:val="0"/>
        </w:rPr>
        <w:t xml:space="preserve"> Impact of bacterial strain acquisition in the lung of patients with COPD: the AERIS study. </w:t>
      </w:r>
      <w:r w:rsidRPr="00757988">
        <w:rPr>
          <w:i/>
          <w:noProof w:val="0"/>
        </w:rPr>
        <w:t>Infectious Diseases</w:t>
      </w:r>
      <w:r w:rsidRPr="00757988">
        <w:rPr>
          <w:noProof w:val="0"/>
        </w:rPr>
        <w:t>, 54(11), 784-793 (2022).</w:t>
      </w:r>
    </w:p>
    <w:p w14:paraId="395178A1" w14:textId="77777777" w:rsidR="00EE243F" w:rsidRPr="00757988" w:rsidRDefault="00EE243F" w:rsidP="00EE243F">
      <w:pPr>
        <w:pStyle w:val="EndNoteBibliography"/>
        <w:spacing w:after="0"/>
        <w:ind w:left="720" w:hanging="720"/>
        <w:rPr>
          <w:noProof w:val="0"/>
        </w:rPr>
      </w:pPr>
      <w:r w:rsidRPr="00757988">
        <w:rPr>
          <w:noProof w:val="0"/>
        </w:rPr>
        <w:t>56.</w:t>
      </w:r>
      <w:r w:rsidRPr="00757988">
        <w:rPr>
          <w:noProof w:val="0"/>
        </w:rPr>
        <w:tab/>
        <w:t>Meldrum OW, Donaldson GC, Narayana JK</w:t>
      </w:r>
      <w:r w:rsidRPr="00757988">
        <w:rPr>
          <w:i/>
          <w:noProof w:val="0"/>
        </w:rPr>
        <w:t xml:space="preserve"> et al.</w:t>
      </w:r>
      <w:r w:rsidRPr="00757988">
        <w:rPr>
          <w:noProof w:val="0"/>
        </w:rPr>
        <w:t xml:space="preserve"> Accelerated Lung Function Decline and Mucus–Microbe Evolution in Chronic Obstructive Pulmonary Disease. </w:t>
      </w:r>
      <w:r w:rsidRPr="00757988">
        <w:rPr>
          <w:i/>
          <w:noProof w:val="0"/>
        </w:rPr>
        <w:t>American Journal of Respiratory and Critical Care Medicine</w:t>
      </w:r>
      <w:r w:rsidRPr="00757988">
        <w:rPr>
          <w:noProof w:val="0"/>
        </w:rPr>
        <w:t>, 210(3), 298-310 (2024).</w:t>
      </w:r>
    </w:p>
    <w:p w14:paraId="0B9D5A11" w14:textId="77777777" w:rsidR="00EE243F" w:rsidRPr="00757988" w:rsidRDefault="00EE243F" w:rsidP="00EE243F">
      <w:pPr>
        <w:pStyle w:val="EndNoteBibliography"/>
        <w:spacing w:after="0"/>
        <w:ind w:left="720" w:hanging="720"/>
        <w:rPr>
          <w:noProof w:val="0"/>
        </w:rPr>
      </w:pPr>
      <w:r w:rsidRPr="00757988">
        <w:rPr>
          <w:noProof w:val="0"/>
        </w:rPr>
        <w:t>57.</w:t>
      </w:r>
      <w:r w:rsidRPr="00757988">
        <w:rPr>
          <w:noProof w:val="0"/>
        </w:rPr>
        <w:tab/>
        <w:t>Williams NP, Ostridge K, Devaster JM</w:t>
      </w:r>
      <w:r w:rsidRPr="00757988">
        <w:rPr>
          <w:i/>
          <w:noProof w:val="0"/>
        </w:rPr>
        <w:t xml:space="preserve"> et al.</w:t>
      </w:r>
      <w:r w:rsidRPr="00757988">
        <w:rPr>
          <w:noProof w:val="0"/>
        </w:rPr>
        <w:t xml:space="preserve"> Impact of radiologically stratified exacerbations: insights into pneumonia aetiology in COPD. </w:t>
      </w:r>
      <w:r w:rsidRPr="00757988">
        <w:rPr>
          <w:i/>
          <w:noProof w:val="0"/>
        </w:rPr>
        <w:t>Respir Res</w:t>
      </w:r>
      <w:r w:rsidRPr="00757988">
        <w:rPr>
          <w:noProof w:val="0"/>
        </w:rPr>
        <w:t>, 19(1), 143 (2018).</w:t>
      </w:r>
    </w:p>
    <w:p w14:paraId="3CC5F11E" w14:textId="77777777" w:rsidR="00EE243F" w:rsidRPr="00757988" w:rsidRDefault="00EE243F" w:rsidP="00EE243F">
      <w:pPr>
        <w:pStyle w:val="EndNoteBibliography"/>
        <w:spacing w:after="0"/>
        <w:ind w:left="720" w:hanging="720"/>
        <w:rPr>
          <w:noProof w:val="0"/>
        </w:rPr>
      </w:pPr>
      <w:r w:rsidRPr="00757988">
        <w:rPr>
          <w:noProof w:val="0"/>
        </w:rPr>
        <w:t>58.</w:t>
      </w:r>
      <w:r w:rsidRPr="00757988">
        <w:rPr>
          <w:noProof w:val="0"/>
        </w:rPr>
        <w:tab/>
        <w:t xml:space="preserve">Yamba Yamba L, Hansen K, Wasserstrom L, Su YC, Ahl J, Riesbeck K. The importance of </w:t>
      </w:r>
      <w:r w:rsidRPr="00757988">
        <w:rPr>
          <w:i/>
          <w:noProof w:val="0"/>
        </w:rPr>
        <w:t>Haemophilus influenzae</w:t>
      </w:r>
      <w:r w:rsidRPr="00757988">
        <w:rPr>
          <w:noProof w:val="0"/>
        </w:rPr>
        <w:t xml:space="preserve"> in community-acquired pneumonia: an emerging pathogen in the elderly regardless of comorbidities compared to </w:t>
      </w:r>
      <w:r w:rsidRPr="00757988">
        <w:rPr>
          <w:i/>
          <w:noProof w:val="0"/>
        </w:rPr>
        <w:t>Streptococcus pneumoniae</w:t>
      </w:r>
      <w:r w:rsidRPr="00757988">
        <w:rPr>
          <w:noProof w:val="0"/>
        </w:rPr>
        <w:t xml:space="preserve">. </w:t>
      </w:r>
      <w:r w:rsidRPr="00757988">
        <w:rPr>
          <w:i/>
          <w:noProof w:val="0"/>
        </w:rPr>
        <w:t>Pneumonia (Nathan)</w:t>
      </w:r>
      <w:r w:rsidRPr="00757988">
        <w:rPr>
          <w:noProof w:val="0"/>
        </w:rPr>
        <w:t>, 16(1), 15 (2024).</w:t>
      </w:r>
    </w:p>
    <w:p w14:paraId="1548F3D7" w14:textId="77777777" w:rsidR="00EE243F" w:rsidRPr="00757988" w:rsidRDefault="00EE243F" w:rsidP="00EE243F">
      <w:pPr>
        <w:pStyle w:val="EndNoteBibliography"/>
        <w:spacing w:after="0"/>
        <w:ind w:left="720" w:hanging="720"/>
        <w:rPr>
          <w:noProof w:val="0"/>
        </w:rPr>
      </w:pPr>
      <w:r w:rsidRPr="00757988">
        <w:rPr>
          <w:noProof w:val="0"/>
        </w:rPr>
        <w:t>59.</w:t>
      </w:r>
      <w:r w:rsidRPr="00757988">
        <w:rPr>
          <w:noProof w:val="0"/>
        </w:rPr>
        <w:tab/>
        <w:t xml:space="preserve">Keir HR, Contoli M, Chalmers JD. Inhaled Corticosteroids and the Lung Microbiome in COPD. </w:t>
      </w:r>
      <w:r w:rsidRPr="00757988">
        <w:rPr>
          <w:i/>
          <w:noProof w:val="0"/>
        </w:rPr>
        <w:t>Biomedicines</w:t>
      </w:r>
      <w:r w:rsidRPr="00757988">
        <w:rPr>
          <w:noProof w:val="0"/>
        </w:rPr>
        <w:t>, 9(10) (2021).</w:t>
      </w:r>
    </w:p>
    <w:p w14:paraId="361EEEB7" w14:textId="77777777" w:rsidR="00EE243F" w:rsidRPr="00757988" w:rsidRDefault="00EE243F" w:rsidP="00EE243F">
      <w:pPr>
        <w:pStyle w:val="EndNoteBibliography"/>
        <w:spacing w:after="0"/>
        <w:ind w:left="720" w:hanging="720"/>
        <w:rPr>
          <w:noProof w:val="0"/>
        </w:rPr>
      </w:pPr>
      <w:r w:rsidRPr="00757988">
        <w:rPr>
          <w:noProof w:val="0"/>
        </w:rPr>
        <w:t>60.</w:t>
      </w:r>
      <w:r w:rsidRPr="00757988">
        <w:rPr>
          <w:noProof w:val="0"/>
        </w:rPr>
        <w:tab/>
        <w:t xml:space="preserve">Fox KL, Dowideit SJ, Erwin AL, Srikhanta YN, Smith AL, Jennings MP. </w:t>
      </w:r>
      <w:r w:rsidRPr="00757988">
        <w:rPr>
          <w:i/>
          <w:noProof w:val="0"/>
        </w:rPr>
        <w:t>Haemophilus influenzae</w:t>
      </w:r>
      <w:r w:rsidRPr="00757988">
        <w:rPr>
          <w:noProof w:val="0"/>
        </w:rPr>
        <w:t xml:space="preserve"> phasevarions have evolved from type III DNA restriction systems into epigenetic regulators of gene expression. </w:t>
      </w:r>
      <w:r w:rsidRPr="00757988">
        <w:rPr>
          <w:i/>
          <w:noProof w:val="0"/>
        </w:rPr>
        <w:t>Nucleic Acids Research</w:t>
      </w:r>
      <w:r w:rsidRPr="00757988">
        <w:rPr>
          <w:noProof w:val="0"/>
        </w:rPr>
        <w:t>, 35(15), 5242-5252 (2007).</w:t>
      </w:r>
    </w:p>
    <w:p w14:paraId="0218976B" w14:textId="77777777" w:rsidR="00EE243F" w:rsidRPr="00757988" w:rsidRDefault="00EE243F" w:rsidP="00EE243F">
      <w:pPr>
        <w:pStyle w:val="EndNoteBibliography"/>
        <w:spacing w:after="0"/>
        <w:ind w:left="720" w:hanging="720"/>
        <w:rPr>
          <w:noProof w:val="0"/>
        </w:rPr>
      </w:pPr>
      <w:r w:rsidRPr="00757988">
        <w:rPr>
          <w:noProof w:val="0"/>
        </w:rPr>
        <w:t>61.</w:t>
      </w:r>
      <w:r w:rsidRPr="00757988">
        <w:rPr>
          <w:noProof w:val="0"/>
        </w:rPr>
        <w:tab/>
        <w:t xml:space="preserve">Srikhanta YN, Maguire TL, Stacey KJ, Grimmond SM, Jennings MP. The phasevarion: A genetic system controlling coordinated, random switching of expression of multiple genes. </w:t>
      </w:r>
      <w:r w:rsidRPr="00757988">
        <w:rPr>
          <w:i/>
          <w:noProof w:val="0"/>
        </w:rPr>
        <w:t>Proceedings of the National Academy of Sciences</w:t>
      </w:r>
      <w:r w:rsidRPr="00757988">
        <w:rPr>
          <w:noProof w:val="0"/>
        </w:rPr>
        <w:t>, 102(15), 5547-5551 (2005).</w:t>
      </w:r>
    </w:p>
    <w:p w14:paraId="2FE56FDE" w14:textId="77777777" w:rsidR="00EE243F" w:rsidRPr="00757988" w:rsidRDefault="00EE243F" w:rsidP="00EE243F">
      <w:pPr>
        <w:pStyle w:val="EndNoteBibliography"/>
        <w:spacing w:after="0"/>
        <w:ind w:left="720" w:hanging="720"/>
        <w:rPr>
          <w:noProof w:val="0"/>
        </w:rPr>
      </w:pPr>
      <w:r w:rsidRPr="00757988">
        <w:rPr>
          <w:noProof w:val="0"/>
        </w:rPr>
        <w:t>62.</w:t>
      </w:r>
      <w:r w:rsidRPr="00757988">
        <w:rPr>
          <w:noProof w:val="0"/>
        </w:rPr>
        <w:tab/>
        <w:t xml:space="preserve">Weiser JN, Williams A, Moxon ER. Phase-variable lipopolysaccharide structures enhance the invasive capacity of </w:t>
      </w:r>
      <w:r w:rsidRPr="00757988">
        <w:rPr>
          <w:i/>
          <w:noProof w:val="0"/>
        </w:rPr>
        <w:t>Haemophilus influenzae</w:t>
      </w:r>
      <w:r w:rsidRPr="00757988">
        <w:rPr>
          <w:noProof w:val="0"/>
        </w:rPr>
        <w:t xml:space="preserve">. </w:t>
      </w:r>
      <w:r w:rsidRPr="00757988">
        <w:rPr>
          <w:i/>
          <w:noProof w:val="0"/>
        </w:rPr>
        <w:t>Infection and Immunity</w:t>
      </w:r>
      <w:r w:rsidRPr="00757988">
        <w:rPr>
          <w:noProof w:val="0"/>
        </w:rPr>
        <w:t>, 58(10), 3455-3457 (1990).</w:t>
      </w:r>
    </w:p>
    <w:p w14:paraId="1D38E7FC" w14:textId="1044730C" w:rsidR="00D16DB2" w:rsidRPr="00757988" w:rsidRDefault="00D16DB2" w:rsidP="00D16DB2">
      <w:pPr>
        <w:pStyle w:val="EndNoteBibliography"/>
        <w:spacing w:after="0"/>
        <w:ind w:left="720" w:hanging="720"/>
        <w:rPr>
          <w:b/>
          <w:bCs/>
          <w:noProof w:val="0"/>
        </w:rPr>
      </w:pPr>
      <w:r w:rsidRPr="00757988">
        <w:rPr>
          <w:noProof w:val="0"/>
        </w:rPr>
        <w:t xml:space="preserve">• </w:t>
      </w:r>
      <w:r w:rsidRPr="00757988">
        <w:rPr>
          <w:b/>
          <w:bCs/>
          <w:noProof w:val="0"/>
        </w:rPr>
        <w:t xml:space="preserve">Classic work on the mechanisms of change of a key surface antigen in </w:t>
      </w:r>
      <w:r w:rsidRPr="00757988">
        <w:rPr>
          <w:b/>
          <w:bCs/>
          <w:i/>
          <w:iCs/>
          <w:noProof w:val="0"/>
        </w:rPr>
        <w:t>Haemophilus</w:t>
      </w:r>
    </w:p>
    <w:p w14:paraId="10623BD0" w14:textId="77777777" w:rsidR="00EE243F" w:rsidRPr="00757988" w:rsidRDefault="00EE243F" w:rsidP="00EE243F">
      <w:pPr>
        <w:pStyle w:val="EndNoteBibliography"/>
        <w:spacing w:after="0"/>
        <w:ind w:left="720" w:hanging="720"/>
        <w:rPr>
          <w:noProof w:val="0"/>
        </w:rPr>
      </w:pPr>
      <w:r w:rsidRPr="00757988">
        <w:rPr>
          <w:noProof w:val="0"/>
        </w:rPr>
        <w:t>63.</w:t>
      </w:r>
      <w:r w:rsidRPr="00757988">
        <w:rPr>
          <w:noProof w:val="0"/>
        </w:rPr>
        <w:tab/>
        <w:t xml:space="preserve">Weiser JN, Love JM, Moxon ER. The molecular mechanism of phase variation of </w:t>
      </w:r>
      <w:r w:rsidRPr="00757988">
        <w:rPr>
          <w:i/>
          <w:noProof w:val="0"/>
        </w:rPr>
        <w:t xml:space="preserve">H. influenzae </w:t>
      </w:r>
      <w:r w:rsidRPr="00757988">
        <w:rPr>
          <w:noProof w:val="0"/>
        </w:rPr>
        <w:t xml:space="preserve">lipopolysaccharide. </w:t>
      </w:r>
      <w:r w:rsidRPr="00757988">
        <w:rPr>
          <w:i/>
          <w:noProof w:val="0"/>
        </w:rPr>
        <w:t>Cell</w:t>
      </w:r>
      <w:r w:rsidRPr="00757988">
        <w:rPr>
          <w:noProof w:val="0"/>
        </w:rPr>
        <w:t>, 59(4), 657-665 (1989).</w:t>
      </w:r>
    </w:p>
    <w:p w14:paraId="40B7B70A" w14:textId="77777777" w:rsidR="00EE243F" w:rsidRPr="00757988" w:rsidRDefault="00EE243F" w:rsidP="00EE243F">
      <w:pPr>
        <w:pStyle w:val="EndNoteBibliography"/>
        <w:spacing w:after="0"/>
        <w:ind w:left="720" w:hanging="720"/>
        <w:rPr>
          <w:noProof w:val="0"/>
        </w:rPr>
      </w:pPr>
      <w:r w:rsidRPr="00757988">
        <w:rPr>
          <w:noProof w:val="0"/>
        </w:rPr>
        <w:lastRenderedPageBreak/>
        <w:t>64.</w:t>
      </w:r>
      <w:r w:rsidRPr="00757988">
        <w:rPr>
          <w:noProof w:val="0"/>
        </w:rPr>
        <w:tab/>
        <w:t xml:space="preserve">Atack JM, Murphy TF, Pettigrew MM, Seib KL, Jennings MP. Non-typeable </w:t>
      </w:r>
      <w:r w:rsidRPr="00757988">
        <w:rPr>
          <w:i/>
          <w:noProof w:val="0"/>
        </w:rPr>
        <w:t>Haemophilus influenzae</w:t>
      </w:r>
      <w:r w:rsidRPr="00757988">
        <w:rPr>
          <w:noProof w:val="0"/>
        </w:rPr>
        <w:t xml:space="preserve"> isolates from patients with chronic obstructive pulmonary disease contain new phase-variable modA methyltransferase alleles controlling phasevarions. </w:t>
      </w:r>
      <w:r w:rsidRPr="00757988">
        <w:rPr>
          <w:i/>
          <w:noProof w:val="0"/>
        </w:rPr>
        <w:t>Scientific Reports</w:t>
      </w:r>
      <w:r w:rsidRPr="00757988">
        <w:rPr>
          <w:noProof w:val="0"/>
        </w:rPr>
        <w:t>, 9(1) (2019).</w:t>
      </w:r>
    </w:p>
    <w:p w14:paraId="24DE2366" w14:textId="77777777" w:rsidR="00EE243F" w:rsidRPr="00757988" w:rsidRDefault="00EE243F" w:rsidP="00EE243F">
      <w:pPr>
        <w:pStyle w:val="EndNoteBibliography"/>
        <w:spacing w:after="0"/>
        <w:ind w:left="720" w:hanging="720"/>
        <w:rPr>
          <w:noProof w:val="0"/>
        </w:rPr>
      </w:pPr>
      <w:r w:rsidRPr="00757988">
        <w:rPr>
          <w:noProof w:val="0"/>
        </w:rPr>
        <w:t>65.</w:t>
      </w:r>
      <w:r w:rsidRPr="00757988">
        <w:rPr>
          <w:noProof w:val="0"/>
        </w:rPr>
        <w:tab/>
        <w:t xml:space="preserve">Oliver A, Cantón R, Campo P, Baquero F, Blázquez Js. High Frequency of Hypermutable </w:t>
      </w:r>
      <w:r w:rsidRPr="00757988">
        <w:rPr>
          <w:i/>
          <w:noProof w:val="0"/>
        </w:rPr>
        <w:t>Pseudomonas aeruginosa</w:t>
      </w:r>
      <w:r w:rsidRPr="00757988">
        <w:rPr>
          <w:noProof w:val="0"/>
        </w:rPr>
        <w:t xml:space="preserve"> in Cystic Fibrosis Lung Infection. </w:t>
      </w:r>
      <w:r w:rsidRPr="00757988">
        <w:rPr>
          <w:i/>
          <w:noProof w:val="0"/>
        </w:rPr>
        <w:t>Science</w:t>
      </w:r>
      <w:r w:rsidRPr="00757988">
        <w:rPr>
          <w:noProof w:val="0"/>
        </w:rPr>
        <w:t>, 288(5469), 1251-1253 (2000).</w:t>
      </w:r>
    </w:p>
    <w:p w14:paraId="5829F633" w14:textId="77777777" w:rsidR="00EE243F" w:rsidRPr="00757988" w:rsidRDefault="00EE243F" w:rsidP="00EE243F">
      <w:pPr>
        <w:pStyle w:val="EndNoteBibliography"/>
        <w:spacing w:after="0"/>
        <w:ind w:left="720" w:hanging="720"/>
        <w:rPr>
          <w:noProof w:val="0"/>
        </w:rPr>
      </w:pPr>
      <w:r w:rsidRPr="00757988">
        <w:rPr>
          <w:noProof w:val="0"/>
        </w:rPr>
        <w:t>66.</w:t>
      </w:r>
      <w:r w:rsidRPr="00757988">
        <w:rPr>
          <w:noProof w:val="0"/>
        </w:rPr>
        <w:tab/>
        <w:t xml:space="preserve">Bayliss CD, Sweetman WA, Moxon ER. Mutations in </w:t>
      </w:r>
      <w:r w:rsidRPr="00757988">
        <w:rPr>
          <w:i/>
          <w:noProof w:val="0"/>
        </w:rPr>
        <w:t>Haemophilus influenzae</w:t>
      </w:r>
      <w:r w:rsidRPr="00757988">
        <w:rPr>
          <w:noProof w:val="0"/>
        </w:rPr>
        <w:t xml:space="preserve"> Mismatch Repair Genes Increase Mutation Rates of Dinucleotide Repeat Tracts but Not Dinucleotide Repeat-Driven Pilin Phase Variation Rates. </w:t>
      </w:r>
      <w:r w:rsidRPr="00757988">
        <w:rPr>
          <w:i/>
          <w:noProof w:val="0"/>
        </w:rPr>
        <w:t>Journal of Bacteriology</w:t>
      </w:r>
      <w:r w:rsidRPr="00757988">
        <w:rPr>
          <w:noProof w:val="0"/>
        </w:rPr>
        <w:t>, 186(10), 2928-2935 (2004).</w:t>
      </w:r>
    </w:p>
    <w:p w14:paraId="3B99DF42" w14:textId="77777777" w:rsidR="00EE243F" w:rsidRPr="00757988" w:rsidRDefault="00EE243F" w:rsidP="00EE243F">
      <w:pPr>
        <w:pStyle w:val="EndNoteBibliography"/>
        <w:spacing w:after="0"/>
        <w:ind w:left="720" w:hanging="720"/>
        <w:rPr>
          <w:noProof w:val="0"/>
        </w:rPr>
      </w:pPr>
      <w:r w:rsidRPr="00757988">
        <w:rPr>
          <w:noProof w:val="0"/>
        </w:rPr>
        <w:t>67.</w:t>
      </w:r>
      <w:r w:rsidRPr="00757988">
        <w:rPr>
          <w:noProof w:val="0"/>
        </w:rPr>
        <w:tab/>
        <w:t xml:space="preserve">Watson ME, Burns JL, Smith AL. Hypermutable </w:t>
      </w:r>
      <w:r w:rsidRPr="00757988">
        <w:rPr>
          <w:i/>
          <w:noProof w:val="0"/>
        </w:rPr>
        <w:t>Haemophilus influenzae</w:t>
      </w:r>
      <w:r w:rsidRPr="00757988">
        <w:rPr>
          <w:noProof w:val="0"/>
        </w:rPr>
        <w:t xml:space="preserve"> with mutations in mutS are found in cystic fibrosis sputum. </w:t>
      </w:r>
      <w:r w:rsidRPr="00757988">
        <w:rPr>
          <w:i/>
          <w:noProof w:val="0"/>
        </w:rPr>
        <w:t>Microbiology</w:t>
      </w:r>
      <w:r w:rsidRPr="00757988">
        <w:rPr>
          <w:noProof w:val="0"/>
        </w:rPr>
        <w:t>, 150(9), 2947-2958 (2004).</w:t>
      </w:r>
    </w:p>
    <w:p w14:paraId="070DCD1D" w14:textId="77777777" w:rsidR="00EE243F" w:rsidRPr="00757988" w:rsidRDefault="00EE243F" w:rsidP="00EE243F">
      <w:pPr>
        <w:pStyle w:val="EndNoteBibliography"/>
        <w:spacing w:after="0"/>
        <w:ind w:left="720" w:hanging="720"/>
        <w:rPr>
          <w:noProof w:val="0"/>
        </w:rPr>
      </w:pPr>
      <w:r w:rsidRPr="00757988">
        <w:rPr>
          <w:noProof w:val="0"/>
        </w:rPr>
        <w:t>68.</w:t>
      </w:r>
      <w:r w:rsidRPr="00757988">
        <w:rPr>
          <w:noProof w:val="0"/>
        </w:rPr>
        <w:tab/>
        <w:t>Pettigrew MM, Ahearn CP, Gent JF</w:t>
      </w:r>
      <w:r w:rsidRPr="00757988">
        <w:rPr>
          <w:i/>
          <w:noProof w:val="0"/>
        </w:rPr>
        <w:t xml:space="preserve"> et al.</w:t>
      </w:r>
      <w:r w:rsidRPr="00757988">
        <w:rPr>
          <w:noProof w:val="0"/>
        </w:rPr>
        <w:t xml:space="preserve"> </w:t>
      </w:r>
      <w:r w:rsidRPr="00757988">
        <w:rPr>
          <w:i/>
          <w:noProof w:val="0"/>
        </w:rPr>
        <w:t>Haemophilus influenzae</w:t>
      </w:r>
      <w:r w:rsidRPr="00757988">
        <w:rPr>
          <w:noProof w:val="0"/>
        </w:rPr>
        <w:t xml:space="preserve"> genome evolution during persistence in the human airways in chronic obstructive pulmonary disease. </w:t>
      </w:r>
      <w:r w:rsidRPr="00757988">
        <w:rPr>
          <w:i/>
          <w:noProof w:val="0"/>
        </w:rPr>
        <w:t>Proceedings of the National Academy of Sciences</w:t>
      </w:r>
      <w:r w:rsidRPr="00757988">
        <w:rPr>
          <w:noProof w:val="0"/>
        </w:rPr>
        <w:t>, 115(14) (2018).</w:t>
      </w:r>
    </w:p>
    <w:p w14:paraId="214DA9E4" w14:textId="77777777" w:rsidR="00EE243F" w:rsidRPr="00757988" w:rsidRDefault="00EE243F" w:rsidP="00EE243F">
      <w:pPr>
        <w:pStyle w:val="EndNoteBibliography"/>
        <w:spacing w:after="0"/>
        <w:ind w:left="720" w:hanging="720"/>
        <w:rPr>
          <w:noProof w:val="0"/>
        </w:rPr>
      </w:pPr>
      <w:r w:rsidRPr="00757988">
        <w:rPr>
          <w:noProof w:val="0"/>
        </w:rPr>
        <w:t>69.</w:t>
      </w:r>
      <w:r w:rsidRPr="00757988">
        <w:rPr>
          <w:noProof w:val="0"/>
        </w:rPr>
        <w:tab/>
        <w:t xml:space="preserve">Oliver A, Mena A. Bacterial hypermutation in cystic fibrosis, not only for antibiotic resistance. </w:t>
      </w:r>
      <w:r w:rsidRPr="00757988">
        <w:rPr>
          <w:i/>
          <w:noProof w:val="0"/>
        </w:rPr>
        <w:t>Clinical Microbiology and Infection</w:t>
      </w:r>
      <w:r w:rsidRPr="00757988">
        <w:rPr>
          <w:noProof w:val="0"/>
        </w:rPr>
        <w:t>, 16(7), 798-808 (2010).</w:t>
      </w:r>
    </w:p>
    <w:p w14:paraId="46A52F5E" w14:textId="77777777" w:rsidR="00EE243F" w:rsidRPr="00757988" w:rsidRDefault="00EE243F" w:rsidP="00EE243F">
      <w:pPr>
        <w:pStyle w:val="EndNoteBibliography"/>
        <w:spacing w:after="0"/>
        <w:ind w:left="720" w:hanging="720"/>
        <w:rPr>
          <w:noProof w:val="0"/>
        </w:rPr>
      </w:pPr>
      <w:r w:rsidRPr="00757988">
        <w:rPr>
          <w:noProof w:val="0"/>
        </w:rPr>
        <w:t>70.</w:t>
      </w:r>
      <w:r w:rsidRPr="00757988">
        <w:rPr>
          <w:noProof w:val="0"/>
        </w:rPr>
        <w:tab/>
        <w:t>Gallo MC, Kirkham C, Eng S</w:t>
      </w:r>
      <w:r w:rsidRPr="00757988">
        <w:rPr>
          <w:i/>
          <w:noProof w:val="0"/>
        </w:rPr>
        <w:t xml:space="preserve"> et al.</w:t>
      </w:r>
      <w:r w:rsidRPr="00757988">
        <w:rPr>
          <w:noProof w:val="0"/>
        </w:rPr>
        <w:t xml:space="preserve"> Changes in IgA Protease Expression Are Conferred by Changes in Genomes during Persistent Infection by Nontypeable </w:t>
      </w:r>
      <w:r w:rsidRPr="00757988">
        <w:rPr>
          <w:i/>
          <w:noProof w:val="0"/>
        </w:rPr>
        <w:t>Haemophilus influenzae</w:t>
      </w:r>
      <w:r w:rsidRPr="00757988">
        <w:rPr>
          <w:noProof w:val="0"/>
        </w:rPr>
        <w:t xml:space="preserve"> in Chronic Obstructive Pulmonary Disease. </w:t>
      </w:r>
      <w:r w:rsidRPr="00757988">
        <w:rPr>
          <w:i/>
          <w:noProof w:val="0"/>
        </w:rPr>
        <w:t>Infection and Immunity</w:t>
      </w:r>
      <w:r w:rsidRPr="00757988">
        <w:rPr>
          <w:noProof w:val="0"/>
        </w:rPr>
        <w:t>, 86(8) (2018).</w:t>
      </w:r>
    </w:p>
    <w:p w14:paraId="2EAB76A6" w14:textId="77777777" w:rsidR="00EE243F" w:rsidRPr="00757988" w:rsidRDefault="00EE243F" w:rsidP="00EE243F">
      <w:pPr>
        <w:pStyle w:val="EndNoteBibliography"/>
        <w:spacing w:after="0"/>
        <w:ind w:left="720" w:hanging="720"/>
        <w:rPr>
          <w:noProof w:val="0"/>
        </w:rPr>
      </w:pPr>
      <w:r w:rsidRPr="00757988">
        <w:rPr>
          <w:noProof w:val="0"/>
        </w:rPr>
        <w:t>71.</w:t>
      </w:r>
      <w:r w:rsidRPr="00757988">
        <w:rPr>
          <w:noProof w:val="0"/>
        </w:rPr>
        <w:tab/>
        <w:t xml:space="preserve">Harrison A, Santana EA, Szelestey BR, Newsom DE, White P, Mason KM. Ferric Uptake Regulator and Its Role in the Pathogenesis of Nontypeable </w:t>
      </w:r>
      <w:r w:rsidRPr="00757988">
        <w:rPr>
          <w:i/>
          <w:noProof w:val="0"/>
        </w:rPr>
        <w:t>Haemophilus influenzae</w:t>
      </w:r>
      <w:r w:rsidRPr="00757988">
        <w:rPr>
          <w:noProof w:val="0"/>
        </w:rPr>
        <w:t xml:space="preserve">. </w:t>
      </w:r>
      <w:r w:rsidRPr="00757988">
        <w:rPr>
          <w:i/>
          <w:noProof w:val="0"/>
        </w:rPr>
        <w:t>Infection and Immunity</w:t>
      </w:r>
      <w:r w:rsidRPr="00757988">
        <w:rPr>
          <w:noProof w:val="0"/>
        </w:rPr>
        <w:t>, 81(4), 1221-1233 (2013).</w:t>
      </w:r>
    </w:p>
    <w:p w14:paraId="52B0FCB0" w14:textId="77777777" w:rsidR="00EE243F" w:rsidRPr="00757988" w:rsidRDefault="00EE243F" w:rsidP="00EE243F">
      <w:pPr>
        <w:pStyle w:val="EndNoteBibliography"/>
        <w:spacing w:after="0"/>
        <w:ind w:left="720" w:hanging="720"/>
        <w:rPr>
          <w:noProof w:val="0"/>
        </w:rPr>
      </w:pPr>
      <w:r w:rsidRPr="00757988">
        <w:rPr>
          <w:noProof w:val="0"/>
        </w:rPr>
        <w:t>72.</w:t>
      </w:r>
      <w:r w:rsidRPr="00757988">
        <w:rPr>
          <w:noProof w:val="0"/>
        </w:rPr>
        <w:tab/>
        <w:t>Ali MK, Kim RY, Brown AC</w:t>
      </w:r>
      <w:r w:rsidRPr="00757988">
        <w:rPr>
          <w:i/>
          <w:noProof w:val="0"/>
        </w:rPr>
        <w:t xml:space="preserve"> et al.</w:t>
      </w:r>
      <w:r w:rsidRPr="00757988">
        <w:rPr>
          <w:noProof w:val="0"/>
        </w:rPr>
        <w:t xml:space="preserve"> Crucial role for lung iron level and regulation in the pathogenesis and severity of asthma. </w:t>
      </w:r>
      <w:r w:rsidRPr="00757988">
        <w:rPr>
          <w:i/>
          <w:noProof w:val="0"/>
        </w:rPr>
        <w:t>European Respiratory Journal</w:t>
      </w:r>
      <w:r w:rsidRPr="00757988">
        <w:rPr>
          <w:noProof w:val="0"/>
        </w:rPr>
        <w:t>, 55(4), 1901340 (2020).</w:t>
      </w:r>
    </w:p>
    <w:p w14:paraId="65135547" w14:textId="77777777" w:rsidR="00EE243F" w:rsidRPr="00757988" w:rsidRDefault="00EE243F" w:rsidP="00EE243F">
      <w:pPr>
        <w:pStyle w:val="EndNoteBibliography"/>
        <w:spacing w:after="0"/>
        <w:ind w:left="720" w:hanging="720"/>
        <w:rPr>
          <w:noProof w:val="0"/>
        </w:rPr>
      </w:pPr>
      <w:r w:rsidRPr="00757988">
        <w:rPr>
          <w:noProof w:val="0"/>
        </w:rPr>
        <w:t>73.</w:t>
      </w:r>
      <w:r w:rsidRPr="00757988">
        <w:rPr>
          <w:noProof w:val="0"/>
        </w:rPr>
        <w:tab/>
        <w:t xml:space="preserve">Mason KM, Raffel FK, Ray WC, Bakaletz LO. Heme Utilization by Nontypeable </w:t>
      </w:r>
      <w:r w:rsidRPr="00757988">
        <w:rPr>
          <w:i/>
          <w:noProof w:val="0"/>
        </w:rPr>
        <w:t>Haemophilus influenzae</w:t>
      </w:r>
      <w:r w:rsidRPr="00757988">
        <w:rPr>
          <w:noProof w:val="0"/>
        </w:rPr>
        <w:t xml:space="preserve"> Is Essential and Dependent on Sap Transporter Function. </w:t>
      </w:r>
      <w:r w:rsidRPr="00757988">
        <w:rPr>
          <w:i/>
          <w:noProof w:val="0"/>
        </w:rPr>
        <w:t>Journal of Bacteriology</w:t>
      </w:r>
      <w:r w:rsidRPr="00757988">
        <w:rPr>
          <w:noProof w:val="0"/>
        </w:rPr>
        <w:t>, 193(10), 2527-2535 (2011).</w:t>
      </w:r>
    </w:p>
    <w:p w14:paraId="2C70DCBD" w14:textId="77777777" w:rsidR="00EE243F" w:rsidRPr="00757988" w:rsidRDefault="00EE243F" w:rsidP="00EE243F">
      <w:pPr>
        <w:pStyle w:val="EndNoteBibliography"/>
        <w:spacing w:after="0"/>
        <w:ind w:left="720" w:hanging="720"/>
        <w:rPr>
          <w:noProof w:val="0"/>
        </w:rPr>
      </w:pPr>
      <w:r w:rsidRPr="00757988">
        <w:rPr>
          <w:noProof w:val="0"/>
        </w:rPr>
        <w:t>74.</w:t>
      </w:r>
      <w:r w:rsidRPr="00757988">
        <w:rPr>
          <w:noProof w:val="0"/>
        </w:rPr>
        <w:tab/>
        <w:t>Rodríguez-Arce I, Al-Jubair T, Euba B</w:t>
      </w:r>
      <w:r w:rsidRPr="00757988">
        <w:rPr>
          <w:i/>
          <w:noProof w:val="0"/>
        </w:rPr>
        <w:t xml:space="preserve"> et al.</w:t>
      </w:r>
      <w:r w:rsidRPr="00757988">
        <w:rPr>
          <w:noProof w:val="0"/>
        </w:rPr>
        <w:t xml:space="preserve"> Moonlighting of </w:t>
      </w:r>
      <w:r w:rsidRPr="00757988">
        <w:rPr>
          <w:i/>
          <w:noProof w:val="0"/>
        </w:rPr>
        <w:t>Haemophilus influenzae</w:t>
      </w:r>
      <w:r w:rsidRPr="00757988">
        <w:rPr>
          <w:noProof w:val="0"/>
        </w:rPr>
        <w:t xml:space="preserve"> heme acquisition systems contributes to the host airway-pathogen interplay in a coordinated manner. </w:t>
      </w:r>
      <w:r w:rsidRPr="00757988">
        <w:rPr>
          <w:i/>
          <w:noProof w:val="0"/>
        </w:rPr>
        <w:t>Virulence</w:t>
      </w:r>
      <w:r w:rsidRPr="00757988">
        <w:rPr>
          <w:noProof w:val="0"/>
        </w:rPr>
        <w:t>, 10(1), 315-333 (2019).</w:t>
      </w:r>
    </w:p>
    <w:p w14:paraId="1791497C" w14:textId="77777777" w:rsidR="00EE243F" w:rsidRPr="00757988" w:rsidRDefault="00EE243F" w:rsidP="00EE243F">
      <w:pPr>
        <w:pStyle w:val="EndNoteBibliography"/>
        <w:spacing w:after="0"/>
        <w:ind w:left="720" w:hanging="720"/>
        <w:rPr>
          <w:noProof w:val="0"/>
        </w:rPr>
      </w:pPr>
      <w:r w:rsidRPr="00757988">
        <w:rPr>
          <w:noProof w:val="0"/>
        </w:rPr>
        <w:t>75.</w:t>
      </w:r>
      <w:r w:rsidRPr="00757988">
        <w:rPr>
          <w:noProof w:val="0"/>
        </w:rPr>
        <w:tab/>
        <w:t>Ng PSK, Day CJ, Atack JM</w:t>
      </w:r>
      <w:r w:rsidRPr="00757988">
        <w:rPr>
          <w:i/>
          <w:noProof w:val="0"/>
        </w:rPr>
        <w:t xml:space="preserve"> et al.</w:t>
      </w:r>
      <w:r w:rsidRPr="00757988">
        <w:rPr>
          <w:noProof w:val="0"/>
        </w:rPr>
        <w:t xml:space="preserve"> Nontypeable </w:t>
      </w:r>
      <w:r w:rsidRPr="00757988">
        <w:rPr>
          <w:i/>
          <w:noProof w:val="0"/>
        </w:rPr>
        <w:t>Haemophilus influenzae</w:t>
      </w:r>
      <w:r w:rsidRPr="00757988">
        <w:rPr>
          <w:noProof w:val="0"/>
        </w:rPr>
        <w:t xml:space="preserve"> Has Evolved Preferential Use of N-Acetylneuraminic Acid as a Host Adaptation. </w:t>
      </w:r>
      <w:r w:rsidRPr="00757988">
        <w:rPr>
          <w:i/>
          <w:noProof w:val="0"/>
        </w:rPr>
        <w:t>mBio</w:t>
      </w:r>
      <w:r w:rsidRPr="00757988">
        <w:rPr>
          <w:noProof w:val="0"/>
        </w:rPr>
        <w:t>, 10(3) (2019).</w:t>
      </w:r>
    </w:p>
    <w:p w14:paraId="4C3FEDF1" w14:textId="77777777" w:rsidR="00EE243F" w:rsidRPr="00757988" w:rsidRDefault="00EE243F" w:rsidP="00EE243F">
      <w:pPr>
        <w:pStyle w:val="EndNoteBibliography"/>
        <w:spacing w:after="0"/>
        <w:ind w:left="720" w:hanging="720"/>
        <w:rPr>
          <w:noProof w:val="0"/>
        </w:rPr>
      </w:pPr>
      <w:r w:rsidRPr="00757988">
        <w:rPr>
          <w:noProof w:val="0"/>
        </w:rPr>
        <w:t>76.</w:t>
      </w:r>
      <w:r w:rsidRPr="00757988">
        <w:rPr>
          <w:noProof w:val="0"/>
        </w:rPr>
        <w:tab/>
        <w:t xml:space="preserve">Shelton CL, Raffel FK, Beatty WL, Johnson SM, Mason KM. Sap Transporter Mediated Import and Subsequent Degradation of Antimicrobial Peptides in </w:t>
      </w:r>
      <w:r w:rsidRPr="00757988">
        <w:rPr>
          <w:i/>
          <w:noProof w:val="0"/>
        </w:rPr>
        <w:t>Haemophilus</w:t>
      </w:r>
      <w:r w:rsidRPr="00757988">
        <w:rPr>
          <w:noProof w:val="0"/>
        </w:rPr>
        <w:t xml:space="preserve">. </w:t>
      </w:r>
      <w:r w:rsidRPr="00757988">
        <w:rPr>
          <w:i/>
          <w:noProof w:val="0"/>
        </w:rPr>
        <w:t>PLoS Pathogens</w:t>
      </w:r>
      <w:r w:rsidRPr="00757988">
        <w:rPr>
          <w:noProof w:val="0"/>
        </w:rPr>
        <w:t>, 7(11), e1002360 (2011).</w:t>
      </w:r>
    </w:p>
    <w:p w14:paraId="482A3291" w14:textId="77777777" w:rsidR="00EE243F" w:rsidRPr="00757988" w:rsidRDefault="00EE243F" w:rsidP="00EE243F">
      <w:pPr>
        <w:pStyle w:val="EndNoteBibliography"/>
        <w:spacing w:after="0"/>
        <w:ind w:left="720" w:hanging="720"/>
        <w:rPr>
          <w:noProof w:val="0"/>
        </w:rPr>
      </w:pPr>
      <w:r w:rsidRPr="00757988">
        <w:rPr>
          <w:noProof w:val="0"/>
        </w:rPr>
        <w:t>77.</w:t>
      </w:r>
      <w:r w:rsidRPr="00757988">
        <w:rPr>
          <w:noProof w:val="0"/>
        </w:rPr>
        <w:tab/>
        <w:t>Hosmer J, Nasreen M, Dhouib R</w:t>
      </w:r>
      <w:r w:rsidRPr="00757988">
        <w:rPr>
          <w:i/>
          <w:noProof w:val="0"/>
        </w:rPr>
        <w:t xml:space="preserve"> et al.</w:t>
      </w:r>
      <w:r w:rsidRPr="00757988">
        <w:rPr>
          <w:noProof w:val="0"/>
        </w:rPr>
        <w:t xml:space="preserve"> Access to highly specialized growth substrates and production of epithelial immunomodulatory metabolites determine survival of Haemophilus influenzae in human airway epithelial cells. </w:t>
      </w:r>
      <w:r w:rsidRPr="00757988">
        <w:rPr>
          <w:i/>
          <w:noProof w:val="0"/>
        </w:rPr>
        <w:t>PLOS Pathogens</w:t>
      </w:r>
      <w:r w:rsidRPr="00757988">
        <w:rPr>
          <w:noProof w:val="0"/>
        </w:rPr>
        <w:t>, 18(1), e1010209 (2022).</w:t>
      </w:r>
    </w:p>
    <w:p w14:paraId="34C535DF" w14:textId="77777777" w:rsidR="00EE243F" w:rsidRPr="00757988" w:rsidRDefault="00EE243F" w:rsidP="00EE243F">
      <w:pPr>
        <w:pStyle w:val="EndNoteBibliography"/>
        <w:spacing w:after="0"/>
        <w:ind w:left="720" w:hanging="720"/>
        <w:rPr>
          <w:noProof w:val="0"/>
        </w:rPr>
      </w:pPr>
      <w:r w:rsidRPr="00757988">
        <w:rPr>
          <w:noProof w:val="0"/>
        </w:rPr>
        <w:lastRenderedPageBreak/>
        <w:t>78.</w:t>
      </w:r>
      <w:r w:rsidRPr="00757988">
        <w:rPr>
          <w:noProof w:val="0"/>
        </w:rPr>
        <w:tab/>
        <w:t xml:space="preserve">Starner TD, Zhang N, Kim G, Apicella MA, McCray PB. </w:t>
      </w:r>
      <w:r w:rsidRPr="00757988">
        <w:rPr>
          <w:i/>
          <w:noProof w:val="0"/>
        </w:rPr>
        <w:t>Haemophilus influenzae</w:t>
      </w:r>
      <w:r w:rsidRPr="00757988">
        <w:rPr>
          <w:noProof w:val="0"/>
        </w:rPr>
        <w:t xml:space="preserve"> Forms Biofilms on Airway Epithelia. </w:t>
      </w:r>
      <w:r w:rsidRPr="00757988">
        <w:rPr>
          <w:i/>
          <w:noProof w:val="0"/>
        </w:rPr>
        <w:t>American Journal of Respiratory and Critical Care Medicine</w:t>
      </w:r>
      <w:r w:rsidRPr="00757988">
        <w:rPr>
          <w:noProof w:val="0"/>
        </w:rPr>
        <w:t>, 174(2), 213-220 (2006).</w:t>
      </w:r>
    </w:p>
    <w:p w14:paraId="378840FF" w14:textId="77777777" w:rsidR="00EE243F" w:rsidRPr="00757988" w:rsidRDefault="00EE243F" w:rsidP="00EE243F">
      <w:pPr>
        <w:pStyle w:val="EndNoteBibliography"/>
        <w:spacing w:after="0"/>
        <w:ind w:left="720" w:hanging="720"/>
        <w:rPr>
          <w:noProof w:val="0"/>
        </w:rPr>
      </w:pPr>
      <w:r w:rsidRPr="00757988">
        <w:rPr>
          <w:noProof w:val="0"/>
        </w:rPr>
        <w:t>79.</w:t>
      </w:r>
      <w:r w:rsidRPr="00757988">
        <w:rPr>
          <w:noProof w:val="0"/>
        </w:rPr>
        <w:tab/>
        <w:t xml:space="preserve">Weeks JR, Staples KJ, Spalluto CM, Watson A, Wilkinson TMA. The Role of Non-Typeable </w:t>
      </w:r>
      <w:r w:rsidRPr="00757988">
        <w:rPr>
          <w:i/>
          <w:noProof w:val="0"/>
        </w:rPr>
        <w:t>Haemophilus influenzae</w:t>
      </w:r>
      <w:r w:rsidRPr="00757988">
        <w:rPr>
          <w:noProof w:val="0"/>
        </w:rPr>
        <w:t xml:space="preserve"> Biofilms in Chronic Obstructive Pulmonary Disease. </w:t>
      </w:r>
      <w:r w:rsidRPr="00757988">
        <w:rPr>
          <w:i/>
          <w:noProof w:val="0"/>
        </w:rPr>
        <w:t>Frontiers in Cellular and Infection Microbiology</w:t>
      </w:r>
      <w:r w:rsidRPr="00757988">
        <w:rPr>
          <w:noProof w:val="0"/>
        </w:rPr>
        <w:t>, 11 (2021).</w:t>
      </w:r>
    </w:p>
    <w:p w14:paraId="15CC5B77" w14:textId="77777777" w:rsidR="00EE243F" w:rsidRPr="00757988" w:rsidRDefault="00EE243F" w:rsidP="00EE243F">
      <w:pPr>
        <w:pStyle w:val="EndNoteBibliography"/>
        <w:spacing w:after="0"/>
        <w:ind w:left="720" w:hanging="720"/>
        <w:rPr>
          <w:noProof w:val="0"/>
        </w:rPr>
      </w:pPr>
      <w:r w:rsidRPr="00757988">
        <w:rPr>
          <w:noProof w:val="0"/>
        </w:rPr>
        <w:t>80.</w:t>
      </w:r>
      <w:r w:rsidRPr="00757988">
        <w:rPr>
          <w:noProof w:val="0"/>
        </w:rPr>
        <w:tab/>
        <w:t xml:space="preserve">Hill DJ, Toleman MA, Evans DJ, Villullas S, Van Alphen L, Virji M. The variable P5 proteins of typeable and non‐typeable </w:t>
      </w:r>
      <w:r w:rsidRPr="00757988">
        <w:rPr>
          <w:i/>
          <w:noProof w:val="0"/>
        </w:rPr>
        <w:t>Haemophilus influenzae</w:t>
      </w:r>
      <w:r w:rsidRPr="00757988">
        <w:rPr>
          <w:noProof w:val="0"/>
        </w:rPr>
        <w:t xml:space="preserve"> target human CEACAM1. </w:t>
      </w:r>
      <w:r w:rsidRPr="00757988">
        <w:rPr>
          <w:i/>
          <w:noProof w:val="0"/>
        </w:rPr>
        <w:t>Molecular Microbiology</w:t>
      </w:r>
      <w:r w:rsidRPr="00757988">
        <w:rPr>
          <w:noProof w:val="0"/>
        </w:rPr>
        <w:t>, 39(4), 850-862 (2001).</w:t>
      </w:r>
    </w:p>
    <w:p w14:paraId="5120F3E1" w14:textId="77777777" w:rsidR="00EE243F" w:rsidRPr="00757988" w:rsidRDefault="00EE243F" w:rsidP="00EE243F">
      <w:pPr>
        <w:pStyle w:val="EndNoteBibliography"/>
        <w:spacing w:after="0"/>
        <w:ind w:left="720" w:hanging="720"/>
        <w:rPr>
          <w:noProof w:val="0"/>
        </w:rPr>
      </w:pPr>
      <w:r w:rsidRPr="00757988">
        <w:rPr>
          <w:noProof w:val="0"/>
        </w:rPr>
        <w:t>81.</w:t>
      </w:r>
      <w:r w:rsidRPr="00757988">
        <w:rPr>
          <w:noProof w:val="0"/>
        </w:rPr>
        <w:tab/>
        <w:t xml:space="preserve">Tchoupa AK, Lichtenegger S, Reidl J, Hauck CR. Outer membrane protein P1 is the CEACAM‐binding adhesin of </w:t>
      </w:r>
      <w:r w:rsidRPr="00757988">
        <w:rPr>
          <w:i/>
          <w:noProof w:val="0"/>
        </w:rPr>
        <w:t>Haemophilus influenzae</w:t>
      </w:r>
      <w:r w:rsidRPr="00757988">
        <w:rPr>
          <w:noProof w:val="0"/>
        </w:rPr>
        <w:t xml:space="preserve">. </w:t>
      </w:r>
      <w:r w:rsidRPr="00757988">
        <w:rPr>
          <w:i/>
          <w:noProof w:val="0"/>
        </w:rPr>
        <w:t>Molecular Microbiology</w:t>
      </w:r>
      <w:r w:rsidRPr="00757988">
        <w:rPr>
          <w:noProof w:val="0"/>
        </w:rPr>
        <w:t>, 98(3), 440-455 (2015).</w:t>
      </w:r>
    </w:p>
    <w:p w14:paraId="271330E3" w14:textId="77777777" w:rsidR="00EE243F" w:rsidRPr="00757988" w:rsidRDefault="00EE243F" w:rsidP="00EE243F">
      <w:pPr>
        <w:pStyle w:val="EndNoteBibliography"/>
        <w:spacing w:after="0"/>
        <w:ind w:left="720" w:hanging="720"/>
        <w:rPr>
          <w:noProof w:val="0"/>
        </w:rPr>
      </w:pPr>
      <w:r w:rsidRPr="00757988">
        <w:rPr>
          <w:noProof w:val="0"/>
        </w:rPr>
        <w:t>82.</w:t>
      </w:r>
      <w:r w:rsidRPr="00757988">
        <w:rPr>
          <w:noProof w:val="0"/>
        </w:rPr>
        <w:tab/>
        <w:t xml:space="preserve">Giufrè M, Carattoli A, Cardines R, Mastrantonio P, Cerquetti M. Variation in expression of HMW1 and HMW2 adhesins in invasive nontypeable </w:t>
      </w:r>
      <w:r w:rsidRPr="00757988">
        <w:rPr>
          <w:i/>
          <w:noProof w:val="0"/>
        </w:rPr>
        <w:t>Haemophilus influenzae</w:t>
      </w:r>
      <w:r w:rsidRPr="00757988">
        <w:rPr>
          <w:noProof w:val="0"/>
        </w:rPr>
        <w:t xml:space="preserve"> isolates. </w:t>
      </w:r>
      <w:r w:rsidRPr="00757988">
        <w:rPr>
          <w:i/>
          <w:noProof w:val="0"/>
        </w:rPr>
        <w:t>BMC Microbiology</w:t>
      </w:r>
      <w:r w:rsidRPr="00757988">
        <w:rPr>
          <w:noProof w:val="0"/>
        </w:rPr>
        <w:t>, 8(1) (2008).</w:t>
      </w:r>
    </w:p>
    <w:p w14:paraId="1685CFAD" w14:textId="77777777" w:rsidR="00EE243F" w:rsidRPr="00757988" w:rsidRDefault="00EE243F" w:rsidP="00EE243F">
      <w:pPr>
        <w:pStyle w:val="EndNoteBibliography"/>
        <w:spacing w:after="0"/>
        <w:ind w:left="720" w:hanging="720"/>
        <w:rPr>
          <w:noProof w:val="0"/>
        </w:rPr>
      </w:pPr>
      <w:r w:rsidRPr="00757988">
        <w:rPr>
          <w:noProof w:val="0"/>
        </w:rPr>
        <w:t>83.</w:t>
      </w:r>
      <w:r w:rsidRPr="00757988">
        <w:rPr>
          <w:noProof w:val="0"/>
        </w:rPr>
        <w:tab/>
        <w:t xml:space="preserve">Kubiet M, Ramphal R. Adhesion of nontypeable </w:t>
      </w:r>
      <w:r w:rsidRPr="00757988">
        <w:rPr>
          <w:i/>
          <w:noProof w:val="0"/>
        </w:rPr>
        <w:t>Haemophilus influenzae</w:t>
      </w:r>
      <w:r w:rsidRPr="00757988">
        <w:rPr>
          <w:noProof w:val="0"/>
        </w:rPr>
        <w:t xml:space="preserve"> from blood and sputum to human tracheobronchial mucins and lactoferrin. </w:t>
      </w:r>
      <w:r w:rsidRPr="00757988">
        <w:rPr>
          <w:i/>
          <w:noProof w:val="0"/>
        </w:rPr>
        <w:t>Infection and Immunity</w:t>
      </w:r>
      <w:r w:rsidRPr="00757988">
        <w:rPr>
          <w:noProof w:val="0"/>
        </w:rPr>
        <w:t>, 63(3), 899-902 (1995).</w:t>
      </w:r>
    </w:p>
    <w:p w14:paraId="14D2A9DB" w14:textId="77777777" w:rsidR="00EE243F" w:rsidRPr="00757988" w:rsidRDefault="00EE243F" w:rsidP="00EE243F">
      <w:pPr>
        <w:pStyle w:val="EndNoteBibliography"/>
        <w:spacing w:after="0"/>
        <w:ind w:left="720" w:hanging="720"/>
        <w:rPr>
          <w:noProof w:val="0"/>
        </w:rPr>
      </w:pPr>
      <w:r w:rsidRPr="00757988">
        <w:rPr>
          <w:noProof w:val="0"/>
        </w:rPr>
        <w:t>84.</w:t>
      </w:r>
      <w:r w:rsidRPr="00757988">
        <w:rPr>
          <w:noProof w:val="0"/>
        </w:rPr>
        <w:tab/>
        <w:t xml:space="preserve">Novotny LA, Bakaletz LO. Intercellular adhesion molecule 1 serves as a primary cognate receptor for the Type IV pilus of nontypeable </w:t>
      </w:r>
      <w:r w:rsidRPr="00757988">
        <w:rPr>
          <w:i/>
          <w:noProof w:val="0"/>
        </w:rPr>
        <w:t>Haemophilus influenzae</w:t>
      </w:r>
      <w:r w:rsidRPr="00757988">
        <w:rPr>
          <w:noProof w:val="0"/>
        </w:rPr>
        <w:t xml:space="preserve">. </w:t>
      </w:r>
      <w:r w:rsidRPr="00757988">
        <w:rPr>
          <w:i/>
          <w:noProof w:val="0"/>
        </w:rPr>
        <w:t>Cellular Microbiology</w:t>
      </w:r>
      <w:r w:rsidRPr="00757988">
        <w:rPr>
          <w:noProof w:val="0"/>
        </w:rPr>
        <w:t>, 18(8), 1043-1055 (2016).</w:t>
      </w:r>
    </w:p>
    <w:p w14:paraId="7BBF0EDF" w14:textId="77777777" w:rsidR="00EE243F" w:rsidRPr="00757988" w:rsidRDefault="00EE243F" w:rsidP="00EE243F">
      <w:pPr>
        <w:pStyle w:val="EndNoteBibliography"/>
        <w:spacing w:after="0"/>
        <w:ind w:left="720" w:hanging="720"/>
        <w:rPr>
          <w:noProof w:val="0"/>
        </w:rPr>
      </w:pPr>
      <w:r w:rsidRPr="00757988">
        <w:rPr>
          <w:noProof w:val="0"/>
        </w:rPr>
        <w:t>85.</w:t>
      </w:r>
      <w:r w:rsidRPr="00757988">
        <w:rPr>
          <w:noProof w:val="0"/>
        </w:rPr>
        <w:tab/>
        <w:t xml:space="preserve">Rempe KA, Porsch EA, Wilson JM, St. Geme JW. The HMW1 and HMW2 Adhesins Enhance the Ability of Nontypeable Haemophilus influenzae To Colonize the Upper Respiratory Tract of Rhesus Macaques. </w:t>
      </w:r>
      <w:r w:rsidRPr="00757988">
        <w:rPr>
          <w:i/>
          <w:noProof w:val="0"/>
        </w:rPr>
        <w:t>Infection and Immunity</w:t>
      </w:r>
      <w:r w:rsidRPr="00757988">
        <w:rPr>
          <w:noProof w:val="0"/>
        </w:rPr>
        <w:t>, 84(10), 2771-2778 (2016).</w:t>
      </w:r>
    </w:p>
    <w:p w14:paraId="79D1D2C7" w14:textId="77777777" w:rsidR="00EE243F" w:rsidRPr="00757988" w:rsidRDefault="00EE243F" w:rsidP="00EE243F">
      <w:pPr>
        <w:pStyle w:val="EndNoteBibliography"/>
        <w:spacing w:after="0"/>
        <w:ind w:left="720" w:hanging="720"/>
        <w:rPr>
          <w:noProof w:val="0"/>
        </w:rPr>
      </w:pPr>
      <w:r w:rsidRPr="00757988">
        <w:rPr>
          <w:noProof w:val="0"/>
        </w:rPr>
        <w:t>86.</w:t>
      </w:r>
      <w:r w:rsidRPr="00757988">
        <w:rPr>
          <w:noProof w:val="0"/>
        </w:rPr>
        <w:tab/>
        <w:t>Atack JM, Day CJ, Poole J</w:t>
      </w:r>
      <w:r w:rsidRPr="00757988">
        <w:rPr>
          <w:i/>
          <w:noProof w:val="0"/>
        </w:rPr>
        <w:t xml:space="preserve"> et al.</w:t>
      </w:r>
      <w:r w:rsidRPr="00757988">
        <w:rPr>
          <w:noProof w:val="0"/>
        </w:rPr>
        <w:t xml:space="preserve"> The Nontypeable </w:t>
      </w:r>
      <w:r w:rsidRPr="00757988">
        <w:rPr>
          <w:i/>
          <w:noProof w:val="0"/>
        </w:rPr>
        <w:t>Haemophilus influenzae</w:t>
      </w:r>
      <w:r w:rsidRPr="00757988">
        <w:rPr>
          <w:noProof w:val="0"/>
        </w:rPr>
        <w:t xml:space="preserve"> Major Adhesin Hia Is a Dual-Function Lectin That Binds to Human-Specific Respiratory Tract Sialic Acid Glycan Receptors. </w:t>
      </w:r>
      <w:r w:rsidRPr="00757988">
        <w:rPr>
          <w:i/>
          <w:noProof w:val="0"/>
        </w:rPr>
        <w:t>mBio</w:t>
      </w:r>
      <w:r w:rsidRPr="00757988">
        <w:rPr>
          <w:noProof w:val="0"/>
        </w:rPr>
        <w:t>, 11(6) (2020).</w:t>
      </w:r>
    </w:p>
    <w:p w14:paraId="1D7C8B92" w14:textId="77777777" w:rsidR="00EE243F" w:rsidRPr="00757988" w:rsidRDefault="00EE243F" w:rsidP="00EE243F">
      <w:pPr>
        <w:pStyle w:val="EndNoteBibliography"/>
        <w:spacing w:after="0"/>
        <w:ind w:left="720" w:hanging="720"/>
        <w:rPr>
          <w:noProof w:val="0"/>
        </w:rPr>
      </w:pPr>
      <w:r w:rsidRPr="00757988">
        <w:rPr>
          <w:noProof w:val="0"/>
        </w:rPr>
        <w:t>87.</w:t>
      </w:r>
      <w:r w:rsidRPr="00757988">
        <w:rPr>
          <w:noProof w:val="0"/>
        </w:rPr>
        <w:tab/>
        <w:t>Brockman KL, Azzari PN, Branstool MT</w:t>
      </w:r>
      <w:r w:rsidRPr="00757988">
        <w:rPr>
          <w:i/>
          <w:noProof w:val="0"/>
        </w:rPr>
        <w:t xml:space="preserve"> et al.</w:t>
      </w:r>
      <w:r w:rsidRPr="00757988">
        <w:rPr>
          <w:noProof w:val="0"/>
        </w:rPr>
        <w:t xml:space="preserve"> Epigenetic Regulation Alters Biofilm Architecture and Composition in Multiple Clinical Isolates of Nontypeable </w:t>
      </w:r>
      <w:r w:rsidRPr="00757988">
        <w:rPr>
          <w:i/>
          <w:noProof w:val="0"/>
        </w:rPr>
        <w:t>Haemophilus influenzae</w:t>
      </w:r>
      <w:r w:rsidRPr="00757988">
        <w:rPr>
          <w:noProof w:val="0"/>
        </w:rPr>
        <w:t xml:space="preserve">. </w:t>
      </w:r>
      <w:r w:rsidRPr="00757988">
        <w:rPr>
          <w:i/>
          <w:noProof w:val="0"/>
        </w:rPr>
        <w:t>mBio</w:t>
      </w:r>
      <w:r w:rsidRPr="00757988">
        <w:rPr>
          <w:noProof w:val="0"/>
        </w:rPr>
        <w:t>, 9(5) (2018).</w:t>
      </w:r>
    </w:p>
    <w:p w14:paraId="08F390A4" w14:textId="77777777" w:rsidR="00EE243F" w:rsidRPr="00757988" w:rsidRDefault="00EE243F" w:rsidP="00EE243F">
      <w:pPr>
        <w:pStyle w:val="EndNoteBibliography"/>
        <w:spacing w:after="0"/>
        <w:ind w:left="720" w:hanging="720"/>
        <w:rPr>
          <w:noProof w:val="0"/>
        </w:rPr>
      </w:pPr>
      <w:r w:rsidRPr="00757988">
        <w:rPr>
          <w:noProof w:val="0"/>
        </w:rPr>
        <w:t>88.</w:t>
      </w:r>
      <w:r w:rsidRPr="00757988">
        <w:rPr>
          <w:noProof w:val="0"/>
        </w:rPr>
        <w:tab/>
        <w:t>Davies J, Carlstedt I, Nilsson AK</w:t>
      </w:r>
      <w:r w:rsidRPr="00757988">
        <w:rPr>
          <w:i/>
          <w:noProof w:val="0"/>
        </w:rPr>
        <w:t xml:space="preserve"> et al.</w:t>
      </w:r>
      <w:r w:rsidRPr="00757988">
        <w:rPr>
          <w:noProof w:val="0"/>
        </w:rPr>
        <w:t xml:space="preserve"> Binding of </w:t>
      </w:r>
      <w:r w:rsidRPr="00757988">
        <w:rPr>
          <w:i/>
          <w:noProof w:val="0"/>
        </w:rPr>
        <w:t>Haemophilus influenzae</w:t>
      </w:r>
      <w:r w:rsidRPr="00757988">
        <w:rPr>
          <w:noProof w:val="0"/>
        </w:rPr>
        <w:t xml:space="preserve"> to purified mucins from the human respiratory tract. </w:t>
      </w:r>
      <w:r w:rsidRPr="00757988">
        <w:rPr>
          <w:i/>
          <w:noProof w:val="0"/>
        </w:rPr>
        <w:t>Infection and Immunity</w:t>
      </w:r>
      <w:r w:rsidRPr="00757988">
        <w:rPr>
          <w:noProof w:val="0"/>
        </w:rPr>
        <w:t>, 63(7), 2485-2492 (1995).</w:t>
      </w:r>
    </w:p>
    <w:p w14:paraId="4B53475E" w14:textId="77777777" w:rsidR="00EE243F" w:rsidRPr="00757988" w:rsidRDefault="00EE243F" w:rsidP="00EE243F">
      <w:pPr>
        <w:pStyle w:val="EndNoteBibliography"/>
        <w:spacing w:after="0"/>
        <w:ind w:left="720" w:hanging="720"/>
        <w:rPr>
          <w:noProof w:val="0"/>
        </w:rPr>
      </w:pPr>
      <w:r w:rsidRPr="00757988">
        <w:rPr>
          <w:noProof w:val="0"/>
        </w:rPr>
        <w:t>89.</w:t>
      </w:r>
      <w:r w:rsidRPr="00757988">
        <w:rPr>
          <w:noProof w:val="0"/>
        </w:rPr>
        <w:tab/>
        <w:t>Kaliniak S, Fiedoruk K, Spałek J</w:t>
      </w:r>
      <w:r w:rsidRPr="00757988">
        <w:rPr>
          <w:i/>
          <w:noProof w:val="0"/>
        </w:rPr>
        <w:t xml:space="preserve"> et al.</w:t>
      </w:r>
      <w:r w:rsidRPr="00757988">
        <w:rPr>
          <w:noProof w:val="0"/>
        </w:rPr>
        <w:t xml:space="preserve"> Remodeling of Paranasal Sinuses Mucosa Functions in Response to Biofilm-Induced Inflammation. </w:t>
      </w:r>
      <w:r w:rsidRPr="00757988">
        <w:rPr>
          <w:i/>
          <w:noProof w:val="0"/>
        </w:rPr>
        <w:t>Journal of Inflammation Research</w:t>
      </w:r>
      <w:r w:rsidRPr="00757988">
        <w:rPr>
          <w:noProof w:val="0"/>
        </w:rPr>
        <w:t>, Volume 17, 1295-1323 (2024).</w:t>
      </w:r>
    </w:p>
    <w:p w14:paraId="226E6F24" w14:textId="77777777" w:rsidR="00EE243F" w:rsidRPr="00757988" w:rsidRDefault="00EE243F" w:rsidP="00EE243F">
      <w:pPr>
        <w:pStyle w:val="EndNoteBibliography"/>
        <w:spacing w:after="0"/>
        <w:ind w:left="720" w:hanging="720"/>
        <w:rPr>
          <w:noProof w:val="0"/>
        </w:rPr>
      </w:pPr>
      <w:r w:rsidRPr="00757988">
        <w:rPr>
          <w:noProof w:val="0"/>
        </w:rPr>
        <w:t>90.</w:t>
      </w:r>
      <w:r w:rsidRPr="00757988">
        <w:rPr>
          <w:noProof w:val="0"/>
        </w:rPr>
        <w:tab/>
        <w:t>Goodman SD, Obergfell KP, Jurcisek JA</w:t>
      </w:r>
      <w:r w:rsidRPr="00757988">
        <w:rPr>
          <w:i/>
          <w:noProof w:val="0"/>
        </w:rPr>
        <w:t xml:space="preserve"> et al.</w:t>
      </w:r>
      <w:r w:rsidRPr="00757988">
        <w:rPr>
          <w:noProof w:val="0"/>
        </w:rPr>
        <w:t xml:space="preserve"> Biofilms can be dispersed by focusing the immune system on a common family of bacterial nucleoid-associated proteins. </w:t>
      </w:r>
      <w:r w:rsidRPr="00757988">
        <w:rPr>
          <w:i/>
          <w:noProof w:val="0"/>
        </w:rPr>
        <w:t>Mucosal Immunology</w:t>
      </w:r>
      <w:r w:rsidRPr="00757988">
        <w:rPr>
          <w:noProof w:val="0"/>
        </w:rPr>
        <w:t>, 4(6), 625-637 (2011).</w:t>
      </w:r>
    </w:p>
    <w:p w14:paraId="66DFE6C4" w14:textId="77777777" w:rsidR="00EE243F" w:rsidRPr="00757988" w:rsidRDefault="00EE243F" w:rsidP="00EE243F">
      <w:pPr>
        <w:pStyle w:val="EndNoteBibliography"/>
        <w:spacing w:after="0"/>
        <w:ind w:left="720" w:hanging="720"/>
        <w:rPr>
          <w:noProof w:val="0"/>
        </w:rPr>
      </w:pPr>
      <w:r w:rsidRPr="00757988">
        <w:rPr>
          <w:noProof w:val="0"/>
        </w:rPr>
        <w:t>91.</w:t>
      </w:r>
      <w:r w:rsidRPr="00757988">
        <w:rPr>
          <w:noProof w:val="0"/>
        </w:rPr>
        <w:tab/>
        <w:t xml:space="preserve">Jurcisek JA, Bakaletz LO. Biofilms Formed by Nontypeable </w:t>
      </w:r>
      <w:r w:rsidRPr="00757988">
        <w:rPr>
          <w:i/>
          <w:noProof w:val="0"/>
        </w:rPr>
        <w:t>Haemophilus influenzae</w:t>
      </w:r>
      <w:r w:rsidRPr="00757988">
        <w:rPr>
          <w:noProof w:val="0"/>
        </w:rPr>
        <w:t xml:space="preserve"> In Vivo Contain both Double-Stranded DNA and Type IV Pilin Protein. </w:t>
      </w:r>
      <w:r w:rsidRPr="00757988">
        <w:rPr>
          <w:i/>
          <w:noProof w:val="0"/>
        </w:rPr>
        <w:t>Journal of Bacteriology</w:t>
      </w:r>
      <w:r w:rsidRPr="00757988">
        <w:rPr>
          <w:noProof w:val="0"/>
        </w:rPr>
        <w:t>, 189(10), 3868-3875 (2007).</w:t>
      </w:r>
    </w:p>
    <w:p w14:paraId="110EA942" w14:textId="77777777" w:rsidR="00EE243F" w:rsidRPr="00757988" w:rsidRDefault="00EE243F" w:rsidP="00EE243F">
      <w:pPr>
        <w:pStyle w:val="EndNoteBibliography"/>
        <w:spacing w:after="0"/>
        <w:ind w:left="720" w:hanging="720"/>
        <w:rPr>
          <w:noProof w:val="0"/>
        </w:rPr>
      </w:pPr>
      <w:r w:rsidRPr="00757988">
        <w:rPr>
          <w:noProof w:val="0"/>
        </w:rPr>
        <w:t>92.</w:t>
      </w:r>
      <w:r w:rsidRPr="00757988">
        <w:rPr>
          <w:noProof w:val="0"/>
        </w:rPr>
        <w:tab/>
        <w:t>Wu S, Baum MM, Kerwin J</w:t>
      </w:r>
      <w:r w:rsidRPr="00757988">
        <w:rPr>
          <w:i/>
          <w:noProof w:val="0"/>
        </w:rPr>
        <w:t xml:space="preserve"> et al.</w:t>
      </w:r>
      <w:r w:rsidRPr="00757988">
        <w:rPr>
          <w:noProof w:val="0"/>
        </w:rPr>
        <w:t xml:space="preserve"> Biofilm-specific extracellular matrix proteins of nontypeable </w:t>
      </w:r>
      <w:r w:rsidRPr="00757988">
        <w:rPr>
          <w:i/>
          <w:noProof w:val="0"/>
        </w:rPr>
        <w:t>Haemophilus influenzae</w:t>
      </w:r>
      <w:r w:rsidRPr="00757988">
        <w:rPr>
          <w:noProof w:val="0"/>
        </w:rPr>
        <w:t xml:space="preserve">. </w:t>
      </w:r>
      <w:r w:rsidRPr="00757988">
        <w:rPr>
          <w:i/>
          <w:noProof w:val="0"/>
        </w:rPr>
        <w:t>Pathogens and Disease</w:t>
      </w:r>
      <w:r w:rsidRPr="00757988">
        <w:rPr>
          <w:noProof w:val="0"/>
        </w:rPr>
        <w:t>, n/a-n/a (2014).</w:t>
      </w:r>
    </w:p>
    <w:p w14:paraId="1BBCB78A" w14:textId="77777777" w:rsidR="00EE243F" w:rsidRPr="00757988" w:rsidRDefault="00EE243F" w:rsidP="00EE243F">
      <w:pPr>
        <w:pStyle w:val="EndNoteBibliography"/>
        <w:spacing w:after="0"/>
        <w:ind w:left="720" w:hanging="720"/>
        <w:rPr>
          <w:noProof w:val="0"/>
        </w:rPr>
      </w:pPr>
      <w:r w:rsidRPr="00757988">
        <w:rPr>
          <w:noProof w:val="0"/>
        </w:rPr>
        <w:lastRenderedPageBreak/>
        <w:t>93.</w:t>
      </w:r>
      <w:r w:rsidRPr="00757988">
        <w:rPr>
          <w:noProof w:val="0"/>
        </w:rPr>
        <w:tab/>
        <w:t xml:space="preserve">Murphy TF, Kirkham C. Biofilm formation by nontypeable </w:t>
      </w:r>
      <w:r w:rsidRPr="00757988">
        <w:rPr>
          <w:i/>
          <w:noProof w:val="0"/>
        </w:rPr>
        <w:t>Haemophilus influenzae</w:t>
      </w:r>
      <w:r w:rsidRPr="00757988">
        <w:rPr>
          <w:noProof w:val="0"/>
        </w:rPr>
        <w:t xml:space="preserve">: strain variability, outer membrane antigen expression and role of pili. </w:t>
      </w:r>
      <w:r w:rsidRPr="00757988">
        <w:rPr>
          <w:i/>
          <w:noProof w:val="0"/>
        </w:rPr>
        <w:t>BMC Microbiology</w:t>
      </w:r>
      <w:r w:rsidRPr="00757988">
        <w:rPr>
          <w:noProof w:val="0"/>
        </w:rPr>
        <w:t>, 2(1) (2002).</w:t>
      </w:r>
    </w:p>
    <w:p w14:paraId="7219ED04" w14:textId="77777777" w:rsidR="00EE243F" w:rsidRPr="00757988" w:rsidRDefault="00EE243F" w:rsidP="00EE243F">
      <w:pPr>
        <w:pStyle w:val="EndNoteBibliography"/>
        <w:spacing w:after="0"/>
        <w:ind w:left="720" w:hanging="720"/>
        <w:rPr>
          <w:noProof w:val="0"/>
        </w:rPr>
      </w:pPr>
      <w:r w:rsidRPr="00757988">
        <w:rPr>
          <w:noProof w:val="0"/>
        </w:rPr>
        <w:t>94.</w:t>
      </w:r>
      <w:r w:rsidRPr="00757988">
        <w:rPr>
          <w:noProof w:val="0"/>
        </w:rPr>
        <w:tab/>
        <w:t>Ünal CM, Singh B, Fleury C</w:t>
      </w:r>
      <w:r w:rsidRPr="00757988">
        <w:rPr>
          <w:i/>
          <w:noProof w:val="0"/>
        </w:rPr>
        <w:t xml:space="preserve"> et al.</w:t>
      </w:r>
      <w:r w:rsidRPr="00757988">
        <w:rPr>
          <w:noProof w:val="0"/>
        </w:rPr>
        <w:t xml:space="preserve"> QseC controls biofilm formation of non-typeable </w:t>
      </w:r>
      <w:r w:rsidRPr="00757988">
        <w:rPr>
          <w:i/>
          <w:noProof w:val="0"/>
        </w:rPr>
        <w:t>Haemophilus influenzae</w:t>
      </w:r>
      <w:r w:rsidRPr="00757988">
        <w:rPr>
          <w:noProof w:val="0"/>
        </w:rPr>
        <w:t xml:space="preserve"> in addition to an AI-2-dependent mechanism. </w:t>
      </w:r>
      <w:r w:rsidRPr="00757988">
        <w:rPr>
          <w:i/>
          <w:noProof w:val="0"/>
        </w:rPr>
        <w:t>International Journal of Medical Microbiology</w:t>
      </w:r>
      <w:r w:rsidRPr="00757988">
        <w:rPr>
          <w:noProof w:val="0"/>
        </w:rPr>
        <w:t>, 302(6), 261-269 (2012).</w:t>
      </w:r>
    </w:p>
    <w:p w14:paraId="5D17DC70" w14:textId="77777777" w:rsidR="00EE243F" w:rsidRPr="00757988" w:rsidRDefault="00EE243F" w:rsidP="00EE243F">
      <w:pPr>
        <w:pStyle w:val="EndNoteBibliography"/>
        <w:spacing w:after="0"/>
        <w:ind w:left="720" w:hanging="720"/>
        <w:rPr>
          <w:noProof w:val="0"/>
        </w:rPr>
      </w:pPr>
      <w:r w:rsidRPr="00757988">
        <w:rPr>
          <w:noProof w:val="0"/>
        </w:rPr>
        <w:t>95.</w:t>
      </w:r>
      <w:r w:rsidRPr="00757988">
        <w:rPr>
          <w:noProof w:val="0"/>
        </w:rPr>
        <w:tab/>
        <w:t xml:space="preserve">Pang B, Armbruster CE, Foster G, Learman BS, Gandhi U, Swords WE. Autoinducer 2 (AI-2) Production by Nontypeable </w:t>
      </w:r>
      <w:r w:rsidRPr="00757988">
        <w:rPr>
          <w:i/>
          <w:noProof w:val="0"/>
        </w:rPr>
        <w:t>Haemophilus influenzae</w:t>
      </w:r>
      <w:r w:rsidRPr="00757988">
        <w:rPr>
          <w:noProof w:val="0"/>
        </w:rPr>
        <w:t xml:space="preserve"> 86-028NP Promotes Expression of a Predicted Glycosyltransferase That Is a Determinant of Biofilm Maturation, Prevention of Dispersal, and Persistence </w:t>
      </w:r>
      <w:r w:rsidRPr="00757988">
        <w:rPr>
          <w:i/>
          <w:noProof w:val="0"/>
        </w:rPr>
        <w:t>in vivo</w:t>
      </w:r>
      <w:r w:rsidRPr="00757988">
        <w:rPr>
          <w:noProof w:val="0"/>
        </w:rPr>
        <w:t xml:space="preserve">. </w:t>
      </w:r>
      <w:r w:rsidRPr="00757988">
        <w:rPr>
          <w:i/>
          <w:noProof w:val="0"/>
        </w:rPr>
        <w:t>Infection and Immunity</w:t>
      </w:r>
      <w:r w:rsidRPr="00757988">
        <w:rPr>
          <w:noProof w:val="0"/>
        </w:rPr>
        <w:t>, 86(12) (2018).</w:t>
      </w:r>
    </w:p>
    <w:p w14:paraId="1A426A51" w14:textId="77777777" w:rsidR="00EE243F" w:rsidRPr="00757988" w:rsidRDefault="00EE243F" w:rsidP="00EE243F">
      <w:pPr>
        <w:pStyle w:val="EndNoteBibliography"/>
        <w:spacing w:after="0"/>
        <w:ind w:left="720" w:hanging="720"/>
        <w:rPr>
          <w:noProof w:val="0"/>
        </w:rPr>
      </w:pPr>
      <w:r w:rsidRPr="00757988">
        <w:rPr>
          <w:noProof w:val="0"/>
        </w:rPr>
        <w:t>96.</w:t>
      </w:r>
      <w:r w:rsidRPr="00757988">
        <w:rPr>
          <w:noProof w:val="0"/>
        </w:rPr>
        <w:tab/>
        <w:t>Armbruster CE, Hong W, Pang B</w:t>
      </w:r>
      <w:r w:rsidRPr="00757988">
        <w:rPr>
          <w:i/>
          <w:noProof w:val="0"/>
        </w:rPr>
        <w:t xml:space="preserve"> et al.</w:t>
      </w:r>
      <w:r w:rsidRPr="00757988">
        <w:rPr>
          <w:noProof w:val="0"/>
        </w:rPr>
        <w:t xml:space="preserve"> LuxS Promotes Biofilm Maturation and Persistence of Nontypeable </w:t>
      </w:r>
      <w:r w:rsidRPr="00757988">
        <w:rPr>
          <w:i/>
          <w:noProof w:val="0"/>
        </w:rPr>
        <w:t>Haemophilus influenzae</w:t>
      </w:r>
      <w:r w:rsidRPr="00757988">
        <w:rPr>
          <w:noProof w:val="0"/>
        </w:rPr>
        <w:t xml:space="preserve"> </w:t>
      </w:r>
      <w:r w:rsidRPr="00757988">
        <w:rPr>
          <w:i/>
          <w:noProof w:val="0"/>
        </w:rPr>
        <w:t>In Vivo</w:t>
      </w:r>
      <w:r w:rsidRPr="00757988">
        <w:rPr>
          <w:noProof w:val="0"/>
        </w:rPr>
        <w:t xml:space="preserve"> via Modulation of Lipooligosaccharides on the Bacterial Surface. </w:t>
      </w:r>
      <w:r w:rsidRPr="00757988">
        <w:rPr>
          <w:i/>
          <w:noProof w:val="0"/>
        </w:rPr>
        <w:t>Infection and Immunity</w:t>
      </w:r>
      <w:r w:rsidRPr="00757988">
        <w:rPr>
          <w:noProof w:val="0"/>
        </w:rPr>
        <w:t>, 77(9), 4081-4091 (2009).</w:t>
      </w:r>
    </w:p>
    <w:p w14:paraId="5ED94DAB" w14:textId="77777777" w:rsidR="00EE243F" w:rsidRPr="00757988" w:rsidRDefault="00EE243F" w:rsidP="00EE243F">
      <w:pPr>
        <w:pStyle w:val="EndNoteBibliography"/>
        <w:spacing w:after="0"/>
        <w:ind w:left="720" w:hanging="720"/>
        <w:rPr>
          <w:noProof w:val="0"/>
        </w:rPr>
      </w:pPr>
      <w:r w:rsidRPr="00757988">
        <w:rPr>
          <w:noProof w:val="0"/>
        </w:rPr>
        <w:t>97.</w:t>
      </w:r>
      <w:r w:rsidRPr="00757988">
        <w:rPr>
          <w:noProof w:val="0"/>
        </w:rPr>
        <w:tab/>
        <w:t>Armbruster CE, Pang B, Murrah K</w:t>
      </w:r>
      <w:r w:rsidRPr="00757988">
        <w:rPr>
          <w:i/>
          <w:noProof w:val="0"/>
        </w:rPr>
        <w:t xml:space="preserve"> et al.</w:t>
      </w:r>
      <w:r w:rsidRPr="00757988">
        <w:rPr>
          <w:noProof w:val="0"/>
        </w:rPr>
        <w:t xml:space="preserve"> RbsB (NTHI_0632) mediates quorum signal uptake in nontypeable </w:t>
      </w:r>
      <w:r w:rsidRPr="00757988">
        <w:rPr>
          <w:i/>
          <w:noProof w:val="0"/>
        </w:rPr>
        <w:t>Haemophilus influenzae</w:t>
      </w:r>
      <w:r w:rsidRPr="00757988">
        <w:rPr>
          <w:noProof w:val="0"/>
        </w:rPr>
        <w:t xml:space="preserve"> strain 86-028NP. </w:t>
      </w:r>
      <w:r w:rsidRPr="00757988">
        <w:rPr>
          <w:i/>
          <w:noProof w:val="0"/>
        </w:rPr>
        <w:t>Molecular Microbiology</w:t>
      </w:r>
      <w:r w:rsidRPr="00757988">
        <w:rPr>
          <w:noProof w:val="0"/>
        </w:rPr>
        <w:t>, 82(4), 836-850 (2011).</w:t>
      </w:r>
    </w:p>
    <w:p w14:paraId="21F71629" w14:textId="77777777" w:rsidR="00EE243F" w:rsidRPr="00757988" w:rsidRDefault="00EE243F" w:rsidP="00EE243F">
      <w:pPr>
        <w:pStyle w:val="EndNoteBibliography"/>
        <w:spacing w:after="0"/>
        <w:ind w:left="720" w:hanging="720"/>
        <w:rPr>
          <w:noProof w:val="0"/>
        </w:rPr>
      </w:pPr>
      <w:r w:rsidRPr="00757988">
        <w:rPr>
          <w:noProof w:val="0"/>
        </w:rPr>
        <w:t>98.</w:t>
      </w:r>
      <w:r w:rsidRPr="00757988">
        <w:rPr>
          <w:noProof w:val="0"/>
        </w:rPr>
        <w:tab/>
        <w:t>Slinger R, Chan F, Ferris W</w:t>
      </w:r>
      <w:r w:rsidRPr="00757988">
        <w:rPr>
          <w:i/>
          <w:noProof w:val="0"/>
        </w:rPr>
        <w:t xml:space="preserve"> et al.</w:t>
      </w:r>
      <w:r w:rsidRPr="00757988">
        <w:rPr>
          <w:noProof w:val="0"/>
        </w:rPr>
        <w:t xml:space="preserve"> Multiple combination antibiotic susceptibility testing of nontypeable </w:t>
      </w:r>
      <w:r w:rsidRPr="00757988">
        <w:rPr>
          <w:i/>
          <w:noProof w:val="0"/>
        </w:rPr>
        <w:t>Haemophilus influenzae</w:t>
      </w:r>
      <w:r w:rsidRPr="00757988">
        <w:rPr>
          <w:noProof w:val="0"/>
        </w:rPr>
        <w:t xml:space="preserve"> biofilms. </w:t>
      </w:r>
      <w:r w:rsidRPr="00757988">
        <w:rPr>
          <w:i/>
          <w:noProof w:val="0"/>
        </w:rPr>
        <w:t>Diagnostic Microbiology and Infectious Disease</w:t>
      </w:r>
      <w:r w:rsidRPr="00757988">
        <w:rPr>
          <w:noProof w:val="0"/>
        </w:rPr>
        <w:t>, 56(3), 247-253 (2006).</w:t>
      </w:r>
    </w:p>
    <w:p w14:paraId="453FB96D" w14:textId="77777777" w:rsidR="00EE243F" w:rsidRPr="00757988" w:rsidRDefault="00EE243F" w:rsidP="00EE243F">
      <w:pPr>
        <w:pStyle w:val="EndNoteBibliography"/>
        <w:spacing w:after="0"/>
        <w:ind w:left="720" w:hanging="720"/>
        <w:rPr>
          <w:noProof w:val="0"/>
        </w:rPr>
      </w:pPr>
      <w:r w:rsidRPr="00757988">
        <w:rPr>
          <w:noProof w:val="0"/>
        </w:rPr>
        <w:t>99.</w:t>
      </w:r>
      <w:r w:rsidRPr="00757988">
        <w:rPr>
          <w:noProof w:val="0"/>
        </w:rPr>
        <w:tab/>
        <w:t xml:space="preserve">Starner TD, Shrout JD, Parsek MR, Appelbaum PC, Kim G. Subinhibitory Concentrations of Azithromycin Decrease Nontypeable </w:t>
      </w:r>
      <w:r w:rsidRPr="00757988">
        <w:rPr>
          <w:i/>
          <w:noProof w:val="0"/>
        </w:rPr>
        <w:t>Haemophilus influenzae</w:t>
      </w:r>
      <w:r w:rsidRPr="00757988">
        <w:rPr>
          <w:noProof w:val="0"/>
        </w:rPr>
        <w:t xml:space="preserve"> Biofilm Formation and Diminish Established Biofilms. </w:t>
      </w:r>
      <w:r w:rsidRPr="00757988">
        <w:rPr>
          <w:i/>
          <w:noProof w:val="0"/>
        </w:rPr>
        <w:t>Antimicrobial Agents and Chemotherapy</w:t>
      </w:r>
      <w:r w:rsidRPr="00757988">
        <w:rPr>
          <w:noProof w:val="0"/>
        </w:rPr>
        <w:t>, 52(1), 137-145 (2008).</w:t>
      </w:r>
    </w:p>
    <w:p w14:paraId="38C10888" w14:textId="77777777" w:rsidR="00EE243F" w:rsidRPr="00757988" w:rsidRDefault="00EE243F" w:rsidP="00EE243F">
      <w:pPr>
        <w:pStyle w:val="EndNoteBibliography"/>
        <w:spacing w:after="0"/>
        <w:ind w:left="720" w:hanging="720"/>
        <w:rPr>
          <w:noProof w:val="0"/>
        </w:rPr>
      </w:pPr>
      <w:r w:rsidRPr="00757988">
        <w:rPr>
          <w:noProof w:val="0"/>
        </w:rPr>
        <w:t>100.</w:t>
      </w:r>
      <w:r w:rsidRPr="00757988">
        <w:rPr>
          <w:noProof w:val="0"/>
        </w:rPr>
        <w:tab/>
        <w:t xml:space="preserve">Tristram S, Jacobs MR, Appelbaum PC. Antimicrobial Resistance in </w:t>
      </w:r>
      <w:r w:rsidRPr="00757988">
        <w:rPr>
          <w:i/>
          <w:noProof w:val="0"/>
        </w:rPr>
        <w:t>Haemophilus influenzae</w:t>
      </w:r>
      <w:r w:rsidRPr="00757988">
        <w:rPr>
          <w:noProof w:val="0"/>
        </w:rPr>
        <w:t xml:space="preserve">. </w:t>
      </w:r>
      <w:r w:rsidRPr="00757988">
        <w:rPr>
          <w:i/>
          <w:noProof w:val="0"/>
        </w:rPr>
        <w:t>Clinical Microbiology Reviews</w:t>
      </w:r>
      <w:r w:rsidRPr="00757988">
        <w:rPr>
          <w:noProof w:val="0"/>
        </w:rPr>
        <w:t>, 20(2), 368-389 (2007).</w:t>
      </w:r>
    </w:p>
    <w:p w14:paraId="1D4B4DE0" w14:textId="77777777" w:rsidR="00EE243F" w:rsidRPr="00757988" w:rsidRDefault="00EE243F" w:rsidP="00EE243F">
      <w:pPr>
        <w:pStyle w:val="EndNoteBibliography"/>
        <w:spacing w:after="0"/>
        <w:ind w:left="720" w:hanging="720"/>
        <w:rPr>
          <w:noProof w:val="0"/>
        </w:rPr>
      </w:pPr>
      <w:r w:rsidRPr="00757988">
        <w:rPr>
          <w:noProof w:val="0"/>
        </w:rPr>
        <w:t>101.</w:t>
      </w:r>
      <w:r w:rsidRPr="00757988">
        <w:rPr>
          <w:noProof w:val="0"/>
        </w:rPr>
        <w:tab/>
        <w:t xml:space="preserve">Søndergaard A, San Millan A, Santos-Lopez A, Nielsen SM, Gonzalez-Zorn B, Nørskov-Lauritsen N. Molecular Organization of Small Plasmids Bearing blaTEM-1 and Conferring Resistance to β-Lactams in </w:t>
      </w:r>
      <w:r w:rsidRPr="00757988">
        <w:rPr>
          <w:i/>
          <w:noProof w:val="0"/>
        </w:rPr>
        <w:t>Haemophilus influenzae</w:t>
      </w:r>
      <w:r w:rsidRPr="00757988">
        <w:rPr>
          <w:noProof w:val="0"/>
        </w:rPr>
        <w:t xml:space="preserve">. </w:t>
      </w:r>
      <w:r w:rsidRPr="00757988">
        <w:rPr>
          <w:i/>
          <w:noProof w:val="0"/>
        </w:rPr>
        <w:t>Antimicrobial Agents and Chemotherapy</w:t>
      </w:r>
      <w:r w:rsidRPr="00757988">
        <w:rPr>
          <w:noProof w:val="0"/>
        </w:rPr>
        <w:t>, 56(9), 4958-4960 (2012).</w:t>
      </w:r>
    </w:p>
    <w:p w14:paraId="45FAE9BC" w14:textId="77777777" w:rsidR="00EE243F" w:rsidRPr="00757988" w:rsidRDefault="00EE243F" w:rsidP="00EE243F">
      <w:pPr>
        <w:pStyle w:val="EndNoteBibliography"/>
        <w:spacing w:after="0"/>
        <w:ind w:left="720" w:hanging="720"/>
        <w:rPr>
          <w:noProof w:val="0"/>
        </w:rPr>
      </w:pPr>
      <w:r w:rsidRPr="00757988">
        <w:rPr>
          <w:noProof w:val="0"/>
        </w:rPr>
        <w:t>102.</w:t>
      </w:r>
      <w:r w:rsidRPr="00757988">
        <w:rPr>
          <w:noProof w:val="0"/>
        </w:rPr>
        <w:tab/>
        <w:t xml:space="preserve">Su P-Y, Cheng W-H, Ho C-H. Molecular characterization of multidrug-resistant non-typeable </w:t>
      </w:r>
      <w:r w:rsidRPr="00757988">
        <w:rPr>
          <w:i/>
          <w:noProof w:val="0"/>
        </w:rPr>
        <w:t>Haemophilus influenzae</w:t>
      </w:r>
      <w:r w:rsidRPr="00757988">
        <w:rPr>
          <w:noProof w:val="0"/>
        </w:rPr>
        <w:t xml:space="preserve"> with high-level resistance to cefuroxime, levofloxacin, and trimethoprim-sulfamethoxazole. </w:t>
      </w:r>
      <w:r w:rsidRPr="00757988">
        <w:rPr>
          <w:i/>
          <w:noProof w:val="0"/>
        </w:rPr>
        <w:t>BMC Microbiology</w:t>
      </w:r>
      <w:r w:rsidRPr="00757988">
        <w:rPr>
          <w:noProof w:val="0"/>
        </w:rPr>
        <w:t>, 23(1) (2023).</w:t>
      </w:r>
    </w:p>
    <w:p w14:paraId="7EE65ABF" w14:textId="77777777" w:rsidR="00EE243F" w:rsidRPr="00757988" w:rsidRDefault="00EE243F" w:rsidP="00EE243F">
      <w:pPr>
        <w:pStyle w:val="EndNoteBibliography"/>
        <w:spacing w:after="0"/>
        <w:ind w:left="720" w:hanging="720"/>
        <w:rPr>
          <w:noProof w:val="0"/>
        </w:rPr>
      </w:pPr>
      <w:r w:rsidRPr="00757988">
        <w:rPr>
          <w:noProof w:val="0"/>
        </w:rPr>
        <w:t>103.</w:t>
      </w:r>
      <w:r w:rsidRPr="00757988">
        <w:rPr>
          <w:noProof w:val="0"/>
        </w:rPr>
        <w:tab/>
        <w:t>Ubukata K, Shibasaki Y, Yamamoto K</w:t>
      </w:r>
      <w:r w:rsidRPr="00757988">
        <w:rPr>
          <w:i/>
          <w:noProof w:val="0"/>
        </w:rPr>
        <w:t xml:space="preserve"> et al.</w:t>
      </w:r>
      <w:r w:rsidRPr="00757988">
        <w:rPr>
          <w:noProof w:val="0"/>
        </w:rPr>
        <w:t xml:space="preserve"> Association of Amino Acid Substitutions in Penicillin-Binding Protein 3 with β-Lactam Resistance in β-Lactamase-Negative Ampicillin-Resistant </w:t>
      </w:r>
      <w:r w:rsidRPr="00757988">
        <w:rPr>
          <w:i/>
          <w:noProof w:val="0"/>
        </w:rPr>
        <w:t>Haemophilus influenzae</w:t>
      </w:r>
      <w:r w:rsidRPr="00757988">
        <w:rPr>
          <w:noProof w:val="0"/>
        </w:rPr>
        <w:t xml:space="preserve">. </w:t>
      </w:r>
      <w:r w:rsidRPr="00757988">
        <w:rPr>
          <w:i/>
          <w:noProof w:val="0"/>
        </w:rPr>
        <w:t>Antimicrobial Agents and Chemotherapy</w:t>
      </w:r>
      <w:r w:rsidRPr="00757988">
        <w:rPr>
          <w:noProof w:val="0"/>
        </w:rPr>
        <w:t>, 45(6), 1693-1699 (2001).</w:t>
      </w:r>
    </w:p>
    <w:p w14:paraId="79C60C36" w14:textId="77777777" w:rsidR="00EE243F" w:rsidRPr="00757988" w:rsidRDefault="00EE243F" w:rsidP="00EE243F">
      <w:pPr>
        <w:pStyle w:val="EndNoteBibliography"/>
        <w:spacing w:after="0"/>
        <w:ind w:left="720" w:hanging="720"/>
        <w:rPr>
          <w:noProof w:val="0"/>
        </w:rPr>
      </w:pPr>
      <w:r w:rsidRPr="00757988">
        <w:rPr>
          <w:noProof w:val="0"/>
        </w:rPr>
        <w:t>104.</w:t>
      </w:r>
      <w:r w:rsidRPr="00757988">
        <w:rPr>
          <w:noProof w:val="0"/>
        </w:rPr>
        <w:tab/>
        <w:t xml:space="preserve">Jakubu V, Malisova L, Musilek M, Pomorska K, Zemlickova H. Characterization of </w:t>
      </w:r>
      <w:r w:rsidRPr="00757988">
        <w:rPr>
          <w:i/>
          <w:noProof w:val="0"/>
        </w:rPr>
        <w:t>Haemophilus influenzae</w:t>
      </w:r>
      <w:r w:rsidRPr="00757988">
        <w:rPr>
          <w:noProof w:val="0"/>
        </w:rPr>
        <w:t xml:space="preserve"> Strains with Non-Enzymatic Resistance to β-Lactam Antibiotics Caused by Mutations in the PBP3 Gene in the Czech Republic in 2010–2018. </w:t>
      </w:r>
      <w:r w:rsidRPr="00757988">
        <w:rPr>
          <w:i/>
          <w:noProof w:val="0"/>
        </w:rPr>
        <w:t>Life</w:t>
      </w:r>
      <w:r w:rsidRPr="00757988">
        <w:rPr>
          <w:noProof w:val="0"/>
        </w:rPr>
        <w:t>, 11(11), 1260 (2021).</w:t>
      </w:r>
    </w:p>
    <w:p w14:paraId="448BC28D" w14:textId="77777777" w:rsidR="00EE243F" w:rsidRPr="00757988" w:rsidRDefault="00EE243F" w:rsidP="00EE243F">
      <w:pPr>
        <w:pStyle w:val="EndNoteBibliography"/>
        <w:spacing w:after="0"/>
        <w:ind w:left="720" w:hanging="720"/>
        <w:rPr>
          <w:noProof w:val="0"/>
        </w:rPr>
      </w:pPr>
      <w:r w:rsidRPr="00757988">
        <w:rPr>
          <w:noProof w:val="0"/>
        </w:rPr>
        <w:t>105.</w:t>
      </w:r>
      <w:r w:rsidRPr="00757988">
        <w:rPr>
          <w:noProof w:val="0"/>
        </w:rPr>
        <w:tab/>
        <w:t xml:space="preserve">Sanbongi Y, Suzuki T, Osaki Y, Senju N, Ida T, Ubukata K. Molecular Evolution of β-Lactam-Resistant </w:t>
      </w:r>
      <w:r w:rsidRPr="00757988">
        <w:rPr>
          <w:i/>
          <w:noProof w:val="0"/>
        </w:rPr>
        <w:t>Haemophilus influenzae</w:t>
      </w:r>
      <w:r w:rsidRPr="00757988">
        <w:rPr>
          <w:noProof w:val="0"/>
        </w:rPr>
        <w:t xml:space="preserve">: 9-Year Surveillance of Penicillin-Binding Protein 3 Mutations in Isolates from Japan. </w:t>
      </w:r>
      <w:r w:rsidRPr="00757988">
        <w:rPr>
          <w:i/>
          <w:noProof w:val="0"/>
        </w:rPr>
        <w:t>Antimicrobial Agents and Chemotherapy</w:t>
      </w:r>
      <w:r w:rsidRPr="00757988">
        <w:rPr>
          <w:noProof w:val="0"/>
        </w:rPr>
        <w:t>, 50(7), 2487-2492 (2006).</w:t>
      </w:r>
    </w:p>
    <w:p w14:paraId="604E4FB1" w14:textId="77777777" w:rsidR="00EE243F" w:rsidRPr="00757988" w:rsidRDefault="00EE243F" w:rsidP="00EE243F">
      <w:pPr>
        <w:pStyle w:val="EndNoteBibliography"/>
        <w:spacing w:after="0"/>
        <w:ind w:left="720" w:hanging="720"/>
        <w:rPr>
          <w:noProof w:val="0"/>
        </w:rPr>
      </w:pPr>
      <w:r w:rsidRPr="00757988">
        <w:rPr>
          <w:noProof w:val="0"/>
        </w:rPr>
        <w:lastRenderedPageBreak/>
        <w:t>106.</w:t>
      </w:r>
      <w:r w:rsidRPr="00757988">
        <w:rPr>
          <w:noProof w:val="0"/>
        </w:rPr>
        <w:tab/>
        <w:t xml:space="preserve">Li X-X, Xiao S-Z, Gu F-F, He W-P, Ni Y-X, Han L-Z. Molecular Epidemiology and Antimicrobial Resistance of </w:t>
      </w:r>
      <w:r w:rsidRPr="00757988">
        <w:rPr>
          <w:i/>
          <w:noProof w:val="0"/>
        </w:rPr>
        <w:t>Haemophilus influenzae</w:t>
      </w:r>
      <w:r w:rsidRPr="00757988">
        <w:rPr>
          <w:noProof w:val="0"/>
        </w:rPr>
        <w:t xml:space="preserve"> in Adult Patients in Shanghai, China. </w:t>
      </w:r>
      <w:r w:rsidRPr="00757988">
        <w:rPr>
          <w:i/>
          <w:noProof w:val="0"/>
        </w:rPr>
        <w:t>Frontiers in Public Health</w:t>
      </w:r>
      <w:r w:rsidRPr="00757988">
        <w:rPr>
          <w:noProof w:val="0"/>
        </w:rPr>
        <w:t>, 8 (2020).</w:t>
      </w:r>
    </w:p>
    <w:p w14:paraId="016D715C" w14:textId="77777777" w:rsidR="00EE243F" w:rsidRPr="00757988" w:rsidRDefault="00EE243F" w:rsidP="00EE243F">
      <w:pPr>
        <w:pStyle w:val="EndNoteBibliography"/>
        <w:spacing w:after="0"/>
        <w:ind w:left="720" w:hanging="720"/>
        <w:rPr>
          <w:noProof w:val="0"/>
        </w:rPr>
      </w:pPr>
      <w:r w:rsidRPr="00757988">
        <w:rPr>
          <w:noProof w:val="0"/>
        </w:rPr>
        <w:t>107.</w:t>
      </w:r>
      <w:r w:rsidRPr="00757988">
        <w:rPr>
          <w:noProof w:val="0"/>
        </w:rPr>
        <w:tab/>
        <w:t xml:space="preserve">Zwama M, Yamaguchi A, Nishino K. Phylogenetic and functional characterisation of the </w:t>
      </w:r>
      <w:r w:rsidRPr="00757988">
        <w:rPr>
          <w:i/>
          <w:noProof w:val="0"/>
        </w:rPr>
        <w:t>Haemophilus influenzae</w:t>
      </w:r>
      <w:r w:rsidRPr="00757988">
        <w:rPr>
          <w:noProof w:val="0"/>
        </w:rPr>
        <w:t xml:space="preserve"> multidrug efflux pump AcrB. </w:t>
      </w:r>
      <w:r w:rsidRPr="00757988">
        <w:rPr>
          <w:i/>
          <w:noProof w:val="0"/>
        </w:rPr>
        <w:t>Communications Biology</w:t>
      </w:r>
      <w:r w:rsidRPr="00757988">
        <w:rPr>
          <w:noProof w:val="0"/>
        </w:rPr>
        <w:t>, 2(1) (2019).</w:t>
      </w:r>
    </w:p>
    <w:p w14:paraId="77B7A4E5" w14:textId="77777777" w:rsidR="00EE243F" w:rsidRPr="00757988" w:rsidRDefault="00EE243F" w:rsidP="00EE243F">
      <w:pPr>
        <w:pStyle w:val="EndNoteBibliography"/>
        <w:spacing w:after="0"/>
        <w:ind w:left="720" w:hanging="720"/>
        <w:rPr>
          <w:noProof w:val="0"/>
        </w:rPr>
      </w:pPr>
      <w:r w:rsidRPr="00757988">
        <w:rPr>
          <w:noProof w:val="0"/>
        </w:rPr>
        <w:t>108.</w:t>
      </w:r>
      <w:r w:rsidRPr="00757988">
        <w:rPr>
          <w:noProof w:val="0"/>
        </w:rPr>
        <w:tab/>
        <w:t>Cherkaoui A, Diene SM, Renzoni A</w:t>
      </w:r>
      <w:r w:rsidRPr="00757988">
        <w:rPr>
          <w:i/>
          <w:noProof w:val="0"/>
        </w:rPr>
        <w:t xml:space="preserve"> et al.</w:t>
      </w:r>
      <w:r w:rsidRPr="00757988">
        <w:rPr>
          <w:noProof w:val="0"/>
        </w:rPr>
        <w:t xml:space="preserve"> Imipenem heteroresistance in nontypeable </w:t>
      </w:r>
      <w:r w:rsidRPr="00757988">
        <w:rPr>
          <w:i/>
          <w:noProof w:val="0"/>
        </w:rPr>
        <w:t>Haemophilus influenzae</w:t>
      </w:r>
      <w:r w:rsidRPr="00757988">
        <w:rPr>
          <w:noProof w:val="0"/>
        </w:rPr>
        <w:t xml:space="preserve"> is linked to a combination of altered PBP3, slow drug influx and direct efflux regulation. </w:t>
      </w:r>
      <w:r w:rsidRPr="00757988">
        <w:rPr>
          <w:i/>
          <w:noProof w:val="0"/>
        </w:rPr>
        <w:t>Clinical Microbiology and Infection</w:t>
      </w:r>
      <w:r w:rsidRPr="00757988">
        <w:rPr>
          <w:noProof w:val="0"/>
        </w:rPr>
        <w:t>, 23(2), 118.e119-118.e119 (2017).</w:t>
      </w:r>
    </w:p>
    <w:p w14:paraId="71AA1905" w14:textId="77777777" w:rsidR="00EE243F" w:rsidRPr="00757988" w:rsidRDefault="00EE243F" w:rsidP="00EE243F">
      <w:pPr>
        <w:pStyle w:val="EndNoteBibliography"/>
        <w:spacing w:after="0"/>
        <w:ind w:left="720" w:hanging="720"/>
        <w:rPr>
          <w:noProof w:val="0"/>
        </w:rPr>
      </w:pPr>
      <w:r w:rsidRPr="00757988">
        <w:rPr>
          <w:noProof w:val="0"/>
        </w:rPr>
        <w:t>109.</w:t>
      </w:r>
      <w:r w:rsidRPr="00757988">
        <w:rPr>
          <w:noProof w:val="0"/>
        </w:rPr>
        <w:tab/>
        <w:t>Andersen C, Maier E, Kemmer G</w:t>
      </w:r>
      <w:r w:rsidRPr="00757988">
        <w:rPr>
          <w:i/>
          <w:noProof w:val="0"/>
        </w:rPr>
        <w:t xml:space="preserve"> et al.</w:t>
      </w:r>
      <w:r w:rsidRPr="00757988">
        <w:rPr>
          <w:noProof w:val="0"/>
        </w:rPr>
        <w:t xml:space="preserve"> Porin OmpP2 of </w:t>
      </w:r>
      <w:r w:rsidRPr="00757988">
        <w:rPr>
          <w:i/>
          <w:noProof w:val="0"/>
        </w:rPr>
        <w:t xml:space="preserve">Haemophilus influenzae </w:t>
      </w:r>
      <w:r w:rsidRPr="00757988">
        <w:rPr>
          <w:noProof w:val="0"/>
        </w:rPr>
        <w:t xml:space="preserve">Shows Specificity for Nicotinamide-derived Nucleotide Substrates. </w:t>
      </w:r>
      <w:r w:rsidRPr="00757988">
        <w:rPr>
          <w:i/>
          <w:noProof w:val="0"/>
        </w:rPr>
        <w:t>Journal of Biological Chemistry</w:t>
      </w:r>
      <w:r w:rsidRPr="00757988">
        <w:rPr>
          <w:noProof w:val="0"/>
        </w:rPr>
        <w:t>, 278(27), 24269-24276 (2003).</w:t>
      </w:r>
    </w:p>
    <w:p w14:paraId="5BE54CC8" w14:textId="77777777" w:rsidR="00EE243F" w:rsidRPr="00757988" w:rsidRDefault="00EE243F" w:rsidP="00EE243F">
      <w:pPr>
        <w:pStyle w:val="EndNoteBibliography"/>
        <w:spacing w:after="0"/>
        <w:ind w:left="720" w:hanging="720"/>
        <w:rPr>
          <w:noProof w:val="0"/>
        </w:rPr>
      </w:pPr>
      <w:r w:rsidRPr="00757988">
        <w:rPr>
          <w:noProof w:val="0"/>
        </w:rPr>
        <w:t>110.</w:t>
      </w:r>
      <w:r w:rsidRPr="00757988">
        <w:rPr>
          <w:noProof w:val="0"/>
        </w:rPr>
        <w:tab/>
        <w:t>Armbruster CE, Hong W, Pang B</w:t>
      </w:r>
      <w:r w:rsidRPr="00757988">
        <w:rPr>
          <w:i/>
          <w:noProof w:val="0"/>
        </w:rPr>
        <w:t xml:space="preserve"> et al.</w:t>
      </w:r>
      <w:r w:rsidRPr="00757988">
        <w:rPr>
          <w:noProof w:val="0"/>
        </w:rPr>
        <w:t xml:space="preserve"> Indirect Pathogenicity of </w:t>
      </w:r>
      <w:r w:rsidRPr="00757988">
        <w:rPr>
          <w:i/>
          <w:noProof w:val="0"/>
        </w:rPr>
        <w:t>Haemophilus influenzae</w:t>
      </w:r>
      <w:r w:rsidRPr="00757988">
        <w:rPr>
          <w:noProof w:val="0"/>
        </w:rPr>
        <w:t xml:space="preserve"> and </w:t>
      </w:r>
      <w:r w:rsidRPr="00757988">
        <w:rPr>
          <w:i/>
          <w:noProof w:val="0"/>
        </w:rPr>
        <w:t>Moraxella catarrhalis</w:t>
      </w:r>
      <w:r w:rsidRPr="00757988">
        <w:rPr>
          <w:noProof w:val="0"/>
        </w:rPr>
        <w:t xml:space="preserve"> in Polymicrobial Otitis Media Occurs via Interspecies Quorum Signaling. </w:t>
      </w:r>
      <w:r w:rsidRPr="00757988">
        <w:rPr>
          <w:i/>
          <w:noProof w:val="0"/>
        </w:rPr>
        <w:t>mBio</w:t>
      </w:r>
      <w:r w:rsidRPr="00757988">
        <w:rPr>
          <w:noProof w:val="0"/>
        </w:rPr>
        <w:t>, 1(3) (2010).</w:t>
      </w:r>
    </w:p>
    <w:p w14:paraId="7043C276" w14:textId="77777777" w:rsidR="00EE243F" w:rsidRPr="00757988" w:rsidRDefault="00EE243F" w:rsidP="00EE243F">
      <w:pPr>
        <w:pStyle w:val="EndNoteBibliography"/>
        <w:spacing w:after="0"/>
        <w:ind w:left="720" w:hanging="720"/>
        <w:rPr>
          <w:noProof w:val="0"/>
        </w:rPr>
      </w:pPr>
      <w:r w:rsidRPr="00757988">
        <w:rPr>
          <w:noProof w:val="0"/>
        </w:rPr>
        <w:t>111.</w:t>
      </w:r>
      <w:r w:rsidRPr="00757988">
        <w:rPr>
          <w:noProof w:val="0"/>
        </w:rPr>
        <w:tab/>
        <w:t xml:space="preserve">Schaar V, Nordström T, Mörgelin M, Riesbeck K. </w:t>
      </w:r>
      <w:r w:rsidRPr="00757988">
        <w:rPr>
          <w:i/>
          <w:noProof w:val="0"/>
        </w:rPr>
        <w:t>Moraxella catarrhalis</w:t>
      </w:r>
      <w:r w:rsidRPr="00757988">
        <w:rPr>
          <w:noProof w:val="0"/>
        </w:rPr>
        <w:t xml:space="preserve"> Outer Membrane Vesicles Carry β-Lactamase and Promote Survival of </w:t>
      </w:r>
      <w:r w:rsidRPr="00757988">
        <w:rPr>
          <w:i/>
          <w:noProof w:val="0"/>
        </w:rPr>
        <w:t>Streptococcus pneumoniae</w:t>
      </w:r>
      <w:r w:rsidRPr="00757988">
        <w:rPr>
          <w:noProof w:val="0"/>
        </w:rPr>
        <w:t xml:space="preserve"> and </w:t>
      </w:r>
      <w:r w:rsidRPr="00757988">
        <w:rPr>
          <w:i/>
          <w:noProof w:val="0"/>
        </w:rPr>
        <w:t>Haemophilus influenzae</w:t>
      </w:r>
      <w:r w:rsidRPr="00757988">
        <w:rPr>
          <w:noProof w:val="0"/>
        </w:rPr>
        <w:t xml:space="preserve"> by Inactivating Amoxicillin. </w:t>
      </w:r>
      <w:r w:rsidRPr="00757988">
        <w:rPr>
          <w:i/>
          <w:noProof w:val="0"/>
        </w:rPr>
        <w:t>Antimicrobial Agents and Chemotherapy</w:t>
      </w:r>
      <w:r w:rsidRPr="00757988">
        <w:rPr>
          <w:noProof w:val="0"/>
        </w:rPr>
        <w:t>, 55(8), 3845-3853 (2011).</w:t>
      </w:r>
    </w:p>
    <w:p w14:paraId="3623B72A" w14:textId="77777777" w:rsidR="00EE243F" w:rsidRPr="00757988" w:rsidRDefault="00EE243F" w:rsidP="00EE243F">
      <w:pPr>
        <w:pStyle w:val="EndNoteBibliography"/>
        <w:spacing w:after="0"/>
        <w:ind w:left="720" w:hanging="720"/>
        <w:rPr>
          <w:noProof w:val="0"/>
        </w:rPr>
      </w:pPr>
      <w:r w:rsidRPr="00757988">
        <w:rPr>
          <w:noProof w:val="0"/>
        </w:rPr>
        <w:t>112.</w:t>
      </w:r>
      <w:r w:rsidRPr="00757988">
        <w:rPr>
          <w:noProof w:val="0"/>
        </w:rPr>
        <w:tab/>
        <w:t xml:space="preserve">Bair KL, Campagnari AA. </w:t>
      </w:r>
      <w:r w:rsidRPr="00757988">
        <w:rPr>
          <w:i/>
          <w:noProof w:val="0"/>
        </w:rPr>
        <w:t>Moraxella catarrhalis</w:t>
      </w:r>
      <w:r w:rsidRPr="00757988">
        <w:rPr>
          <w:noProof w:val="0"/>
        </w:rPr>
        <w:t xml:space="preserve"> Promotes Stable Polymicrobial Biofilms With the Major Otopathogens. </w:t>
      </w:r>
      <w:r w:rsidRPr="00757988">
        <w:rPr>
          <w:i/>
          <w:noProof w:val="0"/>
        </w:rPr>
        <w:t>Frontiers in Microbiology</w:t>
      </w:r>
      <w:r w:rsidRPr="00757988">
        <w:rPr>
          <w:noProof w:val="0"/>
        </w:rPr>
        <w:t>, 10 (2020).</w:t>
      </w:r>
    </w:p>
    <w:p w14:paraId="0C3DA665" w14:textId="77777777" w:rsidR="00EE243F" w:rsidRPr="00757988" w:rsidRDefault="00EE243F" w:rsidP="00EE243F">
      <w:pPr>
        <w:pStyle w:val="EndNoteBibliography"/>
        <w:spacing w:after="0"/>
        <w:ind w:left="720" w:hanging="720"/>
        <w:rPr>
          <w:noProof w:val="0"/>
        </w:rPr>
      </w:pPr>
      <w:r w:rsidRPr="00757988">
        <w:rPr>
          <w:noProof w:val="0"/>
        </w:rPr>
        <w:t>113.</w:t>
      </w:r>
      <w:r w:rsidRPr="00757988">
        <w:rPr>
          <w:noProof w:val="0"/>
        </w:rPr>
        <w:tab/>
        <w:t xml:space="preserve">Lindgren NR, Novak L, Hunt BC, McDaniel MS, Swords WE. Nontypeable </w:t>
      </w:r>
      <w:r w:rsidRPr="00757988">
        <w:rPr>
          <w:i/>
          <w:noProof w:val="0"/>
        </w:rPr>
        <w:t>Haemophilus influenzae</w:t>
      </w:r>
      <w:r w:rsidRPr="00757988">
        <w:rPr>
          <w:noProof w:val="0"/>
        </w:rPr>
        <w:t xml:space="preserve"> Infection Impedes </w:t>
      </w:r>
      <w:r w:rsidRPr="00757988">
        <w:rPr>
          <w:i/>
          <w:noProof w:val="0"/>
        </w:rPr>
        <w:t>Pseudomonas aeruginosa</w:t>
      </w:r>
      <w:r w:rsidRPr="00757988">
        <w:rPr>
          <w:noProof w:val="0"/>
        </w:rPr>
        <w:t xml:space="preserve"> Colonization and Persistence in Mouse Respiratory Tract. </w:t>
      </w:r>
      <w:r w:rsidRPr="00757988">
        <w:rPr>
          <w:i/>
          <w:noProof w:val="0"/>
        </w:rPr>
        <w:t>Infection and Immunity</w:t>
      </w:r>
      <w:r w:rsidRPr="00757988">
        <w:rPr>
          <w:noProof w:val="0"/>
        </w:rPr>
        <w:t>, 90(2) (2022).</w:t>
      </w:r>
    </w:p>
    <w:p w14:paraId="1D54110C" w14:textId="77777777" w:rsidR="00EE243F" w:rsidRPr="00757988" w:rsidRDefault="00EE243F" w:rsidP="00EE243F">
      <w:pPr>
        <w:pStyle w:val="EndNoteBibliography"/>
        <w:spacing w:after="0"/>
        <w:ind w:left="720" w:hanging="720"/>
        <w:rPr>
          <w:noProof w:val="0"/>
        </w:rPr>
      </w:pPr>
      <w:r w:rsidRPr="00757988">
        <w:rPr>
          <w:noProof w:val="0"/>
        </w:rPr>
        <w:t>114.</w:t>
      </w:r>
      <w:r w:rsidRPr="00757988">
        <w:rPr>
          <w:noProof w:val="0"/>
        </w:rPr>
        <w:tab/>
        <w:t xml:space="preserve">Weimer Kristin ED, Armbruster Chelsie E, Juneau Richard A, Hong W, Pang B, Swords WE. Coinfection with </w:t>
      </w:r>
      <w:r w:rsidRPr="00757988">
        <w:rPr>
          <w:i/>
          <w:noProof w:val="0"/>
        </w:rPr>
        <w:t>Haemophilus influenzae</w:t>
      </w:r>
      <w:r w:rsidRPr="00757988">
        <w:rPr>
          <w:noProof w:val="0"/>
        </w:rPr>
        <w:t xml:space="preserve"> Promotes Pneumococcal Biofilm Formation during Experimental Otitis Media and Impedes the Progression of Pneumococcal Disease. </w:t>
      </w:r>
      <w:r w:rsidRPr="00757988">
        <w:rPr>
          <w:i/>
          <w:noProof w:val="0"/>
        </w:rPr>
        <w:t>The Journal of Infectious Diseases</w:t>
      </w:r>
      <w:r w:rsidRPr="00757988">
        <w:rPr>
          <w:noProof w:val="0"/>
        </w:rPr>
        <w:t>, 202(7), 1068-1075 (2010).</w:t>
      </w:r>
    </w:p>
    <w:p w14:paraId="4B4EFEE2" w14:textId="77777777" w:rsidR="00EE243F" w:rsidRPr="00757988" w:rsidRDefault="00EE243F" w:rsidP="00EE243F">
      <w:pPr>
        <w:pStyle w:val="EndNoteBibliography"/>
        <w:spacing w:after="0"/>
        <w:ind w:left="720" w:hanging="720"/>
        <w:rPr>
          <w:noProof w:val="0"/>
        </w:rPr>
      </w:pPr>
      <w:r w:rsidRPr="00757988">
        <w:rPr>
          <w:noProof w:val="0"/>
        </w:rPr>
        <w:t>115.</w:t>
      </w:r>
      <w:r w:rsidRPr="00757988">
        <w:rPr>
          <w:noProof w:val="0"/>
        </w:rPr>
        <w:tab/>
        <w:t xml:space="preserve">Teal TK, Lies DP, Wold BJ, Newman DK. Spatiometabolic Stratification of </w:t>
      </w:r>
      <w:r w:rsidRPr="00757988">
        <w:rPr>
          <w:i/>
          <w:noProof w:val="0"/>
        </w:rPr>
        <w:t>Shewanella oneidensis</w:t>
      </w:r>
      <w:r w:rsidRPr="00757988">
        <w:rPr>
          <w:noProof w:val="0"/>
        </w:rPr>
        <w:t xml:space="preserve"> Biofilms. </w:t>
      </w:r>
      <w:r w:rsidRPr="00757988">
        <w:rPr>
          <w:i/>
          <w:noProof w:val="0"/>
        </w:rPr>
        <w:t>Applied and Environmental Microbiology</w:t>
      </w:r>
      <w:r w:rsidRPr="00757988">
        <w:rPr>
          <w:noProof w:val="0"/>
        </w:rPr>
        <w:t>, 72(11), 7324-7330 (2006).</w:t>
      </w:r>
    </w:p>
    <w:p w14:paraId="571B7EFA" w14:textId="77777777" w:rsidR="00EE243F" w:rsidRPr="00757988" w:rsidRDefault="00EE243F" w:rsidP="00EE243F">
      <w:pPr>
        <w:pStyle w:val="EndNoteBibliography"/>
        <w:spacing w:after="0"/>
        <w:ind w:left="720" w:hanging="720"/>
        <w:rPr>
          <w:noProof w:val="0"/>
        </w:rPr>
      </w:pPr>
      <w:r w:rsidRPr="00757988">
        <w:rPr>
          <w:noProof w:val="0"/>
        </w:rPr>
        <w:t>116.</w:t>
      </w:r>
      <w:r w:rsidRPr="00757988">
        <w:rPr>
          <w:noProof w:val="0"/>
        </w:rPr>
        <w:tab/>
        <w:t xml:space="preserve">Walters MC, Roe F, Bugnicourt A, Franklin MJ, Stewart PS. Contributions of Antibiotic Penetration, Oxygen Limitation, and Low Metabolic Activity to Tolerance of </w:t>
      </w:r>
      <w:r w:rsidRPr="00757988">
        <w:rPr>
          <w:i/>
          <w:noProof w:val="0"/>
        </w:rPr>
        <w:t xml:space="preserve">Pseudomonas aeruginosa </w:t>
      </w:r>
      <w:r w:rsidRPr="00757988">
        <w:rPr>
          <w:noProof w:val="0"/>
        </w:rPr>
        <w:t xml:space="preserve">Biofilms to Ciprofloxacin and Tobramycin. </w:t>
      </w:r>
      <w:r w:rsidRPr="00757988">
        <w:rPr>
          <w:i/>
          <w:noProof w:val="0"/>
        </w:rPr>
        <w:t>Antimicrobial Agents and Chemotherapy</w:t>
      </w:r>
      <w:r w:rsidRPr="00757988">
        <w:rPr>
          <w:noProof w:val="0"/>
        </w:rPr>
        <w:t>, 47(1), 317-323 (2003).</w:t>
      </w:r>
    </w:p>
    <w:p w14:paraId="7C8565E3" w14:textId="77777777" w:rsidR="00EE243F" w:rsidRPr="00757988" w:rsidRDefault="00EE243F" w:rsidP="00EE243F">
      <w:pPr>
        <w:pStyle w:val="EndNoteBibliography"/>
        <w:spacing w:after="0"/>
        <w:ind w:left="720" w:hanging="720"/>
        <w:rPr>
          <w:noProof w:val="0"/>
        </w:rPr>
      </w:pPr>
      <w:r w:rsidRPr="00757988">
        <w:rPr>
          <w:noProof w:val="0"/>
        </w:rPr>
        <w:t>117.</w:t>
      </w:r>
      <w:r w:rsidRPr="00757988">
        <w:rPr>
          <w:noProof w:val="0"/>
        </w:rPr>
        <w:tab/>
        <w:t>Wu S, Li X, Gunawardana M</w:t>
      </w:r>
      <w:r w:rsidRPr="00757988">
        <w:rPr>
          <w:i/>
          <w:noProof w:val="0"/>
        </w:rPr>
        <w:t xml:space="preserve"> et al.</w:t>
      </w:r>
      <w:r w:rsidRPr="00757988">
        <w:rPr>
          <w:noProof w:val="0"/>
        </w:rPr>
        <w:t xml:space="preserve"> Beta- lactam antibiotics stimulate biofilm formation in non-typeable </w:t>
      </w:r>
      <w:r w:rsidRPr="00757988">
        <w:rPr>
          <w:i/>
          <w:noProof w:val="0"/>
        </w:rPr>
        <w:t>Haemophilus influenzae</w:t>
      </w:r>
      <w:r w:rsidRPr="00757988">
        <w:rPr>
          <w:noProof w:val="0"/>
        </w:rPr>
        <w:t xml:space="preserve"> by up-regulating carbohydrate metabolism. </w:t>
      </w:r>
      <w:r w:rsidRPr="00757988">
        <w:rPr>
          <w:i/>
          <w:noProof w:val="0"/>
        </w:rPr>
        <w:t>PLoS One</w:t>
      </w:r>
      <w:r w:rsidRPr="00757988">
        <w:rPr>
          <w:noProof w:val="0"/>
        </w:rPr>
        <w:t>, 9(7), e99204 (2014).</w:t>
      </w:r>
    </w:p>
    <w:p w14:paraId="1559689B" w14:textId="77777777" w:rsidR="00EE243F" w:rsidRPr="00757988" w:rsidRDefault="00EE243F" w:rsidP="00EE243F">
      <w:pPr>
        <w:pStyle w:val="EndNoteBibliography"/>
        <w:spacing w:after="0"/>
        <w:ind w:left="720" w:hanging="720"/>
        <w:rPr>
          <w:noProof w:val="0"/>
        </w:rPr>
      </w:pPr>
      <w:r w:rsidRPr="00757988">
        <w:rPr>
          <w:noProof w:val="0"/>
        </w:rPr>
        <w:t>118.</w:t>
      </w:r>
      <w:r w:rsidRPr="00757988">
        <w:rPr>
          <w:noProof w:val="0"/>
        </w:rPr>
        <w:tab/>
        <w:t xml:space="preserve">Pang B, Hong W, Kock ND, Swords WE. Dps promotes survival of nontypeable </w:t>
      </w:r>
      <w:r w:rsidRPr="00757988">
        <w:rPr>
          <w:i/>
          <w:noProof w:val="0"/>
        </w:rPr>
        <w:t>Haemophilus influenzae</w:t>
      </w:r>
      <w:r w:rsidRPr="00757988">
        <w:rPr>
          <w:noProof w:val="0"/>
        </w:rPr>
        <w:t xml:space="preserve"> in biofilm communities in vitro and resistance to clearance in vivo. </w:t>
      </w:r>
      <w:r w:rsidRPr="00757988">
        <w:rPr>
          <w:i/>
          <w:noProof w:val="0"/>
        </w:rPr>
        <w:t>Frontiers in Cellular and Infection Microbiology</w:t>
      </w:r>
      <w:r w:rsidRPr="00757988">
        <w:rPr>
          <w:noProof w:val="0"/>
        </w:rPr>
        <w:t>, 2 (2012).</w:t>
      </w:r>
    </w:p>
    <w:p w14:paraId="6A0C4F9F" w14:textId="77777777" w:rsidR="00EE243F" w:rsidRPr="00757988" w:rsidRDefault="00EE243F" w:rsidP="00EE243F">
      <w:pPr>
        <w:pStyle w:val="EndNoteBibliography"/>
        <w:spacing w:after="0"/>
        <w:ind w:left="720" w:hanging="720"/>
        <w:rPr>
          <w:noProof w:val="0"/>
        </w:rPr>
      </w:pPr>
      <w:r w:rsidRPr="00757988">
        <w:rPr>
          <w:noProof w:val="0"/>
        </w:rPr>
        <w:t>119.</w:t>
      </w:r>
      <w:r w:rsidRPr="00757988">
        <w:rPr>
          <w:noProof w:val="0"/>
        </w:rPr>
        <w:tab/>
        <w:t>Weimer KED, Juneau RA, Murrah KA</w:t>
      </w:r>
      <w:r w:rsidRPr="00757988">
        <w:rPr>
          <w:i/>
          <w:noProof w:val="0"/>
        </w:rPr>
        <w:t xml:space="preserve"> et al.</w:t>
      </w:r>
      <w:r w:rsidRPr="00757988">
        <w:rPr>
          <w:noProof w:val="0"/>
        </w:rPr>
        <w:t xml:space="preserve"> Divergent Mechanisms for Passive Pneumococcal Resistance to β-Lactam Antibiotics in the Presence of </w:t>
      </w:r>
      <w:r w:rsidRPr="00757988">
        <w:rPr>
          <w:i/>
          <w:noProof w:val="0"/>
        </w:rPr>
        <w:t>Haemophilus influenzae</w:t>
      </w:r>
      <w:r w:rsidRPr="00757988">
        <w:rPr>
          <w:noProof w:val="0"/>
        </w:rPr>
        <w:t xml:space="preserve">. </w:t>
      </w:r>
      <w:r w:rsidRPr="00757988">
        <w:rPr>
          <w:i/>
          <w:noProof w:val="0"/>
        </w:rPr>
        <w:t>The Journal of Infectious Diseases</w:t>
      </w:r>
      <w:r w:rsidRPr="00757988">
        <w:rPr>
          <w:noProof w:val="0"/>
        </w:rPr>
        <w:t>, 203(4), 549-555 (2011).</w:t>
      </w:r>
    </w:p>
    <w:p w14:paraId="384675E6" w14:textId="77777777" w:rsidR="00EE243F" w:rsidRPr="00757988" w:rsidRDefault="00EE243F" w:rsidP="00EE243F">
      <w:pPr>
        <w:pStyle w:val="EndNoteBibliography"/>
        <w:spacing w:after="0"/>
        <w:ind w:left="720" w:hanging="720"/>
        <w:rPr>
          <w:noProof w:val="0"/>
        </w:rPr>
      </w:pPr>
      <w:r w:rsidRPr="00757988">
        <w:rPr>
          <w:noProof w:val="0"/>
        </w:rPr>
        <w:lastRenderedPageBreak/>
        <w:t>120.</w:t>
      </w:r>
      <w:r w:rsidRPr="00757988">
        <w:rPr>
          <w:noProof w:val="0"/>
        </w:rPr>
        <w:tab/>
        <w:t xml:space="preserve">Bottery MJ, Matthews JL, Wood AJ, Johansen HK, Pitchford JW, Friman V-P. Inter-species interactions alter antibiotic efficacy in bacterial communities. </w:t>
      </w:r>
      <w:r w:rsidRPr="00757988">
        <w:rPr>
          <w:i/>
          <w:noProof w:val="0"/>
        </w:rPr>
        <w:t>The ISME Journal</w:t>
      </w:r>
      <w:r w:rsidRPr="00757988">
        <w:rPr>
          <w:noProof w:val="0"/>
        </w:rPr>
        <w:t>, 16(3), 812-821 (2021).</w:t>
      </w:r>
    </w:p>
    <w:p w14:paraId="60E4FB7A" w14:textId="77777777" w:rsidR="00EE243F" w:rsidRPr="00757988" w:rsidRDefault="00EE243F" w:rsidP="00EE243F">
      <w:pPr>
        <w:pStyle w:val="EndNoteBibliography"/>
        <w:spacing w:after="0"/>
        <w:ind w:left="720" w:hanging="720"/>
        <w:rPr>
          <w:noProof w:val="0"/>
        </w:rPr>
      </w:pPr>
      <w:r w:rsidRPr="00757988">
        <w:rPr>
          <w:noProof w:val="0"/>
        </w:rPr>
        <w:t>121.</w:t>
      </w:r>
      <w:r w:rsidRPr="00757988">
        <w:rPr>
          <w:noProof w:val="0"/>
        </w:rPr>
        <w:tab/>
        <w:t>Ibberson CB, Stacy A, Fleming D</w:t>
      </w:r>
      <w:r w:rsidRPr="00757988">
        <w:rPr>
          <w:i/>
          <w:noProof w:val="0"/>
        </w:rPr>
        <w:t xml:space="preserve"> et al.</w:t>
      </w:r>
      <w:r w:rsidRPr="00757988">
        <w:rPr>
          <w:noProof w:val="0"/>
        </w:rPr>
        <w:t xml:space="preserve"> Co-infecting microorganisms dramatically alter pathogen gene essentiality during polymicrobial infection. </w:t>
      </w:r>
      <w:r w:rsidRPr="00757988">
        <w:rPr>
          <w:i/>
          <w:noProof w:val="0"/>
        </w:rPr>
        <w:t>Nature Microbiology</w:t>
      </w:r>
      <w:r w:rsidRPr="00757988">
        <w:rPr>
          <w:noProof w:val="0"/>
        </w:rPr>
        <w:t>, 2(8) (2017).</w:t>
      </w:r>
    </w:p>
    <w:p w14:paraId="205A2002" w14:textId="77777777" w:rsidR="00EE243F" w:rsidRPr="00757988" w:rsidRDefault="00EE243F" w:rsidP="00EE243F">
      <w:pPr>
        <w:pStyle w:val="EndNoteBibliography"/>
        <w:spacing w:after="0"/>
        <w:ind w:left="720" w:hanging="720"/>
        <w:rPr>
          <w:noProof w:val="0"/>
        </w:rPr>
      </w:pPr>
      <w:r w:rsidRPr="00757988">
        <w:rPr>
          <w:noProof w:val="0"/>
        </w:rPr>
        <w:t>122.</w:t>
      </w:r>
      <w:r w:rsidRPr="00757988">
        <w:rPr>
          <w:noProof w:val="0"/>
        </w:rPr>
        <w:tab/>
        <w:t xml:space="preserve">Bin Mohammad Muzaki MZ, Subramoni S, Summers S, Kjelleberg S, Rice SA. </w:t>
      </w:r>
      <w:r w:rsidRPr="00757988">
        <w:rPr>
          <w:i/>
          <w:noProof w:val="0"/>
        </w:rPr>
        <w:t>Klebsiella pneumoniae</w:t>
      </w:r>
      <w:r w:rsidRPr="00757988">
        <w:rPr>
          <w:noProof w:val="0"/>
        </w:rPr>
        <w:t xml:space="preserve"> AI-2 transporters mediate interspecies interactions and composition in a three-species biofilm community. </w:t>
      </w:r>
      <w:r w:rsidRPr="00757988">
        <w:rPr>
          <w:i/>
          <w:noProof w:val="0"/>
        </w:rPr>
        <w:t>npj Biofilms and Microbiomes</w:t>
      </w:r>
      <w:r w:rsidRPr="00757988">
        <w:rPr>
          <w:noProof w:val="0"/>
        </w:rPr>
        <w:t>, 10(1) (2024).</w:t>
      </w:r>
    </w:p>
    <w:p w14:paraId="39E4EF3C" w14:textId="77777777" w:rsidR="00EE243F" w:rsidRPr="00757988" w:rsidRDefault="00EE243F" w:rsidP="00EE243F">
      <w:pPr>
        <w:pStyle w:val="EndNoteBibliography"/>
        <w:spacing w:after="0"/>
        <w:ind w:left="720" w:hanging="720"/>
        <w:rPr>
          <w:noProof w:val="0"/>
        </w:rPr>
      </w:pPr>
      <w:r w:rsidRPr="00757988">
        <w:rPr>
          <w:noProof w:val="0"/>
        </w:rPr>
        <w:t>123.</w:t>
      </w:r>
      <w:r w:rsidRPr="00757988">
        <w:rPr>
          <w:noProof w:val="0"/>
        </w:rPr>
        <w:tab/>
        <w:t xml:space="preserve">Hecht AL, Casterline BW, Earley ZM, Goo YA, Goodlett DR, Bubeck Wardenburg J. Strain competition restricts colonization of an enteric pathogen and prevents colitis. </w:t>
      </w:r>
      <w:r w:rsidRPr="00757988">
        <w:rPr>
          <w:i/>
          <w:noProof w:val="0"/>
        </w:rPr>
        <w:t>EMBO reports</w:t>
      </w:r>
      <w:r w:rsidRPr="00757988">
        <w:rPr>
          <w:noProof w:val="0"/>
        </w:rPr>
        <w:t>, 17(9), 1281-1291 (2016).</w:t>
      </w:r>
    </w:p>
    <w:p w14:paraId="5918CC74" w14:textId="77777777" w:rsidR="00EE243F" w:rsidRPr="00757988" w:rsidRDefault="00EE243F" w:rsidP="00EE243F">
      <w:pPr>
        <w:pStyle w:val="EndNoteBibliography"/>
        <w:spacing w:after="0"/>
        <w:ind w:left="720" w:hanging="720"/>
        <w:rPr>
          <w:noProof w:val="0"/>
        </w:rPr>
      </w:pPr>
      <w:r w:rsidRPr="00757988">
        <w:rPr>
          <w:noProof w:val="0"/>
        </w:rPr>
        <w:t>124.</w:t>
      </w:r>
      <w:r w:rsidRPr="00757988">
        <w:rPr>
          <w:noProof w:val="0"/>
        </w:rPr>
        <w:tab/>
        <w:t>Cope EK, Goldstein-Daruech N, Kofonow JM</w:t>
      </w:r>
      <w:r w:rsidRPr="00757988">
        <w:rPr>
          <w:i/>
          <w:noProof w:val="0"/>
        </w:rPr>
        <w:t xml:space="preserve"> et al.</w:t>
      </w:r>
      <w:r w:rsidRPr="00757988">
        <w:rPr>
          <w:noProof w:val="0"/>
        </w:rPr>
        <w:t xml:space="preserve"> Regulation of Virulence Gene Expression Resulting from </w:t>
      </w:r>
      <w:r w:rsidRPr="00757988">
        <w:rPr>
          <w:i/>
          <w:noProof w:val="0"/>
        </w:rPr>
        <w:t>Streptococcus pneumoniae</w:t>
      </w:r>
      <w:r w:rsidRPr="00757988">
        <w:rPr>
          <w:noProof w:val="0"/>
        </w:rPr>
        <w:t xml:space="preserve"> and Nontypeable </w:t>
      </w:r>
      <w:r w:rsidRPr="00757988">
        <w:rPr>
          <w:i/>
          <w:noProof w:val="0"/>
        </w:rPr>
        <w:t>Haemophilus influenzae</w:t>
      </w:r>
      <w:r w:rsidRPr="00757988">
        <w:rPr>
          <w:noProof w:val="0"/>
        </w:rPr>
        <w:t xml:space="preserve"> Interactions in Chronic Disease. </w:t>
      </w:r>
      <w:r w:rsidRPr="00757988">
        <w:rPr>
          <w:i/>
          <w:noProof w:val="0"/>
        </w:rPr>
        <w:t>PLoS ONE</w:t>
      </w:r>
      <w:r w:rsidRPr="00757988">
        <w:rPr>
          <w:noProof w:val="0"/>
        </w:rPr>
        <w:t>, 6(12), e28523 (2011).</w:t>
      </w:r>
    </w:p>
    <w:p w14:paraId="2164D3F6" w14:textId="77777777" w:rsidR="00EE243F" w:rsidRPr="00757988" w:rsidRDefault="00EE243F" w:rsidP="00EE243F">
      <w:pPr>
        <w:pStyle w:val="EndNoteBibliography"/>
        <w:spacing w:after="0"/>
        <w:ind w:left="720" w:hanging="720"/>
        <w:rPr>
          <w:noProof w:val="0"/>
        </w:rPr>
      </w:pPr>
      <w:r w:rsidRPr="00757988">
        <w:rPr>
          <w:noProof w:val="0"/>
        </w:rPr>
        <w:t>125.</w:t>
      </w:r>
      <w:r w:rsidRPr="00757988">
        <w:rPr>
          <w:noProof w:val="0"/>
        </w:rPr>
        <w:tab/>
        <w:t>Nicchi S, Giusti F, Carello S</w:t>
      </w:r>
      <w:r w:rsidRPr="00757988">
        <w:rPr>
          <w:i/>
          <w:noProof w:val="0"/>
        </w:rPr>
        <w:t xml:space="preserve"> et al.</w:t>
      </w:r>
      <w:r w:rsidRPr="00757988">
        <w:rPr>
          <w:noProof w:val="0"/>
        </w:rPr>
        <w:t xml:space="preserve"> </w:t>
      </w:r>
      <w:r w:rsidRPr="00757988">
        <w:rPr>
          <w:i/>
          <w:noProof w:val="0"/>
        </w:rPr>
        <w:t xml:space="preserve">Moraxella catarrhalis </w:t>
      </w:r>
      <w:r w:rsidRPr="00757988">
        <w:rPr>
          <w:noProof w:val="0"/>
        </w:rPr>
        <w:t xml:space="preserve">evades neutrophil oxidative stress responses providing a safer niche for nontypeable </w:t>
      </w:r>
      <w:r w:rsidRPr="00757988">
        <w:rPr>
          <w:i/>
          <w:noProof w:val="0"/>
        </w:rPr>
        <w:t>Haemophilus influenzae</w:t>
      </w:r>
      <w:r w:rsidRPr="00757988">
        <w:rPr>
          <w:noProof w:val="0"/>
        </w:rPr>
        <w:t xml:space="preserve">. </w:t>
      </w:r>
      <w:r w:rsidRPr="00757988">
        <w:rPr>
          <w:i/>
          <w:noProof w:val="0"/>
        </w:rPr>
        <w:t>iScience</w:t>
      </w:r>
      <w:r w:rsidRPr="00757988">
        <w:rPr>
          <w:noProof w:val="0"/>
        </w:rPr>
        <w:t>, 25(3), 103931 (2022).</w:t>
      </w:r>
    </w:p>
    <w:p w14:paraId="55B50E50" w14:textId="77777777" w:rsidR="00EE243F" w:rsidRPr="00757988" w:rsidRDefault="00EE243F" w:rsidP="00EE243F">
      <w:pPr>
        <w:pStyle w:val="EndNoteBibliography"/>
        <w:spacing w:after="0"/>
        <w:ind w:left="720" w:hanging="720"/>
        <w:rPr>
          <w:noProof w:val="0"/>
        </w:rPr>
      </w:pPr>
      <w:r w:rsidRPr="00757988">
        <w:rPr>
          <w:noProof w:val="0"/>
        </w:rPr>
        <w:t>126.</w:t>
      </w:r>
      <w:r w:rsidRPr="00757988">
        <w:rPr>
          <w:noProof w:val="0"/>
        </w:rPr>
        <w:tab/>
        <w:t xml:space="preserve">Pericone CD, Overweg K, Hermans PWM, Weiser JN. Inhibitory and Bactericidal Effects of Hydrogen Peroxide Production by </w:t>
      </w:r>
      <w:r w:rsidRPr="00757988">
        <w:rPr>
          <w:i/>
          <w:noProof w:val="0"/>
        </w:rPr>
        <w:t>Streptococcus pneumoniae</w:t>
      </w:r>
      <w:r w:rsidRPr="00757988">
        <w:rPr>
          <w:noProof w:val="0"/>
        </w:rPr>
        <w:t xml:space="preserve"> on Other Inhabitants of the Upper Respiratory Tract. </w:t>
      </w:r>
      <w:r w:rsidRPr="00757988">
        <w:rPr>
          <w:i/>
          <w:noProof w:val="0"/>
        </w:rPr>
        <w:t>Infection and Immunity</w:t>
      </w:r>
      <w:r w:rsidRPr="00757988">
        <w:rPr>
          <w:noProof w:val="0"/>
        </w:rPr>
        <w:t>, 68(7), 3990-3997 (2000).</w:t>
      </w:r>
    </w:p>
    <w:p w14:paraId="0F767D8E" w14:textId="77777777" w:rsidR="00EE243F" w:rsidRPr="00757988" w:rsidRDefault="00EE243F" w:rsidP="00EE243F">
      <w:pPr>
        <w:pStyle w:val="EndNoteBibliography"/>
        <w:spacing w:after="0"/>
        <w:ind w:left="720" w:hanging="720"/>
        <w:rPr>
          <w:noProof w:val="0"/>
        </w:rPr>
      </w:pPr>
      <w:r w:rsidRPr="00757988">
        <w:rPr>
          <w:noProof w:val="0"/>
        </w:rPr>
        <w:t>127.</w:t>
      </w:r>
      <w:r w:rsidRPr="00757988">
        <w:rPr>
          <w:noProof w:val="0"/>
        </w:rPr>
        <w:tab/>
        <w:t xml:space="preserve">Luotonen J. </w:t>
      </w:r>
      <w:r w:rsidRPr="00757988">
        <w:rPr>
          <w:i/>
          <w:noProof w:val="0"/>
        </w:rPr>
        <w:t>Streptococcus pneumoniae</w:t>
      </w:r>
      <w:r w:rsidRPr="00757988">
        <w:rPr>
          <w:noProof w:val="0"/>
        </w:rPr>
        <w:t xml:space="preserve"> and </w:t>
      </w:r>
      <w:r w:rsidRPr="00757988">
        <w:rPr>
          <w:i/>
          <w:noProof w:val="0"/>
        </w:rPr>
        <w:t>Haemophilus Influenzae</w:t>
      </w:r>
      <w:r w:rsidRPr="00757988">
        <w:rPr>
          <w:noProof w:val="0"/>
        </w:rPr>
        <w:t xml:space="preserve"> in Nasal Cultures During Acute Otitis Media. </w:t>
      </w:r>
      <w:r w:rsidRPr="00757988">
        <w:rPr>
          <w:i/>
          <w:noProof w:val="0"/>
        </w:rPr>
        <w:t>Acta Oto-Laryngologica</w:t>
      </w:r>
      <w:r w:rsidRPr="00757988">
        <w:rPr>
          <w:noProof w:val="0"/>
        </w:rPr>
        <w:t>, 93(1-6), 295-299 (1982).</w:t>
      </w:r>
    </w:p>
    <w:p w14:paraId="410427A6" w14:textId="77777777" w:rsidR="00EE243F" w:rsidRPr="00757988" w:rsidRDefault="00EE243F" w:rsidP="00EE243F">
      <w:pPr>
        <w:pStyle w:val="EndNoteBibliography"/>
        <w:spacing w:after="0"/>
        <w:ind w:left="720" w:hanging="720"/>
        <w:rPr>
          <w:noProof w:val="0"/>
        </w:rPr>
      </w:pPr>
      <w:r w:rsidRPr="00757988">
        <w:rPr>
          <w:noProof w:val="0"/>
        </w:rPr>
        <w:t>128.</w:t>
      </w:r>
      <w:r w:rsidRPr="00757988">
        <w:rPr>
          <w:noProof w:val="0"/>
        </w:rPr>
        <w:tab/>
        <w:t xml:space="preserve">Lysenko ES, Ratner AJ, Nelson AL, Weiser JN. The Role of Innate Immune Responses in the Outcome of Interspecies Competition for Colonization of Mucosal Surfaces. </w:t>
      </w:r>
      <w:r w:rsidRPr="00757988">
        <w:rPr>
          <w:i/>
          <w:noProof w:val="0"/>
        </w:rPr>
        <w:t>PLoS Pathogens</w:t>
      </w:r>
      <w:r w:rsidRPr="00757988">
        <w:rPr>
          <w:noProof w:val="0"/>
        </w:rPr>
        <w:t>, 1(1), e1 (2005).</w:t>
      </w:r>
    </w:p>
    <w:p w14:paraId="1A455DFC" w14:textId="77777777" w:rsidR="00EE243F" w:rsidRPr="00757988" w:rsidRDefault="00EE243F" w:rsidP="00EE243F">
      <w:pPr>
        <w:pStyle w:val="EndNoteBibliography"/>
        <w:spacing w:after="0"/>
        <w:ind w:left="720" w:hanging="720"/>
        <w:rPr>
          <w:noProof w:val="0"/>
        </w:rPr>
      </w:pPr>
      <w:r w:rsidRPr="00757988">
        <w:rPr>
          <w:noProof w:val="0"/>
        </w:rPr>
        <w:t>129.</w:t>
      </w:r>
      <w:r w:rsidRPr="00757988">
        <w:rPr>
          <w:noProof w:val="0"/>
        </w:rPr>
        <w:tab/>
        <w:t xml:space="preserve">Shakhnovich EA, King SJ, Weiser JN. Neuraminidase Expressed by </w:t>
      </w:r>
      <w:r w:rsidRPr="00757988">
        <w:rPr>
          <w:i/>
          <w:noProof w:val="0"/>
        </w:rPr>
        <w:t>Streptococcus pneumoniae</w:t>
      </w:r>
      <w:r w:rsidRPr="00757988">
        <w:rPr>
          <w:noProof w:val="0"/>
        </w:rPr>
        <w:t xml:space="preserve"> Desialylates the Lipopolysaccharide of </w:t>
      </w:r>
      <w:r w:rsidRPr="00757988">
        <w:rPr>
          <w:i/>
          <w:noProof w:val="0"/>
        </w:rPr>
        <w:t>Neisseria meningitidis</w:t>
      </w:r>
      <w:r w:rsidRPr="00757988">
        <w:rPr>
          <w:noProof w:val="0"/>
        </w:rPr>
        <w:t xml:space="preserve"> and </w:t>
      </w:r>
      <w:r w:rsidRPr="00757988">
        <w:rPr>
          <w:i/>
          <w:noProof w:val="0"/>
        </w:rPr>
        <w:t>Haemophilus influenzae</w:t>
      </w:r>
      <w:r w:rsidRPr="00757988">
        <w:rPr>
          <w:noProof w:val="0"/>
        </w:rPr>
        <w:t xml:space="preserve"> : a Paradigm for Interbacterial Competition among Pathogens of the Human Respiratory Tract. </w:t>
      </w:r>
      <w:r w:rsidRPr="00757988">
        <w:rPr>
          <w:i/>
          <w:noProof w:val="0"/>
        </w:rPr>
        <w:t>Infection and Immunity</w:t>
      </w:r>
      <w:r w:rsidRPr="00757988">
        <w:rPr>
          <w:noProof w:val="0"/>
        </w:rPr>
        <w:t>, 70(12), 7161-7164 (2002).</w:t>
      </w:r>
    </w:p>
    <w:p w14:paraId="09B580C6" w14:textId="77777777" w:rsidR="00EE243F" w:rsidRPr="00757988" w:rsidRDefault="00EE243F" w:rsidP="00EE243F">
      <w:pPr>
        <w:pStyle w:val="EndNoteBibliography"/>
        <w:spacing w:after="0"/>
        <w:ind w:left="720" w:hanging="720"/>
        <w:rPr>
          <w:noProof w:val="0"/>
        </w:rPr>
      </w:pPr>
      <w:r w:rsidRPr="00757988">
        <w:rPr>
          <w:noProof w:val="0"/>
        </w:rPr>
        <w:t>130.</w:t>
      </w:r>
      <w:r w:rsidRPr="00757988">
        <w:rPr>
          <w:noProof w:val="0"/>
        </w:rPr>
        <w:tab/>
        <w:t xml:space="preserve">LiPuma JJ, Richman H, Stull TL. Haemocin, the bacteriocin produced by </w:t>
      </w:r>
      <w:r w:rsidRPr="00757988">
        <w:rPr>
          <w:i/>
          <w:noProof w:val="0"/>
        </w:rPr>
        <w:t>Haemophilus influenzae</w:t>
      </w:r>
      <w:r w:rsidRPr="00757988">
        <w:rPr>
          <w:noProof w:val="0"/>
        </w:rPr>
        <w:t xml:space="preserve">: species distribution and role in colonization. </w:t>
      </w:r>
      <w:r w:rsidRPr="00757988">
        <w:rPr>
          <w:i/>
          <w:noProof w:val="0"/>
        </w:rPr>
        <w:t>Infection and Immunity</w:t>
      </w:r>
      <w:r w:rsidRPr="00757988">
        <w:rPr>
          <w:noProof w:val="0"/>
        </w:rPr>
        <w:t>, 58(6), 1600-1605 (1990).</w:t>
      </w:r>
    </w:p>
    <w:p w14:paraId="0258AE6C" w14:textId="77777777" w:rsidR="00EE243F" w:rsidRPr="00757988" w:rsidRDefault="00EE243F" w:rsidP="00EE243F">
      <w:pPr>
        <w:pStyle w:val="EndNoteBibliography"/>
        <w:spacing w:after="0"/>
        <w:ind w:left="720" w:hanging="720"/>
        <w:rPr>
          <w:noProof w:val="0"/>
        </w:rPr>
      </w:pPr>
      <w:r w:rsidRPr="00757988">
        <w:rPr>
          <w:noProof w:val="0"/>
        </w:rPr>
        <w:t>131.</w:t>
      </w:r>
      <w:r w:rsidRPr="00757988">
        <w:rPr>
          <w:noProof w:val="0"/>
        </w:rPr>
        <w:tab/>
        <w:t xml:space="preserve">Lindgren NR, McDaniel MS, Novak L, Swords WE. Acute polymicrobial airway infections: analysis in cystic fibrosis mice. </w:t>
      </w:r>
      <w:r w:rsidRPr="00757988">
        <w:rPr>
          <w:i/>
          <w:noProof w:val="0"/>
        </w:rPr>
        <w:t>Microbiology</w:t>
      </w:r>
      <w:r w:rsidRPr="00757988">
        <w:rPr>
          <w:noProof w:val="0"/>
        </w:rPr>
        <w:t>, 169(1) (2023).</w:t>
      </w:r>
    </w:p>
    <w:p w14:paraId="60C18A5C" w14:textId="77777777" w:rsidR="00EE243F" w:rsidRPr="00757988" w:rsidRDefault="00EE243F" w:rsidP="00EE243F">
      <w:pPr>
        <w:pStyle w:val="EndNoteBibliography"/>
        <w:spacing w:after="0"/>
        <w:ind w:left="720" w:hanging="720"/>
        <w:rPr>
          <w:noProof w:val="0"/>
        </w:rPr>
      </w:pPr>
      <w:r w:rsidRPr="00757988">
        <w:rPr>
          <w:noProof w:val="0"/>
        </w:rPr>
        <w:t>132.</w:t>
      </w:r>
      <w:r w:rsidRPr="00757988">
        <w:rPr>
          <w:noProof w:val="0"/>
        </w:rPr>
        <w:tab/>
        <w:t xml:space="preserve">O'Brien S, Fothergill JL. The role of multispecies social interactions in shaping </w:t>
      </w:r>
      <w:r w:rsidRPr="00757988">
        <w:rPr>
          <w:i/>
          <w:noProof w:val="0"/>
        </w:rPr>
        <w:t xml:space="preserve">Pseudomonas aeruginosa </w:t>
      </w:r>
      <w:r w:rsidRPr="00757988">
        <w:rPr>
          <w:noProof w:val="0"/>
        </w:rPr>
        <w:t xml:space="preserve">pathogenicity in the cystic fibrosis lung. </w:t>
      </w:r>
      <w:r w:rsidRPr="00757988">
        <w:rPr>
          <w:i/>
          <w:noProof w:val="0"/>
        </w:rPr>
        <w:t>FEMS Microbiology Letters</w:t>
      </w:r>
      <w:r w:rsidRPr="00757988">
        <w:rPr>
          <w:noProof w:val="0"/>
        </w:rPr>
        <w:t>, 364(15) (2017).</w:t>
      </w:r>
    </w:p>
    <w:p w14:paraId="0896074B" w14:textId="77777777" w:rsidR="00EE243F" w:rsidRPr="00757988" w:rsidRDefault="00EE243F" w:rsidP="00EE243F">
      <w:pPr>
        <w:pStyle w:val="EndNoteBibliography"/>
        <w:spacing w:after="0"/>
        <w:ind w:left="720" w:hanging="720"/>
        <w:rPr>
          <w:noProof w:val="0"/>
        </w:rPr>
      </w:pPr>
      <w:r w:rsidRPr="00757988">
        <w:rPr>
          <w:noProof w:val="0"/>
        </w:rPr>
        <w:t>133.</w:t>
      </w:r>
      <w:r w:rsidRPr="00757988">
        <w:rPr>
          <w:noProof w:val="0"/>
        </w:rPr>
        <w:tab/>
        <w:t xml:space="preserve">Ketterer MR, Shao JQ, Hornick DB, Buscher B, Bandi VK, Apicella MA. Infection of Primary Human Bronchial Epithelial Cells by </w:t>
      </w:r>
      <w:r w:rsidRPr="00757988">
        <w:rPr>
          <w:i/>
          <w:noProof w:val="0"/>
        </w:rPr>
        <w:t>Haemophilus influenzae</w:t>
      </w:r>
      <w:r w:rsidRPr="00757988">
        <w:rPr>
          <w:noProof w:val="0"/>
        </w:rPr>
        <w:t xml:space="preserve"> : Macropinocytosis as a Mechanism of Airway Epithelial Cell Entry. </w:t>
      </w:r>
      <w:r w:rsidRPr="00757988">
        <w:rPr>
          <w:i/>
          <w:noProof w:val="0"/>
        </w:rPr>
        <w:t>Infection and Immunity</w:t>
      </w:r>
      <w:r w:rsidRPr="00757988">
        <w:rPr>
          <w:noProof w:val="0"/>
        </w:rPr>
        <w:t>, 67(8), 4161-4170 (1999).</w:t>
      </w:r>
    </w:p>
    <w:p w14:paraId="6F5B49A9" w14:textId="77777777" w:rsidR="00EE243F" w:rsidRPr="00757988" w:rsidRDefault="00EE243F" w:rsidP="00EE243F">
      <w:pPr>
        <w:pStyle w:val="EndNoteBibliography"/>
        <w:spacing w:after="0"/>
        <w:ind w:left="720" w:hanging="720"/>
        <w:rPr>
          <w:noProof w:val="0"/>
        </w:rPr>
      </w:pPr>
      <w:r w:rsidRPr="00757988">
        <w:rPr>
          <w:noProof w:val="0"/>
        </w:rPr>
        <w:lastRenderedPageBreak/>
        <w:t>134.</w:t>
      </w:r>
      <w:r w:rsidRPr="00757988">
        <w:rPr>
          <w:noProof w:val="0"/>
        </w:rPr>
        <w:tab/>
        <w:t>Baddal B, Muzzi A, Censini S</w:t>
      </w:r>
      <w:r w:rsidRPr="00757988">
        <w:rPr>
          <w:i/>
          <w:noProof w:val="0"/>
        </w:rPr>
        <w:t xml:space="preserve"> et al.</w:t>
      </w:r>
      <w:r w:rsidRPr="00757988">
        <w:rPr>
          <w:noProof w:val="0"/>
        </w:rPr>
        <w:t xml:space="preserve"> Dual RNA-seq of Nontypeable Haemophilus influenzae and Host Cell Transcriptomes Reveals Novel Insights into Host-Pathogen Cross Talk. </w:t>
      </w:r>
      <w:r w:rsidRPr="00757988">
        <w:rPr>
          <w:i/>
          <w:noProof w:val="0"/>
        </w:rPr>
        <w:t>mBio</w:t>
      </w:r>
      <w:r w:rsidRPr="00757988">
        <w:rPr>
          <w:noProof w:val="0"/>
        </w:rPr>
        <w:t>, 6(6), e01765-01715 (2015).</w:t>
      </w:r>
    </w:p>
    <w:p w14:paraId="39BD1939" w14:textId="77777777" w:rsidR="00EE243F" w:rsidRPr="00757988" w:rsidRDefault="00EE243F" w:rsidP="00EE243F">
      <w:pPr>
        <w:pStyle w:val="EndNoteBibliography"/>
        <w:spacing w:after="0"/>
        <w:ind w:left="720" w:hanging="720"/>
        <w:rPr>
          <w:noProof w:val="0"/>
        </w:rPr>
      </w:pPr>
      <w:r w:rsidRPr="00757988">
        <w:rPr>
          <w:noProof w:val="0"/>
        </w:rPr>
        <w:t>135.</w:t>
      </w:r>
      <w:r w:rsidRPr="00757988">
        <w:rPr>
          <w:noProof w:val="0"/>
        </w:rPr>
        <w:tab/>
        <w:t xml:space="preserve">Murphy TF, Kirkham C, Gallo MC, Yang Y, Wilding GE, Pettigrew MM. Immunoglobulin A Protease Variants Facilitate Intracellular Survival in Epithelial Cells By Nontypeable </w:t>
      </w:r>
      <w:r w:rsidRPr="00757988">
        <w:rPr>
          <w:i/>
          <w:noProof w:val="0"/>
        </w:rPr>
        <w:t>Haemophilus influenzae</w:t>
      </w:r>
      <w:r w:rsidRPr="00757988">
        <w:rPr>
          <w:noProof w:val="0"/>
        </w:rPr>
        <w:t xml:space="preserve"> That Persist in the Human Respiratory Tract in Chronic Obstructive Pulmonary Disease. </w:t>
      </w:r>
      <w:r w:rsidRPr="00757988">
        <w:rPr>
          <w:i/>
          <w:noProof w:val="0"/>
        </w:rPr>
        <w:t>The Journal of Infectious Diseases</w:t>
      </w:r>
      <w:r w:rsidRPr="00757988">
        <w:rPr>
          <w:noProof w:val="0"/>
        </w:rPr>
        <w:t>, 216(10), 1295-1302 (2017).</w:t>
      </w:r>
    </w:p>
    <w:p w14:paraId="35DE7E29" w14:textId="77777777" w:rsidR="00EE243F" w:rsidRPr="00757988" w:rsidRDefault="00EE243F" w:rsidP="00EE243F">
      <w:pPr>
        <w:pStyle w:val="EndNoteBibliography"/>
        <w:spacing w:after="0"/>
        <w:ind w:left="720" w:hanging="720"/>
        <w:rPr>
          <w:noProof w:val="0"/>
        </w:rPr>
      </w:pPr>
      <w:r w:rsidRPr="00757988">
        <w:rPr>
          <w:noProof w:val="0"/>
        </w:rPr>
        <w:t>136.</w:t>
      </w:r>
      <w:r w:rsidRPr="00757988">
        <w:rPr>
          <w:noProof w:val="0"/>
        </w:rPr>
        <w:tab/>
        <w:t xml:space="preserve">Clementi CF, Håkansson AP, Murphy TF. Internalization and Trafficking of Nontypeable </w:t>
      </w:r>
      <w:r w:rsidRPr="00757988">
        <w:rPr>
          <w:i/>
          <w:noProof w:val="0"/>
        </w:rPr>
        <w:t>Haemophilus influenzae</w:t>
      </w:r>
      <w:r w:rsidRPr="00757988">
        <w:rPr>
          <w:noProof w:val="0"/>
        </w:rPr>
        <w:t xml:space="preserve"> in Human Respiratory Epithelial Cells and Roles of IgA1 Proteases for Optimal Invasion and Persistence. </w:t>
      </w:r>
      <w:r w:rsidRPr="00757988">
        <w:rPr>
          <w:i/>
          <w:noProof w:val="0"/>
        </w:rPr>
        <w:t>Infection and Immunity</w:t>
      </w:r>
      <w:r w:rsidRPr="00757988">
        <w:rPr>
          <w:noProof w:val="0"/>
        </w:rPr>
        <w:t>, 82(1), 433-444 (2014).</w:t>
      </w:r>
    </w:p>
    <w:p w14:paraId="3F0FAB3C" w14:textId="77777777" w:rsidR="00EE243F" w:rsidRPr="00757988" w:rsidRDefault="00EE243F" w:rsidP="00EE243F">
      <w:pPr>
        <w:pStyle w:val="EndNoteBibliography"/>
        <w:spacing w:after="0"/>
        <w:ind w:left="720" w:hanging="720"/>
        <w:rPr>
          <w:noProof w:val="0"/>
        </w:rPr>
      </w:pPr>
      <w:r w:rsidRPr="00757988">
        <w:rPr>
          <w:noProof w:val="0"/>
        </w:rPr>
        <w:t>137.</w:t>
      </w:r>
      <w:r w:rsidRPr="00757988">
        <w:rPr>
          <w:noProof w:val="0"/>
        </w:rPr>
        <w:tab/>
        <w:t xml:space="preserve">Craig JE, Nobbs A, High NJ. The Extracytoplasmic Sigma Factor, ςE Is Required for Intracellular Survival of Nontypeable </w:t>
      </w:r>
      <w:r w:rsidRPr="00757988">
        <w:rPr>
          <w:i/>
          <w:noProof w:val="0"/>
        </w:rPr>
        <w:t>Haemophilus influenzae</w:t>
      </w:r>
      <w:r w:rsidRPr="00757988">
        <w:rPr>
          <w:noProof w:val="0"/>
        </w:rPr>
        <w:t xml:space="preserve"> in J774 Macrophages. </w:t>
      </w:r>
      <w:r w:rsidRPr="00757988">
        <w:rPr>
          <w:i/>
          <w:noProof w:val="0"/>
        </w:rPr>
        <w:t>Infection and Immunity</w:t>
      </w:r>
      <w:r w:rsidRPr="00757988">
        <w:rPr>
          <w:noProof w:val="0"/>
        </w:rPr>
        <w:t>, 70(2), 708-715 (2002).</w:t>
      </w:r>
    </w:p>
    <w:p w14:paraId="5A7EF1E5" w14:textId="77777777" w:rsidR="00EE243F" w:rsidRPr="00757988" w:rsidRDefault="00EE243F" w:rsidP="00EE243F">
      <w:pPr>
        <w:pStyle w:val="EndNoteBibliography"/>
        <w:spacing w:after="0"/>
        <w:ind w:left="720" w:hanging="720"/>
        <w:rPr>
          <w:noProof w:val="0"/>
        </w:rPr>
      </w:pPr>
      <w:r w:rsidRPr="00757988">
        <w:rPr>
          <w:noProof w:val="0"/>
        </w:rPr>
        <w:t>138.</w:t>
      </w:r>
      <w:r w:rsidRPr="00757988">
        <w:rPr>
          <w:noProof w:val="0"/>
        </w:rPr>
        <w:tab/>
        <w:t xml:space="preserve">Weiss G, Schaible UE. Macrophage defense mechanisms against intracellular bacteria. </w:t>
      </w:r>
      <w:r w:rsidRPr="00757988">
        <w:rPr>
          <w:i/>
          <w:noProof w:val="0"/>
        </w:rPr>
        <w:t>Immunological Reviews</w:t>
      </w:r>
      <w:r w:rsidRPr="00757988">
        <w:rPr>
          <w:noProof w:val="0"/>
        </w:rPr>
        <w:t>, 264(1), 182-203 (2015).</w:t>
      </w:r>
    </w:p>
    <w:p w14:paraId="6548C122" w14:textId="77777777" w:rsidR="00EE243F" w:rsidRPr="00757988" w:rsidRDefault="00EE243F" w:rsidP="00EE243F">
      <w:pPr>
        <w:pStyle w:val="EndNoteBibliography"/>
        <w:spacing w:after="0"/>
        <w:ind w:left="720" w:hanging="720"/>
        <w:rPr>
          <w:noProof w:val="0"/>
        </w:rPr>
      </w:pPr>
      <w:r w:rsidRPr="00757988">
        <w:rPr>
          <w:noProof w:val="0"/>
        </w:rPr>
        <w:t>139.</w:t>
      </w:r>
      <w:r w:rsidRPr="00757988">
        <w:rPr>
          <w:noProof w:val="0"/>
        </w:rPr>
        <w:tab/>
        <w:t>Shuto T, Imasato A, Jono H</w:t>
      </w:r>
      <w:r w:rsidRPr="00757988">
        <w:rPr>
          <w:i/>
          <w:noProof w:val="0"/>
        </w:rPr>
        <w:t xml:space="preserve"> et al.</w:t>
      </w:r>
      <w:r w:rsidRPr="00757988">
        <w:rPr>
          <w:noProof w:val="0"/>
        </w:rPr>
        <w:t xml:space="preserve"> Glucocorticoids Synergistically Enhance Nontypeable </w:t>
      </w:r>
      <w:r w:rsidRPr="00757988">
        <w:rPr>
          <w:i/>
          <w:noProof w:val="0"/>
        </w:rPr>
        <w:t>Haemophilus influenzae</w:t>
      </w:r>
      <w:r w:rsidRPr="00757988">
        <w:rPr>
          <w:noProof w:val="0"/>
        </w:rPr>
        <w:t xml:space="preserve">-induced Toll-like Receptor 2 Expression via a Negative Cross-talk with p38 MAP Kinase. </w:t>
      </w:r>
      <w:r w:rsidRPr="00757988">
        <w:rPr>
          <w:i/>
          <w:noProof w:val="0"/>
        </w:rPr>
        <w:t>Journal of Biological Chemistry</w:t>
      </w:r>
      <w:r w:rsidRPr="00757988">
        <w:rPr>
          <w:noProof w:val="0"/>
        </w:rPr>
        <w:t>, 277(19), 17263-17270 (2002).</w:t>
      </w:r>
    </w:p>
    <w:p w14:paraId="7D1D203D" w14:textId="77777777" w:rsidR="00EE243F" w:rsidRPr="00757988" w:rsidRDefault="00EE243F" w:rsidP="00EE243F">
      <w:pPr>
        <w:pStyle w:val="EndNoteBibliography"/>
        <w:spacing w:after="0"/>
        <w:ind w:left="720" w:hanging="720"/>
        <w:rPr>
          <w:noProof w:val="0"/>
        </w:rPr>
      </w:pPr>
      <w:r w:rsidRPr="00757988">
        <w:rPr>
          <w:noProof w:val="0"/>
        </w:rPr>
        <w:t>140.</w:t>
      </w:r>
      <w:r w:rsidRPr="00757988">
        <w:rPr>
          <w:noProof w:val="0"/>
        </w:rPr>
        <w:tab/>
        <w:t xml:space="preserve">Huska B, Ulanova M. Inflammatory Responses to Non-Typeable </w:t>
      </w:r>
      <w:r w:rsidRPr="00757988">
        <w:rPr>
          <w:i/>
          <w:noProof w:val="0"/>
        </w:rPr>
        <w:t>Haemophilus influenzae</w:t>
      </w:r>
      <w:r w:rsidRPr="00757988">
        <w:rPr>
          <w:noProof w:val="0"/>
        </w:rPr>
        <w:t xml:space="preserve"> Clinical Isolates from Invasive and Non-Invasive Infections. </w:t>
      </w:r>
      <w:r w:rsidRPr="00757988">
        <w:rPr>
          <w:i/>
          <w:noProof w:val="0"/>
        </w:rPr>
        <w:t>Pathogens</w:t>
      </w:r>
      <w:r w:rsidRPr="00757988">
        <w:rPr>
          <w:noProof w:val="0"/>
        </w:rPr>
        <w:t>, 14(3), 210 (2025).</w:t>
      </w:r>
    </w:p>
    <w:p w14:paraId="7861BA36" w14:textId="77777777" w:rsidR="00EE243F" w:rsidRPr="00757988" w:rsidRDefault="00EE243F" w:rsidP="00EE243F">
      <w:pPr>
        <w:pStyle w:val="EndNoteBibliography"/>
        <w:spacing w:after="0"/>
        <w:ind w:left="720" w:hanging="720"/>
        <w:rPr>
          <w:noProof w:val="0"/>
        </w:rPr>
      </w:pPr>
      <w:r w:rsidRPr="00757988">
        <w:rPr>
          <w:noProof w:val="0"/>
        </w:rPr>
        <w:t>141.</w:t>
      </w:r>
      <w:r w:rsidRPr="00757988">
        <w:rPr>
          <w:noProof w:val="0"/>
        </w:rPr>
        <w:tab/>
        <w:t xml:space="preserve">Rezaee F, Georas SN. Breaking Barriers. New Insights into Airway Epithelial Barrier Function in Health and Disease. </w:t>
      </w:r>
      <w:r w:rsidRPr="00757988">
        <w:rPr>
          <w:i/>
          <w:noProof w:val="0"/>
        </w:rPr>
        <w:t>American Journal of Respiratory Cell and Molecular Biology</w:t>
      </w:r>
      <w:r w:rsidRPr="00757988">
        <w:rPr>
          <w:noProof w:val="0"/>
        </w:rPr>
        <w:t>, 50(5), 857-869 (2014).</w:t>
      </w:r>
    </w:p>
    <w:p w14:paraId="031BFCC0" w14:textId="77777777" w:rsidR="00EE243F" w:rsidRPr="00757988" w:rsidRDefault="00EE243F" w:rsidP="00EE243F">
      <w:pPr>
        <w:pStyle w:val="EndNoteBibliography"/>
        <w:spacing w:after="0"/>
        <w:ind w:left="720" w:hanging="720"/>
        <w:rPr>
          <w:noProof w:val="0"/>
        </w:rPr>
      </w:pPr>
      <w:r w:rsidRPr="00757988">
        <w:rPr>
          <w:noProof w:val="0"/>
        </w:rPr>
        <w:t>142.</w:t>
      </w:r>
      <w:r w:rsidRPr="00757988">
        <w:rPr>
          <w:noProof w:val="0"/>
        </w:rPr>
        <w:tab/>
        <w:t xml:space="preserve">Chan SCH, Shum DKY, Tipoe GL, Mak JCW, Leung ETM, Ip MSM. Upregulation of ICAM-1 expression in bronchial epithelial cells by airway secretions in bronchiectasis. </w:t>
      </w:r>
      <w:r w:rsidRPr="00757988">
        <w:rPr>
          <w:i/>
          <w:noProof w:val="0"/>
        </w:rPr>
        <w:t>Respiratory Medicine</w:t>
      </w:r>
      <w:r w:rsidRPr="00757988">
        <w:rPr>
          <w:noProof w:val="0"/>
        </w:rPr>
        <w:t>, 102(2), 287-298 (2008).</w:t>
      </w:r>
    </w:p>
    <w:p w14:paraId="4A840000" w14:textId="77777777" w:rsidR="00EE243F" w:rsidRPr="00757988" w:rsidRDefault="00EE243F" w:rsidP="00EE243F">
      <w:pPr>
        <w:pStyle w:val="EndNoteBibliography"/>
        <w:spacing w:after="0"/>
        <w:ind w:left="720" w:hanging="720"/>
        <w:rPr>
          <w:noProof w:val="0"/>
        </w:rPr>
      </w:pPr>
      <w:r w:rsidRPr="00757988">
        <w:rPr>
          <w:noProof w:val="0"/>
        </w:rPr>
        <w:t>143.</w:t>
      </w:r>
      <w:r w:rsidRPr="00757988">
        <w:rPr>
          <w:noProof w:val="0"/>
        </w:rPr>
        <w:tab/>
        <w:t xml:space="preserve">Ciprandi G, Pronzato C, Ricca V, Passalacqua G, Bagnasco M, Canonica GW. Allergen-specific challenge induces intercellular adhesion molecule 1 (ICAM-1 or CD54) on nasal epithelial cells in allergic subjects. Relationships with early and late inflammatory phenomena. </w:t>
      </w:r>
      <w:r w:rsidRPr="00757988">
        <w:rPr>
          <w:i/>
          <w:noProof w:val="0"/>
        </w:rPr>
        <w:t>American Journal of Respiratory and Critical Care Medicine</w:t>
      </w:r>
      <w:r w:rsidRPr="00757988">
        <w:rPr>
          <w:noProof w:val="0"/>
        </w:rPr>
        <w:t>, 150(6), 1653-1659 (1994).</w:t>
      </w:r>
    </w:p>
    <w:p w14:paraId="6C0C8E21" w14:textId="77777777" w:rsidR="00EE243F" w:rsidRPr="00757988" w:rsidRDefault="00EE243F" w:rsidP="00EE243F">
      <w:pPr>
        <w:pStyle w:val="EndNoteBibliography"/>
        <w:spacing w:after="0"/>
        <w:ind w:left="720" w:hanging="720"/>
        <w:rPr>
          <w:noProof w:val="0"/>
        </w:rPr>
      </w:pPr>
      <w:r w:rsidRPr="00757988">
        <w:rPr>
          <w:noProof w:val="0"/>
        </w:rPr>
        <w:t>144.</w:t>
      </w:r>
      <w:r w:rsidRPr="00757988">
        <w:rPr>
          <w:noProof w:val="0"/>
        </w:rPr>
        <w:tab/>
        <w:t>Klaile E, Klassert TE, Scheffrahn I</w:t>
      </w:r>
      <w:r w:rsidRPr="00757988">
        <w:rPr>
          <w:i/>
          <w:noProof w:val="0"/>
        </w:rPr>
        <w:t xml:space="preserve"> et al.</w:t>
      </w:r>
      <w:r w:rsidRPr="00757988">
        <w:rPr>
          <w:noProof w:val="0"/>
        </w:rPr>
        <w:t xml:space="preserve"> Carcinoembryonic antigen (CEA)-related cell adhesion molecules are co-expressed in the human lung and their expression can be modulated in bronchial epithelial cells by non-typable </w:t>
      </w:r>
      <w:r w:rsidRPr="00757988">
        <w:rPr>
          <w:i/>
          <w:noProof w:val="0"/>
        </w:rPr>
        <w:t>Haemophilus influenzae</w:t>
      </w:r>
      <w:r w:rsidRPr="00757988">
        <w:rPr>
          <w:noProof w:val="0"/>
        </w:rPr>
        <w:t xml:space="preserve">, </w:t>
      </w:r>
      <w:r w:rsidRPr="00757988">
        <w:rPr>
          <w:i/>
          <w:noProof w:val="0"/>
        </w:rPr>
        <w:t>Moraxella catarrhalis</w:t>
      </w:r>
      <w:r w:rsidRPr="00757988">
        <w:rPr>
          <w:noProof w:val="0"/>
        </w:rPr>
        <w:t xml:space="preserve">, TLR3, and type I and II interferons. </w:t>
      </w:r>
      <w:r w:rsidRPr="00757988">
        <w:rPr>
          <w:i/>
          <w:noProof w:val="0"/>
        </w:rPr>
        <w:t>Respiratory Research</w:t>
      </w:r>
      <w:r w:rsidRPr="00757988">
        <w:rPr>
          <w:noProof w:val="0"/>
        </w:rPr>
        <w:t>, 14(1) (2013).</w:t>
      </w:r>
    </w:p>
    <w:p w14:paraId="4AEB6178" w14:textId="77777777" w:rsidR="00EE243F" w:rsidRPr="00757988" w:rsidRDefault="00EE243F" w:rsidP="00EE243F">
      <w:pPr>
        <w:pStyle w:val="EndNoteBibliography"/>
        <w:spacing w:after="0"/>
        <w:ind w:left="720" w:hanging="720"/>
        <w:rPr>
          <w:noProof w:val="0"/>
        </w:rPr>
      </w:pPr>
      <w:r w:rsidRPr="00757988">
        <w:rPr>
          <w:noProof w:val="0"/>
        </w:rPr>
        <w:t>145.</w:t>
      </w:r>
      <w:r w:rsidRPr="00757988">
        <w:rPr>
          <w:noProof w:val="0"/>
        </w:rPr>
        <w:tab/>
        <w:t xml:space="preserve">Shukla SD, Muller HK, Latham R, Sohal SS, Walters EH. Platelet‐activating factor receptor (PAFr) is upregulated in small airways and alveoli of smokers and COPD patients. </w:t>
      </w:r>
      <w:r w:rsidRPr="00757988">
        <w:rPr>
          <w:i/>
          <w:noProof w:val="0"/>
        </w:rPr>
        <w:t>Respirology</w:t>
      </w:r>
      <w:r w:rsidRPr="00757988">
        <w:rPr>
          <w:noProof w:val="0"/>
        </w:rPr>
        <w:t>, 21(3), 504-510 (2015).</w:t>
      </w:r>
    </w:p>
    <w:p w14:paraId="4B9261B1" w14:textId="77777777" w:rsidR="00EE243F" w:rsidRPr="00757988" w:rsidRDefault="00EE243F" w:rsidP="00EE243F">
      <w:pPr>
        <w:pStyle w:val="EndNoteBibliography"/>
        <w:spacing w:after="0"/>
        <w:ind w:left="720" w:hanging="720"/>
        <w:rPr>
          <w:noProof w:val="0"/>
        </w:rPr>
      </w:pPr>
      <w:r w:rsidRPr="00757988">
        <w:rPr>
          <w:noProof w:val="0"/>
        </w:rPr>
        <w:t>146.</w:t>
      </w:r>
      <w:r w:rsidRPr="00757988">
        <w:rPr>
          <w:noProof w:val="0"/>
        </w:rPr>
        <w:tab/>
        <w:t>Shukla SD, Mahmood MQ, Weston S</w:t>
      </w:r>
      <w:r w:rsidRPr="00757988">
        <w:rPr>
          <w:i/>
          <w:noProof w:val="0"/>
        </w:rPr>
        <w:t xml:space="preserve"> et al.</w:t>
      </w:r>
      <w:r w:rsidRPr="00757988">
        <w:rPr>
          <w:noProof w:val="0"/>
        </w:rPr>
        <w:t xml:space="preserve"> The main rhinovirus respiratory tract adhesion site (ICAM-1) is upregulated in smokers and patients with chronic airflow limitation (CAL). </w:t>
      </w:r>
      <w:r w:rsidRPr="00757988">
        <w:rPr>
          <w:i/>
          <w:noProof w:val="0"/>
        </w:rPr>
        <w:t>Respiratory Research</w:t>
      </w:r>
      <w:r w:rsidRPr="00757988">
        <w:rPr>
          <w:noProof w:val="0"/>
        </w:rPr>
        <w:t>, 18(1) (2017).</w:t>
      </w:r>
    </w:p>
    <w:p w14:paraId="06C0E061" w14:textId="77777777" w:rsidR="00EE243F" w:rsidRPr="00757988" w:rsidRDefault="00EE243F" w:rsidP="00EE243F">
      <w:pPr>
        <w:pStyle w:val="EndNoteBibliography"/>
        <w:spacing w:after="0"/>
        <w:ind w:left="720" w:hanging="720"/>
        <w:rPr>
          <w:noProof w:val="0"/>
        </w:rPr>
      </w:pPr>
      <w:r w:rsidRPr="00757988">
        <w:rPr>
          <w:noProof w:val="0"/>
        </w:rPr>
        <w:lastRenderedPageBreak/>
        <w:t>147.</w:t>
      </w:r>
      <w:r w:rsidRPr="00757988">
        <w:rPr>
          <w:noProof w:val="0"/>
        </w:rPr>
        <w:tab/>
        <w:t>Suri R, Mallia P, Martin JE</w:t>
      </w:r>
      <w:r w:rsidRPr="00757988">
        <w:rPr>
          <w:i/>
          <w:noProof w:val="0"/>
        </w:rPr>
        <w:t xml:space="preserve"> et al.</w:t>
      </w:r>
      <w:r w:rsidRPr="00757988">
        <w:rPr>
          <w:noProof w:val="0"/>
        </w:rPr>
        <w:t xml:space="preserve"> Bronchial platelet-activating factor receptor in chronic obstructive pulmonary disease. </w:t>
      </w:r>
      <w:r w:rsidRPr="00757988">
        <w:rPr>
          <w:i/>
          <w:noProof w:val="0"/>
        </w:rPr>
        <w:t>Respiratory Medicine</w:t>
      </w:r>
      <w:r w:rsidRPr="00757988">
        <w:rPr>
          <w:noProof w:val="0"/>
        </w:rPr>
        <w:t>, 108(6), 898-904 (2014).</w:t>
      </w:r>
    </w:p>
    <w:p w14:paraId="5403D049" w14:textId="77777777" w:rsidR="00EE243F" w:rsidRPr="00757988" w:rsidRDefault="00EE243F" w:rsidP="00EE243F">
      <w:pPr>
        <w:pStyle w:val="EndNoteBibliography"/>
        <w:spacing w:after="0"/>
        <w:ind w:left="720" w:hanging="720"/>
        <w:rPr>
          <w:noProof w:val="0"/>
        </w:rPr>
      </w:pPr>
      <w:r w:rsidRPr="00757988">
        <w:rPr>
          <w:noProof w:val="0"/>
        </w:rPr>
        <w:t>148.</w:t>
      </w:r>
      <w:r w:rsidRPr="00757988">
        <w:rPr>
          <w:noProof w:val="0"/>
        </w:rPr>
        <w:tab/>
        <w:t xml:space="preserve">Xie X, Kong S, Cao W. Targeting protein glycosylation to regulate inflammation in the respiratory tract: novel diagnostic and therapeutic candidates for chronic respiratory diseases. </w:t>
      </w:r>
      <w:r w:rsidRPr="00757988">
        <w:rPr>
          <w:i/>
          <w:noProof w:val="0"/>
        </w:rPr>
        <w:t>Frontiers in Immunology</w:t>
      </w:r>
      <w:r w:rsidRPr="00757988">
        <w:rPr>
          <w:noProof w:val="0"/>
        </w:rPr>
        <w:t>, 14 (2023).</w:t>
      </w:r>
    </w:p>
    <w:p w14:paraId="241622E7" w14:textId="77777777" w:rsidR="00EE243F" w:rsidRPr="00757988" w:rsidRDefault="00EE243F" w:rsidP="00EE243F">
      <w:pPr>
        <w:pStyle w:val="EndNoteBibliography"/>
        <w:spacing w:after="0"/>
        <w:ind w:left="720" w:hanging="720"/>
        <w:rPr>
          <w:noProof w:val="0"/>
        </w:rPr>
      </w:pPr>
      <w:r w:rsidRPr="00757988">
        <w:rPr>
          <w:noProof w:val="0"/>
        </w:rPr>
        <w:t>149.</w:t>
      </w:r>
      <w:r w:rsidRPr="00757988">
        <w:rPr>
          <w:noProof w:val="0"/>
        </w:rPr>
        <w:tab/>
        <w:t xml:space="preserve">St Geme JW. The HMW1 adhesin of nontypeable </w:t>
      </w:r>
      <w:r w:rsidRPr="00757988">
        <w:rPr>
          <w:i/>
          <w:noProof w:val="0"/>
        </w:rPr>
        <w:t>Haemophilus influenzae</w:t>
      </w:r>
      <w:r w:rsidRPr="00757988">
        <w:rPr>
          <w:noProof w:val="0"/>
        </w:rPr>
        <w:t xml:space="preserve"> recognizes sialylated glycoprotein receptors on cultured human epithelial cells. </w:t>
      </w:r>
      <w:r w:rsidRPr="00757988">
        <w:rPr>
          <w:i/>
          <w:noProof w:val="0"/>
        </w:rPr>
        <w:t>Infection and Immunity</w:t>
      </w:r>
      <w:r w:rsidRPr="00757988">
        <w:rPr>
          <w:noProof w:val="0"/>
        </w:rPr>
        <w:t>, 62(9), 3881-3889 (1994).</w:t>
      </w:r>
    </w:p>
    <w:p w14:paraId="143B03EF" w14:textId="77777777" w:rsidR="00EE243F" w:rsidRPr="00757988" w:rsidRDefault="00EE243F" w:rsidP="00EE243F">
      <w:pPr>
        <w:pStyle w:val="EndNoteBibliography"/>
        <w:spacing w:after="0"/>
        <w:ind w:left="720" w:hanging="720"/>
        <w:rPr>
          <w:noProof w:val="0"/>
        </w:rPr>
      </w:pPr>
      <w:r w:rsidRPr="00757988">
        <w:rPr>
          <w:noProof w:val="0"/>
        </w:rPr>
        <w:t>150.</w:t>
      </w:r>
      <w:r w:rsidRPr="00757988">
        <w:rPr>
          <w:noProof w:val="0"/>
        </w:rPr>
        <w:tab/>
        <w:t xml:space="preserve">Shukla S, Sohal S, Mahmood M, Reid D, Muller H, Walters E. Airway epithelial platelet-activating factor receptor expression is markedly upregulated in chronic obstructive pulmonary disease. </w:t>
      </w:r>
      <w:r w:rsidRPr="00757988">
        <w:rPr>
          <w:i/>
          <w:noProof w:val="0"/>
        </w:rPr>
        <w:t>International Journal of Chronic Obstructive Pulmonary Disease</w:t>
      </w:r>
      <w:r w:rsidRPr="00757988">
        <w:rPr>
          <w:noProof w:val="0"/>
        </w:rPr>
        <w:t>, 853 (2014).</w:t>
      </w:r>
    </w:p>
    <w:p w14:paraId="3F240CD3" w14:textId="77777777" w:rsidR="00EE243F" w:rsidRPr="00757988" w:rsidRDefault="00EE243F" w:rsidP="00EE243F">
      <w:pPr>
        <w:pStyle w:val="EndNoteBibliography"/>
        <w:spacing w:after="0"/>
        <w:ind w:left="720" w:hanging="720"/>
        <w:rPr>
          <w:noProof w:val="0"/>
        </w:rPr>
      </w:pPr>
      <w:r w:rsidRPr="00757988">
        <w:rPr>
          <w:noProof w:val="0"/>
        </w:rPr>
        <w:t>151.</w:t>
      </w:r>
      <w:r w:rsidRPr="00757988">
        <w:rPr>
          <w:noProof w:val="0"/>
        </w:rPr>
        <w:tab/>
        <w:t xml:space="preserve">Avadhanula V, Rodriguez CA, Ulett GC, Bakaletz LO, Adderson EE. Nontypeable </w:t>
      </w:r>
      <w:r w:rsidRPr="00757988">
        <w:rPr>
          <w:i/>
          <w:noProof w:val="0"/>
        </w:rPr>
        <w:t>Haemophilus influenzae</w:t>
      </w:r>
      <w:r w:rsidRPr="00757988">
        <w:rPr>
          <w:noProof w:val="0"/>
        </w:rPr>
        <w:t xml:space="preserve"> Adheres to Intercellular Adhesion Molecule 1 (ICAM-1) on Respiratory Epithelial Cells and Upregulates ICAM-1 Expression. </w:t>
      </w:r>
      <w:r w:rsidRPr="00757988">
        <w:rPr>
          <w:i/>
          <w:noProof w:val="0"/>
        </w:rPr>
        <w:t>Infection and Immunity</w:t>
      </w:r>
      <w:r w:rsidRPr="00757988">
        <w:rPr>
          <w:noProof w:val="0"/>
        </w:rPr>
        <w:t>, 74(2), 830-838 (2006).</w:t>
      </w:r>
    </w:p>
    <w:p w14:paraId="2259F900" w14:textId="77777777" w:rsidR="00EE243F" w:rsidRPr="00757988" w:rsidRDefault="00EE243F" w:rsidP="00EE243F">
      <w:pPr>
        <w:pStyle w:val="EndNoteBibliography"/>
        <w:spacing w:after="0"/>
        <w:ind w:left="720" w:hanging="720"/>
        <w:rPr>
          <w:noProof w:val="0"/>
        </w:rPr>
      </w:pPr>
      <w:r w:rsidRPr="00757988">
        <w:rPr>
          <w:noProof w:val="0"/>
        </w:rPr>
        <w:t>152.</w:t>
      </w:r>
      <w:r w:rsidRPr="00757988">
        <w:rPr>
          <w:noProof w:val="0"/>
        </w:rPr>
        <w:tab/>
        <w:t xml:space="preserve">Coyne CB, Vanhook MK, Gambling TM, Carson JL, Boucher RC, Johnson LG. Regulation of Airway Tight Junctions by Proinflammatory Cytokines. </w:t>
      </w:r>
      <w:r w:rsidRPr="00757988">
        <w:rPr>
          <w:i/>
          <w:noProof w:val="0"/>
        </w:rPr>
        <w:t>Molecular Biology of the Cell</w:t>
      </w:r>
      <w:r w:rsidRPr="00757988">
        <w:rPr>
          <w:noProof w:val="0"/>
        </w:rPr>
        <w:t>, 13(9), 3218-3234 (2002).</w:t>
      </w:r>
    </w:p>
    <w:p w14:paraId="3F456DA2" w14:textId="77777777" w:rsidR="00EE243F" w:rsidRPr="00757988" w:rsidRDefault="00EE243F" w:rsidP="00EE243F">
      <w:pPr>
        <w:pStyle w:val="EndNoteBibliography"/>
        <w:spacing w:after="0"/>
        <w:ind w:left="720" w:hanging="720"/>
        <w:rPr>
          <w:noProof w:val="0"/>
        </w:rPr>
      </w:pPr>
      <w:r w:rsidRPr="00757988">
        <w:rPr>
          <w:noProof w:val="0"/>
        </w:rPr>
        <w:t>153.</w:t>
      </w:r>
      <w:r w:rsidRPr="00757988">
        <w:rPr>
          <w:noProof w:val="0"/>
        </w:rPr>
        <w:tab/>
        <w:t xml:space="preserve">de Boer WI, Sharma HS, Baelemans SMI, Hoogsteden HC, Lambrecht BN, Braunstahl GJ. Altered expression of epithelial junctional proteins in atopic asthma: possible role in inflammation. </w:t>
      </w:r>
      <w:r w:rsidRPr="00757988">
        <w:rPr>
          <w:i/>
          <w:noProof w:val="0"/>
        </w:rPr>
        <w:t>Canadian Journal of Physiology and Pharmacology</w:t>
      </w:r>
      <w:r w:rsidRPr="00757988">
        <w:rPr>
          <w:noProof w:val="0"/>
        </w:rPr>
        <w:t>, 86(3), 105-112 (2008).</w:t>
      </w:r>
    </w:p>
    <w:p w14:paraId="75977589" w14:textId="77777777" w:rsidR="00EE243F" w:rsidRPr="00757988" w:rsidRDefault="00EE243F" w:rsidP="00EE243F">
      <w:pPr>
        <w:pStyle w:val="EndNoteBibliography"/>
        <w:spacing w:after="0"/>
        <w:ind w:left="720" w:hanging="720"/>
        <w:rPr>
          <w:noProof w:val="0"/>
        </w:rPr>
      </w:pPr>
      <w:r w:rsidRPr="00757988">
        <w:rPr>
          <w:noProof w:val="0"/>
        </w:rPr>
        <w:t>154.</w:t>
      </w:r>
      <w:r w:rsidRPr="00757988">
        <w:rPr>
          <w:noProof w:val="0"/>
        </w:rPr>
        <w:tab/>
        <w:t xml:space="preserve">Heijink IH, Noordhoek JA, Timens W, van Oosterhout AJM, Postma DS. Abnormalities in Airway Epithelial Junction Formation in Chronic Obstructive Pulmonary Disease. </w:t>
      </w:r>
      <w:r w:rsidRPr="00757988">
        <w:rPr>
          <w:i/>
          <w:noProof w:val="0"/>
        </w:rPr>
        <w:t>American Journal of Respiratory and Critical Care Medicine</w:t>
      </w:r>
      <w:r w:rsidRPr="00757988">
        <w:rPr>
          <w:noProof w:val="0"/>
        </w:rPr>
        <w:t>, 189(11), 1439-1442 (2014).</w:t>
      </w:r>
    </w:p>
    <w:p w14:paraId="21BEB6C2" w14:textId="77777777" w:rsidR="00EE243F" w:rsidRPr="00757988" w:rsidRDefault="00EE243F" w:rsidP="00EE243F">
      <w:pPr>
        <w:pStyle w:val="EndNoteBibliography"/>
        <w:spacing w:after="0"/>
        <w:ind w:left="720" w:hanging="720"/>
        <w:rPr>
          <w:noProof w:val="0"/>
        </w:rPr>
      </w:pPr>
      <w:r w:rsidRPr="00757988">
        <w:rPr>
          <w:noProof w:val="0"/>
        </w:rPr>
        <w:t>155.</w:t>
      </w:r>
      <w:r w:rsidRPr="00757988">
        <w:rPr>
          <w:noProof w:val="0"/>
        </w:rPr>
        <w:tab/>
        <w:t>Schamberger AC, Mise N, Jia J</w:t>
      </w:r>
      <w:r w:rsidRPr="00757988">
        <w:rPr>
          <w:i/>
          <w:noProof w:val="0"/>
        </w:rPr>
        <w:t xml:space="preserve"> et al.</w:t>
      </w:r>
      <w:r w:rsidRPr="00757988">
        <w:rPr>
          <w:noProof w:val="0"/>
        </w:rPr>
        <w:t xml:space="preserve"> Cigarette Smoke–Induced Disruption of Bronchial Epithelial Tight Junctions Is Prevented by Transforming Growth Factor-β. </w:t>
      </w:r>
      <w:r w:rsidRPr="00757988">
        <w:rPr>
          <w:i/>
          <w:noProof w:val="0"/>
        </w:rPr>
        <w:t>American Journal of Respiratory Cell and Molecular Biology</w:t>
      </w:r>
      <w:r w:rsidRPr="00757988">
        <w:rPr>
          <w:noProof w:val="0"/>
        </w:rPr>
        <w:t>, 50(6), 1040-1052 (2014).</w:t>
      </w:r>
    </w:p>
    <w:p w14:paraId="68B51D60" w14:textId="77777777" w:rsidR="00EE243F" w:rsidRPr="00757988" w:rsidRDefault="00EE243F" w:rsidP="00EE243F">
      <w:pPr>
        <w:pStyle w:val="EndNoteBibliography"/>
        <w:spacing w:after="0"/>
        <w:ind w:left="720" w:hanging="720"/>
        <w:rPr>
          <w:noProof w:val="0"/>
        </w:rPr>
      </w:pPr>
      <w:r w:rsidRPr="00757988">
        <w:rPr>
          <w:noProof w:val="0"/>
        </w:rPr>
        <w:t>156.</w:t>
      </w:r>
      <w:r w:rsidRPr="00757988">
        <w:rPr>
          <w:noProof w:val="0"/>
        </w:rPr>
        <w:tab/>
        <w:t>Post S, Nawijn MC, Jonker MR</w:t>
      </w:r>
      <w:r w:rsidRPr="00757988">
        <w:rPr>
          <w:i/>
          <w:noProof w:val="0"/>
        </w:rPr>
        <w:t xml:space="preserve"> et al.</w:t>
      </w:r>
      <w:r w:rsidRPr="00757988">
        <w:rPr>
          <w:noProof w:val="0"/>
        </w:rPr>
        <w:t xml:space="preserve"> House dust mite‐induced calcium signaling instigates epithelial barrier dysfunction and CCL20 production. </w:t>
      </w:r>
      <w:r w:rsidRPr="00757988">
        <w:rPr>
          <w:i/>
          <w:noProof w:val="0"/>
        </w:rPr>
        <w:t>Allergy</w:t>
      </w:r>
      <w:r w:rsidRPr="00757988">
        <w:rPr>
          <w:noProof w:val="0"/>
        </w:rPr>
        <w:t>, 68(9), 1117-1125 (2013).</w:t>
      </w:r>
    </w:p>
    <w:p w14:paraId="04B2E10D" w14:textId="77777777" w:rsidR="00EE243F" w:rsidRPr="00757988" w:rsidRDefault="00EE243F" w:rsidP="00EE243F">
      <w:pPr>
        <w:pStyle w:val="EndNoteBibliography"/>
        <w:spacing w:after="0"/>
        <w:ind w:left="720" w:hanging="720"/>
        <w:rPr>
          <w:noProof w:val="0"/>
        </w:rPr>
      </w:pPr>
      <w:r w:rsidRPr="00757988">
        <w:rPr>
          <w:noProof w:val="0"/>
        </w:rPr>
        <w:t>157.</w:t>
      </w:r>
      <w:r w:rsidRPr="00757988">
        <w:rPr>
          <w:noProof w:val="0"/>
        </w:rPr>
        <w:tab/>
        <w:t xml:space="preserve">Caraballo JC, Yshii C, Westphal W, Moninger T, Comellas AP. Ambient particulate matter affects occludin distribution and increases alveolar transepithelial electrical conductance. </w:t>
      </w:r>
      <w:r w:rsidRPr="00757988">
        <w:rPr>
          <w:i/>
          <w:noProof w:val="0"/>
        </w:rPr>
        <w:t>Respirology</w:t>
      </w:r>
      <w:r w:rsidRPr="00757988">
        <w:rPr>
          <w:noProof w:val="0"/>
        </w:rPr>
        <w:t>, 16(2), 340-349 (2011).</w:t>
      </w:r>
    </w:p>
    <w:p w14:paraId="3E8C2049" w14:textId="77777777" w:rsidR="00EE243F" w:rsidRPr="00757988" w:rsidRDefault="00EE243F" w:rsidP="00EE243F">
      <w:pPr>
        <w:pStyle w:val="EndNoteBibliography"/>
        <w:spacing w:after="0"/>
        <w:ind w:left="720" w:hanging="720"/>
        <w:rPr>
          <w:noProof w:val="0"/>
        </w:rPr>
      </w:pPr>
      <w:r w:rsidRPr="00757988">
        <w:rPr>
          <w:noProof w:val="0"/>
        </w:rPr>
        <w:t>158.</w:t>
      </w:r>
      <w:r w:rsidRPr="00757988">
        <w:rPr>
          <w:noProof w:val="0"/>
        </w:rPr>
        <w:tab/>
        <w:t xml:space="preserve">Clarke Thomas B, Francella N, Huegel A, Weiser Jeffrey N. Invasive Bacterial Pathogens Exploit TLR-Mediated Downregulation of Tight Junction Components to Facilitate Translocation across the Epithelium. </w:t>
      </w:r>
      <w:r w:rsidRPr="00757988">
        <w:rPr>
          <w:i/>
          <w:noProof w:val="0"/>
        </w:rPr>
        <w:t>Cell Host &amp;amp; Microbe</w:t>
      </w:r>
      <w:r w:rsidRPr="00757988">
        <w:rPr>
          <w:noProof w:val="0"/>
        </w:rPr>
        <w:t>, 9(5), 404-414 (2011).</w:t>
      </w:r>
    </w:p>
    <w:p w14:paraId="2A3E9CED" w14:textId="77777777" w:rsidR="00EE243F" w:rsidRPr="00757988" w:rsidRDefault="00EE243F" w:rsidP="00EE243F">
      <w:pPr>
        <w:pStyle w:val="EndNoteBibliography"/>
        <w:spacing w:after="0"/>
        <w:ind w:left="720" w:hanging="720"/>
        <w:rPr>
          <w:noProof w:val="0"/>
        </w:rPr>
      </w:pPr>
      <w:r w:rsidRPr="00757988">
        <w:rPr>
          <w:noProof w:val="0"/>
        </w:rPr>
        <w:t>159.</w:t>
      </w:r>
      <w:r w:rsidRPr="00757988">
        <w:rPr>
          <w:noProof w:val="0"/>
        </w:rPr>
        <w:tab/>
        <w:t>Kaufhold I, Osbahr S, Shima K</w:t>
      </w:r>
      <w:r w:rsidRPr="00757988">
        <w:rPr>
          <w:i/>
          <w:noProof w:val="0"/>
        </w:rPr>
        <w:t xml:space="preserve"> et al.</w:t>
      </w:r>
      <w:r w:rsidRPr="00757988">
        <w:rPr>
          <w:noProof w:val="0"/>
        </w:rPr>
        <w:t xml:space="preserve"> Nontypeable </w:t>
      </w:r>
      <w:r w:rsidRPr="00757988">
        <w:rPr>
          <w:i/>
          <w:noProof w:val="0"/>
        </w:rPr>
        <w:t>Haemophilus influenzae</w:t>
      </w:r>
      <w:r w:rsidRPr="00757988">
        <w:rPr>
          <w:noProof w:val="0"/>
        </w:rPr>
        <w:t xml:space="preserve"> (NTHi) directly interfere with the regulation of E-cadherin in lung epithelial cells. </w:t>
      </w:r>
      <w:r w:rsidRPr="00757988">
        <w:rPr>
          <w:i/>
          <w:noProof w:val="0"/>
        </w:rPr>
        <w:t>Microbes and Infection</w:t>
      </w:r>
      <w:r w:rsidRPr="00757988">
        <w:rPr>
          <w:noProof w:val="0"/>
        </w:rPr>
        <w:t>, 19(11), 560-566 (2017).</w:t>
      </w:r>
    </w:p>
    <w:p w14:paraId="7110576D" w14:textId="77777777" w:rsidR="00EE243F" w:rsidRPr="00757988" w:rsidRDefault="00EE243F" w:rsidP="00EE243F">
      <w:pPr>
        <w:pStyle w:val="EndNoteBibliography"/>
        <w:spacing w:after="0"/>
        <w:ind w:left="720" w:hanging="720"/>
        <w:rPr>
          <w:noProof w:val="0"/>
        </w:rPr>
      </w:pPr>
      <w:r w:rsidRPr="00757988">
        <w:rPr>
          <w:noProof w:val="0"/>
        </w:rPr>
        <w:t>160.</w:t>
      </w:r>
      <w:r w:rsidRPr="00757988">
        <w:rPr>
          <w:noProof w:val="0"/>
        </w:rPr>
        <w:tab/>
        <w:t>Button B, Cai LH, Ehre C</w:t>
      </w:r>
      <w:r w:rsidRPr="00757988">
        <w:rPr>
          <w:i/>
          <w:noProof w:val="0"/>
        </w:rPr>
        <w:t xml:space="preserve"> et al.</w:t>
      </w:r>
      <w:r w:rsidRPr="00757988">
        <w:rPr>
          <w:noProof w:val="0"/>
        </w:rPr>
        <w:t xml:space="preserve"> A periciliary brush promotes the lung health by separating the mucus layer from airway epithelia. </w:t>
      </w:r>
      <w:r w:rsidRPr="00757988">
        <w:rPr>
          <w:i/>
          <w:noProof w:val="0"/>
        </w:rPr>
        <w:t>Science</w:t>
      </w:r>
      <w:r w:rsidRPr="00757988">
        <w:rPr>
          <w:noProof w:val="0"/>
        </w:rPr>
        <w:t>, 337(6097), 937-941 (2012).</w:t>
      </w:r>
    </w:p>
    <w:p w14:paraId="32A79A34" w14:textId="77777777" w:rsidR="00EE243F" w:rsidRPr="00757988" w:rsidRDefault="00EE243F" w:rsidP="00EE243F">
      <w:pPr>
        <w:pStyle w:val="EndNoteBibliography"/>
        <w:spacing w:after="0"/>
        <w:ind w:left="720" w:hanging="720"/>
        <w:rPr>
          <w:noProof w:val="0"/>
        </w:rPr>
      </w:pPr>
      <w:r w:rsidRPr="00757988">
        <w:rPr>
          <w:noProof w:val="0"/>
        </w:rPr>
        <w:lastRenderedPageBreak/>
        <w:t>161.</w:t>
      </w:r>
      <w:r w:rsidRPr="00757988">
        <w:rPr>
          <w:noProof w:val="0"/>
        </w:rPr>
        <w:tab/>
        <w:t xml:space="preserve">Zhou-Suckow Z, Duerr J, Hagner M, Agrawal R, Mall MA. Airway mucus, inflammation and remodeling: emerging links in the pathogenesis of chronic lung diseases. </w:t>
      </w:r>
      <w:r w:rsidRPr="00757988">
        <w:rPr>
          <w:i/>
          <w:noProof w:val="0"/>
        </w:rPr>
        <w:t>Cell and Tissue Research</w:t>
      </w:r>
      <w:r w:rsidRPr="00757988">
        <w:rPr>
          <w:noProof w:val="0"/>
        </w:rPr>
        <w:t>, 367(3), 537-550 (2017).</w:t>
      </w:r>
    </w:p>
    <w:p w14:paraId="5EFDE927" w14:textId="77777777" w:rsidR="00EE243F" w:rsidRPr="00757988" w:rsidRDefault="00EE243F" w:rsidP="00EE243F">
      <w:pPr>
        <w:pStyle w:val="EndNoteBibliography"/>
        <w:spacing w:after="0"/>
        <w:ind w:left="720" w:hanging="720"/>
        <w:rPr>
          <w:noProof w:val="0"/>
        </w:rPr>
      </w:pPr>
      <w:r w:rsidRPr="00757988">
        <w:rPr>
          <w:noProof w:val="0"/>
        </w:rPr>
        <w:t>162.</w:t>
      </w:r>
      <w:r w:rsidRPr="00757988">
        <w:rPr>
          <w:noProof w:val="0"/>
        </w:rPr>
        <w:tab/>
        <w:t xml:space="preserve">Kirkham S, Kolsum U, Rousseau K, Singh D, Vestbo J, Thornton DJ. MUC5B Is the Major Mucin in the Gel Phase of Sputum in Chronic Obstructive Pulmonary Disease. </w:t>
      </w:r>
      <w:r w:rsidRPr="00757988">
        <w:rPr>
          <w:i/>
          <w:noProof w:val="0"/>
        </w:rPr>
        <w:t>American Journal of Respiratory and Critical Care Medicine</w:t>
      </w:r>
      <w:r w:rsidRPr="00757988">
        <w:rPr>
          <w:noProof w:val="0"/>
        </w:rPr>
        <w:t>, 178(10), 1033-1039 (2008).</w:t>
      </w:r>
    </w:p>
    <w:p w14:paraId="083D20BF" w14:textId="77777777" w:rsidR="00EE243F" w:rsidRPr="00757988" w:rsidRDefault="00EE243F" w:rsidP="00EE243F">
      <w:pPr>
        <w:pStyle w:val="EndNoteBibliography"/>
        <w:spacing w:after="0"/>
        <w:ind w:left="720" w:hanging="720"/>
        <w:rPr>
          <w:noProof w:val="0"/>
        </w:rPr>
      </w:pPr>
      <w:r w:rsidRPr="00757988">
        <w:rPr>
          <w:noProof w:val="0"/>
        </w:rPr>
        <w:t>163.</w:t>
      </w:r>
      <w:r w:rsidRPr="00757988">
        <w:rPr>
          <w:noProof w:val="0"/>
        </w:rPr>
        <w:tab/>
        <w:t>OrdoÑEz CL, Khashayar R, Wong HH</w:t>
      </w:r>
      <w:r w:rsidRPr="00757988">
        <w:rPr>
          <w:i/>
          <w:noProof w:val="0"/>
        </w:rPr>
        <w:t xml:space="preserve"> et al.</w:t>
      </w:r>
      <w:r w:rsidRPr="00757988">
        <w:rPr>
          <w:noProof w:val="0"/>
        </w:rPr>
        <w:t xml:space="preserve"> Mild and Moderate Asthma Is Associated with Airway Goblet Cell Hyperplasia and Abnormalities in Mucin Gene Expression. </w:t>
      </w:r>
      <w:r w:rsidRPr="00757988">
        <w:rPr>
          <w:i/>
          <w:noProof w:val="0"/>
        </w:rPr>
        <w:t>American Journal of Respiratory and Critical Care Medicine</w:t>
      </w:r>
      <w:r w:rsidRPr="00757988">
        <w:rPr>
          <w:noProof w:val="0"/>
        </w:rPr>
        <w:t>, 163(2), 517-523 (2001).</w:t>
      </w:r>
    </w:p>
    <w:p w14:paraId="14A75233" w14:textId="77777777" w:rsidR="00EE243F" w:rsidRPr="00757988" w:rsidRDefault="00EE243F" w:rsidP="00EE243F">
      <w:pPr>
        <w:pStyle w:val="EndNoteBibliography"/>
        <w:spacing w:after="0"/>
        <w:ind w:left="720" w:hanging="720"/>
        <w:rPr>
          <w:noProof w:val="0"/>
        </w:rPr>
      </w:pPr>
      <w:r w:rsidRPr="00757988">
        <w:rPr>
          <w:noProof w:val="0"/>
        </w:rPr>
        <w:t>164.</w:t>
      </w:r>
      <w:r w:rsidRPr="00757988">
        <w:rPr>
          <w:noProof w:val="0"/>
        </w:rPr>
        <w:tab/>
        <w:t xml:space="preserve">Shaykhiev R. Emerging biology of persistent mucous cell hyperplasia in COPD. </w:t>
      </w:r>
      <w:r w:rsidRPr="00757988">
        <w:rPr>
          <w:i/>
          <w:noProof w:val="0"/>
        </w:rPr>
        <w:t>Thorax</w:t>
      </w:r>
      <w:r w:rsidRPr="00757988">
        <w:rPr>
          <w:noProof w:val="0"/>
        </w:rPr>
        <w:t>, 74(1), 4-6 (2018).</w:t>
      </w:r>
    </w:p>
    <w:p w14:paraId="4150FA43" w14:textId="77777777" w:rsidR="00EE243F" w:rsidRPr="00757988" w:rsidRDefault="00EE243F" w:rsidP="00EE243F">
      <w:pPr>
        <w:pStyle w:val="EndNoteBibliography"/>
        <w:spacing w:after="0"/>
        <w:ind w:left="720" w:hanging="720"/>
        <w:rPr>
          <w:noProof w:val="0"/>
        </w:rPr>
      </w:pPr>
      <w:r w:rsidRPr="00757988">
        <w:rPr>
          <w:noProof w:val="0"/>
        </w:rPr>
        <w:t>165.</w:t>
      </w:r>
      <w:r w:rsidRPr="00757988">
        <w:rPr>
          <w:noProof w:val="0"/>
        </w:rPr>
        <w:tab/>
        <w:t xml:space="preserve">Kubiet M, Ramphal R, Weber A, Smith A. Pilus-mediated adherence of </w:t>
      </w:r>
      <w:r w:rsidRPr="00757988">
        <w:rPr>
          <w:i/>
          <w:noProof w:val="0"/>
        </w:rPr>
        <w:t>Haemophilus influenzae</w:t>
      </w:r>
      <w:r w:rsidRPr="00757988">
        <w:rPr>
          <w:noProof w:val="0"/>
        </w:rPr>
        <w:t xml:space="preserve"> to human respiratory mucins. </w:t>
      </w:r>
      <w:r w:rsidRPr="00757988">
        <w:rPr>
          <w:i/>
          <w:noProof w:val="0"/>
        </w:rPr>
        <w:t>Infect Immun</w:t>
      </w:r>
      <w:r w:rsidRPr="00757988">
        <w:rPr>
          <w:noProof w:val="0"/>
        </w:rPr>
        <w:t>, 68(6), 3362-3367 (2000).</w:t>
      </w:r>
    </w:p>
    <w:p w14:paraId="2183D3EC" w14:textId="77777777" w:rsidR="00EE243F" w:rsidRPr="00757988" w:rsidRDefault="00EE243F" w:rsidP="00EE243F">
      <w:pPr>
        <w:pStyle w:val="EndNoteBibliography"/>
        <w:spacing w:after="0"/>
        <w:ind w:left="720" w:hanging="720"/>
        <w:rPr>
          <w:noProof w:val="0"/>
        </w:rPr>
      </w:pPr>
      <w:r w:rsidRPr="00757988">
        <w:rPr>
          <w:noProof w:val="0"/>
        </w:rPr>
        <w:t>166.</w:t>
      </w:r>
      <w:r w:rsidRPr="00757988">
        <w:rPr>
          <w:noProof w:val="0"/>
        </w:rPr>
        <w:tab/>
        <w:t>Chen R, Lim JH, Jono H</w:t>
      </w:r>
      <w:r w:rsidRPr="00757988">
        <w:rPr>
          <w:i/>
          <w:noProof w:val="0"/>
        </w:rPr>
        <w:t xml:space="preserve"> et al.</w:t>
      </w:r>
      <w:r w:rsidRPr="00757988">
        <w:rPr>
          <w:noProof w:val="0"/>
        </w:rPr>
        <w:t xml:space="preserve"> Nontypeable </w:t>
      </w:r>
      <w:r w:rsidRPr="00757988">
        <w:rPr>
          <w:i/>
          <w:noProof w:val="0"/>
        </w:rPr>
        <w:t>Haemophilus influenzae</w:t>
      </w:r>
      <w:r w:rsidRPr="00757988">
        <w:rPr>
          <w:noProof w:val="0"/>
        </w:rPr>
        <w:t xml:space="preserve"> lipoprotein P6 induces MUC5AC mucin transcription via TLR2–TAK1-dependent p38 MAPK-AP1 and IKKβ-IκBα-NF-κB signaling pathways. </w:t>
      </w:r>
      <w:r w:rsidRPr="00757988">
        <w:rPr>
          <w:i/>
          <w:noProof w:val="0"/>
        </w:rPr>
        <w:t>Biochemical and Biophysical Research Communications</w:t>
      </w:r>
      <w:r w:rsidRPr="00757988">
        <w:rPr>
          <w:noProof w:val="0"/>
        </w:rPr>
        <w:t>, 324(3), 1087-1094 (2004).</w:t>
      </w:r>
    </w:p>
    <w:p w14:paraId="40B48ADA" w14:textId="77777777" w:rsidR="00EE243F" w:rsidRPr="00757988" w:rsidRDefault="00EE243F" w:rsidP="00EE243F">
      <w:pPr>
        <w:pStyle w:val="EndNoteBibliography"/>
        <w:spacing w:after="0"/>
        <w:ind w:left="720" w:hanging="720"/>
        <w:rPr>
          <w:noProof w:val="0"/>
        </w:rPr>
      </w:pPr>
      <w:r w:rsidRPr="00757988">
        <w:rPr>
          <w:noProof w:val="0"/>
        </w:rPr>
        <w:t>167.</w:t>
      </w:r>
      <w:r w:rsidRPr="00757988">
        <w:rPr>
          <w:noProof w:val="0"/>
        </w:rPr>
        <w:tab/>
        <w:t xml:space="preserve">Jono H, Lim JH, Xu H, Li J-D. PKCθ Synergizes with TLR-Dependent TRAF6 Signaling Pathway to Upregulate MUC5AC Mucin via CARMA1. </w:t>
      </w:r>
      <w:r w:rsidRPr="00757988">
        <w:rPr>
          <w:i/>
          <w:noProof w:val="0"/>
        </w:rPr>
        <w:t>PLoS ONE</w:t>
      </w:r>
      <w:r w:rsidRPr="00757988">
        <w:rPr>
          <w:noProof w:val="0"/>
        </w:rPr>
        <w:t>, 7(1), e31049 (2012).</w:t>
      </w:r>
    </w:p>
    <w:p w14:paraId="79808EB1" w14:textId="77777777" w:rsidR="00EE243F" w:rsidRPr="00757988" w:rsidRDefault="00EE243F" w:rsidP="00EE243F">
      <w:pPr>
        <w:pStyle w:val="EndNoteBibliography"/>
        <w:spacing w:after="0"/>
        <w:ind w:left="720" w:hanging="720"/>
        <w:rPr>
          <w:noProof w:val="0"/>
        </w:rPr>
      </w:pPr>
      <w:r w:rsidRPr="00757988">
        <w:rPr>
          <w:noProof w:val="0"/>
        </w:rPr>
        <w:t>168.</w:t>
      </w:r>
      <w:r w:rsidRPr="00757988">
        <w:rPr>
          <w:noProof w:val="0"/>
        </w:rPr>
        <w:tab/>
        <w:t xml:space="preserve">Wang B, Lim DJ, Han J, Kim YS, Basbaum CB, Li J-D. Novel Cytoplasmic Proteins of Nontypeable </w:t>
      </w:r>
      <w:r w:rsidRPr="00757988">
        <w:rPr>
          <w:i/>
          <w:noProof w:val="0"/>
        </w:rPr>
        <w:t>Haemophilus influenzae</w:t>
      </w:r>
      <w:r w:rsidRPr="00757988">
        <w:rPr>
          <w:noProof w:val="0"/>
        </w:rPr>
        <w:t xml:space="preserve"> Up-regulate Human MUC5AC Mucin Transcription via a Positive p38 Mitogen-activated Protein Kinase Pathway and a Negative Phosphoinositide 3-Kinase-Akt Pathway. </w:t>
      </w:r>
      <w:r w:rsidRPr="00757988">
        <w:rPr>
          <w:i/>
          <w:noProof w:val="0"/>
        </w:rPr>
        <w:t>Journal of Biological Chemistry</w:t>
      </w:r>
      <w:r w:rsidRPr="00757988">
        <w:rPr>
          <w:noProof w:val="0"/>
        </w:rPr>
        <w:t>, 277(2), 949-957 (2002).</w:t>
      </w:r>
    </w:p>
    <w:p w14:paraId="7C0657CF" w14:textId="77777777" w:rsidR="00EE243F" w:rsidRPr="00757988" w:rsidRDefault="00EE243F" w:rsidP="00EE243F">
      <w:pPr>
        <w:pStyle w:val="EndNoteBibliography"/>
        <w:spacing w:after="0"/>
        <w:ind w:left="720" w:hanging="720"/>
        <w:rPr>
          <w:noProof w:val="0"/>
        </w:rPr>
      </w:pPr>
      <w:r w:rsidRPr="00757988">
        <w:rPr>
          <w:noProof w:val="0"/>
        </w:rPr>
        <w:t>169.</w:t>
      </w:r>
      <w:r w:rsidRPr="00757988">
        <w:rPr>
          <w:noProof w:val="0"/>
        </w:rPr>
        <w:tab/>
        <w:t>Mikami Y, Grubb BR, Rogers TD</w:t>
      </w:r>
      <w:r w:rsidRPr="00757988">
        <w:rPr>
          <w:i/>
          <w:noProof w:val="0"/>
        </w:rPr>
        <w:t xml:space="preserve"> et al.</w:t>
      </w:r>
      <w:r w:rsidRPr="00757988">
        <w:rPr>
          <w:noProof w:val="0"/>
        </w:rPr>
        <w:t xml:space="preserve"> Chronic airway epithelial hypoxia exacerbates injury in muco-obstructive lung disease through mucus hyperconcentration. </w:t>
      </w:r>
      <w:r w:rsidRPr="00757988">
        <w:rPr>
          <w:i/>
          <w:noProof w:val="0"/>
        </w:rPr>
        <w:t>Science Translational Medicine</w:t>
      </w:r>
      <w:r w:rsidRPr="00757988">
        <w:rPr>
          <w:noProof w:val="0"/>
        </w:rPr>
        <w:t>, 15(699) (2023).</w:t>
      </w:r>
    </w:p>
    <w:p w14:paraId="7C570B7E" w14:textId="77777777" w:rsidR="00EE243F" w:rsidRPr="00757988" w:rsidRDefault="00EE243F" w:rsidP="00EE243F">
      <w:pPr>
        <w:pStyle w:val="EndNoteBibliography"/>
        <w:spacing w:after="0"/>
        <w:ind w:left="720" w:hanging="720"/>
        <w:rPr>
          <w:noProof w:val="0"/>
        </w:rPr>
      </w:pPr>
      <w:r w:rsidRPr="00757988">
        <w:rPr>
          <w:noProof w:val="0"/>
        </w:rPr>
        <w:t>170.</w:t>
      </w:r>
      <w:r w:rsidRPr="00757988">
        <w:rPr>
          <w:noProof w:val="0"/>
        </w:rPr>
        <w:tab/>
        <w:t xml:space="preserve">Page LK, Staples KJ, Spalluto CM, Watson A, Wilkinson TMA. Influence of Hypoxia on the Epithelial-Pathogen Interactions in the Lung: Implications for Respiratory Disease. </w:t>
      </w:r>
      <w:r w:rsidRPr="00757988">
        <w:rPr>
          <w:i/>
          <w:noProof w:val="0"/>
        </w:rPr>
        <w:t>Frontiers in Immunology</w:t>
      </w:r>
      <w:r w:rsidRPr="00757988">
        <w:rPr>
          <w:noProof w:val="0"/>
        </w:rPr>
        <w:t>, 12 (2021).</w:t>
      </w:r>
    </w:p>
    <w:p w14:paraId="4844F858" w14:textId="77777777" w:rsidR="00EE243F" w:rsidRPr="00757988" w:rsidRDefault="00EE243F" w:rsidP="00EE243F">
      <w:pPr>
        <w:pStyle w:val="EndNoteBibliography"/>
        <w:spacing w:after="0"/>
        <w:ind w:left="720" w:hanging="720"/>
        <w:rPr>
          <w:noProof w:val="0"/>
        </w:rPr>
      </w:pPr>
      <w:r w:rsidRPr="00757988">
        <w:rPr>
          <w:noProof w:val="0"/>
        </w:rPr>
        <w:t>171.</w:t>
      </w:r>
      <w:r w:rsidRPr="00757988">
        <w:rPr>
          <w:noProof w:val="0"/>
        </w:rPr>
        <w:tab/>
        <w:t xml:space="preserve">Colgan SP, Furuta GT, Taylor CT. Hypoxia and Innate Immunity: Keeping Up with the HIFsters. </w:t>
      </w:r>
      <w:r w:rsidRPr="00757988">
        <w:rPr>
          <w:i/>
          <w:noProof w:val="0"/>
        </w:rPr>
        <w:t>Annual Review of Immunology</w:t>
      </w:r>
      <w:r w:rsidRPr="00757988">
        <w:rPr>
          <w:noProof w:val="0"/>
        </w:rPr>
        <w:t>, 38(1), 341-363 (2020).</w:t>
      </w:r>
    </w:p>
    <w:p w14:paraId="22D63DFD" w14:textId="77777777" w:rsidR="00EE243F" w:rsidRPr="00757988" w:rsidRDefault="00EE243F" w:rsidP="00EE243F">
      <w:pPr>
        <w:pStyle w:val="EndNoteBibliography"/>
        <w:spacing w:after="0"/>
        <w:ind w:left="720" w:hanging="720"/>
        <w:rPr>
          <w:noProof w:val="0"/>
        </w:rPr>
      </w:pPr>
      <w:r w:rsidRPr="00757988">
        <w:rPr>
          <w:noProof w:val="0"/>
        </w:rPr>
        <w:t>172.</w:t>
      </w:r>
      <w:r w:rsidRPr="00757988">
        <w:rPr>
          <w:noProof w:val="0"/>
        </w:rPr>
        <w:tab/>
        <w:t xml:space="preserve">Baker EH, Baines DL. Airway Glucose Homeostasis. </w:t>
      </w:r>
      <w:r w:rsidRPr="00757988">
        <w:rPr>
          <w:i/>
          <w:noProof w:val="0"/>
        </w:rPr>
        <w:t>Chest</w:t>
      </w:r>
      <w:r w:rsidRPr="00757988">
        <w:rPr>
          <w:noProof w:val="0"/>
        </w:rPr>
        <w:t>, 153(2), 507-514 (2018).</w:t>
      </w:r>
    </w:p>
    <w:p w14:paraId="1DEC1F74" w14:textId="77777777" w:rsidR="00EE243F" w:rsidRPr="00757988" w:rsidRDefault="00EE243F" w:rsidP="00EE243F">
      <w:pPr>
        <w:pStyle w:val="EndNoteBibliography"/>
        <w:spacing w:after="0"/>
        <w:ind w:left="720" w:hanging="720"/>
        <w:rPr>
          <w:noProof w:val="0"/>
        </w:rPr>
      </w:pPr>
      <w:r w:rsidRPr="00757988">
        <w:rPr>
          <w:noProof w:val="0"/>
        </w:rPr>
        <w:t>173.</w:t>
      </w:r>
      <w:r w:rsidRPr="00757988">
        <w:rPr>
          <w:noProof w:val="0"/>
        </w:rPr>
        <w:tab/>
        <w:t>Kalsi KK, Baker EH, Fraser O</w:t>
      </w:r>
      <w:r w:rsidRPr="00757988">
        <w:rPr>
          <w:i/>
          <w:noProof w:val="0"/>
        </w:rPr>
        <w:t xml:space="preserve"> et al.</w:t>
      </w:r>
      <w:r w:rsidRPr="00757988">
        <w:rPr>
          <w:noProof w:val="0"/>
        </w:rPr>
        <w:t xml:space="preserve"> Glucose homeostasis across human airway epithelial cell monolayers: role of diffusion, transport and metabolism. </w:t>
      </w:r>
      <w:r w:rsidRPr="00757988">
        <w:rPr>
          <w:i/>
          <w:noProof w:val="0"/>
        </w:rPr>
        <w:t>Pflügers Archiv - European Journal of Physiology</w:t>
      </w:r>
      <w:r w:rsidRPr="00757988">
        <w:rPr>
          <w:noProof w:val="0"/>
        </w:rPr>
        <w:t>, 457(5), 1061-1070 (2008).</w:t>
      </w:r>
    </w:p>
    <w:p w14:paraId="5EDC128B" w14:textId="77777777" w:rsidR="00EE243F" w:rsidRPr="00757988" w:rsidRDefault="00EE243F" w:rsidP="00EE243F">
      <w:pPr>
        <w:pStyle w:val="EndNoteBibliography"/>
        <w:spacing w:after="0"/>
        <w:ind w:left="720" w:hanging="720"/>
        <w:rPr>
          <w:noProof w:val="0"/>
        </w:rPr>
      </w:pPr>
      <w:r w:rsidRPr="00757988">
        <w:rPr>
          <w:noProof w:val="0"/>
        </w:rPr>
        <w:t>174.</w:t>
      </w:r>
      <w:r w:rsidRPr="00757988">
        <w:rPr>
          <w:noProof w:val="0"/>
        </w:rPr>
        <w:tab/>
        <w:t>Mallia P, Webber J, Gill SK</w:t>
      </w:r>
      <w:r w:rsidRPr="00757988">
        <w:rPr>
          <w:i/>
          <w:noProof w:val="0"/>
        </w:rPr>
        <w:t xml:space="preserve"> et al.</w:t>
      </w:r>
      <w:r w:rsidRPr="00757988">
        <w:rPr>
          <w:noProof w:val="0"/>
        </w:rPr>
        <w:t xml:space="preserve"> Role of airway glucose in bacterial infections in patients with chronic obstructive pulmonary disease. </w:t>
      </w:r>
      <w:r w:rsidRPr="00757988">
        <w:rPr>
          <w:i/>
          <w:noProof w:val="0"/>
        </w:rPr>
        <w:t>Journal of Allergy and Clinical Immunology</w:t>
      </w:r>
      <w:r w:rsidRPr="00757988">
        <w:rPr>
          <w:noProof w:val="0"/>
        </w:rPr>
        <w:t>, 142(3), 815-823.e816 (2018).</w:t>
      </w:r>
    </w:p>
    <w:p w14:paraId="25B42D01" w14:textId="77777777" w:rsidR="00EE243F" w:rsidRPr="00757988" w:rsidRDefault="00EE243F" w:rsidP="00EE243F">
      <w:pPr>
        <w:pStyle w:val="EndNoteBibliography"/>
        <w:spacing w:after="0"/>
        <w:ind w:left="720" w:hanging="720"/>
        <w:rPr>
          <w:noProof w:val="0"/>
        </w:rPr>
      </w:pPr>
      <w:r w:rsidRPr="00757988">
        <w:rPr>
          <w:noProof w:val="0"/>
        </w:rPr>
        <w:t>175.</w:t>
      </w:r>
      <w:r w:rsidRPr="00757988">
        <w:rPr>
          <w:noProof w:val="0"/>
        </w:rPr>
        <w:tab/>
        <w:t xml:space="preserve">Patkee WRA, Carr G, Baker EH, Baines DL, Garnett JP. Metformin prevents the effects of </w:t>
      </w:r>
      <w:r w:rsidRPr="00757988">
        <w:rPr>
          <w:i/>
          <w:noProof w:val="0"/>
        </w:rPr>
        <w:t xml:space="preserve">Pseudomonas aeruginosa </w:t>
      </w:r>
      <w:r w:rsidRPr="00757988">
        <w:rPr>
          <w:noProof w:val="0"/>
        </w:rPr>
        <w:t xml:space="preserve">on airway epithelial tight junctions and restricts hyperglycaemia‐induced bacterial growth. </w:t>
      </w:r>
      <w:r w:rsidRPr="00757988">
        <w:rPr>
          <w:i/>
          <w:noProof w:val="0"/>
        </w:rPr>
        <w:t>Journal of Cellular and Molecular Medicine</w:t>
      </w:r>
      <w:r w:rsidRPr="00757988">
        <w:rPr>
          <w:noProof w:val="0"/>
        </w:rPr>
        <w:t>, 20(4), 758-764 (2016).</w:t>
      </w:r>
    </w:p>
    <w:p w14:paraId="0EDFD8AE" w14:textId="77777777" w:rsidR="00EE243F" w:rsidRPr="00757988" w:rsidRDefault="00EE243F" w:rsidP="00EE243F">
      <w:pPr>
        <w:pStyle w:val="EndNoteBibliography"/>
        <w:spacing w:after="0"/>
        <w:ind w:left="720" w:hanging="720"/>
        <w:rPr>
          <w:noProof w:val="0"/>
        </w:rPr>
      </w:pPr>
      <w:r w:rsidRPr="00757988">
        <w:rPr>
          <w:noProof w:val="0"/>
        </w:rPr>
        <w:t>176.</w:t>
      </w:r>
      <w:r w:rsidRPr="00757988">
        <w:rPr>
          <w:noProof w:val="0"/>
        </w:rPr>
        <w:tab/>
        <w:t>Pezzulo AA, Gutiérrez J, Duschner KS</w:t>
      </w:r>
      <w:r w:rsidRPr="00757988">
        <w:rPr>
          <w:i/>
          <w:noProof w:val="0"/>
        </w:rPr>
        <w:t xml:space="preserve"> et al.</w:t>
      </w:r>
      <w:r w:rsidRPr="00757988">
        <w:rPr>
          <w:noProof w:val="0"/>
        </w:rPr>
        <w:t xml:space="preserve"> Glucose Depletion in the Airway Surface Liquid Is Essential for Sterility of the Airways. </w:t>
      </w:r>
      <w:r w:rsidRPr="00757988">
        <w:rPr>
          <w:i/>
          <w:noProof w:val="0"/>
        </w:rPr>
        <w:t>PLoS ONE</w:t>
      </w:r>
      <w:r w:rsidRPr="00757988">
        <w:rPr>
          <w:noProof w:val="0"/>
        </w:rPr>
        <w:t>, 6(1), e16166 (2011).</w:t>
      </w:r>
    </w:p>
    <w:p w14:paraId="53D1C8DB" w14:textId="77777777" w:rsidR="00EE243F" w:rsidRPr="00757988" w:rsidRDefault="00EE243F" w:rsidP="00EE243F">
      <w:pPr>
        <w:pStyle w:val="EndNoteBibliography"/>
        <w:spacing w:after="0"/>
        <w:ind w:left="720" w:hanging="720"/>
        <w:rPr>
          <w:noProof w:val="0"/>
        </w:rPr>
      </w:pPr>
      <w:r w:rsidRPr="00757988">
        <w:rPr>
          <w:noProof w:val="0"/>
        </w:rPr>
        <w:lastRenderedPageBreak/>
        <w:t>177.</w:t>
      </w:r>
      <w:r w:rsidRPr="00757988">
        <w:rPr>
          <w:noProof w:val="0"/>
        </w:rPr>
        <w:tab/>
        <w:t>Lopez-Lopez N, Euba B, Hill J</w:t>
      </w:r>
      <w:r w:rsidRPr="00757988">
        <w:rPr>
          <w:i/>
          <w:noProof w:val="0"/>
        </w:rPr>
        <w:t xml:space="preserve"> et al.</w:t>
      </w:r>
      <w:r w:rsidRPr="00757988">
        <w:rPr>
          <w:noProof w:val="0"/>
        </w:rPr>
        <w:t xml:space="preserve"> </w:t>
      </w:r>
      <w:r w:rsidRPr="00757988">
        <w:rPr>
          <w:i/>
          <w:noProof w:val="0"/>
        </w:rPr>
        <w:t>Haemophilus influenzae</w:t>
      </w:r>
      <w:r w:rsidRPr="00757988">
        <w:rPr>
          <w:noProof w:val="0"/>
        </w:rPr>
        <w:t xml:space="preserve"> Glucose Catabolism Leading to Production of the Immunometabolite Acetate Has a Key Contribution to the Host Airway-Pathogen Interplay. </w:t>
      </w:r>
      <w:r w:rsidRPr="00757988">
        <w:rPr>
          <w:i/>
          <w:noProof w:val="0"/>
        </w:rPr>
        <w:t>ACS Infect Dis</w:t>
      </w:r>
      <w:r w:rsidRPr="00757988">
        <w:rPr>
          <w:noProof w:val="0"/>
        </w:rPr>
        <w:t>, 6(3), 406-421 (2020).</w:t>
      </w:r>
    </w:p>
    <w:p w14:paraId="43FB63E7" w14:textId="77777777" w:rsidR="00EE243F" w:rsidRPr="00757988" w:rsidRDefault="00EE243F" w:rsidP="00EE243F">
      <w:pPr>
        <w:pStyle w:val="EndNoteBibliography"/>
        <w:spacing w:after="0"/>
        <w:ind w:left="720" w:hanging="720"/>
        <w:rPr>
          <w:noProof w:val="0"/>
        </w:rPr>
      </w:pPr>
      <w:r w:rsidRPr="00757988">
        <w:rPr>
          <w:noProof w:val="0"/>
        </w:rPr>
        <w:t>178.</w:t>
      </w:r>
      <w:r w:rsidRPr="00757988">
        <w:rPr>
          <w:noProof w:val="0"/>
        </w:rPr>
        <w:tab/>
        <w:t>Cavailles A, Brinchault-Rabin G, Dixmier A</w:t>
      </w:r>
      <w:r w:rsidRPr="00757988">
        <w:rPr>
          <w:i/>
          <w:noProof w:val="0"/>
        </w:rPr>
        <w:t xml:space="preserve"> et al.</w:t>
      </w:r>
      <w:r w:rsidRPr="00757988">
        <w:rPr>
          <w:noProof w:val="0"/>
        </w:rPr>
        <w:t xml:space="preserve"> Comorbidities of COPD. </w:t>
      </w:r>
      <w:r w:rsidRPr="00757988">
        <w:rPr>
          <w:i/>
          <w:noProof w:val="0"/>
        </w:rPr>
        <w:t>Eur Respir Rev</w:t>
      </w:r>
      <w:r w:rsidRPr="00757988">
        <w:rPr>
          <w:noProof w:val="0"/>
        </w:rPr>
        <w:t>, 22(130), 454-475 (2013).</w:t>
      </w:r>
    </w:p>
    <w:p w14:paraId="5A36D4EB" w14:textId="77777777" w:rsidR="00EE243F" w:rsidRPr="00757988" w:rsidRDefault="00EE243F" w:rsidP="00EE243F">
      <w:pPr>
        <w:pStyle w:val="EndNoteBibliography"/>
        <w:spacing w:after="0"/>
        <w:ind w:left="720" w:hanging="720"/>
        <w:rPr>
          <w:noProof w:val="0"/>
        </w:rPr>
      </w:pPr>
      <w:r w:rsidRPr="00757988">
        <w:rPr>
          <w:noProof w:val="0"/>
        </w:rPr>
        <w:t>179.</w:t>
      </w:r>
      <w:r w:rsidRPr="00757988">
        <w:rPr>
          <w:noProof w:val="0"/>
        </w:rPr>
        <w:tab/>
        <w:t xml:space="preserve">O’Connor MG, Mosquera R, Metjian H, Marmor M, Olivier KN, Shapiro AJ. Primary Ciliary Dyskinesia. </w:t>
      </w:r>
      <w:r w:rsidRPr="00757988">
        <w:rPr>
          <w:i/>
          <w:noProof w:val="0"/>
        </w:rPr>
        <w:t>CHEST Pulmonary</w:t>
      </w:r>
      <w:r w:rsidRPr="00757988">
        <w:rPr>
          <w:noProof w:val="0"/>
        </w:rPr>
        <w:t>, 1(1), 100004 (2023).</w:t>
      </w:r>
    </w:p>
    <w:p w14:paraId="6EE4A3B2" w14:textId="77777777" w:rsidR="00EE243F" w:rsidRPr="00757988" w:rsidRDefault="00EE243F" w:rsidP="00EE243F">
      <w:pPr>
        <w:pStyle w:val="EndNoteBibliography"/>
        <w:spacing w:after="0"/>
        <w:ind w:left="720" w:hanging="720"/>
        <w:rPr>
          <w:noProof w:val="0"/>
        </w:rPr>
      </w:pPr>
      <w:r w:rsidRPr="00757988">
        <w:rPr>
          <w:noProof w:val="0"/>
        </w:rPr>
        <w:t>180.</w:t>
      </w:r>
      <w:r w:rsidRPr="00757988">
        <w:rPr>
          <w:noProof w:val="0"/>
        </w:rPr>
        <w:tab/>
        <w:t xml:space="preserve">Tilley AE, Walters MS, Shaykhiev R, Crystal RG. Cilia dysfunction in lung disease. </w:t>
      </w:r>
      <w:r w:rsidRPr="00757988">
        <w:rPr>
          <w:i/>
          <w:noProof w:val="0"/>
        </w:rPr>
        <w:t>Annu Rev Physiol</w:t>
      </w:r>
      <w:r w:rsidRPr="00757988">
        <w:rPr>
          <w:noProof w:val="0"/>
        </w:rPr>
        <w:t>, 77, 379-406 (2015).</w:t>
      </w:r>
    </w:p>
    <w:p w14:paraId="55F2194B" w14:textId="77777777" w:rsidR="00EE243F" w:rsidRPr="00757988" w:rsidRDefault="00EE243F" w:rsidP="00EE243F">
      <w:pPr>
        <w:pStyle w:val="EndNoteBibliography"/>
        <w:spacing w:after="0"/>
        <w:ind w:left="720" w:hanging="720"/>
        <w:rPr>
          <w:noProof w:val="0"/>
        </w:rPr>
      </w:pPr>
      <w:r w:rsidRPr="00757988">
        <w:rPr>
          <w:noProof w:val="0"/>
        </w:rPr>
        <w:t>181.</w:t>
      </w:r>
      <w:r w:rsidRPr="00757988">
        <w:rPr>
          <w:noProof w:val="0"/>
        </w:rPr>
        <w:tab/>
        <w:t>Bailey KL, LeVan TD, Yanov DA</w:t>
      </w:r>
      <w:r w:rsidRPr="00757988">
        <w:rPr>
          <w:i/>
          <w:noProof w:val="0"/>
        </w:rPr>
        <w:t xml:space="preserve"> et al.</w:t>
      </w:r>
      <w:r w:rsidRPr="00757988">
        <w:rPr>
          <w:noProof w:val="0"/>
        </w:rPr>
        <w:t xml:space="preserve"> Non-typeable </w:t>
      </w:r>
      <w:r w:rsidRPr="00757988">
        <w:rPr>
          <w:i/>
          <w:noProof w:val="0"/>
        </w:rPr>
        <w:t>Haemophilus influenzae</w:t>
      </w:r>
      <w:r w:rsidRPr="00757988">
        <w:rPr>
          <w:noProof w:val="0"/>
        </w:rPr>
        <w:t xml:space="preserve"> decreases cilia beating via protein kinase Cepsilon. </w:t>
      </w:r>
      <w:r w:rsidRPr="00757988">
        <w:rPr>
          <w:i/>
          <w:noProof w:val="0"/>
        </w:rPr>
        <w:t>Respir Res</w:t>
      </w:r>
      <w:r w:rsidRPr="00757988">
        <w:rPr>
          <w:noProof w:val="0"/>
        </w:rPr>
        <w:t>, 13(1), 49 (2012).</w:t>
      </w:r>
    </w:p>
    <w:p w14:paraId="19E39333" w14:textId="77777777" w:rsidR="00EE243F" w:rsidRPr="00757988" w:rsidRDefault="00EE243F" w:rsidP="00EE243F">
      <w:pPr>
        <w:pStyle w:val="EndNoteBibliography"/>
        <w:spacing w:after="0"/>
        <w:ind w:left="720" w:hanging="720"/>
        <w:rPr>
          <w:noProof w:val="0"/>
        </w:rPr>
      </w:pPr>
      <w:r w:rsidRPr="00757988">
        <w:rPr>
          <w:noProof w:val="0"/>
        </w:rPr>
        <w:t>182.</w:t>
      </w:r>
      <w:r w:rsidRPr="00757988">
        <w:rPr>
          <w:noProof w:val="0"/>
        </w:rPr>
        <w:tab/>
        <w:t>Woodruff PG, Modrek B, Choy DF</w:t>
      </w:r>
      <w:r w:rsidRPr="00757988">
        <w:rPr>
          <w:i/>
          <w:noProof w:val="0"/>
        </w:rPr>
        <w:t xml:space="preserve"> et al.</w:t>
      </w:r>
      <w:r w:rsidRPr="00757988">
        <w:rPr>
          <w:noProof w:val="0"/>
        </w:rPr>
        <w:t xml:space="preserve"> T-helper Type 2–driven Inflammation Defines Major Subphenotypes of Asthma. </w:t>
      </w:r>
      <w:r w:rsidRPr="00757988">
        <w:rPr>
          <w:i/>
          <w:noProof w:val="0"/>
        </w:rPr>
        <w:t>American Journal of Respiratory and Critical Care Medicine</w:t>
      </w:r>
      <w:r w:rsidRPr="00757988">
        <w:rPr>
          <w:noProof w:val="0"/>
        </w:rPr>
        <w:t>, 180(5), 388-395 (2009).</w:t>
      </w:r>
    </w:p>
    <w:p w14:paraId="3C27B1C1" w14:textId="48A1DBC9" w:rsidR="00D16DB2" w:rsidRPr="00757988" w:rsidRDefault="00D16DB2" w:rsidP="00EE243F">
      <w:pPr>
        <w:pStyle w:val="EndNoteBibliography"/>
        <w:spacing w:after="0"/>
        <w:ind w:left="720" w:hanging="720"/>
        <w:rPr>
          <w:noProof w:val="0"/>
        </w:rPr>
      </w:pPr>
      <w:r w:rsidRPr="00757988">
        <w:rPr>
          <w:b/>
          <w:bCs/>
          <w:noProof w:val="0"/>
        </w:rPr>
        <w:t>• Pivotal study demonstrating T2-high transcriptomic signature</w:t>
      </w:r>
    </w:p>
    <w:p w14:paraId="234EFBD9" w14:textId="77777777" w:rsidR="00EE243F" w:rsidRPr="00757988" w:rsidRDefault="00EE243F" w:rsidP="00EE243F">
      <w:pPr>
        <w:pStyle w:val="EndNoteBibliography"/>
        <w:spacing w:after="0"/>
        <w:ind w:left="720" w:hanging="720"/>
        <w:rPr>
          <w:noProof w:val="0"/>
        </w:rPr>
      </w:pPr>
      <w:r w:rsidRPr="00757988">
        <w:rPr>
          <w:noProof w:val="0"/>
        </w:rPr>
        <w:t>183.</w:t>
      </w:r>
      <w:r w:rsidRPr="00757988">
        <w:rPr>
          <w:noProof w:val="0"/>
        </w:rPr>
        <w:tab/>
        <w:t xml:space="preserve">Kyriakopoulos C, Gogali A, Bartziokas K, Kostikas K. Identification and treatment of T2-low asthma in the era of biologics. </w:t>
      </w:r>
      <w:r w:rsidRPr="00757988">
        <w:rPr>
          <w:i/>
          <w:noProof w:val="0"/>
        </w:rPr>
        <w:t>ERJ Open Research</w:t>
      </w:r>
      <w:r w:rsidRPr="00757988">
        <w:rPr>
          <w:noProof w:val="0"/>
        </w:rPr>
        <w:t>, 7(2), 00309-02020 (2020).</w:t>
      </w:r>
    </w:p>
    <w:p w14:paraId="010DB202" w14:textId="77777777" w:rsidR="00EE243F" w:rsidRPr="00757988" w:rsidRDefault="00EE243F" w:rsidP="00EE243F">
      <w:pPr>
        <w:pStyle w:val="EndNoteBibliography"/>
        <w:spacing w:after="0"/>
        <w:ind w:left="720" w:hanging="720"/>
        <w:rPr>
          <w:noProof w:val="0"/>
        </w:rPr>
      </w:pPr>
      <w:r w:rsidRPr="00757988">
        <w:rPr>
          <w:noProof w:val="0"/>
        </w:rPr>
        <w:t>184.</w:t>
      </w:r>
      <w:r w:rsidRPr="00757988">
        <w:rPr>
          <w:noProof w:val="0"/>
        </w:rPr>
        <w:tab/>
        <w:t xml:space="preserve">Hinks TSC, Levine SJ, Brusselle GG. Treatment options in type-2 low asthma. </w:t>
      </w:r>
      <w:r w:rsidRPr="00757988">
        <w:rPr>
          <w:i/>
          <w:noProof w:val="0"/>
        </w:rPr>
        <w:t>Eur Respir J</w:t>
      </w:r>
      <w:r w:rsidRPr="00757988">
        <w:rPr>
          <w:noProof w:val="0"/>
        </w:rPr>
        <w:t>, 57(1) (2021).</w:t>
      </w:r>
    </w:p>
    <w:p w14:paraId="13D287E6" w14:textId="77777777" w:rsidR="00EE243F" w:rsidRPr="00757988" w:rsidRDefault="00EE243F" w:rsidP="00EE243F">
      <w:pPr>
        <w:pStyle w:val="EndNoteBibliography"/>
        <w:spacing w:after="0"/>
        <w:ind w:left="720" w:hanging="720"/>
        <w:rPr>
          <w:noProof w:val="0"/>
        </w:rPr>
      </w:pPr>
      <w:r w:rsidRPr="00757988">
        <w:rPr>
          <w:noProof w:val="0"/>
        </w:rPr>
        <w:t>185.</w:t>
      </w:r>
      <w:r w:rsidRPr="00757988">
        <w:rPr>
          <w:noProof w:val="0"/>
        </w:rPr>
        <w:tab/>
        <w:t>Brown MA, Morgan SB, Donachie GE</w:t>
      </w:r>
      <w:r w:rsidRPr="00757988">
        <w:rPr>
          <w:i/>
          <w:noProof w:val="0"/>
        </w:rPr>
        <w:t xml:space="preserve"> et al.</w:t>
      </w:r>
      <w:r w:rsidRPr="00757988">
        <w:rPr>
          <w:noProof w:val="0"/>
        </w:rPr>
        <w:t xml:space="preserve"> Epithelial immune activation and intracellular invasion by non-typeable</w:t>
      </w:r>
      <w:r w:rsidRPr="00757988">
        <w:rPr>
          <w:i/>
          <w:noProof w:val="0"/>
        </w:rPr>
        <w:t xml:space="preserve"> Haemophilus influenzae</w:t>
      </w:r>
      <w:r w:rsidRPr="00757988">
        <w:rPr>
          <w:noProof w:val="0"/>
        </w:rPr>
        <w:t xml:space="preserve">. </w:t>
      </w:r>
      <w:r w:rsidRPr="00757988">
        <w:rPr>
          <w:i/>
          <w:noProof w:val="0"/>
        </w:rPr>
        <w:t>Frontiers in Cellular and Infection Microbiology</w:t>
      </w:r>
      <w:r w:rsidRPr="00757988">
        <w:rPr>
          <w:noProof w:val="0"/>
        </w:rPr>
        <w:t>, 13 (2023).</w:t>
      </w:r>
    </w:p>
    <w:p w14:paraId="5308652C" w14:textId="77777777" w:rsidR="00EE243F" w:rsidRPr="00757988" w:rsidRDefault="00EE243F" w:rsidP="00EE243F">
      <w:pPr>
        <w:pStyle w:val="EndNoteBibliography"/>
        <w:spacing w:after="0"/>
        <w:ind w:left="720" w:hanging="720"/>
        <w:rPr>
          <w:noProof w:val="0"/>
        </w:rPr>
      </w:pPr>
      <w:r w:rsidRPr="00757988">
        <w:rPr>
          <w:noProof w:val="0"/>
        </w:rPr>
        <w:t>186.</w:t>
      </w:r>
      <w:r w:rsidRPr="00757988">
        <w:rPr>
          <w:noProof w:val="0"/>
        </w:rPr>
        <w:tab/>
        <w:t>Rotta detto Loria J, Rohmann K, Droemann D</w:t>
      </w:r>
      <w:r w:rsidRPr="00757988">
        <w:rPr>
          <w:i/>
          <w:noProof w:val="0"/>
        </w:rPr>
        <w:t xml:space="preserve"> et al.</w:t>
      </w:r>
      <w:r w:rsidRPr="00757988">
        <w:rPr>
          <w:noProof w:val="0"/>
        </w:rPr>
        <w:t xml:space="preserve"> Nontypeable </w:t>
      </w:r>
      <w:r w:rsidRPr="00757988">
        <w:rPr>
          <w:i/>
          <w:noProof w:val="0"/>
        </w:rPr>
        <w:t>Haemophilus Influenzae</w:t>
      </w:r>
      <w:r w:rsidRPr="00757988">
        <w:rPr>
          <w:noProof w:val="0"/>
        </w:rPr>
        <w:t xml:space="preserve"> Infection Upregulates the NLRP3 Inflammasome and Leads to Caspase-1-Dependent Secretion of Interleukin-1β — A Possible Pathway of Exacerbations in COPD. </w:t>
      </w:r>
      <w:r w:rsidRPr="00757988">
        <w:rPr>
          <w:i/>
          <w:noProof w:val="0"/>
        </w:rPr>
        <w:t>PLoS ONE</w:t>
      </w:r>
      <w:r w:rsidRPr="00757988">
        <w:rPr>
          <w:noProof w:val="0"/>
        </w:rPr>
        <w:t>, 8(6), e66818 (2013).</w:t>
      </w:r>
    </w:p>
    <w:p w14:paraId="32980278" w14:textId="77777777" w:rsidR="00EE243F" w:rsidRPr="00757988" w:rsidRDefault="00EE243F" w:rsidP="00EE243F">
      <w:pPr>
        <w:pStyle w:val="EndNoteBibliography"/>
        <w:spacing w:after="0"/>
        <w:ind w:left="720" w:hanging="720"/>
        <w:rPr>
          <w:noProof w:val="0"/>
        </w:rPr>
      </w:pPr>
      <w:r w:rsidRPr="00757988">
        <w:rPr>
          <w:noProof w:val="0"/>
        </w:rPr>
        <w:t>187.</w:t>
      </w:r>
      <w:r w:rsidRPr="00757988">
        <w:rPr>
          <w:noProof w:val="0"/>
        </w:rPr>
        <w:tab/>
        <w:t>Hentschke I, Graser A, Melichar VO</w:t>
      </w:r>
      <w:r w:rsidRPr="00757988">
        <w:rPr>
          <w:i/>
          <w:noProof w:val="0"/>
        </w:rPr>
        <w:t xml:space="preserve"> et al.</w:t>
      </w:r>
      <w:r w:rsidRPr="00757988">
        <w:rPr>
          <w:noProof w:val="0"/>
        </w:rPr>
        <w:t xml:space="preserve"> IL-33/ST2 immune responses to respiratory bacteria in pediatric asthma. </w:t>
      </w:r>
      <w:r w:rsidRPr="00757988">
        <w:rPr>
          <w:i/>
          <w:noProof w:val="0"/>
        </w:rPr>
        <w:t>Sci Rep</w:t>
      </w:r>
      <w:r w:rsidRPr="00757988">
        <w:rPr>
          <w:noProof w:val="0"/>
        </w:rPr>
        <w:t>, 7, 43426 (2017).</w:t>
      </w:r>
    </w:p>
    <w:p w14:paraId="78891517" w14:textId="77777777" w:rsidR="00EE243F" w:rsidRPr="00757988" w:rsidRDefault="00EE243F" w:rsidP="00EE243F">
      <w:pPr>
        <w:pStyle w:val="EndNoteBibliography"/>
        <w:spacing w:after="0"/>
        <w:ind w:left="720" w:hanging="720"/>
        <w:rPr>
          <w:noProof w:val="0"/>
        </w:rPr>
      </w:pPr>
      <w:r w:rsidRPr="00757988">
        <w:rPr>
          <w:noProof w:val="0"/>
        </w:rPr>
        <w:t>188.</w:t>
      </w:r>
      <w:r w:rsidRPr="00757988">
        <w:rPr>
          <w:noProof w:val="0"/>
        </w:rPr>
        <w:tab/>
        <w:t xml:space="preserve">Moraes TJ, Zurawska JH, Downey GP. Neutrophil granule contents in the pathogenesis of lung injury. </w:t>
      </w:r>
      <w:r w:rsidRPr="00757988">
        <w:rPr>
          <w:i/>
          <w:noProof w:val="0"/>
        </w:rPr>
        <w:t>Curr Opin Hematol</w:t>
      </w:r>
      <w:r w:rsidRPr="00757988">
        <w:rPr>
          <w:noProof w:val="0"/>
        </w:rPr>
        <w:t>, 13(1), 21-27 (2006).</w:t>
      </w:r>
    </w:p>
    <w:p w14:paraId="7B765E18" w14:textId="77777777" w:rsidR="00EE243F" w:rsidRPr="00757988" w:rsidRDefault="00EE243F" w:rsidP="00EE243F">
      <w:pPr>
        <w:pStyle w:val="EndNoteBibliography"/>
        <w:spacing w:after="0"/>
        <w:ind w:left="720" w:hanging="720"/>
        <w:rPr>
          <w:noProof w:val="0"/>
        </w:rPr>
      </w:pPr>
      <w:r w:rsidRPr="00757988">
        <w:rPr>
          <w:noProof w:val="0"/>
        </w:rPr>
        <w:t>189.</w:t>
      </w:r>
      <w:r w:rsidRPr="00757988">
        <w:rPr>
          <w:noProof w:val="0"/>
        </w:rPr>
        <w:tab/>
        <w:t xml:space="preserve">Ahren IL, Eriksson E, Egesten A, Riesbeck K. Nontypeable </w:t>
      </w:r>
      <w:r w:rsidRPr="00757988">
        <w:rPr>
          <w:i/>
          <w:noProof w:val="0"/>
        </w:rPr>
        <w:t>Haemophilus influenzae</w:t>
      </w:r>
      <w:r w:rsidRPr="00757988">
        <w:rPr>
          <w:noProof w:val="0"/>
        </w:rPr>
        <w:t xml:space="preserve"> activates human eosinophils through beta-glucan receptors. </w:t>
      </w:r>
      <w:r w:rsidRPr="00757988">
        <w:rPr>
          <w:i/>
          <w:noProof w:val="0"/>
        </w:rPr>
        <w:t>Am J Respir Cell Mol Biol</w:t>
      </w:r>
      <w:r w:rsidRPr="00757988">
        <w:rPr>
          <w:noProof w:val="0"/>
        </w:rPr>
        <w:t>, 29(5), 598-605 (2003).</w:t>
      </w:r>
    </w:p>
    <w:p w14:paraId="657471C3" w14:textId="77777777" w:rsidR="00EE243F" w:rsidRPr="00757988" w:rsidRDefault="00EE243F" w:rsidP="00EE243F">
      <w:pPr>
        <w:pStyle w:val="EndNoteBibliography"/>
        <w:spacing w:after="0"/>
        <w:ind w:left="720" w:hanging="720"/>
        <w:rPr>
          <w:noProof w:val="0"/>
        </w:rPr>
      </w:pPr>
      <w:r w:rsidRPr="00757988">
        <w:rPr>
          <w:noProof w:val="0"/>
        </w:rPr>
        <w:t>190.</w:t>
      </w:r>
      <w:r w:rsidRPr="00757988">
        <w:rPr>
          <w:noProof w:val="0"/>
        </w:rPr>
        <w:tab/>
        <w:t xml:space="preserve">Svensson L, Wenneras C. Human eosinophils selectively recognize and become activated by bacteria belonging to different taxonomic groups. </w:t>
      </w:r>
      <w:r w:rsidRPr="00757988">
        <w:rPr>
          <w:i/>
          <w:noProof w:val="0"/>
        </w:rPr>
        <w:t>Microbes Infect</w:t>
      </w:r>
      <w:r w:rsidRPr="00757988">
        <w:rPr>
          <w:noProof w:val="0"/>
        </w:rPr>
        <w:t>, 7(4), 720-728 (2005).</w:t>
      </w:r>
    </w:p>
    <w:p w14:paraId="29E08642" w14:textId="77777777" w:rsidR="00EE243F" w:rsidRPr="00757988" w:rsidRDefault="00EE243F" w:rsidP="00EE243F">
      <w:pPr>
        <w:pStyle w:val="EndNoteBibliography"/>
        <w:spacing w:after="0"/>
        <w:ind w:left="720" w:hanging="720"/>
        <w:rPr>
          <w:noProof w:val="0"/>
        </w:rPr>
      </w:pPr>
      <w:r w:rsidRPr="00757988">
        <w:rPr>
          <w:noProof w:val="0"/>
        </w:rPr>
        <w:t>191.</w:t>
      </w:r>
      <w:r w:rsidRPr="00757988">
        <w:rPr>
          <w:noProof w:val="0"/>
        </w:rPr>
        <w:tab/>
        <w:t>Ackland J, Barber C, Heinson A</w:t>
      </w:r>
      <w:r w:rsidRPr="00757988">
        <w:rPr>
          <w:i/>
          <w:noProof w:val="0"/>
        </w:rPr>
        <w:t xml:space="preserve"> et al.</w:t>
      </w:r>
      <w:r w:rsidRPr="00757988">
        <w:rPr>
          <w:noProof w:val="0"/>
        </w:rPr>
        <w:t xml:space="preserve"> Nontypeable </w:t>
      </w:r>
      <w:r w:rsidRPr="00757988">
        <w:rPr>
          <w:i/>
          <w:noProof w:val="0"/>
        </w:rPr>
        <w:t>Haemophilus influenzae</w:t>
      </w:r>
      <w:r w:rsidRPr="00757988">
        <w:rPr>
          <w:noProof w:val="0"/>
        </w:rPr>
        <w:t xml:space="preserve"> infection of pulmonary macrophages drives neutrophilic inflammation in severe asthma. </w:t>
      </w:r>
      <w:r w:rsidRPr="00757988">
        <w:rPr>
          <w:i/>
          <w:noProof w:val="0"/>
        </w:rPr>
        <w:t>Allergy</w:t>
      </w:r>
      <w:r w:rsidRPr="00757988">
        <w:rPr>
          <w:noProof w:val="0"/>
        </w:rPr>
        <w:t>, 77(10), 2961-2973 (2022).</w:t>
      </w:r>
    </w:p>
    <w:p w14:paraId="3114E9B1" w14:textId="77777777" w:rsidR="00EE243F" w:rsidRPr="00757988" w:rsidRDefault="00EE243F" w:rsidP="00EE243F">
      <w:pPr>
        <w:pStyle w:val="EndNoteBibliography"/>
        <w:spacing w:after="0"/>
        <w:ind w:left="720" w:hanging="720"/>
        <w:rPr>
          <w:noProof w:val="0"/>
        </w:rPr>
      </w:pPr>
      <w:r w:rsidRPr="00757988">
        <w:rPr>
          <w:noProof w:val="0"/>
        </w:rPr>
        <w:t>192.</w:t>
      </w:r>
      <w:r w:rsidRPr="00757988">
        <w:rPr>
          <w:noProof w:val="0"/>
        </w:rPr>
        <w:tab/>
        <w:t xml:space="preserve">Beech A, Lea S, Li J, Jackson N, Mulvanny A, Singh D. Airway Bacteria Quantification Using Polymerase Chain Reaction Combined with Neutrophil and Eosinophil Counts Identifies Distinct COPD Endotypes. </w:t>
      </w:r>
      <w:r w:rsidRPr="00757988">
        <w:rPr>
          <w:i/>
          <w:noProof w:val="0"/>
        </w:rPr>
        <w:t>Biomedicines</w:t>
      </w:r>
      <w:r w:rsidRPr="00757988">
        <w:rPr>
          <w:noProof w:val="0"/>
        </w:rPr>
        <w:t>, 9(10), 1337 (2021).</w:t>
      </w:r>
    </w:p>
    <w:p w14:paraId="45EC8294" w14:textId="77777777" w:rsidR="00EE243F" w:rsidRPr="00757988" w:rsidRDefault="00EE243F" w:rsidP="00EE243F">
      <w:pPr>
        <w:pStyle w:val="EndNoteBibliography"/>
        <w:spacing w:after="0"/>
        <w:ind w:left="720" w:hanging="720"/>
        <w:rPr>
          <w:noProof w:val="0"/>
        </w:rPr>
      </w:pPr>
      <w:r w:rsidRPr="00757988">
        <w:rPr>
          <w:noProof w:val="0"/>
        </w:rPr>
        <w:t>193.</w:t>
      </w:r>
      <w:r w:rsidRPr="00757988">
        <w:rPr>
          <w:noProof w:val="0"/>
        </w:rPr>
        <w:tab/>
        <w:t>Dicker AJ, Crichton ML, Pumphrey EG</w:t>
      </w:r>
      <w:r w:rsidRPr="00757988">
        <w:rPr>
          <w:i/>
          <w:noProof w:val="0"/>
        </w:rPr>
        <w:t xml:space="preserve"> et al.</w:t>
      </w:r>
      <w:r w:rsidRPr="00757988">
        <w:rPr>
          <w:noProof w:val="0"/>
        </w:rPr>
        <w:t xml:space="preserve"> Neutrophil extracellular traps are associated with disease severity and microbiota diversity in patients with chronic obstructive pulmonary disease. </w:t>
      </w:r>
      <w:r w:rsidRPr="00757988">
        <w:rPr>
          <w:i/>
          <w:noProof w:val="0"/>
        </w:rPr>
        <w:t>Journal of Allergy and Clinical Immunology</w:t>
      </w:r>
      <w:r w:rsidRPr="00757988">
        <w:rPr>
          <w:noProof w:val="0"/>
        </w:rPr>
        <w:t>, 141(1), 117-127 (2018).</w:t>
      </w:r>
    </w:p>
    <w:p w14:paraId="1BA41BB6" w14:textId="77777777" w:rsidR="00EE243F" w:rsidRPr="00757988" w:rsidRDefault="00EE243F" w:rsidP="00EE243F">
      <w:pPr>
        <w:pStyle w:val="EndNoteBibliography"/>
        <w:spacing w:after="0"/>
        <w:ind w:left="720" w:hanging="720"/>
        <w:rPr>
          <w:noProof w:val="0"/>
        </w:rPr>
      </w:pPr>
      <w:r w:rsidRPr="00757988">
        <w:rPr>
          <w:noProof w:val="0"/>
        </w:rPr>
        <w:lastRenderedPageBreak/>
        <w:t>194.</w:t>
      </w:r>
      <w:r w:rsidRPr="00757988">
        <w:rPr>
          <w:noProof w:val="0"/>
        </w:rPr>
        <w:tab/>
        <w:t>Green BJ, Wiriyachaiporn S, Grainge C</w:t>
      </w:r>
      <w:r w:rsidRPr="00757988">
        <w:rPr>
          <w:i/>
          <w:noProof w:val="0"/>
        </w:rPr>
        <w:t xml:space="preserve"> et al.</w:t>
      </w:r>
      <w:r w:rsidRPr="00757988">
        <w:rPr>
          <w:noProof w:val="0"/>
        </w:rPr>
        <w:t xml:space="preserve"> Potentially Pathogenic Airway Bacteria and Neutrophilic Inflammation in Treatment Resistant Severe Asthma. </w:t>
      </w:r>
      <w:r w:rsidRPr="00757988">
        <w:rPr>
          <w:i/>
          <w:noProof w:val="0"/>
        </w:rPr>
        <w:t>PLoS ONE</w:t>
      </w:r>
      <w:r w:rsidRPr="00757988">
        <w:rPr>
          <w:noProof w:val="0"/>
        </w:rPr>
        <w:t>, 9(6), e100645 (2014).</w:t>
      </w:r>
    </w:p>
    <w:p w14:paraId="468AC8E0" w14:textId="77777777" w:rsidR="00EE243F" w:rsidRPr="00757988" w:rsidRDefault="00EE243F" w:rsidP="00EE243F">
      <w:pPr>
        <w:pStyle w:val="EndNoteBibliography"/>
        <w:spacing w:after="0"/>
        <w:ind w:left="720" w:hanging="720"/>
        <w:rPr>
          <w:noProof w:val="0"/>
        </w:rPr>
      </w:pPr>
      <w:r w:rsidRPr="00757988">
        <w:rPr>
          <w:noProof w:val="0"/>
        </w:rPr>
        <w:t>195.</w:t>
      </w:r>
      <w:r w:rsidRPr="00757988">
        <w:rPr>
          <w:noProof w:val="0"/>
        </w:rPr>
        <w:tab/>
        <w:t>Marin A, Garcia-Aymerich J, Sauleda J</w:t>
      </w:r>
      <w:r w:rsidRPr="00757988">
        <w:rPr>
          <w:i/>
          <w:noProof w:val="0"/>
        </w:rPr>
        <w:t xml:space="preserve"> et al.</w:t>
      </w:r>
      <w:r w:rsidRPr="00757988">
        <w:rPr>
          <w:noProof w:val="0"/>
        </w:rPr>
        <w:t xml:space="preserve"> Effect of bronchial colonisation on airway and systemic inflammation in stable COPD. </w:t>
      </w:r>
      <w:r w:rsidRPr="00757988">
        <w:rPr>
          <w:i/>
          <w:noProof w:val="0"/>
        </w:rPr>
        <w:t>COPD</w:t>
      </w:r>
      <w:r w:rsidRPr="00757988">
        <w:rPr>
          <w:noProof w:val="0"/>
        </w:rPr>
        <w:t>, 9(2), 121-130 (2012).</w:t>
      </w:r>
    </w:p>
    <w:p w14:paraId="35FBB4B8" w14:textId="77777777" w:rsidR="00EE243F" w:rsidRPr="00757988" w:rsidRDefault="00EE243F" w:rsidP="00EE243F">
      <w:pPr>
        <w:pStyle w:val="EndNoteBibliography"/>
        <w:spacing w:after="0"/>
        <w:ind w:left="720" w:hanging="720"/>
        <w:rPr>
          <w:noProof w:val="0"/>
        </w:rPr>
      </w:pPr>
      <w:r w:rsidRPr="00757988">
        <w:rPr>
          <w:noProof w:val="0"/>
        </w:rPr>
        <w:t>196.</w:t>
      </w:r>
      <w:r w:rsidRPr="00757988">
        <w:rPr>
          <w:noProof w:val="0"/>
        </w:rPr>
        <w:tab/>
        <w:t>Roos AB, Sethi S, Nikota J</w:t>
      </w:r>
      <w:r w:rsidRPr="00757988">
        <w:rPr>
          <w:i/>
          <w:noProof w:val="0"/>
        </w:rPr>
        <w:t xml:space="preserve"> et al.</w:t>
      </w:r>
      <w:r w:rsidRPr="00757988">
        <w:rPr>
          <w:noProof w:val="0"/>
        </w:rPr>
        <w:t xml:space="preserve"> IL-17A and the Promotion of Neutrophilia in Acute Exacerbation of Chronic Obstructive Pulmonary Disease. </w:t>
      </w:r>
      <w:r w:rsidRPr="00757988">
        <w:rPr>
          <w:i/>
          <w:noProof w:val="0"/>
        </w:rPr>
        <w:t>American Journal of Respiratory and Critical Care Medicine</w:t>
      </w:r>
      <w:r w:rsidRPr="00757988">
        <w:rPr>
          <w:noProof w:val="0"/>
        </w:rPr>
        <w:t>, 192(4), 428-437 (2015).</w:t>
      </w:r>
    </w:p>
    <w:p w14:paraId="7AC1A27C" w14:textId="77777777" w:rsidR="00EE243F" w:rsidRPr="00757988" w:rsidRDefault="00EE243F" w:rsidP="00EE243F">
      <w:pPr>
        <w:pStyle w:val="EndNoteBibliography"/>
        <w:spacing w:after="0"/>
        <w:ind w:left="720" w:hanging="720"/>
        <w:rPr>
          <w:noProof w:val="0"/>
        </w:rPr>
      </w:pPr>
      <w:r w:rsidRPr="00757988">
        <w:rPr>
          <w:noProof w:val="0"/>
        </w:rPr>
        <w:t>197.</w:t>
      </w:r>
      <w:r w:rsidRPr="00757988">
        <w:rPr>
          <w:noProof w:val="0"/>
        </w:rPr>
        <w:tab/>
        <w:t>Simpson JL, Daly J, Baines KJ</w:t>
      </w:r>
      <w:r w:rsidRPr="00757988">
        <w:rPr>
          <w:i/>
          <w:noProof w:val="0"/>
        </w:rPr>
        <w:t xml:space="preserve"> et al.</w:t>
      </w:r>
      <w:r w:rsidRPr="00757988">
        <w:rPr>
          <w:noProof w:val="0"/>
        </w:rPr>
        <w:t xml:space="preserve"> Airway dysbiosis: </w:t>
      </w:r>
      <w:r w:rsidRPr="00757988">
        <w:rPr>
          <w:i/>
          <w:noProof w:val="0"/>
        </w:rPr>
        <w:t xml:space="preserve">Haemophilus influenzae </w:t>
      </w:r>
      <w:r w:rsidRPr="00757988">
        <w:rPr>
          <w:noProof w:val="0"/>
        </w:rPr>
        <w:t xml:space="preserve">and </w:t>
      </w:r>
      <w:r w:rsidRPr="00757988">
        <w:rPr>
          <w:i/>
          <w:noProof w:val="0"/>
        </w:rPr>
        <w:t>Tropheryma</w:t>
      </w:r>
      <w:r w:rsidRPr="00757988">
        <w:rPr>
          <w:noProof w:val="0"/>
        </w:rPr>
        <w:t xml:space="preserve"> in poorly controlled asthma. </w:t>
      </w:r>
      <w:r w:rsidRPr="00757988">
        <w:rPr>
          <w:i/>
          <w:noProof w:val="0"/>
        </w:rPr>
        <w:t>European Respiratory Journal</w:t>
      </w:r>
      <w:r w:rsidRPr="00757988">
        <w:rPr>
          <w:noProof w:val="0"/>
        </w:rPr>
        <w:t>, 47(3), 792-800 (2015).</w:t>
      </w:r>
    </w:p>
    <w:p w14:paraId="1C78D9DA" w14:textId="77777777" w:rsidR="00EE243F" w:rsidRPr="00757988" w:rsidRDefault="00EE243F" w:rsidP="00EE243F">
      <w:pPr>
        <w:pStyle w:val="EndNoteBibliography"/>
        <w:spacing w:after="0"/>
        <w:ind w:left="720" w:hanging="720"/>
        <w:rPr>
          <w:noProof w:val="0"/>
        </w:rPr>
      </w:pPr>
      <w:r w:rsidRPr="00757988">
        <w:rPr>
          <w:noProof w:val="0"/>
        </w:rPr>
        <w:t>198.</w:t>
      </w:r>
      <w:r w:rsidRPr="00757988">
        <w:rPr>
          <w:noProof w:val="0"/>
        </w:rPr>
        <w:tab/>
        <w:t>Simpson JL, Baines KJ, Horvat JC</w:t>
      </w:r>
      <w:r w:rsidRPr="00757988">
        <w:rPr>
          <w:i/>
          <w:noProof w:val="0"/>
        </w:rPr>
        <w:t xml:space="preserve"> et al.</w:t>
      </w:r>
      <w:r w:rsidRPr="00757988">
        <w:rPr>
          <w:noProof w:val="0"/>
        </w:rPr>
        <w:t xml:space="preserve"> COPD is characterized by increased detection of </w:t>
      </w:r>
      <w:r w:rsidRPr="00757988">
        <w:rPr>
          <w:i/>
          <w:noProof w:val="0"/>
        </w:rPr>
        <w:t>Haemophilus influenzae</w:t>
      </w:r>
      <w:r w:rsidRPr="00757988">
        <w:rPr>
          <w:noProof w:val="0"/>
        </w:rPr>
        <w:t xml:space="preserve">, </w:t>
      </w:r>
      <w:r w:rsidRPr="00757988">
        <w:rPr>
          <w:i/>
          <w:noProof w:val="0"/>
        </w:rPr>
        <w:t>Streptococcus pneumoniae</w:t>
      </w:r>
      <w:r w:rsidRPr="00757988">
        <w:rPr>
          <w:noProof w:val="0"/>
        </w:rPr>
        <w:t xml:space="preserve"> and a deficiency of Bacillus species. </w:t>
      </w:r>
      <w:r w:rsidRPr="00757988">
        <w:rPr>
          <w:i/>
          <w:noProof w:val="0"/>
        </w:rPr>
        <w:t>Respirology</w:t>
      </w:r>
      <w:r w:rsidRPr="00757988">
        <w:rPr>
          <w:noProof w:val="0"/>
        </w:rPr>
        <w:t>, 21(4), 697-704 (2016).</w:t>
      </w:r>
    </w:p>
    <w:p w14:paraId="71F6A0A3" w14:textId="77777777" w:rsidR="00EE243F" w:rsidRPr="00757988" w:rsidRDefault="00EE243F" w:rsidP="00EE243F">
      <w:pPr>
        <w:pStyle w:val="EndNoteBibliography"/>
        <w:spacing w:after="0"/>
        <w:ind w:left="720" w:hanging="720"/>
        <w:rPr>
          <w:noProof w:val="0"/>
        </w:rPr>
      </w:pPr>
      <w:r w:rsidRPr="00757988">
        <w:rPr>
          <w:noProof w:val="0"/>
        </w:rPr>
        <w:t>199.</w:t>
      </w:r>
      <w:r w:rsidRPr="00757988">
        <w:rPr>
          <w:noProof w:val="0"/>
        </w:rPr>
        <w:tab/>
        <w:t>Taylor SL, Leong LEX, Choo JM</w:t>
      </w:r>
      <w:r w:rsidRPr="00757988">
        <w:rPr>
          <w:i/>
          <w:noProof w:val="0"/>
        </w:rPr>
        <w:t xml:space="preserve"> et al.</w:t>
      </w:r>
      <w:r w:rsidRPr="00757988">
        <w:rPr>
          <w:noProof w:val="0"/>
        </w:rPr>
        <w:t xml:space="preserve"> Inflammatory phenotypes in patients with severe asthma are associated with distinct airway microbiology. </w:t>
      </w:r>
      <w:r w:rsidRPr="00757988">
        <w:rPr>
          <w:i/>
          <w:noProof w:val="0"/>
        </w:rPr>
        <w:t>Journal of Allergy and Clinical Immunology</w:t>
      </w:r>
      <w:r w:rsidRPr="00757988">
        <w:rPr>
          <w:noProof w:val="0"/>
        </w:rPr>
        <w:t>, 141(1), 94-103.e115 (2018).</w:t>
      </w:r>
    </w:p>
    <w:p w14:paraId="1BB2D439" w14:textId="77777777" w:rsidR="00EE243F" w:rsidRPr="00757988" w:rsidRDefault="00EE243F" w:rsidP="00EE243F">
      <w:pPr>
        <w:pStyle w:val="EndNoteBibliography"/>
        <w:spacing w:after="0"/>
        <w:ind w:left="720" w:hanging="720"/>
        <w:rPr>
          <w:noProof w:val="0"/>
        </w:rPr>
      </w:pPr>
      <w:r w:rsidRPr="00757988">
        <w:rPr>
          <w:noProof w:val="0"/>
        </w:rPr>
        <w:t>200.</w:t>
      </w:r>
      <w:r w:rsidRPr="00757988">
        <w:rPr>
          <w:noProof w:val="0"/>
        </w:rPr>
        <w:tab/>
        <w:t>Thulborn SJ, Ceroni A, Haldar K</w:t>
      </w:r>
      <w:r w:rsidRPr="00757988">
        <w:rPr>
          <w:i/>
          <w:noProof w:val="0"/>
        </w:rPr>
        <w:t xml:space="preserve"> et al.</w:t>
      </w:r>
      <w:r w:rsidRPr="00757988">
        <w:rPr>
          <w:noProof w:val="0"/>
        </w:rPr>
        <w:t xml:space="preserve"> Detection of Cell-Dissociated Non-Typeable </w:t>
      </w:r>
      <w:r w:rsidRPr="00757988">
        <w:rPr>
          <w:i/>
          <w:noProof w:val="0"/>
        </w:rPr>
        <w:t>Haemophilus influenzae</w:t>
      </w:r>
      <w:r w:rsidRPr="00757988">
        <w:rPr>
          <w:noProof w:val="0"/>
        </w:rPr>
        <w:t xml:space="preserve"> in the Airways of Patients with Chronic Obstructive Pulmonary Disease. </w:t>
      </w:r>
      <w:r w:rsidRPr="00757988">
        <w:rPr>
          <w:i/>
          <w:noProof w:val="0"/>
        </w:rPr>
        <w:t>International Journal of Chronic Obstructive Pulmonary Disease</w:t>
      </w:r>
      <w:r w:rsidRPr="00757988">
        <w:rPr>
          <w:noProof w:val="0"/>
        </w:rPr>
        <w:t>, Volume 15, 1357-1365 (2020).</w:t>
      </w:r>
    </w:p>
    <w:p w14:paraId="57B2C716" w14:textId="77777777" w:rsidR="00EE243F" w:rsidRPr="00757988" w:rsidRDefault="00EE243F" w:rsidP="00EE243F">
      <w:pPr>
        <w:pStyle w:val="EndNoteBibliography"/>
        <w:spacing w:after="0"/>
        <w:ind w:left="720" w:hanging="720"/>
        <w:rPr>
          <w:noProof w:val="0"/>
        </w:rPr>
      </w:pPr>
      <w:r w:rsidRPr="00757988">
        <w:rPr>
          <w:noProof w:val="0"/>
        </w:rPr>
        <w:t>201.</w:t>
      </w:r>
      <w:r w:rsidRPr="00757988">
        <w:rPr>
          <w:noProof w:val="0"/>
        </w:rPr>
        <w:tab/>
        <w:t xml:space="preserve">Tufvesson E, Bjermer L, Ekberg M. Patients with chronic obstructive pulmonary disease and chronically colonized with </w:t>
      </w:r>
      <w:r w:rsidRPr="00757988">
        <w:rPr>
          <w:i/>
          <w:noProof w:val="0"/>
        </w:rPr>
        <w:t xml:space="preserve">Haemophilus influenzae </w:t>
      </w:r>
      <w:r w:rsidRPr="00757988">
        <w:rPr>
          <w:noProof w:val="0"/>
        </w:rPr>
        <w:t xml:space="preserve">during stable disease phase have increased airway inflammation. </w:t>
      </w:r>
      <w:r w:rsidRPr="00757988">
        <w:rPr>
          <w:i/>
          <w:noProof w:val="0"/>
        </w:rPr>
        <w:t>International Journal of Chronic Obstructive Pulmonary Disease</w:t>
      </w:r>
      <w:r w:rsidRPr="00757988">
        <w:rPr>
          <w:noProof w:val="0"/>
        </w:rPr>
        <w:t>, 881 (2015).</w:t>
      </w:r>
    </w:p>
    <w:p w14:paraId="62FDE1A0" w14:textId="77777777" w:rsidR="00EE243F" w:rsidRPr="00757988" w:rsidRDefault="00EE243F" w:rsidP="00EE243F">
      <w:pPr>
        <w:pStyle w:val="EndNoteBibliography"/>
        <w:spacing w:after="0"/>
        <w:ind w:left="720" w:hanging="720"/>
        <w:rPr>
          <w:noProof w:val="0"/>
        </w:rPr>
      </w:pPr>
      <w:r w:rsidRPr="00757988">
        <w:rPr>
          <w:noProof w:val="0"/>
        </w:rPr>
        <w:t>202.</w:t>
      </w:r>
      <w:r w:rsidRPr="00757988">
        <w:rPr>
          <w:noProof w:val="0"/>
        </w:rPr>
        <w:tab/>
        <w:t>Essilfie AT, Simpson JL, Horvat JC</w:t>
      </w:r>
      <w:r w:rsidRPr="00757988">
        <w:rPr>
          <w:i/>
          <w:noProof w:val="0"/>
        </w:rPr>
        <w:t xml:space="preserve"> et al.</w:t>
      </w:r>
      <w:r w:rsidRPr="00757988">
        <w:rPr>
          <w:noProof w:val="0"/>
        </w:rPr>
        <w:t xml:space="preserve"> </w:t>
      </w:r>
      <w:r w:rsidRPr="00757988">
        <w:rPr>
          <w:i/>
          <w:noProof w:val="0"/>
        </w:rPr>
        <w:t>Haemophilus influenzae</w:t>
      </w:r>
      <w:r w:rsidRPr="00757988">
        <w:rPr>
          <w:noProof w:val="0"/>
        </w:rPr>
        <w:t xml:space="preserve"> infection drives IL-17-mediated neutrophilic allergic airways disease. </w:t>
      </w:r>
      <w:r w:rsidRPr="00757988">
        <w:rPr>
          <w:i/>
          <w:noProof w:val="0"/>
        </w:rPr>
        <w:t>PLoS Pathog</w:t>
      </w:r>
      <w:r w:rsidRPr="00757988">
        <w:rPr>
          <w:noProof w:val="0"/>
        </w:rPr>
        <w:t>, 7(10), e1002244 (2011).</w:t>
      </w:r>
    </w:p>
    <w:p w14:paraId="660CC17F" w14:textId="77777777" w:rsidR="00EE243F" w:rsidRPr="00757988" w:rsidRDefault="00EE243F" w:rsidP="00EE243F">
      <w:pPr>
        <w:pStyle w:val="EndNoteBibliography"/>
        <w:spacing w:after="0"/>
        <w:ind w:left="720" w:hanging="720"/>
        <w:rPr>
          <w:noProof w:val="0"/>
        </w:rPr>
      </w:pPr>
      <w:r w:rsidRPr="00757988">
        <w:rPr>
          <w:noProof w:val="0"/>
        </w:rPr>
        <w:t>203.</w:t>
      </w:r>
      <w:r w:rsidRPr="00757988">
        <w:rPr>
          <w:noProof w:val="0"/>
        </w:rPr>
        <w:tab/>
        <w:t xml:space="preserve">Lugade AA, Bogner PN, Thatcher TH, Sime PJ, Phipps RP, Thanavala Y. Cigarette smoke exposure exacerbates lung inflammation and compromises immunity to bacterial infection. </w:t>
      </w:r>
      <w:r w:rsidRPr="00757988">
        <w:rPr>
          <w:i/>
          <w:noProof w:val="0"/>
        </w:rPr>
        <w:t>J Immunol</w:t>
      </w:r>
      <w:r w:rsidRPr="00757988">
        <w:rPr>
          <w:noProof w:val="0"/>
        </w:rPr>
        <w:t>, 192(11), 5226-5235 (2014).</w:t>
      </w:r>
    </w:p>
    <w:p w14:paraId="2ED8FD2F" w14:textId="0C14D1EC" w:rsidR="00D16DB2" w:rsidRPr="00757988" w:rsidRDefault="00D16DB2" w:rsidP="00EE243F">
      <w:pPr>
        <w:pStyle w:val="EndNoteBibliography"/>
        <w:spacing w:after="0"/>
        <w:ind w:left="720" w:hanging="720"/>
        <w:rPr>
          <w:noProof w:val="0"/>
        </w:rPr>
      </w:pPr>
      <w:r w:rsidRPr="00757988">
        <w:rPr>
          <w:b/>
          <w:bCs/>
          <w:noProof w:val="0"/>
        </w:rPr>
        <w:t>• Interaction between environment, inflammation and bacterial infection</w:t>
      </w:r>
    </w:p>
    <w:p w14:paraId="752DC0BE" w14:textId="77777777" w:rsidR="00EE243F" w:rsidRPr="00757988" w:rsidRDefault="00EE243F" w:rsidP="00EE243F">
      <w:pPr>
        <w:pStyle w:val="EndNoteBibliography"/>
        <w:spacing w:after="0"/>
        <w:ind w:left="720" w:hanging="720"/>
        <w:rPr>
          <w:noProof w:val="0"/>
        </w:rPr>
      </w:pPr>
      <w:r w:rsidRPr="00757988">
        <w:rPr>
          <w:noProof w:val="0"/>
        </w:rPr>
        <w:t>204.</w:t>
      </w:r>
      <w:r w:rsidRPr="00757988">
        <w:rPr>
          <w:noProof w:val="0"/>
        </w:rPr>
        <w:tab/>
        <w:t>Shuto T, Xu H, Wang B</w:t>
      </w:r>
      <w:r w:rsidRPr="00757988">
        <w:rPr>
          <w:i/>
          <w:noProof w:val="0"/>
        </w:rPr>
        <w:t xml:space="preserve"> et al.</w:t>
      </w:r>
      <w:r w:rsidRPr="00757988">
        <w:rPr>
          <w:noProof w:val="0"/>
        </w:rPr>
        <w:t xml:space="preserve"> Activation of NF-κB by nontypeable </w:t>
      </w:r>
      <w:r w:rsidRPr="00757988">
        <w:rPr>
          <w:i/>
          <w:noProof w:val="0"/>
        </w:rPr>
        <w:t>Hemophilus influenzae</w:t>
      </w:r>
      <w:r w:rsidRPr="00757988">
        <w:rPr>
          <w:noProof w:val="0"/>
        </w:rPr>
        <w:t xml:space="preserve"> is mediated by toll-like receptor 2-TAK1-dependent NIK–IKKα/β–IκBα and MKK3/6–p38 MAP kinase signaling pathways in epithelial cells. </w:t>
      </w:r>
      <w:r w:rsidRPr="00757988">
        <w:rPr>
          <w:i/>
          <w:noProof w:val="0"/>
        </w:rPr>
        <w:t>Proceedings of the National Academy of Sciences</w:t>
      </w:r>
      <w:r w:rsidRPr="00757988">
        <w:rPr>
          <w:noProof w:val="0"/>
        </w:rPr>
        <w:t>, 98(15), 8774-8779 (2001).</w:t>
      </w:r>
    </w:p>
    <w:p w14:paraId="7CED763F" w14:textId="77777777" w:rsidR="00EE243F" w:rsidRPr="00757988" w:rsidRDefault="00EE243F" w:rsidP="00EE243F">
      <w:pPr>
        <w:pStyle w:val="EndNoteBibliography"/>
        <w:spacing w:after="0"/>
        <w:ind w:left="720" w:hanging="720"/>
        <w:rPr>
          <w:noProof w:val="0"/>
        </w:rPr>
      </w:pPr>
      <w:r w:rsidRPr="00757988">
        <w:rPr>
          <w:noProof w:val="0"/>
        </w:rPr>
        <w:t>205.</w:t>
      </w:r>
      <w:r w:rsidRPr="00757988">
        <w:rPr>
          <w:noProof w:val="0"/>
        </w:rPr>
        <w:tab/>
        <w:t>Wieland CW, Florquin S, Maris NA</w:t>
      </w:r>
      <w:r w:rsidRPr="00757988">
        <w:rPr>
          <w:i/>
          <w:noProof w:val="0"/>
        </w:rPr>
        <w:t xml:space="preserve"> et al.</w:t>
      </w:r>
      <w:r w:rsidRPr="00757988">
        <w:rPr>
          <w:noProof w:val="0"/>
        </w:rPr>
        <w:t xml:space="preserve"> The MyD88-Dependent, but Not the MyD88-Independent, Pathway of TLR4 Signaling Is Important in Clearing Nontypeable </w:t>
      </w:r>
      <w:r w:rsidRPr="00757988">
        <w:rPr>
          <w:i/>
          <w:noProof w:val="0"/>
        </w:rPr>
        <w:t>Haemophilus influenzae</w:t>
      </w:r>
      <w:r w:rsidRPr="00757988">
        <w:rPr>
          <w:noProof w:val="0"/>
        </w:rPr>
        <w:t xml:space="preserve"> from the Mouse Lung. </w:t>
      </w:r>
      <w:r w:rsidRPr="00757988">
        <w:rPr>
          <w:i/>
          <w:noProof w:val="0"/>
        </w:rPr>
        <w:t>The Journal of Immunology</w:t>
      </w:r>
      <w:r w:rsidRPr="00757988">
        <w:rPr>
          <w:noProof w:val="0"/>
        </w:rPr>
        <w:t>, 175(9), 6042-6049 (2005).</w:t>
      </w:r>
    </w:p>
    <w:p w14:paraId="4A0A8F88" w14:textId="77777777" w:rsidR="00EE243F" w:rsidRPr="00757988" w:rsidRDefault="00EE243F" w:rsidP="00EE243F">
      <w:pPr>
        <w:pStyle w:val="EndNoteBibliography"/>
        <w:spacing w:after="0"/>
        <w:ind w:left="720" w:hanging="720"/>
        <w:rPr>
          <w:noProof w:val="0"/>
        </w:rPr>
      </w:pPr>
      <w:r w:rsidRPr="00757988">
        <w:rPr>
          <w:noProof w:val="0"/>
        </w:rPr>
        <w:t>206.</w:t>
      </w:r>
      <w:r w:rsidRPr="00757988">
        <w:rPr>
          <w:noProof w:val="0"/>
        </w:rPr>
        <w:tab/>
        <w:t>Berenson CS, Kruzel RL, Eberhardt E</w:t>
      </w:r>
      <w:r w:rsidRPr="00757988">
        <w:rPr>
          <w:i/>
          <w:noProof w:val="0"/>
        </w:rPr>
        <w:t xml:space="preserve"> et al.</w:t>
      </w:r>
      <w:r w:rsidRPr="00757988">
        <w:rPr>
          <w:noProof w:val="0"/>
        </w:rPr>
        <w:t xml:space="preserve"> Impaired innate immune alveolar macrophage response and the predilection for COPD exacerbations. </w:t>
      </w:r>
      <w:r w:rsidRPr="00757988">
        <w:rPr>
          <w:i/>
          <w:noProof w:val="0"/>
        </w:rPr>
        <w:t>Thorax</w:t>
      </w:r>
      <w:r w:rsidRPr="00757988">
        <w:rPr>
          <w:noProof w:val="0"/>
        </w:rPr>
        <w:t>, 69(9), 811-818 (2014).</w:t>
      </w:r>
    </w:p>
    <w:p w14:paraId="06A7D774" w14:textId="77777777" w:rsidR="00EE243F" w:rsidRPr="00757988" w:rsidRDefault="00EE243F" w:rsidP="00EE243F">
      <w:pPr>
        <w:pStyle w:val="EndNoteBibliography"/>
        <w:spacing w:after="0"/>
        <w:ind w:left="720" w:hanging="720"/>
        <w:rPr>
          <w:noProof w:val="0"/>
        </w:rPr>
      </w:pPr>
      <w:r w:rsidRPr="00757988">
        <w:rPr>
          <w:noProof w:val="0"/>
        </w:rPr>
        <w:t>207.</w:t>
      </w:r>
      <w:r w:rsidRPr="00757988">
        <w:rPr>
          <w:noProof w:val="0"/>
        </w:rPr>
        <w:tab/>
        <w:t>Di Stefano A, Ricciardolo FLM, Caramori G</w:t>
      </w:r>
      <w:r w:rsidRPr="00757988">
        <w:rPr>
          <w:i/>
          <w:noProof w:val="0"/>
        </w:rPr>
        <w:t xml:space="preserve"> et al.</w:t>
      </w:r>
      <w:r w:rsidRPr="00757988">
        <w:rPr>
          <w:noProof w:val="0"/>
        </w:rPr>
        <w:t xml:space="preserve"> Bronchial inflammation and bacterial load in stable COPD is associated with TLR4 overexpression. </w:t>
      </w:r>
      <w:r w:rsidRPr="00757988">
        <w:rPr>
          <w:i/>
          <w:noProof w:val="0"/>
        </w:rPr>
        <w:t>European Respiratory Journal</w:t>
      </w:r>
      <w:r w:rsidRPr="00757988">
        <w:rPr>
          <w:noProof w:val="0"/>
        </w:rPr>
        <w:t>, 49(5), 1602006 (2017).</w:t>
      </w:r>
    </w:p>
    <w:p w14:paraId="344DC798" w14:textId="77777777" w:rsidR="00EE243F" w:rsidRPr="00757988" w:rsidRDefault="00EE243F" w:rsidP="00EE243F">
      <w:pPr>
        <w:pStyle w:val="EndNoteBibliography"/>
        <w:spacing w:after="0"/>
        <w:ind w:left="720" w:hanging="720"/>
        <w:rPr>
          <w:noProof w:val="0"/>
        </w:rPr>
      </w:pPr>
      <w:r w:rsidRPr="00757988">
        <w:rPr>
          <w:noProof w:val="0"/>
        </w:rPr>
        <w:lastRenderedPageBreak/>
        <w:t>208.</w:t>
      </w:r>
      <w:r w:rsidRPr="00757988">
        <w:rPr>
          <w:noProof w:val="0"/>
        </w:rPr>
        <w:tab/>
        <w:t>Knobloch J, Schild K, Jungck D</w:t>
      </w:r>
      <w:r w:rsidRPr="00757988">
        <w:rPr>
          <w:i/>
          <w:noProof w:val="0"/>
        </w:rPr>
        <w:t xml:space="preserve"> et al.</w:t>
      </w:r>
      <w:r w:rsidRPr="00757988">
        <w:rPr>
          <w:noProof w:val="0"/>
        </w:rPr>
        <w:t xml:space="preserve"> The T-Helper Cell Type 1 Immune Response to Gram-Negative Bacterial Infections Is Impaired in COPD. </w:t>
      </w:r>
      <w:r w:rsidRPr="00757988">
        <w:rPr>
          <w:i/>
          <w:noProof w:val="0"/>
        </w:rPr>
        <w:t>American Journal of Respiratory and Critical Care Medicine</w:t>
      </w:r>
      <w:r w:rsidRPr="00757988">
        <w:rPr>
          <w:noProof w:val="0"/>
        </w:rPr>
        <w:t>, 183(2), 204-214 (2011).</w:t>
      </w:r>
    </w:p>
    <w:p w14:paraId="39B1BFC8" w14:textId="77777777" w:rsidR="00EE243F" w:rsidRPr="00757988" w:rsidRDefault="00EE243F" w:rsidP="00EE243F">
      <w:pPr>
        <w:pStyle w:val="EndNoteBibliography"/>
        <w:spacing w:after="0"/>
        <w:ind w:left="720" w:hanging="720"/>
        <w:rPr>
          <w:noProof w:val="0"/>
        </w:rPr>
      </w:pPr>
      <w:r w:rsidRPr="00757988">
        <w:rPr>
          <w:noProof w:val="0"/>
        </w:rPr>
        <w:t>209.</w:t>
      </w:r>
      <w:r w:rsidRPr="00757988">
        <w:rPr>
          <w:noProof w:val="0"/>
        </w:rPr>
        <w:tab/>
        <w:t xml:space="preserve">MacRedmond RE, Greene CM, Dorscheid DR, McElvaney NG, O'Neill SJ. Epithelial expression of TLR4 is modulated in COPD and by steroids, salmeterol and cigarette smoke. </w:t>
      </w:r>
      <w:r w:rsidRPr="00757988">
        <w:rPr>
          <w:i/>
          <w:noProof w:val="0"/>
        </w:rPr>
        <w:t>Respiratory Research</w:t>
      </w:r>
      <w:r w:rsidRPr="00757988">
        <w:rPr>
          <w:noProof w:val="0"/>
        </w:rPr>
        <w:t>, 8(1) (2007).</w:t>
      </w:r>
    </w:p>
    <w:p w14:paraId="7BDC543A" w14:textId="77777777" w:rsidR="00EE243F" w:rsidRPr="00757988" w:rsidRDefault="00EE243F" w:rsidP="00EE243F">
      <w:pPr>
        <w:pStyle w:val="EndNoteBibliography"/>
        <w:spacing w:after="0"/>
        <w:ind w:left="720" w:hanging="720"/>
        <w:rPr>
          <w:noProof w:val="0"/>
        </w:rPr>
      </w:pPr>
      <w:r w:rsidRPr="00757988">
        <w:rPr>
          <w:noProof w:val="0"/>
        </w:rPr>
        <w:t>210.</w:t>
      </w:r>
      <w:r w:rsidRPr="00757988">
        <w:rPr>
          <w:noProof w:val="0"/>
        </w:rPr>
        <w:tab/>
        <w:t>Lea S, Reynolds S, Kaur M</w:t>
      </w:r>
      <w:r w:rsidRPr="00757988">
        <w:rPr>
          <w:i/>
          <w:noProof w:val="0"/>
        </w:rPr>
        <w:t xml:space="preserve"> et al.</w:t>
      </w:r>
      <w:r w:rsidRPr="00757988">
        <w:rPr>
          <w:noProof w:val="0"/>
        </w:rPr>
        <w:t xml:space="preserve"> The effects of repeated Toll-like receptors 2 and 4 stimulation in COPD alveolar macrophages. </w:t>
      </w:r>
      <w:r w:rsidRPr="00757988">
        <w:rPr>
          <w:i/>
          <w:noProof w:val="0"/>
        </w:rPr>
        <w:t>International Journal of Chronic Obstructive Pulmonary Disease</w:t>
      </w:r>
      <w:r w:rsidRPr="00757988">
        <w:rPr>
          <w:noProof w:val="0"/>
        </w:rPr>
        <w:t>, Volume 13, 771-780 (2018).</w:t>
      </w:r>
    </w:p>
    <w:p w14:paraId="411DD381" w14:textId="77777777" w:rsidR="00EE243F" w:rsidRPr="00757988" w:rsidRDefault="00EE243F" w:rsidP="00EE243F">
      <w:pPr>
        <w:pStyle w:val="EndNoteBibliography"/>
        <w:spacing w:after="0"/>
        <w:ind w:left="720" w:hanging="720"/>
        <w:rPr>
          <w:noProof w:val="0"/>
        </w:rPr>
      </w:pPr>
      <w:r w:rsidRPr="00757988">
        <w:rPr>
          <w:noProof w:val="0"/>
        </w:rPr>
        <w:t>211.</w:t>
      </w:r>
      <w:r w:rsidRPr="00757988">
        <w:rPr>
          <w:noProof w:val="0"/>
        </w:rPr>
        <w:tab/>
        <w:t>Durack J, Lynch SV, Nariya S</w:t>
      </w:r>
      <w:r w:rsidRPr="00757988">
        <w:rPr>
          <w:i/>
          <w:noProof w:val="0"/>
        </w:rPr>
        <w:t xml:space="preserve"> et al.</w:t>
      </w:r>
      <w:r w:rsidRPr="00757988">
        <w:rPr>
          <w:noProof w:val="0"/>
        </w:rPr>
        <w:t xml:space="preserve"> Features of the bronchial bacterial microbiome associated with atopy, asthma, and responsiveness to inhaled corticosteroid treatment. </w:t>
      </w:r>
      <w:r w:rsidRPr="00757988">
        <w:rPr>
          <w:i/>
          <w:noProof w:val="0"/>
        </w:rPr>
        <w:t>Journal of Allergy and Clinical Immunology</w:t>
      </w:r>
      <w:r w:rsidRPr="00757988">
        <w:rPr>
          <w:noProof w:val="0"/>
        </w:rPr>
        <w:t>, 140(1), 63-75 (2017).</w:t>
      </w:r>
    </w:p>
    <w:p w14:paraId="229ABD85" w14:textId="77777777" w:rsidR="00EE243F" w:rsidRPr="00757988" w:rsidRDefault="00EE243F" w:rsidP="00EE243F">
      <w:pPr>
        <w:pStyle w:val="EndNoteBibliography"/>
        <w:spacing w:after="0"/>
        <w:ind w:left="720" w:hanging="720"/>
        <w:rPr>
          <w:noProof w:val="0"/>
        </w:rPr>
      </w:pPr>
      <w:r w:rsidRPr="00757988">
        <w:rPr>
          <w:noProof w:val="0"/>
        </w:rPr>
        <w:t>212.</w:t>
      </w:r>
      <w:r w:rsidRPr="00757988">
        <w:rPr>
          <w:noProof w:val="0"/>
        </w:rPr>
        <w:tab/>
        <w:t>Kim RY, Pinkerton JW, Essilfie AT</w:t>
      </w:r>
      <w:r w:rsidRPr="00757988">
        <w:rPr>
          <w:i/>
          <w:noProof w:val="0"/>
        </w:rPr>
        <w:t xml:space="preserve"> et al.</w:t>
      </w:r>
      <w:r w:rsidRPr="00757988">
        <w:rPr>
          <w:noProof w:val="0"/>
        </w:rPr>
        <w:t xml:space="preserve"> Role for NLRP3 Inflammasome–mediated, IL-1β–Dependent Responses in Severe, Steroid-Resistant Asthma. </w:t>
      </w:r>
      <w:r w:rsidRPr="00757988">
        <w:rPr>
          <w:i/>
          <w:noProof w:val="0"/>
        </w:rPr>
        <w:t>American Journal of Respiratory and Critical Care Medicine</w:t>
      </w:r>
      <w:r w:rsidRPr="00757988">
        <w:rPr>
          <w:noProof w:val="0"/>
        </w:rPr>
        <w:t>, 196(3), 283-297 (2017).</w:t>
      </w:r>
    </w:p>
    <w:p w14:paraId="79EA93C7" w14:textId="77777777" w:rsidR="00EE243F" w:rsidRPr="00757988" w:rsidRDefault="00EE243F" w:rsidP="00EE243F">
      <w:pPr>
        <w:pStyle w:val="EndNoteBibliography"/>
        <w:spacing w:after="0"/>
        <w:ind w:left="720" w:hanging="720"/>
        <w:rPr>
          <w:noProof w:val="0"/>
        </w:rPr>
      </w:pPr>
      <w:r w:rsidRPr="00757988">
        <w:rPr>
          <w:noProof w:val="0"/>
        </w:rPr>
        <w:t>213.</w:t>
      </w:r>
      <w:r w:rsidRPr="00757988">
        <w:rPr>
          <w:noProof w:val="0"/>
        </w:rPr>
        <w:tab/>
        <w:t>Culpitt SV, Rogers DF, Shah P</w:t>
      </w:r>
      <w:r w:rsidRPr="00757988">
        <w:rPr>
          <w:i/>
          <w:noProof w:val="0"/>
        </w:rPr>
        <w:t xml:space="preserve"> et al.</w:t>
      </w:r>
      <w:r w:rsidRPr="00757988">
        <w:rPr>
          <w:noProof w:val="0"/>
        </w:rPr>
        <w:t xml:space="preserve"> Impaired Inhibition by Dexamethasone of Cytokine Release by Alveolar Macrophages from Patients with Chronic Obstructive Pulmonary Disease. </w:t>
      </w:r>
      <w:r w:rsidRPr="00757988">
        <w:rPr>
          <w:i/>
          <w:noProof w:val="0"/>
        </w:rPr>
        <w:t>American Journal of Respiratory and Critical Care Medicine</w:t>
      </w:r>
      <w:r w:rsidRPr="00757988">
        <w:rPr>
          <w:noProof w:val="0"/>
        </w:rPr>
        <w:t>, 167(1), 24-31 (2003).</w:t>
      </w:r>
    </w:p>
    <w:p w14:paraId="71FD97FC" w14:textId="77777777" w:rsidR="00EE243F" w:rsidRPr="00757988" w:rsidRDefault="00EE243F" w:rsidP="00EE243F">
      <w:pPr>
        <w:pStyle w:val="EndNoteBibliography"/>
        <w:spacing w:after="0"/>
        <w:ind w:left="720" w:hanging="720"/>
        <w:rPr>
          <w:noProof w:val="0"/>
        </w:rPr>
      </w:pPr>
      <w:r w:rsidRPr="00757988">
        <w:rPr>
          <w:noProof w:val="0"/>
        </w:rPr>
        <w:t>214.</w:t>
      </w:r>
      <w:r w:rsidRPr="00757988">
        <w:rPr>
          <w:noProof w:val="0"/>
        </w:rPr>
        <w:tab/>
        <w:t>Goleva E, Jackson LP, Harris JK</w:t>
      </w:r>
      <w:r w:rsidRPr="00757988">
        <w:rPr>
          <w:i/>
          <w:noProof w:val="0"/>
        </w:rPr>
        <w:t xml:space="preserve"> et al.</w:t>
      </w:r>
      <w:r w:rsidRPr="00757988">
        <w:rPr>
          <w:noProof w:val="0"/>
        </w:rPr>
        <w:t xml:space="preserve"> The Effects of Airway Microbiome on Corticosteroid Responsiveness in Asthma. </w:t>
      </w:r>
      <w:r w:rsidRPr="00757988">
        <w:rPr>
          <w:i/>
          <w:noProof w:val="0"/>
        </w:rPr>
        <w:t>American Journal of Respiratory and Critical Care Medicine</w:t>
      </w:r>
      <w:r w:rsidRPr="00757988">
        <w:rPr>
          <w:noProof w:val="0"/>
        </w:rPr>
        <w:t>, 188(10), 1193-1201 (2013).</w:t>
      </w:r>
    </w:p>
    <w:p w14:paraId="5297E2EE" w14:textId="52DA4C78" w:rsidR="00D16DB2" w:rsidRPr="00757988" w:rsidRDefault="00D16DB2" w:rsidP="00D16DB2">
      <w:pPr>
        <w:pStyle w:val="EndNoteBibliography"/>
        <w:spacing w:after="0"/>
        <w:ind w:left="720" w:hanging="720"/>
        <w:rPr>
          <w:noProof w:val="0"/>
        </w:rPr>
      </w:pPr>
      <w:r w:rsidRPr="00757988">
        <w:rPr>
          <w:noProof w:val="0"/>
        </w:rPr>
        <w:t xml:space="preserve">• </w:t>
      </w:r>
      <w:r w:rsidRPr="00757988">
        <w:rPr>
          <w:b/>
          <w:bCs/>
          <w:noProof w:val="0"/>
        </w:rPr>
        <w:t>Demonstration that airway bacteria modulate the clinical response to steroid treatment</w:t>
      </w:r>
    </w:p>
    <w:p w14:paraId="042B0E1C" w14:textId="77777777" w:rsidR="00EE243F" w:rsidRPr="00757988" w:rsidRDefault="00EE243F" w:rsidP="00EE243F">
      <w:pPr>
        <w:pStyle w:val="EndNoteBibliography"/>
        <w:spacing w:after="0"/>
        <w:ind w:left="720" w:hanging="720"/>
        <w:rPr>
          <w:noProof w:val="0"/>
        </w:rPr>
      </w:pPr>
      <w:r w:rsidRPr="00757988">
        <w:rPr>
          <w:noProof w:val="0"/>
        </w:rPr>
        <w:t>215.</w:t>
      </w:r>
      <w:r w:rsidRPr="00757988">
        <w:rPr>
          <w:noProof w:val="0"/>
        </w:rPr>
        <w:tab/>
        <w:t>Goleva E, Hauk PJ, Hall CF</w:t>
      </w:r>
      <w:r w:rsidRPr="00757988">
        <w:rPr>
          <w:i/>
          <w:noProof w:val="0"/>
        </w:rPr>
        <w:t xml:space="preserve"> et al.</w:t>
      </w:r>
      <w:r w:rsidRPr="00757988">
        <w:rPr>
          <w:noProof w:val="0"/>
        </w:rPr>
        <w:t xml:space="preserve"> Corticosteroid-resistant asthma is associated with classical antimicrobial activation of airway macrophages. </w:t>
      </w:r>
      <w:r w:rsidRPr="00757988">
        <w:rPr>
          <w:i/>
          <w:noProof w:val="0"/>
        </w:rPr>
        <w:t>Journal of Allergy and Clinical Immunology</w:t>
      </w:r>
      <w:r w:rsidRPr="00757988">
        <w:rPr>
          <w:noProof w:val="0"/>
        </w:rPr>
        <w:t>, 122(3), 550-559.e553 (2008).</w:t>
      </w:r>
    </w:p>
    <w:p w14:paraId="62B6224C" w14:textId="77777777" w:rsidR="00EE243F" w:rsidRPr="00757988" w:rsidRDefault="00EE243F" w:rsidP="00EE243F">
      <w:pPr>
        <w:pStyle w:val="EndNoteBibliography"/>
        <w:spacing w:after="0"/>
        <w:ind w:left="720" w:hanging="720"/>
        <w:rPr>
          <w:noProof w:val="0"/>
        </w:rPr>
      </w:pPr>
      <w:r w:rsidRPr="00757988">
        <w:rPr>
          <w:noProof w:val="0"/>
        </w:rPr>
        <w:t>216.</w:t>
      </w:r>
      <w:r w:rsidRPr="00757988">
        <w:rPr>
          <w:noProof w:val="0"/>
        </w:rPr>
        <w:tab/>
        <w:t xml:space="preserve">Lea S, Harbron C, Khan N, Booth G, Armstrong J, Singh D. Corticosteroid insensitive alveolar macrophages from asthma patients; synergistic interaction with a p38 mitogen‐activated protein kinase (MAPK) inhibitor. </w:t>
      </w:r>
      <w:r w:rsidRPr="00757988">
        <w:rPr>
          <w:i/>
          <w:noProof w:val="0"/>
        </w:rPr>
        <w:t>British Journal of Clinical Pharmacology</w:t>
      </w:r>
      <w:r w:rsidRPr="00757988">
        <w:rPr>
          <w:noProof w:val="0"/>
        </w:rPr>
        <w:t>, 79(5), 756-766 (2015).</w:t>
      </w:r>
    </w:p>
    <w:p w14:paraId="58CF0704" w14:textId="77777777" w:rsidR="00EE243F" w:rsidRPr="00757988" w:rsidRDefault="00EE243F" w:rsidP="00EE243F">
      <w:pPr>
        <w:pStyle w:val="EndNoteBibliography"/>
        <w:spacing w:after="0"/>
        <w:ind w:left="720" w:hanging="720"/>
        <w:rPr>
          <w:noProof w:val="0"/>
        </w:rPr>
      </w:pPr>
      <w:r w:rsidRPr="00757988">
        <w:rPr>
          <w:noProof w:val="0"/>
        </w:rPr>
        <w:t>217.</w:t>
      </w:r>
      <w:r w:rsidRPr="00757988">
        <w:rPr>
          <w:noProof w:val="0"/>
        </w:rPr>
        <w:tab/>
        <w:t>Xu F, Xu Z, Zhang R</w:t>
      </w:r>
      <w:r w:rsidRPr="00757988">
        <w:rPr>
          <w:i/>
          <w:noProof w:val="0"/>
        </w:rPr>
        <w:t xml:space="preserve"> et al.</w:t>
      </w:r>
      <w:r w:rsidRPr="00757988">
        <w:rPr>
          <w:noProof w:val="0"/>
        </w:rPr>
        <w:t xml:space="preserve"> Nontypeable </w:t>
      </w:r>
      <w:r w:rsidRPr="00757988">
        <w:rPr>
          <w:i/>
          <w:noProof w:val="0"/>
        </w:rPr>
        <w:t xml:space="preserve">Haemophilus influenzae </w:t>
      </w:r>
      <w:r w:rsidRPr="00757988">
        <w:rPr>
          <w:noProof w:val="0"/>
        </w:rPr>
        <w:t xml:space="preserve">induces COX-2 and PGE2 expression in lung epithelial cells via activation of p38 MAPK and NF-kappa B. </w:t>
      </w:r>
      <w:r w:rsidRPr="00757988">
        <w:rPr>
          <w:i/>
          <w:noProof w:val="0"/>
        </w:rPr>
        <w:t>Respiratory Research</w:t>
      </w:r>
      <w:r w:rsidRPr="00757988">
        <w:rPr>
          <w:noProof w:val="0"/>
        </w:rPr>
        <w:t>, 9(1) (2008).</w:t>
      </w:r>
    </w:p>
    <w:p w14:paraId="3DC0C702" w14:textId="77777777" w:rsidR="00EE243F" w:rsidRPr="00757988" w:rsidRDefault="00EE243F" w:rsidP="00EE243F">
      <w:pPr>
        <w:pStyle w:val="EndNoteBibliography"/>
        <w:spacing w:after="0"/>
        <w:ind w:left="720" w:hanging="720"/>
        <w:rPr>
          <w:noProof w:val="0"/>
        </w:rPr>
      </w:pPr>
      <w:r w:rsidRPr="00757988">
        <w:rPr>
          <w:noProof w:val="0"/>
        </w:rPr>
        <w:t>218.</w:t>
      </w:r>
      <w:r w:rsidRPr="00757988">
        <w:rPr>
          <w:noProof w:val="0"/>
        </w:rPr>
        <w:tab/>
        <w:t xml:space="preserve">Khalaf RM, Lea SR, Metcalfe HJ, Singh D. Mechanisms of corticosteroid insensitivity in COPD alveolar macrophages exposed to NTHi. </w:t>
      </w:r>
      <w:r w:rsidRPr="00757988">
        <w:rPr>
          <w:i/>
          <w:noProof w:val="0"/>
        </w:rPr>
        <w:t>Respiratory Research</w:t>
      </w:r>
      <w:r w:rsidRPr="00757988">
        <w:rPr>
          <w:noProof w:val="0"/>
        </w:rPr>
        <w:t>, 18(1) (2017).</w:t>
      </w:r>
    </w:p>
    <w:p w14:paraId="6A6ABEEB" w14:textId="77777777" w:rsidR="00EE243F" w:rsidRPr="00757988" w:rsidRDefault="00EE243F" w:rsidP="00EE243F">
      <w:pPr>
        <w:pStyle w:val="EndNoteBibliography"/>
        <w:spacing w:after="0"/>
        <w:ind w:left="720" w:hanging="720"/>
        <w:rPr>
          <w:noProof w:val="0"/>
        </w:rPr>
      </w:pPr>
      <w:r w:rsidRPr="00757988">
        <w:rPr>
          <w:noProof w:val="0"/>
        </w:rPr>
        <w:t>219.</w:t>
      </w:r>
      <w:r w:rsidRPr="00757988">
        <w:rPr>
          <w:noProof w:val="0"/>
        </w:rPr>
        <w:tab/>
        <w:t xml:space="preserve">Berenson CS, Kruzel RL, Eberhardt E, Sethi S. Phagocytic Dysfunction of Human Alveolar Macrophages and Severity of Chronic Obstructive Pulmonary Disease. </w:t>
      </w:r>
      <w:r w:rsidRPr="00757988">
        <w:rPr>
          <w:i/>
          <w:noProof w:val="0"/>
        </w:rPr>
        <w:t>The Journal of Infectious Diseases</w:t>
      </w:r>
      <w:r w:rsidRPr="00757988">
        <w:rPr>
          <w:noProof w:val="0"/>
        </w:rPr>
        <w:t>, 208(12), 2036-2045 (2013).</w:t>
      </w:r>
    </w:p>
    <w:p w14:paraId="6EF6FA42" w14:textId="77777777" w:rsidR="00EE243F" w:rsidRPr="00757988" w:rsidRDefault="00EE243F" w:rsidP="00EE243F">
      <w:pPr>
        <w:pStyle w:val="EndNoteBibliography"/>
        <w:spacing w:after="0"/>
        <w:ind w:left="720" w:hanging="720"/>
        <w:rPr>
          <w:noProof w:val="0"/>
        </w:rPr>
      </w:pPr>
      <w:r w:rsidRPr="00757988">
        <w:rPr>
          <w:noProof w:val="0"/>
        </w:rPr>
        <w:t>220.</w:t>
      </w:r>
      <w:r w:rsidRPr="00757988">
        <w:rPr>
          <w:noProof w:val="0"/>
        </w:rPr>
        <w:tab/>
        <w:t xml:space="preserve">Hodge S, Hodge G, Brozyna S, Jersmann H, Holmes M, Reynolds PN. Azithromycin increases phagocytosis of apoptotic bronchial epithelial cells by alveolar macrophages. </w:t>
      </w:r>
      <w:r w:rsidRPr="00757988">
        <w:rPr>
          <w:i/>
          <w:noProof w:val="0"/>
        </w:rPr>
        <w:t>European Respiratory Journal</w:t>
      </w:r>
      <w:r w:rsidRPr="00757988">
        <w:rPr>
          <w:noProof w:val="0"/>
        </w:rPr>
        <w:t>, 28(3), 486-495 (2006).</w:t>
      </w:r>
    </w:p>
    <w:p w14:paraId="485535C7" w14:textId="77777777" w:rsidR="00EE243F" w:rsidRPr="00757988" w:rsidRDefault="00EE243F" w:rsidP="00EE243F">
      <w:pPr>
        <w:pStyle w:val="EndNoteBibliography"/>
        <w:spacing w:after="0"/>
        <w:ind w:left="720" w:hanging="720"/>
        <w:rPr>
          <w:noProof w:val="0"/>
        </w:rPr>
      </w:pPr>
      <w:r w:rsidRPr="00757988">
        <w:rPr>
          <w:noProof w:val="0"/>
        </w:rPr>
        <w:t>221.</w:t>
      </w:r>
      <w:r w:rsidRPr="00757988">
        <w:rPr>
          <w:noProof w:val="0"/>
        </w:rPr>
        <w:tab/>
        <w:t xml:space="preserve">Hodge S, Hodge G, Ahern J, Jersmann H, Holmes M, Reynolds PN. Smoking Alters Alveolar Macrophage Recognition and Phagocytic Ability. </w:t>
      </w:r>
      <w:r w:rsidRPr="00757988">
        <w:rPr>
          <w:i/>
          <w:noProof w:val="0"/>
        </w:rPr>
        <w:t>American Journal of Respiratory Cell and Molecular Biology</w:t>
      </w:r>
      <w:r w:rsidRPr="00757988">
        <w:rPr>
          <w:noProof w:val="0"/>
        </w:rPr>
        <w:t>, 37(6), 748-755 (2007).</w:t>
      </w:r>
    </w:p>
    <w:p w14:paraId="1FC35D84" w14:textId="77777777" w:rsidR="00EE243F" w:rsidRPr="00757988" w:rsidRDefault="00EE243F" w:rsidP="00EE243F">
      <w:pPr>
        <w:pStyle w:val="EndNoteBibliography"/>
        <w:spacing w:after="0"/>
        <w:ind w:left="720" w:hanging="720"/>
        <w:rPr>
          <w:noProof w:val="0"/>
        </w:rPr>
      </w:pPr>
      <w:r w:rsidRPr="00757988">
        <w:rPr>
          <w:noProof w:val="0"/>
        </w:rPr>
        <w:t>222.</w:t>
      </w:r>
      <w:r w:rsidRPr="00757988">
        <w:rPr>
          <w:noProof w:val="0"/>
        </w:rPr>
        <w:tab/>
        <w:t>Huynh M-LN, Malcolm KC, Kotaru C</w:t>
      </w:r>
      <w:r w:rsidRPr="00757988">
        <w:rPr>
          <w:i/>
          <w:noProof w:val="0"/>
        </w:rPr>
        <w:t xml:space="preserve"> et al.</w:t>
      </w:r>
      <w:r w:rsidRPr="00757988">
        <w:rPr>
          <w:noProof w:val="0"/>
        </w:rPr>
        <w:t xml:space="preserve"> Defective Apoptotic Cell Phagocytosis Attenuates Prostaglandin E and 15-Hydroxyeicosatetraenoic Acid in Severe Asthma </w:t>
      </w:r>
      <w:r w:rsidRPr="00757988">
        <w:rPr>
          <w:noProof w:val="0"/>
        </w:rPr>
        <w:lastRenderedPageBreak/>
        <w:t xml:space="preserve">Alveolar Macrophages. </w:t>
      </w:r>
      <w:r w:rsidRPr="00757988">
        <w:rPr>
          <w:i/>
          <w:noProof w:val="0"/>
        </w:rPr>
        <w:t>American Journal of Respiratory and Critical Care Medicine</w:t>
      </w:r>
      <w:r w:rsidRPr="00757988">
        <w:rPr>
          <w:noProof w:val="0"/>
        </w:rPr>
        <w:t>, 172(8), 972-979 (2005).</w:t>
      </w:r>
    </w:p>
    <w:p w14:paraId="587DD305" w14:textId="77777777" w:rsidR="00EE243F" w:rsidRPr="00757988" w:rsidRDefault="00EE243F" w:rsidP="00EE243F">
      <w:pPr>
        <w:pStyle w:val="EndNoteBibliography"/>
        <w:spacing w:after="0"/>
        <w:ind w:left="720" w:hanging="720"/>
        <w:rPr>
          <w:noProof w:val="0"/>
        </w:rPr>
      </w:pPr>
      <w:r w:rsidRPr="00757988">
        <w:rPr>
          <w:noProof w:val="0"/>
        </w:rPr>
        <w:t>223.</w:t>
      </w:r>
      <w:r w:rsidRPr="00757988">
        <w:rPr>
          <w:noProof w:val="0"/>
        </w:rPr>
        <w:tab/>
        <w:t>Liang Z, Zhang Q, Thomas CMR</w:t>
      </w:r>
      <w:r w:rsidRPr="00757988">
        <w:rPr>
          <w:i/>
          <w:noProof w:val="0"/>
        </w:rPr>
        <w:t xml:space="preserve"> et al.</w:t>
      </w:r>
      <w:r w:rsidRPr="00757988">
        <w:rPr>
          <w:noProof w:val="0"/>
        </w:rPr>
        <w:t xml:space="preserve"> Impaired macrophage phagocytosis of bacteria in severe asthma. </w:t>
      </w:r>
      <w:r w:rsidRPr="00757988">
        <w:rPr>
          <w:i/>
          <w:noProof w:val="0"/>
        </w:rPr>
        <w:t>Respiratory Research</w:t>
      </w:r>
      <w:r w:rsidRPr="00757988">
        <w:rPr>
          <w:noProof w:val="0"/>
        </w:rPr>
        <w:t>, 15(1) (2014).</w:t>
      </w:r>
    </w:p>
    <w:p w14:paraId="4F6A7F46" w14:textId="77777777" w:rsidR="00EE243F" w:rsidRPr="00757988" w:rsidRDefault="00EE243F" w:rsidP="00EE243F">
      <w:pPr>
        <w:pStyle w:val="EndNoteBibliography"/>
        <w:spacing w:after="0"/>
        <w:ind w:left="720" w:hanging="720"/>
        <w:rPr>
          <w:noProof w:val="0"/>
        </w:rPr>
      </w:pPr>
      <w:r w:rsidRPr="00757988">
        <w:rPr>
          <w:noProof w:val="0"/>
        </w:rPr>
        <w:t>224.</w:t>
      </w:r>
      <w:r w:rsidRPr="00757988">
        <w:rPr>
          <w:noProof w:val="0"/>
        </w:rPr>
        <w:tab/>
        <w:t>Simpson JL, Gibson PG, Yang IA</w:t>
      </w:r>
      <w:r w:rsidRPr="00757988">
        <w:rPr>
          <w:i/>
          <w:noProof w:val="0"/>
        </w:rPr>
        <w:t xml:space="preserve"> et al.</w:t>
      </w:r>
      <w:r w:rsidRPr="00757988">
        <w:rPr>
          <w:noProof w:val="0"/>
        </w:rPr>
        <w:t xml:space="preserve"> Impaired macrophage phagocytosis in non‐eosinophilic asthma. </w:t>
      </w:r>
      <w:r w:rsidRPr="00757988">
        <w:rPr>
          <w:i/>
          <w:noProof w:val="0"/>
        </w:rPr>
        <w:t>Clinical &amp;amp; Experimental Allergy</w:t>
      </w:r>
      <w:r w:rsidRPr="00757988">
        <w:rPr>
          <w:noProof w:val="0"/>
        </w:rPr>
        <w:t>, 43(1), 29-35 (2012).</w:t>
      </w:r>
    </w:p>
    <w:p w14:paraId="393E60F2" w14:textId="77777777" w:rsidR="00EE243F" w:rsidRPr="00757988" w:rsidRDefault="00EE243F" w:rsidP="00EE243F">
      <w:pPr>
        <w:pStyle w:val="EndNoteBibliography"/>
        <w:spacing w:after="0"/>
        <w:ind w:left="720" w:hanging="720"/>
        <w:rPr>
          <w:noProof w:val="0"/>
        </w:rPr>
      </w:pPr>
      <w:r w:rsidRPr="00757988">
        <w:rPr>
          <w:noProof w:val="0"/>
        </w:rPr>
        <w:t>225.</w:t>
      </w:r>
      <w:r w:rsidRPr="00757988">
        <w:rPr>
          <w:noProof w:val="0"/>
        </w:rPr>
        <w:tab/>
        <w:t>Singh R, Belchamber KBR, Fenwick PS</w:t>
      </w:r>
      <w:r w:rsidRPr="00757988">
        <w:rPr>
          <w:i/>
          <w:noProof w:val="0"/>
        </w:rPr>
        <w:t xml:space="preserve"> et al.</w:t>
      </w:r>
      <w:r w:rsidRPr="00757988">
        <w:rPr>
          <w:noProof w:val="0"/>
        </w:rPr>
        <w:t xml:space="preserve"> Defective monocyte-derived macrophage phagocytosis is associated with exacerbation frequency in COPD. </w:t>
      </w:r>
      <w:r w:rsidRPr="00757988">
        <w:rPr>
          <w:i/>
          <w:noProof w:val="0"/>
        </w:rPr>
        <w:t>Respiratory Research</w:t>
      </w:r>
      <w:r w:rsidRPr="00757988">
        <w:rPr>
          <w:noProof w:val="0"/>
        </w:rPr>
        <w:t>, 22(1) (2021).</w:t>
      </w:r>
    </w:p>
    <w:p w14:paraId="1181CFCE" w14:textId="77777777" w:rsidR="00EE243F" w:rsidRPr="00757988" w:rsidRDefault="00EE243F" w:rsidP="00EE243F">
      <w:pPr>
        <w:pStyle w:val="EndNoteBibliography"/>
        <w:spacing w:after="0"/>
        <w:ind w:left="720" w:hanging="720"/>
        <w:rPr>
          <w:noProof w:val="0"/>
        </w:rPr>
      </w:pPr>
      <w:r w:rsidRPr="00757988">
        <w:rPr>
          <w:noProof w:val="0"/>
        </w:rPr>
        <w:t>226.</w:t>
      </w:r>
      <w:r w:rsidRPr="00757988">
        <w:rPr>
          <w:noProof w:val="0"/>
        </w:rPr>
        <w:tab/>
        <w:t>Hodge S, Upham JW, Pizzutto S</w:t>
      </w:r>
      <w:r w:rsidRPr="00757988">
        <w:rPr>
          <w:i/>
          <w:noProof w:val="0"/>
        </w:rPr>
        <w:t xml:space="preserve"> et al.</w:t>
      </w:r>
      <w:r w:rsidRPr="00757988">
        <w:rPr>
          <w:noProof w:val="0"/>
        </w:rPr>
        <w:t xml:space="preserve"> Is Alveolar Macrophage Phagocytic Dysfunction in Children With Protracted Bacterial Bronchitis a Forerunner to Bronchiectasis? </w:t>
      </w:r>
      <w:r w:rsidRPr="00757988">
        <w:rPr>
          <w:i/>
          <w:noProof w:val="0"/>
        </w:rPr>
        <w:t>Chest</w:t>
      </w:r>
      <w:r w:rsidRPr="00757988">
        <w:rPr>
          <w:noProof w:val="0"/>
        </w:rPr>
        <w:t>, 149(2), 508-515 (2016).</w:t>
      </w:r>
    </w:p>
    <w:p w14:paraId="42563AAE" w14:textId="77777777" w:rsidR="00EE243F" w:rsidRPr="00757988" w:rsidRDefault="00EE243F" w:rsidP="00EE243F">
      <w:pPr>
        <w:pStyle w:val="EndNoteBibliography"/>
        <w:spacing w:after="0"/>
        <w:ind w:left="720" w:hanging="720"/>
        <w:rPr>
          <w:noProof w:val="0"/>
        </w:rPr>
      </w:pPr>
      <w:r w:rsidRPr="00757988">
        <w:rPr>
          <w:noProof w:val="0"/>
        </w:rPr>
        <w:t>227.</w:t>
      </w:r>
      <w:r w:rsidRPr="00757988">
        <w:rPr>
          <w:noProof w:val="0"/>
        </w:rPr>
        <w:tab/>
        <w:t>Hodge S, Tran HB, Hamon R</w:t>
      </w:r>
      <w:r w:rsidRPr="00757988">
        <w:rPr>
          <w:i/>
          <w:noProof w:val="0"/>
        </w:rPr>
        <w:t xml:space="preserve"> et al.</w:t>
      </w:r>
      <w:r w:rsidRPr="00757988">
        <w:rPr>
          <w:noProof w:val="0"/>
        </w:rPr>
        <w:t xml:space="preserve"> Nonantibiotic macrolides restore airway macrophage phagocytic function with potential anti-inflammatory effects in chronic lung diseases. </w:t>
      </w:r>
      <w:r w:rsidRPr="00757988">
        <w:rPr>
          <w:i/>
          <w:noProof w:val="0"/>
        </w:rPr>
        <w:t>American Journal of Physiology-Lung Cellular and Molecular Physiology</w:t>
      </w:r>
      <w:r w:rsidRPr="00757988">
        <w:rPr>
          <w:noProof w:val="0"/>
        </w:rPr>
        <w:t>, 312(5), L678-L687 (2017).</w:t>
      </w:r>
    </w:p>
    <w:p w14:paraId="40EF8989" w14:textId="77777777" w:rsidR="00EE243F" w:rsidRPr="00757988" w:rsidRDefault="00EE243F" w:rsidP="00EE243F">
      <w:pPr>
        <w:pStyle w:val="EndNoteBibliography"/>
        <w:spacing w:after="0"/>
        <w:ind w:left="720" w:hanging="720"/>
        <w:rPr>
          <w:noProof w:val="0"/>
        </w:rPr>
      </w:pPr>
      <w:r w:rsidRPr="00757988">
        <w:rPr>
          <w:noProof w:val="0"/>
        </w:rPr>
        <w:t>228.</w:t>
      </w:r>
      <w:r w:rsidRPr="00757988">
        <w:rPr>
          <w:noProof w:val="0"/>
        </w:rPr>
        <w:tab/>
        <w:t>Lundborg M, Dahlén S-E, Johard U</w:t>
      </w:r>
      <w:r w:rsidRPr="00757988">
        <w:rPr>
          <w:i/>
          <w:noProof w:val="0"/>
        </w:rPr>
        <w:t xml:space="preserve"> et al.</w:t>
      </w:r>
      <w:r w:rsidRPr="00757988">
        <w:rPr>
          <w:noProof w:val="0"/>
        </w:rPr>
        <w:t xml:space="preserve"> Aggregates of ultrafine particles impair phagocytosis of microorganisms by human alveolar macrophages. </w:t>
      </w:r>
      <w:r w:rsidRPr="00757988">
        <w:rPr>
          <w:i/>
          <w:noProof w:val="0"/>
        </w:rPr>
        <w:t>Environmental Research</w:t>
      </w:r>
      <w:r w:rsidRPr="00757988">
        <w:rPr>
          <w:noProof w:val="0"/>
        </w:rPr>
        <w:t>, 100(2), 197-204 (2006).</w:t>
      </w:r>
    </w:p>
    <w:p w14:paraId="28E1761C" w14:textId="77777777" w:rsidR="00EE243F" w:rsidRPr="00757988" w:rsidRDefault="00EE243F" w:rsidP="00EE243F">
      <w:pPr>
        <w:pStyle w:val="EndNoteBibliography"/>
        <w:spacing w:after="0"/>
        <w:ind w:left="720" w:hanging="720"/>
        <w:rPr>
          <w:noProof w:val="0"/>
        </w:rPr>
      </w:pPr>
      <w:r w:rsidRPr="00757988">
        <w:rPr>
          <w:noProof w:val="0"/>
        </w:rPr>
        <w:t>229.</w:t>
      </w:r>
      <w:r w:rsidRPr="00757988">
        <w:rPr>
          <w:noProof w:val="0"/>
        </w:rPr>
        <w:tab/>
        <w:t>Martí-Lliteras P, Regueiro Vn, Morey P</w:t>
      </w:r>
      <w:r w:rsidRPr="00757988">
        <w:rPr>
          <w:i/>
          <w:noProof w:val="0"/>
        </w:rPr>
        <w:t xml:space="preserve"> et al.</w:t>
      </w:r>
      <w:r w:rsidRPr="00757988">
        <w:rPr>
          <w:noProof w:val="0"/>
        </w:rPr>
        <w:t xml:space="preserve"> Nontypeable </w:t>
      </w:r>
      <w:r w:rsidRPr="00757988">
        <w:rPr>
          <w:i/>
          <w:noProof w:val="0"/>
        </w:rPr>
        <w:t>Haemophilus influenzae</w:t>
      </w:r>
      <w:r w:rsidRPr="00757988">
        <w:rPr>
          <w:noProof w:val="0"/>
        </w:rPr>
        <w:t xml:space="preserve"> Clearance by Alveolar Macrophages Is Impaired by Exposure to Cigarette Smoke. </w:t>
      </w:r>
      <w:r w:rsidRPr="00757988">
        <w:rPr>
          <w:i/>
          <w:noProof w:val="0"/>
        </w:rPr>
        <w:t>Infection and Immunity</w:t>
      </w:r>
      <w:r w:rsidRPr="00757988">
        <w:rPr>
          <w:noProof w:val="0"/>
        </w:rPr>
        <w:t>, 77(10), 4232-4242 (2009).</w:t>
      </w:r>
    </w:p>
    <w:p w14:paraId="63E9803A" w14:textId="77777777" w:rsidR="00EE243F" w:rsidRPr="00757988" w:rsidRDefault="00EE243F" w:rsidP="00EE243F">
      <w:pPr>
        <w:pStyle w:val="EndNoteBibliography"/>
        <w:spacing w:after="0"/>
        <w:ind w:left="720" w:hanging="720"/>
        <w:rPr>
          <w:noProof w:val="0"/>
        </w:rPr>
      </w:pPr>
      <w:r w:rsidRPr="00757988">
        <w:rPr>
          <w:noProof w:val="0"/>
        </w:rPr>
        <w:t>230.</w:t>
      </w:r>
      <w:r w:rsidRPr="00757988">
        <w:rPr>
          <w:noProof w:val="0"/>
        </w:rPr>
        <w:tab/>
        <w:t>Taylor AE, Finney-Hayward TK, Quint JK</w:t>
      </w:r>
      <w:r w:rsidRPr="00757988">
        <w:rPr>
          <w:i/>
          <w:noProof w:val="0"/>
        </w:rPr>
        <w:t xml:space="preserve"> et al.</w:t>
      </w:r>
      <w:r w:rsidRPr="00757988">
        <w:rPr>
          <w:noProof w:val="0"/>
        </w:rPr>
        <w:t xml:space="preserve"> Defective macrophage phagocytosis of bacteria in COPD. </w:t>
      </w:r>
      <w:r w:rsidRPr="00757988">
        <w:rPr>
          <w:i/>
          <w:noProof w:val="0"/>
        </w:rPr>
        <w:t>European Respiratory Journal</w:t>
      </w:r>
      <w:r w:rsidRPr="00757988">
        <w:rPr>
          <w:noProof w:val="0"/>
        </w:rPr>
        <w:t>, 35(5), 1039-1047 (2009).</w:t>
      </w:r>
    </w:p>
    <w:p w14:paraId="59E4CDC8" w14:textId="77777777" w:rsidR="00EE243F" w:rsidRPr="00757988" w:rsidRDefault="00EE243F" w:rsidP="00EE243F">
      <w:pPr>
        <w:pStyle w:val="EndNoteBibliography"/>
        <w:spacing w:after="0"/>
        <w:ind w:left="720" w:hanging="720"/>
        <w:rPr>
          <w:noProof w:val="0"/>
        </w:rPr>
      </w:pPr>
      <w:r w:rsidRPr="00757988">
        <w:rPr>
          <w:noProof w:val="0"/>
        </w:rPr>
        <w:t>231.</w:t>
      </w:r>
      <w:r w:rsidRPr="00757988">
        <w:rPr>
          <w:noProof w:val="0"/>
        </w:rPr>
        <w:tab/>
        <w:t xml:space="preserve">Ren D, Nelson KL, Uchakin PN, Smith AL, Gu XX, Daines DA. Characterization of extended co-culture of non-typeable </w:t>
      </w:r>
      <w:r w:rsidRPr="00757988">
        <w:rPr>
          <w:i/>
          <w:noProof w:val="0"/>
        </w:rPr>
        <w:t>Haemophilus influenzae</w:t>
      </w:r>
      <w:r w:rsidRPr="00757988">
        <w:rPr>
          <w:noProof w:val="0"/>
        </w:rPr>
        <w:t xml:space="preserve"> with primary human respiratory tissues. </w:t>
      </w:r>
      <w:r w:rsidRPr="00757988">
        <w:rPr>
          <w:i/>
          <w:noProof w:val="0"/>
        </w:rPr>
        <w:t>Exp Biol Med (Maywood)</w:t>
      </w:r>
      <w:r w:rsidRPr="00757988">
        <w:rPr>
          <w:noProof w:val="0"/>
        </w:rPr>
        <w:t>, 237(5), 540-547 (2012).</w:t>
      </w:r>
    </w:p>
    <w:p w14:paraId="48E64CA7" w14:textId="77777777" w:rsidR="00EE243F" w:rsidRPr="00757988" w:rsidRDefault="00EE243F" w:rsidP="00EE243F">
      <w:pPr>
        <w:pStyle w:val="EndNoteBibliography"/>
        <w:spacing w:after="0"/>
        <w:ind w:left="720" w:hanging="720"/>
        <w:rPr>
          <w:noProof w:val="0"/>
        </w:rPr>
      </w:pPr>
      <w:r w:rsidRPr="00757988">
        <w:rPr>
          <w:noProof w:val="0"/>
        </w:rPr>
        <w:t>232.</w:t>
      </w:r>
      <w:r w:rsidRPr="00757988">
        <w:rPr>
          <w:noProof w:val="0"/>
        </w:rPr>
        <w:tab/>
        <w:t xml:space="preserve">Craig JE, Cliffe A, Garnett K, High NJ. Survival of nontypeable </w:t>
      </w:r>
      <w:r w:rsidRPr="00757988">
        <w:rPr>
          <w:i/>
          <w:noProof w:val="0"/>
        </w:rPr>
        <w:t>Haemophilus influenzae</w:t>
      </w:r>
      <w:r w:rsidRPr="00757988">
        <w:rPr>
          <w:noProof w:val="0"/>
        </w:rPr>
        <w:t xml:space="preserve"> in macrophages. </w:t>
      </w:r>
      <w:r w:rsidRPr="00757988">
        <w:rPr>
          <w:i/>
          <w:noProof w:val="0"/>
        </w:rPr>
        <w:t>FEMS Microbiol Lett</w:t>
      </w:r>
      <w:r w:rsidRPr="00757988">
        <w:rPr>
          <w:noProof w:val="0"/>
        </w:rPr>
        <w:t>, 203(1), 55-61 (2001).</w:t>
      </w:r>
    </w:p>
    <w:p w14:paraId="04C81F12" w14:textId="77777777" w:rsidR="00EE243F" w:rsidRPr="00757988" w:rsidRDefault="00EE243F" w:rsidP="00EE243F">
      <w:pPr>
        <w:pStyle w:val="EndNoteBibliography"/>
        <w:spacing w:after="0"/>
        <w:ind w:left="720" w:hanging="720"/>
        <w:rPr>
          <w:noProof w:val="0"/>
        </w:rPr>
      </w:pPr>
      <w:r w:rsidRPr="00757988">
        <w:rPr>
          <w:noProof w:val="0"/>
        </w:rPr>
        <w:t>233.</w:t>
      </w:r>
      <w:r w:rsidRPr="00757988">
        <w:rPr>
          <w:noProof w:val="0"/>
        </w:rPr>
        <w:tab/>
        <w:t>van Schilfgaarde M, Eijk P, Regelink A</w:t>
      </w:r>
      <w:r w:rsidRPr="00757988">
        <w:rPr>
          <w:i/>
          <w:noProof w:val="0"/>
        </w:rPr>
        <w:t xml:space="preserve"> et al.</w:t>
      </w:r>
      <w:r w:rsidRPr="00757988">
        <w:rPr>
          <w:noProof w:val="0"/>
        </w:rPr>
        <w:t xml:space="preserve"> </w:t>
      </w:r>
      <w:r w:rsidRPr="00757988">
        <w:rPr>
          <w:i/>
          <w:noProof w:val="0"/>
        </w:rPr>
        <w:t xml:space="preserve">Haemophilus influenzae </w:t>
      </w:r>
      <w:r w:rsidRPr="00757988">
        <w:rPr>
          <w:noProof w:val="0"/>
        </w:rPr>
        <w:t xml:space="preserve">localized in epithelial cell layers is shielded from antibiotics and antibody-mediated bactericidal activity. </w:t>
      </w:r>
      <w:r w:rsidRPr="00757988">
        <w:rPr>
          <w:i/>
          <w:noProof w:val="0"/>
        </w:rPr>
        <w:t>Microb Pathog</w:t>
      </w:r>
      <w:r w:rsidRPr="00757988">
        <w:rPr>
          <w:noProof w:val="0"/>
        </w:rPr>
        <w:t>, 26(5), 249-262 (1999).</w:t>
      </w:r>
    </w:p>
    <w:p w14:paraId="4C870E98" w14:textId="77777777" w:rsidR="00EE243F" w:rsidRPr="00757988" w:rsidRDefault="00EE243F" w:rsidP="00EE243F">
      <w:pPr>
        <w:pStyle w:val="EndNoteBibliography"/>
        <w:spacing w:after="0"/>
        <w:ind w:left="720" w:hanging="720"/>
        <w:rPr>
          <w:noProof w:val="0"/>
        </w:rPr>
      </w:pPr>
      <w:r w:rsidRPr="00757988">
        <w:rPr>
          <w:noProof w:val="0"/>
        </w:rPr>
        <w:t>234.</w:t>
      </w:r>
      <w:r w:rsidRPr="00757988">
        <w:rPr>
          <w:noProof w:val="0"/>
        </w:rPr>
        <w:tab/>
        <w:t>Jubrail J, Africano-Gomez K, Herit F</w:t>
      </w:r>
      <w:r w:rsidRPr="00757988">
        <w:rPr>
          <w:i/>
          <w:noProof w:val="0"/>
        </w:rPr>
        <w:t xml:space="preserve"> et al.</w:t>
      </w:r>
      <w:r w:rsidRPr="00757988">
        <w:rPr>
          <w:noProof w:val="0"/>
        </w:rPr>
        <w:t xml:space="preserve"> HRV16 Impairs Macrophages Cytokine Response to a Secondary Bacterial Trigger. </w:t>
      </w:r>
      <w:r w:rsidRPr="00757988">
        <w:rPr>
          <w:i/>
          <w:noProof w:val="0"/>
        </w:rPr>
        <w:t>Front Immunol</w:t>
      </w:r>
      <w:r w:rsidRPr="00757988">
        <w:rPr>
          <w:noProof w:val="0"/>
        </w:rPr>
        <w:t>, 9, 2908 (2018).</w:t>
      </w:r>
    </w:p>
    <w:p w14:paraId="06BD7D82" w14:textId="77777777" w:rsidR="00EE243F" w:rsidRPr="00757988" w:rsidRDefault="00EE243F" w:rsidP="00EE243F">
      <w:pPr>
        <w:pStyle w:val="EndNoteBibliography"/>
        <w:spacing w:after="0"/>
        <w:ind w:left="720" w:hanging="720"/>
        <w:rPr>
          <w:noProof w:val="0"/>
        </w:rPr>
      </w:pPr>
      <w:r w:rsidRPr="00757988">
        <w:rPr>
          <w:noProof w:val="0"/>
        </w:rPr>
        <w:t>235.</w:t>
      </w:r>
      <w:r w:rsidRPr="00757988">
        <w:rPr>
          <w:noProof w:val="0"/>
        </w:rPr>
        <w:tab/>
        <w:t>Finney LJ, Belchamber KBR, Fenwick PS</w:t>
      </w:r>
      <w:r w:rsidRPr="00757988">
        <w:rPr>
          <w:i/>
          <w:noProof w:val="0"/>
        </w:rPr>
        <w:t xml:space="preserve"> et al.</w:t>
      </w:r>
      <w:r w:rsidRPr="00757988">
        <w:rPr>
          <w:noProof w:val="0"/>
        </w:rPr>
        <w:t xml:space="preserve"> Human Rhinovirus Impairs the Innate Immune Response to Bacteria in Alveolar Macrophages in Chronic Obstructive Pulmonary Disease. </w:t>
      </w:r>
      <w:r w:rsidRPr="00757988">
        <w:rPr>
          <w:i/>
          <w:noProof w:val="0"/>
        </w:rPr>
        <w:t>Am J Respir Crit Care Med</w:t>
      </w:r>
      <w:r w:rsidRPr="00757988">
        <w:rPr>
          <w:noProof w:val="0"/>
        </w:rPr>
        <w:t>, 199(12), 1496-1507 (2019).</w:t>
      </w:r>
    </w:p>
    <w:p w14:paraId="2F695551" w14:textId="77777777" w:rsidR="00EE243F" w:rsidRPr="00757988" w:rsidRDefault="00EE243F" w:rsidP="00EE243F">
      <w:pPr>
        <w:pStyle w:val="EndNoteBibliography"/>
        <w:spacing w:after="0"/>
        <w:ind w:left="720" w:hanging="720"/>
        <w:rPr>
          <w:noProof w:val="0"/>
        </w:rPr>
      </w:pPr>
      <w:r w:rsidRPr="00757988">
        <w:rPr>
          <w:noProof w:val="0"/>
        </w:rPr>
        <w:t>236.</w:t>
      </w:r>
      <w:r w:rsidRPr="00757988">
        <w:rPr>
          <w:noProof w:val="0"/>
        </w:rPr>
        <w:tab/>
        <w:t xml:space="preserve">Rogers LK, Cismowski MJ. Oxidative stress in the lung – The essential paradox. </w:t>
      </w:r>
      <w:r w:rsidRPr="00757988">
        <w:rPr>
          <w:i/>
          <w:noProof w:val="0"/>
        </w:rPr>
        <w:t>Current Opinion in Toxicology</w:t>
      </w:r>
      <w:r w:rsidRPr="00757988">
        <w:rPr>
          <w:noProof w:val="0"/>
        </w:rPr>
        <w:t>, 7, 37-43 (2018).</w:t>
      </w:r>
    </w:p>
    <w:p w14:paraId="1E27460A" w14:textId="77777777" w:rsidR="00EE243F" w:rsidRPr="00757988" w:rsidRDefault="00EE243F" w:rsidP="00EE243F">
      <w:pPr>
        <w:pStyle w:val="EndNoteBibliography"/>
        <w:spacing w:after="0"/>
        <w:ind w:left="720" w:hanging="720"/>
        <w:rPr>
          <w:noProof w:val="0"/>
        </w:rPr>
      </w:pPr>
      <w:r w:rsidRPr="00757988">
        <w:rPr>
          <w:noProof w:val="0"/>
        </w:rPr>
        <w:t>237.</w:t>
      </w:r>
      <w:r w:rsidRPr="00757988">
        <w:rPr>
          <w:noProof w:val="0"/>
        </w:rPr>
        <w:tab/>
        <w:t>Belchamber KBR, Singh R, Batista CM</w:t>
      </w:r>
      <w:r w:rsidRPr="00757988">
        <w:rPr>
          <w:i/>
          <w:noProof w:val="0"/>
        </w:rPr>
        <w:t xml:space="preserve"> et al.</w:t>
      </w:r>
      <w:r w:rsidRPr="00757988">
        <w:rPr>
          <w:noProof w:val="0"/>
        </w:rPr>
        <w:t xml:space="preserve"> Defective bacterial phagocytosis is associated with dysfunctional mitochondria in COPD macrophages. </w:t>
      </w:r>
      <w:r w:rsidRPr="00757988">
        <w:rPr>
          <w:i/>
          <w:noProof w:val="0"/>
        </w:rPr>
        <w:t>European Respiratory Journal</w:t>
      </w:r>
      <w:r w:rsidRPr="00757988">
        <w:rPr>
          <w:noProof w:val="0"/>
        </w:rPr>
        <w:t>, 54(4), 1802244 (2019).</w:t>
      </w:r>
    </w:p>
    <w:p w14:paraId="4E25A402" w14:textId="77777777" w:rsidR="00EE243F" w:rsidRPr="00757988" w:rsidRDefault="00EE243F" w:rsidP="00EE243F">
      <w:pPr>
        <w:pStyle w:val="EndNoteBibliography"/>
        <w:spacing w:after="0"/>
        <w:ind w:left="720" w:hanging="720"/>
        <w:rPr>
          <w:noProof w:val="0"/>
        </w:rPr>
      </w:pPr>
      <w:r w:rsidRPr="00757988">
        <w:rPr>
          <w:noProof w:val="0"/>
        </w:rPr>
        <w:t>238.</w:t>
      </w:r>
      <w:r w:rsidRPr="00757988">
        <w:rPr>
          <w:noProof w:val="0"/>
        </w:rPr>
        <w:tab/>
        <w:t xml:space="preserve">Fitzpatrick AM, Holguin F, Teague WG, Brown LAS. Alveolar macrophage phagocytosis is impaired in children with poorly controlled asthma. </w:t>
      </w:r>
      <w:r w:rsidRPr="00757988">
        <w:rPr>
          <w:i/>
          <w:noProof w:val="0"/>
        </w:rPr>
        <w:t>Journal of Allergy and Clinical Immunology</w:t>
      </w:r>
      <w:r w:rsidRPr="00757988">
        <w:rPr>
          <w:noProof w:val="0"/>
        </w:rPr>
        <w:t>, 121(6), 1372-1378.e1373 (2008).</w:t>
      </w:r>
    </w:p>
    <w:p w14:paraId="1DD50563" w14:textId="77777777" w:rsidR="00EE243F" w:rsidRPr="00757988" w:rsidRDefault="00EE243F" w:rsidP="00EE243F">
      <w:pPr>
        <w:pStyle w:val="EndNoteBibliography"/>
        <w:spacing w:after="0"/>
        <w:ind w:left="720" w:hanging="720"/>
        <w:rPr>
          <w:noProof w:val="0"/>
        </w:rPr>
      </w:pPr>
      <w:r w:rsidRPr="00757988">
        <w:rPr>
          <w:noProof w:val="0"/>
        </w:rPr>
        <w:lastRenderedPageBreak/>
        <w:t>239.</w:t>
      </w:r>
      <w:r w:rsidRPr="00757988">
        <w:rPr>
          <w:noProof w:val="0"/>
        </w:rPr>
        <w:tab/>
        <w:t xml:space="preserve">Ghio AJ, Roggli VL, Soukup JM, Richards JH, Randell SH, Muhlebach MS. Iron accumulates in the lavage and explanted lungs of cystic fibrosis patients. </w:t>
      </w:r>
      <w:r w:rsidRPr="00757988">
        <w:rPr>
          <w:i/>
          <w:noProof w:val="0"/>
        </w:rPr>
        <w:t>Journal of Cystic Fibrosis</w:t>
      </w:r>
      <w:r w:rsidRPr="00757988">
        <w:rPr>
          <w:noProof w:val="0"/>
        </w:rPr>
        <w:t>, 12(4), 390-398 (2013).</w:t>
      </w:r>
    </w:p>
    <w:p w14:paraId="795A70B5" w14:textId="77777777" w:rsidR="00EE243F" w:rsidRPr="00757988" w:rsidRDefault="00EE243F" w:rsidP="00EE243F">
      <w:pPr>
        <w:pStyle w:val="EndNoteBibliography"/>
        <w:spacing w:after="0"/>
        <w:ind w:left="720" w:hanging="720"/>
        <w:rPr>
          <w:noProof w:val="0"/>
        </w:rPr>
      </w:pPr>
      <w:r w:rsidRPr="00757988">
        <w:rPr>
          <w:noProof w:val="0"/>
        </w:rPr>
        <w:t>240.</w:t>
      </w:r>
      <w:r w:rsidRPr="00757988">
        <w:rPr>
          <w:noProof w:val="0"/>
        </w:rPr>
        <w:tab/>
        <w:t>Philippot Q, Deslée G, Adair-Kirk TL</w:t>
      </w:r>
      <w:r w:rsidRPr="00757988">
        <w:rPr>
          <w:i/>
          <w:noProof w:val="0"/>
        </w:rPr>
        <w:t xml:space="preserve"> et al.</w:t>
      </w:r>
      <w:r w:rsidRPr="00757988">
        <w:rPr>
          <w:noProof w:val="0"/>
        </w:rPr>
        <w:t xml:space="preserve"> Increased Iron Sequestration in Alveolar Macrophages in Chronic Obtructive Pulmonary Disease. </w:t>
      </w:r>
      <w:r w:rsidRPr="00757988">
        <w:rPr>
          <w:i/>
          <w:noProof w:val="0"/>
        </w:rPr>
        <w:t>PLoS ONE</w:t>
      </w:r>
      <w:r w:rsidRPr="00757988">
        <w:rPr>
          <w:noProof w:val="0"/>
        </w:rPr>
        <w:t>, 9(5), e96285 (2014).</w:t>
      </w:r>
    </w:p>
    <w:p w14:paraId="17DADE00" w14:textId="77777777" w:rsidR="00EE243F" w:rsidRPr="00757988" w:rsidRDefault="00EE243F" w:rsidP="00EE243F">
      <w:pPr>
        <w:pStyle w:val="EndNoteBibliography"/>
        <w:spacing w:after="0"/>
        <w:ind w:left="720" w:hanging="720"/>
        <w:rPr>
          <w:noProof w:val="0"/>
        </w:rPr>
      </w:pPr>
      <w:r w:rsidRPr="00757988">
        <w:rPr>
          <w:noProof w:val="0"/>
        </w:rPr>
        <w:t>241.</w:t>
      </w:r>
      <w:r w:rsidRPr="00757988">
        <w:rPr>
          <w:noProof w:val="0"/>
        </w:rPr>
        <w:tab/>
        <w:t>Zhang WZ, Oromendia C, Kikkers SA</w:t>
      </w:r>
      <w:r w:rsidRPr="00757988">
        <w:rPr>
          <w:i/>
          <w:noProof w:val="0"/>
        </w:rPr>
        <w:t xml:space="preserve"> et al.</w:t>
      </w:r>
      <w:r w:rsidRPr="00757988">
        <w:rPr>
          <w:noProof w:val="0"/>
        </w:rPr>
        <w:t xml:space="preserve"> Increased airway iron parameters and risk for exacerbation in COPD: an analysis from SPIROMICS. </w:t>
      </w:r>
      <w:r w:rsidRPr="00757988">
        <w:rPr>
          <w:i/>
          <w:noProof w:val="0"/>
        </w:rPr>
        <w:t>Scientific Reports</w:t>
      </w:r>
      <w:r w:rsidRPr="00757988">
        <w:rPr>
          <w:noProof w:val="0"/>
        </w:rPr>
        <w:t>, 10(1) (2020).</w:t>
      </w:r>
    </w:p>
    <w:p w14:paraId="3D671E74" w14:textId="77777777" w:rsidR="00EE243F" w:rsidRPr="00757988" w:rsidRDefault="00EE243F" w:rsidP="00EE243F">
      <w:pPr>
        <w:pStyle w:val="EndNoteBibliography"/>
        <w:spacing w:after="0"/>
        <w:ind w:left="720" w:hanging="720"/>
        <w:rPr>
          <w:noProof w:val="0"/>
        </w:rPr>
      </w:pPr>
      <w:r w:rsidRPr="00757988">
        <w:rPr>
          <w:noProof w:val="0"/>
        </w:rPr>
        <w:t>242.</w:t>
      </w:r>
      <w:r w:rsidRPr="00757988">
        <w:rPr>
          <w:noProof w:val="0"/>
        </w:rPr>
        <w:tab/>
        <w:t>Healy C, Campbell C, Hoffman K</w:t>
      </w:r>
      <w:r w:rsidRPr="00757988">
        <w:rPr>
          <w:i/>
          <w:noProof w:val="0"/>
        </w:rPr>
        <w:t xml:space="preserve"> et al.</w:t>
      </w:r>
      <w:r w:rsidRPr="00757988">
        <w:rPr>
          <w:noProof w:val="0"/>
        </w:rPr>
        <w:t xml:space="preserve"> Extracellular iron and the lung microbiome in smoking and Chronic Obstructive Pulmonary Disease. </w:t>
      </w:r>
      <w:r w:rsidRPr="00757988">
        <w:rPr>
          <w:i/>
          <w:noProof w:val="0"/>
        </w:rPr>
        <w:t>ERJ Open Research</w:t>
      </w:r>
      <w:r w:rsidRPr="00757988">
        <w:rPr>
          <w:noProof w:val="0"/>
        </w:rPr>
        <w:t>, (, elocation-id = 00019-2025) (2025).</w:t>
      </w:r>
    </w:p>
    <w:p w14:paraId="28B3A6E3" w14:textId="77777777" w:rsidR="00EE243F" w:rsidRPr="00757988" w:rsidRDefault="00EE243F" w:rsidP="00EE243F">
      <w:pPr>
        <w:pStyle w:val="EndNoteBibliography"/>
        <w:spacing w:after="0"/>
        <w:ind w:left="720" w:hanging="720"/>
        <w:rPr>
          <w:noProof w:val="0"/>
        </w:rPr>
      </w:pPr>
      <w:r w:rsidRPr="00757988">
        <w:rPr>
          <w:noProof w:val="0"/>
        </w:rPr>
        <w:t>243.</w:t>
      </w:r>
      <w:r w:rsidRPr="00757988">
        <w:rPr>
          <w:noProof w:val="0"/>
        </w:rPr>
        <w:tab/>
        <w:t>Baker JM, Hammond M, Dungwa J</w:t>
      </w:r>
      <w:r w:rsidRPr="00757988">
        <w:rPr>
          <w:i/>
          <w:noProof w:val="0"/>
        </w:rPr>
        <w:t xml:space="preserve"> et al.</w:t>
      </w:r>
      <w:r w:rsidRPr="00757988">
        <w:rPr>
          <w:noProof w:val="0"/>
        </w:rPr>
        <w:t xml:space="preserve"> Red Blood Cell-Derived Iron Alters Macrophage Function in COPD. </w:t>
      </w:r>
      <w:r w:rsidRPr="00757988">
        <w:rPr>
          <w:i/>
          <w:noProof w:val="0"/>
        </w:rPr>
        <w:t>Biomedicines</w:t>
      </w:r>
      <w:r w:rsidRPr="00757988">
        <w:rPr>
          <w:noProof w:val="0"/>
        </w:rPr>
        <w:t>, 9(12), 1939 (2021).</w:t>
      </w:r>
    </w:p>
    <w:p w14:paraId="00343580" w14:textId="77777777" w:rsidR="00EE243F" w:rsidRPr="00757988" w:rsidRDefault="00EE243F" w:rsidP="00EE243F">
      <w:pPr>
        <w:pStyle w:val="EndNoteBibliography"/>
        <w:spacing w:after="0"/>
        <w:ind w:left="720" w:hanging="720"/>
        <w:rPr>
          <w:noProof w:val="0"/>
        </w:rPr>
      </w:pPr>
      <w:r w:rsidRPr="00757988">
        <w:rPr>
          <w:noProof w:val="0"/>
        </w:rPr>
        <w:t>244.</w:t>
      </w:r>
      <w:r w:rsidRPr="00757988">
        <w:rPr>
          <w:noProof w:val="0"/>
        </w:rPr>
        <w:tab/>
        <w:t>Kao J-K, Wang S-C, Ho L-W</w:t>
      </w:r>
      <w:r w:rsidRPr="00757988">
        <w:rPr>
          <w:i/>
          <w:noProof w:val="0"/>
        </w:rPr>
        <w:t xml:space="preserve"> et al.</w:t>
      </w:r>
      <w:r w:rsidRPr="00757988">
        <w:rPr>
          <w:noProof w:val="0"/>
        </w:rPr>
        <w:t xml:space="preserve"> Chronic Iron Overload Results in Impaired Bacterial Killing of THP-1 Derived Macrophage through the Inhibition of Lysosomal Acidification. </w:t>
      </w:r>
      <w:r w:rsidRPr="00757988">
        <w:rPr>
          <w:i/>
          <w:noProof w:val="0"/>
        </w:rPr>
        <w:t>PLOS ONE</w:t>
      </w:r>
      <w:r w:rsidRPr="00757988">
        <w:rPr>
          <w:noProof w:val="0"/>
        </w:rPr>
        <w:t>, 11(5), e0156713 (2016).</w:t>
      </w:r>
    </w:p>
    <w:p w14:paraId="5DCB4D74" w14:textId="77777777" w:rsidR="00EE243F" w:rsidRPr="00757988" w:rsidRDefault="00EE243F" w:rsidP="00EE243F">
      <w:pPr>
        <w:pStyle w:val="EndNoteBibliography"/>
        <w:spacing w:after="0"/>
        <w:ind w:left="720" w:hanging="720"/>
        <w:rPr>
          <w:noProof w:val="0"/>
        </w:rPr>
      </w:pPr>
      <w:r w:rsidRPr="00757988">
        <w:rPr>
          <w:noProof w:val="0"/>
        </w:rPr>
        <w:t>245.</w:t>
      </w:r>
      <w:r w:rsidRPr="00757988">
        <w:rPr>
          <w:noProof w:val="0"/>
        </w:rPr>
        <w:tab/>
        <w:t xml:space="preserve">Dewhurst JA, Lea S, Hardaker E, Dungwa JV, Ravi AK, Singh D. Characterisation of lung macrophage subpopulations in COPD patients and controls. </w:t>
      </w:r>
      <w:r w:rsidRPr="00757988">
        <w:rPr>
          <w:i/>
          <w:noProof w:val="0"/>
        </w:rPr>
        <w:t>Sci Rep</w:t>
      </w:r>
      <w:r w:rsidRPr="00757988">
        <w:rPr>
          <w:noProof w:val="0"/>
        </w:rPr>
        <w:t>, 7(1), 7143 (2017).</w:t>
      </w:r>
    </w:p>
    <w:p w14:paraId="10D96254" w14:textId="77777777" w:rsidR="00EE243F" w:rsidRPr="00757988" w:rsidRDefault="00EE243F" w:rsidP="00EE243F">
      <w:pPr>
        <w:pStyle w:val="EndNoteBibliography"/>
        <w:spacing w:after="0"/>
        <w:ind w:left="720" w:hanging="720"/>
        <w:rPr>
          <w:noProof w:val="0"/>
        </w:rPr>
      </w:pPr>
      <w:r w:rsidRPr="00757988">
        <w:rPr>
          <w:noProof w:val="0"/>
        </w:rPr>
        <w:t>246.</w:t>
      </w:r>
      <w:r w:rsidRPr="00757988">
        <w:rPr>
          <w:noProof w:val="0"/>
        </w:rPr>
        <w:tab/>
        <w:t xml:space="preserve">Boe DM, Curtis BJ, Chen MM, Ippolito JA, Kovacs EJ. Extracellular traps and macrophages: new roles for the versatile phagocyte. </w:t>
      </w:r>
      <w:r w:rsidRPr="00757988">
        <w:rPr>
          <w:i/>
          <w:noProof w:val="0"/>
        </w:rPr>
        <w:t>Journal of Leukocyte Biology</w:t>
      </w:r>
      <w:r w:rsidRPr="00757988">
        <w:rPr>
          <w:noProof w:val="0"/>
        </w:rPr>
        <w:t>, 97(6), 1023-1035 (2015).</w:t>
      </w:r>
    </w:p>
    <w:p w14:paraId="09DBBD7A" w14:textId="77777777" w:rsidR="00EE243F" w:rsidRPr="00757988" w:rsidRDefault="00EE243F" w:rsidP="00EE243F">
      <w:pPr>
        <w:pStyle w:val="EndNoteBibliography"/>
        <w:spacing w:after="0"/>
        <w:ind w:left="720" w:hanging="720"/>
        <w:rPr>
          <w:noProof w:val="0"/>
        </w:rPr>
      </w:pPr>
      <w:r w:rsidRPr="00757988">
        <w:rPr>
          <w:noProof w:val="0"/>
        </w:rPr>
        <w:t>247.</w:t>
      </w:r>
      <w:r w:rsidRPr="00757988">
        <w:rPr>
          <w:noProof w:val="0"/>
        </w:rPr>
        <w:tab/>
        <w:t>Brinkmann V, Reichard U, Goosmann C</w:t>
      </w:r>
      <w:r w:rsidRPr="00757988">
        <w:rPr>
          <w:i/>
          <w:noProof w:val="0"/>
        </w:rPr>
        <w:t xml:space="preserve"> et al.</w:t>
      </w:r>
      <w:r w:rsidRPr="00757988">
        <w:rPr>
          <w:noProof w:val="0"/>
        </w:rPr>
        <w:t xml:space="preserve"> Neutrophil Extracellular Traps Kill Bacteria. </w:t>
      </w:r>
      <w:r w:rsidRPr="00757988">
        <w:rPr>
          <w:i/>
          <w:noProof w:val="0"/>
        </w:rPr>
        <w:t>Science</w:t>
      </w:r>
      <w:r w:rsidRPr="00757988">
        <w:rPr>
          <w:noProof w:val="0"/>
        </w:rPr>
        <w:t>, 303(5663), 1532-1535 (2004).</w:t>
      </w:r>
    </w:p>
    <w:p w14:paraId="5AFF9B0A" w14:textId="77777777" w:rsidR="00EE243F" w:rsidRPr="00757988" w:rsidRDefault="00EE243F" w:rsidP="00EE243F">
      <w:pPr>
        <w:pStyle w:val="EndNoteBibliography"/>
        <w:spacing w:after="0"/>
        <w:ind w:left="720" w:hanging="720"/>
        <w:rPr>
          <w:noProof w:val="0"/>
        </w:rPr>
      </w:pPr>
      <w:r w:rsidRPr="00757988">
        <w:rPr>
          <w:noProof w:val="0"/>
        </w:rPr>
        <w:t>248.</w:t>
      </w:r>
      <w:r w:rsidRPr="00757988">
        <w:rPr>
          <w:noProof w:val="0"/>
        </w:rPr>
        <w:tab/>
        <w:t xml:space="preserve">Juneau RA, Pang B, Weimer KED, Armbruster CE, Swords WE. Nontypeable </w:t>
      </w:r>
      <w:r w:rsidRPr="00757988">
        <w:rPr>
          <w:i/>
          <w:noProof w:val="0"/>
        </w:rPr>
        <w:t>Haemophilus influenzae</w:t>
      </w:r>
      <w:r w:rsidRPr="00757988">
        <w:rPr>
          <w:noProof w:val="0"/>
        </w:rPr>
        <w:t xml:space="preserve"> Initiates Formation of Neutrophil Extracellular Traps. </w:t>
      </w:r>
      <w:r w:rsidRPr="00757988">
        <w:rPr>
          <w:i/>
          <w:noProof w:val="0"/>
        </w:rPr>
        <w:t>Infection and Immunity</w:t>
      </w:r>
      <w:r w:rsidRPr="00757988">
        <w:rPr>
          <w:noProof w:val="0"/>
        </w:rPr>
        <w:t>, 79(1), 431-438 (2011).</w:t>
      </w:r>
    </w:p>
    <w:p w14:paraId="2880E1D7" w14:textId="77777777" w:rsidR="00EE243F" w:rsidRPr="00757988" w:rsidRDefault="00EE243F" w:rsidP="00EE243F">
      <w:pPr>
        <w:pStyle w:val="EndNoteBibliography"/>
        <w:spacing w:after="0"/>
        <w:ind w:left="720" w:hanging="720"/>
        <w:rPr>
          <w:noProof w:val="0"/>
        </w:rPr>
      </w:pPr>
      <w:r w:rsidRPr="00757988">
        <w:rPr>
          <w:noProof w:val="0"/>
        </w:rPr>
        <w:t>249.</w:t>
      </w:r>
      <w:r w:rsidRPr="00757988">
        <w:rPr>
          <w:noProof w:val="0"/>
        </w:rPr>
        <w:tab/>
        <w:t xml:space="preserve">Juneau RA, Pang B, Armbruster CE, Murrah KA, Perez AC, Swords WE. Peroxiredoxin-Glutaredoxin and Catalase Promote Resistance of Nontypeable </w:t>
      </w:r>
      <w:r w:rsidRPr="00757988">
        <w:rPr>
          <w:i/>
          <w:noProof w:val="0"/>
        </w:rPr>
        <w:t>Haemophilus influenzae</w:t>
      </w:r>
      <w:r w:rsidRPr="00757988">
        <w:rPr>
          <w:noProof w:val="0"/>
        </w:rPr>
        <w:t xml:space="preserve"> 86-028NP to Oxidants and Survival within Neutrophil Extracellular Traps. </w:t>
      </w:r>
      <w:r w:rsidRPr="00757988">
        <w:rPr>
          <w:i/>
          <w:noProof w:val="0"/>
        </w:rPr>
        <w:t>Infection and Immunity</w:t>
      </w:r>
      <w:r w:rsidRPr="00757988">
        <w:rPr>
          <w:noProof w:val="0"/>
        </w:rPr>
        <w:t>, 83(1), 239-246 (2015).</w:t>
      </w:r>
    </w:p>
    <w:p w14:paraId="57F7A299" w14:textId="77777777" w:rsidR="00EE243F" w:rsidRPr="00757988" w:rsidRDefault="00EE243F" w:rsidP="00EE243F">
      <w:pPr>
        <w:pStyle w:val="EndNoteBibliography"/>
        <w:spacing w:after="0"/>
        <w:ind w:left="720" w:hanging="720"/>
        <w:rPr>
          <w:noProof w:val="0"/>
        </w:rPr>
      </w:pPr>
      <w:r w:rsidRPr="00757988">
        <w:rPr>
          <w:noProof w:val="0"/>
        </w:rPr>
        <w:t>250.</w:t>
      </w:r>
      <w:r w:rsidRPr="00757988">
        <w:rPr>
          <w:noProof w:val="0"/>
        </w:rPr>
        <w:tab/>
        <w:t>King PT, Sharma R, O’Sullivan K</w:t>
      </w:r>
      <w:r w:rsidRPr="00757988">
        <w:rPr>
          <w:i/>
          <w:noProof w:val="0"/>
        </w:rPr>
        <w:t xml:space="preserve"> et al.</w:t>
      </w:r>
      <w:r w:rsidRPr="00757988">
        <w:rPr>
          <w:noProof w:val="0"/>
        </w:rPr>
        <w:t xml:space="preserve"> Nontypeable </w:t>
      </w:r>
      <w:r w:rsidRPr="00757988">
        <w:rPr>
          <w:i/>
          <w:noProof w:val="0"/>
        </w:rPr>
        <w:t>Haemophilus influenzae</w:t>
      </w:r>
      <w:r w:rsidRPr="00757988">
        <w:rPr>
          <w:noProof w:val="0"/>
        </w:rPr>
        <w:t xml:space="preserve"> Induces Sustained Lung Oxidative Stress and Protease Expression. </w:t>
      </w:r>
      <w:r w:rsidRPr="00757988">
        <w:rPr>
          <w:i/>
          <w:noProof w:val="0"/>
        </w:rPr>
        <w:t>PLOS ONE</w:t>
      </w:r>
      <w:r w:rsidRPr="00757988">
        <w:rPr>
          <w:noProof w:val="0"/>
        </w:rPr>
        <w:t>, 10(3), e0120371 (2015).</w:t>
      </w:r>
    </w:p>
    <w:p w14:paraId="0ACAE599" w14:textId="77777777" w:rsidR="00EE243F" w:rsidRPr="00757988" w:rsidRDefault="00EE243F" w:rsidP="00EE243F">
      <w:pPr>
        <w:pStyle w:val="EndNoteBibliography"/>
        <w:spacing w:after="0"/>
        <w:ind w:left="720" w:hanging="720"/>
        <w:rPr>
          <w:noProof w:val="0"/>
        </w:rPr>
      </w:pPr>
      <w:r w:rsidRPr="00757988">
        <w:rPr>
          <w:noProof w:val="0"/>
        </w:rPr>
        <w:t>251.</w:t>
      </w:r>
      <w:r w:rsidRPr="00757988">
        <w:rPr>
          <w:noProof w:val="0"/>
        </w:rPr>
        <w:tab/>
        <w:t xml:space="preserve">Langereis JD, Hermans PWM. Novel concepts in nontypeable </w:t>
      </w:r>
      <w:r w:rsidRPr="00757988">
        <w:rPr>
          <w:i/>
          <w:noProof w:val="0"/>
        </w:rPr>
        <w:t>Haemophilus influenzae</w:t>
      </w:r>
      <w:r w:rsidRPr="00757988">
        <w:rPr>
          <w:noProof w:val="0"/>
        </w:rPr>
        <w:t xml:space="preserve"> biofilm formation. </w:t>
      </w:r>
      <w:r w:rsidRPr="00757988">
        <w:rPr>
          <w:i/>
          <w:noProof w:val="0"/>
        </w:rPr>
        <w:t>FEMS Microbiology Letters</w:t>
      </w:r>
      <w:r w:rsidRPr="00757988">
        <w:rPr>
          <w:noProof w:val="0"/>
        </w:rPr>
        <w:t>, 346(2), 81-89 (2013).</w:t>
      </w:r>
    </w:p>
    <w:p w14:paraId="369DB53E" w14:textId="77777777" w:rsidR="00EE243F" w:rsidRPr="00757988" w:rsidRDefault="00EE243F" w:rsidP="00EE243F">
      <w:pPr>
        <w:pStyle w:val="EndNoteBibliography"/>
        <w:spacing w:after="0"/>
        <w:ind w:left="720" w:hanging="720"/>
        <w:rPr>
          <w:noProof w:val="0"/>
        </w:rPr>
      </w:pPr>
      <w:r w:rsidRPr="00757988">
        <w:rPr>
          <w:noProof w:val="0"/>
        </w:rPr>
        <w:t>252.</w:t>
      </w:r>
      <w:r w:rsidRPr="00757988">
        <w:rPr>
          <w:noProof w:val="0"/>
        </w:rPr>
        <w:tab/>
        <w:t>King PT, Lim S, Pick A</w:t>
      </w:r>
      <w:r w:rsidRPr="00757988">
        <w:rPr>
          <w:i/>
          <w:noProof w:val="0"/>
        </w:rPr>
        <w:t xml:space="preserve"> et al.</w:t>
      </w:r>
      <w:r w:rsidRPr="00757988">
        <w:rPr>
          <w:noProof w:val="0"/>
        </w:rPr>
        <w:t xml:space="preserve"> Lung T-cell responses to nontypeable</w:t>
      </w:r>
      <w:r w:rsidRPr="00757988">
        <w:rPr>
          <w:i/>
          <w:noProof w:val="0"/>
        </w:rPr>
        <w:t xml:space="preserve"> Haemophilus influenzae</w:t>
      </w:r>
      <w:r w:rsidRPr="00757988">
        <w:rPr>
          <w:noProof w:val="0"/>
        </w:rPr>
        <w:t xml:space="preserve"> in patients with chronic obstructive pulmonary disease. </w:t>
      </w:r>
      <w:r w:rsidRPr="00757988">
        <w:rPr>
          <w:i/>
          <w:noProof w:val="0"/>
        </w:rPr>
        <w:t>Journal of Allergy and Clinical Immunology</w:t>
      </w:r>
      <w:r w:rsidRPr="00757988">
        <w:rPr>
          <w:noProof w:val="0"/>
        </w:rPr>
        <w:t>, 131(5), 1314-1321.e1314 (2013).</w:t>
      </w:r>
    </w:p>
    <w:p w14:paraId="5559BCCF" w14:textId="77777777" w:rsidR="00EE243F" w:rsidRPr="00757988" w:rsidRDefault="00EE243F" w:rsidP="00EE243F">
      <w:pPr>
        <w:pStyle w:val="EndNoteBibliography"/>
        <w:spacing w:after="0"/>
        <w:ind w:left="720" w:hanging="720"/>
        <w:rPr>
          <w:noProof w:val="0"/>
        </w:rPr>
      </w:pPr>
      <w:r w:rsidRPr="00757988">
        <w:rPr>
          <w:noProof w:val="0"/>
        </w:rPr>
        <w:t>253.</w:t>
      </w:r>
      <w:r w:rsidRPr="00757988">
        <w:rPr>
          <w:noProof w:val="0"/>
        </w:rPr>
        <w:tab/>
        <w:t>Abe Y, Murphy TF, Sethi S</w:t>
      </w:r>
      <w:r w:rsidRPr="00757988">
        <w:rPr>
          <w:i/>
          <w:noProof w:val="0"/>
        </w:rPr>
        <w:t xml:space="preserve"> et al.</w:t>
      </w:r>
      <w:r w:rsidRPr="00757988">
        <w:rPr>
          <w:noProof w:val="0"/>
        </w:rPr>
        <w:t xml:space="preserve"> Lymphocyte Proliferative Response to P6 of </w:t>
      </w:r>
      <w:r w:rsidRPr="00757988">
        <w:rPr>
          <w:i/>
          <w:noProof w:val="0"/>
        </w:rPr>
        <w:t>Haemophilus influenzae</w:t>
      </w:r>
      <w:r w:rsidRPr="00757988">
        <w:rPr>
          <w:noProof w:val="0"/>
        </w:rPr>
        <w:t xml:space="preserve"> Is Associated with Relative Protection from Exacerbations of Chronic Obstructive Pulmonary Disease. </w:t>
      </w:r>
      <w:r w:rsidRPr="00757988">
        <w:rPr>
          <w:i/>
          <w:noProof w:val="0"/>
        </w:rPr>
        <w:t>American Journal of Respiratory and Critical Care Medicine</w:t>
      </w:r>
      <w:r w:rsidRPr="00757988">
        <w:rPr>
          <w:noProof w:val="0"/>
        </w:rPr>
        <w:t>, 165(7), 967-971 (2002).</w:t>
      </w:r>
    </w:p>
    <w:p w14:paraId="1C21614A" w14:textId="77777777" w:rsidR="00EE243F" w:rsidRPr="00757988" w:rsidRDefault="00EE243F" w:rsidP="00EE243F">
      <w:pPr>
        <w:pStyle w:val="EndNoteBibliography"/>
        <w:spacing w:after="0"/>
        <w:ind w:left="720" w:hanging="720"/>
        <w:rPr>
          <w:noProof w:val="0"/>
        </w:rPr>
      </w:pPr>
      <w:r w:rsidRPr="00757988">
        <w:rPr>
          <w:noProof w:val="0"/>
        </w:rPr>
        <w:t>254.</w:t>
      </w:r>
      <w:r w:rsidRPr="00757988">
        <w:rPr>
          <w:noProof w:val="0"/>
        </w:rPr>
        <w:tab/>
        <w:t xml:space="preserve">King PT, Ngui J, Farmer MW, Hutchinson P, Holmes PW, Holdsworth SR. Cytotoxic T lymphocyte and natural killer cell responses to non-typeable </w:t>
      </w:r>
      <w:r w:rsidRPr="00757988">
        <w:rPr>
          <w:i/>
          <w:noProof w:val="0"/>
        </w:rPr>
        <w:t>Haemophilus influenzae</w:t>
      </w:r>
      <w:r w:rsidRPr="00757988">
        <w:rPr>
          <w:noProof w:val="0"/>
        </w:rPr>
        <w:t xml:space="preserve">. </w:t>
      </w:r>
      <w:r w:rsidRPr="00757988">
        <w:rPr>
          <w:i/>
          <w:noProof w:val="0"/>
        </w:rPr>
        <w:t>Clinical and Experimental Immunology</w:t>
      </w:r>
      <w:r w:rsidRPr="00757988">
        <w:rPr>
          <w:noProof w:val="0"/>
        </w:rPr>
        <w:t>, 152(3), 542-551 (2008).</w:t>
      </w:r>
    </w:p>
    <w:p w14:paraId="6BAD30E3" w14:textId="77777777" w:rsidR="00EE243F" w:rsidRPr="00757988" w:rsidRDefault="00EE243F" w:rsidP="00EE243F">
      <w:pPr>
        <w:pStyle w:val="EndNoteBibliography"/>
        <w:spacing w:after="0"/>
        <w:ind w:left="720" w:hanging="720"/>
        <w:rPr>
          <w:noProof w:val="0"/>
        </w:rPr>
      </w:pPr>
      <w:r w:rsidRPr="00757988">
        <w:rPr>
          <w:noProof w:val="0"/>
        </w:rPr>
        <w:lastRenderedPageBreak/>
        <w:t>255.</w:t>
      </w:r>
      <w:r w:rsidRPr="00757988">
        <w:rPr>
          <w:noProof w:val="0"/>
        </w:rPr>
        <w:tab/>
        <w:t xml:space="preserve">Wallington JC, Williams AP, Staples KJ, Wilkinson TMA. IL-12 and IL-7 synergize to control mucosal-associated invariant T-cell cytotoxic responses to bacterial infection. </w:t>
      </w:r>
      <w:r w:rsidRPr="00757988">
        <w:rPr>
          <w:i/>
          <w:noProof w:val="0"/>
        </w:rPr>
        <w:t>Journal of Allergy and Clinical Immunology</w:t>
      </w:r>
      <w:r w:rsidRPr="00757988">
        <w:rPr>
          <w:noProof w:val="0"/>
        </w:rPr>
        <w:t>, 141(6), 2182-2195.e2186 (2018).</w:t>
      </w:r>
    </w:p>
    <w:p w14:paraId="3333BCDA" w14:textId="77777777" w:rsidR="00EE243F" w:rsidRPr="00757988" w:rsidRDefault="00EE243F" w:rsidP="00EE243F">
      <w:pPr>
        <w:pStyle w:val="EndNoteBibliography"/>
        <w:spacing w:after="0"/>
        <w:ind w:left="720" w:hanging="720"/>
        <w:rPr>
          <w:noProof w:val="0"/>
        </w:rPr>
      </w:pPr>
      <w:r w:rsidRPr="00757988">
        <w:rPr>
          <w:noProof w:val="0"/>
        </w:rPr>
        <w:t>256.</w:t>
      </w:r>
      <w:r w:rsidRPr="00757988">
        <w:rPr>
          <w:noProof w:val="0"/>
        </w:rPr>
        <w:tab/>
        <w:t>Saetta M, Baraldo S, Corbino L</w:t>
      </w:r>
      <w:r w:rsidRPr="00757988">
        <w:rPr>
          <w:i/>
          <w:noProof w:val="0"/>
        </w:rPr>
        <w:t xml:space="preserve"> et al.</w:t>
      </w:r>
      <w:r w:rsidRPr="00757988">
        <w:rPr>
          <w:noProof w:val="0"/>
        </w:rPr>
        <w:t xml:space="preserve"> CD8 + ve Cells in the Lungs of Smokers with Chronic Obstructive Pulmonary Disease. </w:t>
      </w:r>
      <w:r w:rsidRPr="00757988">
        <w:rPr>
          <w:i/>
          <w:noProof w:val="0"/>
        </w:rPr>
        <w:t>American Journal of Respiratory and Critical Care Medicine</w:t>
      </w:r>
      <w:r w:rsidRPr="00757988">
        <w:rPr>
          <w:noProof w:val="0"/>
        </w:rPr>
        <w:t>, 160(2), 711-717 (1999).</w:t>
      </w:r>
    </w:p>
    <w:p w14:paraId="6C5A96A2" w14:textId="77777777" w:rsidR="00EE243F" w:rsidRPr="00757988" w:rsidRDefault="00EE243F" w:rsidP="00EE243F">
      <w:pPr>
        <w:pStyle w:val="EndNoteBibliography"/>
        <w:spacing w:after="0"/>
        <w:ind w:left="720" w:hanging="720"/>
        <w:rPr>
          <w:noProof w:val="0"/>
        </w:rPr>
      </w:pPr>
      <w:r w:rsidRPr="00757988">
        <w:rPr>
          <w:noProof w:val="0"/>
        </w:rPr>
        <w:t>257.</w:t>
      </w:r>
      <w:r w:rsidRPr="00757988">
        <w:rPr>
          <w:noProof w:val="0"/>
        </w:rPr>
        <w:tab/>
        <w:t xml:space="preserve">Maeno T, Houghton AM, Quintero PA, Grumelli S, Owen CA, Shapiro SD. CD8+ T Cells Are Required for Inflammation and Destruction in Cigarette Smoke-Induced Emphysema in Mice. </w:t>
      </w:r>
      <w:r w:rsidRPr="00757988">
        <w:rPr>
          <w:i/>
          <w:noProof w:val="0"/>
        </w:rPr>
        <w:t>The Journal of Immunology</w:t>
      </w:r>
      <w:r w:rsidRPr="00757988">
        <w:rPr>
          <w:noProof w:val="0"/>
        </w:rPr>
        <w:t>, 178(12), 8090-8096 (2007).</w:t>
      </w:r>
    </w:p>
    <w:p w14:paraId="01D24536" w14:textId="77777777" w:rsidR="00EE243F" w:rsidRPr="00757988" w:rsidRDefault="00EE243F" w:rsidP="00EE243F">
      <w:pPr>
        <w:pStyle w:val="EndNoteBibliography"/>
        <w:spacing w:after="0"/>
        <w:ind w:left="720" w:hanging="720"/>
        <w:rPr>
          <w:noProof w:val="0"/>
        </w:rPr>
      </w:pPr>
      <w:r w:rsidRPr="00757988">
        <w:rPr>
          <w:noProof w:val="0"/>
        </w:rPr>
        <w:t>258.</w:t>
      </w:r>
      <w:r w:rsidRPr="00757988">
        <w:rPr>
          <w:noProof w:val="0"/>
        </w:rPr>
        <w:tab/>
        <w:t>Hinks TSC, Zhou X, Staples KJ</w:t>
      </w:r>
      <w:r w:rsidRPr="00757988">
        <w:rPr>
          <w:i/>
          <w:noProof w:val="0"/>
        </w:rPr>
        <w:t xml:space="preserve"> et al.</w:t>
      </w:r>
      <w:r w:rsidRPr="00757988">
        <w:rPr>
          <w:noProof w:val="0"/>
        </w:rPr>
        <w:t xml:space="preserve"> Innate and adaptive T cells in asthmatic patients: Relationship to severity and disease mechanisms. </w:t>
      </w:r>
      <w:r w:rsidRPr="00757988">
        <w:rPr>
          <w:i/>
          <w:noProof w:val="0"/>
        </w:rPr>
        <w:t>Journal of Allergy and Clinical Immunology</w:t>
      </w:r>
      <w:r w:rsidRPr="00757988">
        <w:rPr>
          <w:noProof w:val="0"/>
        </w:rPr>
        <w:t>, 136(2), 323-333 (2015).</w:t>
      </w:r>
    </w:p>
    <w:p w14:paraId="518241F4" w14:textId="77777777" w:rsidR="00EE243F" w:rsidRPr="00757988" w:rsidRDefault="00EE243F" w:rsidP="00EE243F">
      <w:pPr>
        <w:pStyle w:val="EndNoteBibliography"/>
        <w:spacing w:after="0"/>
        <w:ind w:left="720" w:hanging="720"/>
        <w:rPr>
          <w:noProof w:val="0"/>
        </w:rPr>
      </w:pPr>
      <w:r w:rsidRPr="00757988">
        <w:rPr>
          <w:noProof w:val="0"/>
        </w:rPr>
        <w:t>259.</w:t>
      </w:r>
      <w:r w:rsidRPr="00757988">
        <w:rPr>
          <w:noProof w:val="0"/>
        </w:rPr>
        <w:tab/>
        <w:t>Kalathil SG, Lugade AA, Pradhan V</w:t>
      </w:r>
      <w:r w:rsidRPr="00757988">
        <w:rPr>
          <w:i/>
          <w:noProof w:val="0"/>
        </w:rPr>
        <w:t xml:space="preserve"> et al.</w:t>
      </w:r>
      <w:r w:rsidRPr="00757988">
        <w:rPr>
          <w:noProof w:val="0"/>
        </w:rPr>
        <w:t xml:space="preserve"> T-Regulatory Cells and Programmed Death 1+ T Cells Contribute to Effector T-Cell Dysfunction in Patients with Chronic Obstructive Pulmonary Disease. </w:t>
      </w:r>
      <w:r w:rsidRPr="00757988">
        <w:rPr>
          <w:i/>
          <w:noProof w:val="0"/>
        </w:rPr>
        <w:t>American Journal of Respiratory and Critical Care Medicine</w:t>
      </w:r>
      <w:r w:rsidRPr="00757988">
        <w:rPr>
          <w:noProof w:val="0"/>
        </w:rPr>
        <w:t>, 190(1), 40-50 (2014).</w:t>
      </w:r>
    </w:p>
    <w:p w14:paraId="0EF59E5F" w14:textId="77777777" w:rsidR="00EE243F" w:rsidRPr="00757988" w:rsidRDefault="00EE243F" w:rsidP="00EE243F">
      <w:pPr>
        <w:pStyle w:val="EndNoteBibliography"/>
        <w:spacing w:after="0"/>
        <w:ind w:left="720" w:hanging="720"/>
        <w:rPr>
          <w:noProof w:val="0"/>
        </w:rPr>
      </w:pPr>
      <w:r w:rsidRPr="00757988">
        <w:rPr>
          <w:noProof w:val="0"/>
        </w:rPr>
        <w:t>260.</w:t>
      </w:r>
      <w:r w:rsidRPr="00757988">
        <w:rPr>
          <w:noProof w:val="0"/>
        </w:rPr>
        <w:tab/>
        <w:t>McKendry RT, Spalluto CM, Burke H</w:t>
      </w:r>
      <w:r w:rsidRPr="00757988">
        <w:rPr>
          <w:i/>
          <w:noProof w:val="0"/>
        </w:rPr>
        <w:t xml:space="preserve"> et al.</w:t>
      </w:r>
      <w:r w:rsidRPr="00757988">
        <w:rPr>
          <w:noProof w:val="0"/>
        </w:rPr>
        <w:t xml:space="preserve"> Dysregulation of Antiviral Function of CD8+ T Cells in the Chronic Obstructive Pulmonary Disease Lung. Role of the PD-1–PD-L1 Axis. </w:t>
      </w:r>
      <w:r w:rsidRPr="00757988">
        <w:rPr>
          <w:i/>
          <w:noProof w:val="0"/>
        </w:rPr>
        <w:t>American Journal of Respiratory and Critical Care Medicine</w:t>
      </w:r>
      <w:r w:rsidRPr="00757988">
        <w:rPr>
          <w:noProof w:val="0"/>
        </w:rPr>
        <w:t>, 193(6), 642-651 (2016).</w:t>
      </w:r>
    </w:p>
    <w:p w14:paraId="44767316" w14:textId="77777777" w:rsidR="00EE243F" w:rsidRPr="00757988" w:rsidRDefault="00EE243F" w:rsidP="00EE243F">
      <w:pPr>
        <w:pStyle w:val="EndNoteBibliography"/>
        <w:spacing w:after="0"/>
        <w:ind w:left="720" w:hanging="720"/>
        <w:rPr>
          <w:noProof w:val="0"/>
        </w:rPr>
      </w:pPr>
      <w:r w:rsidRPr="00757988">
        <w:rPr>
          <w:noProof w:val="0"/>
        </w:rPr>
        <w:t>261.</w:t>
      </w:r>
      <w:r w:rsidRPr="00757988">
        <w:rPr>
          <w:noProof w:val="0"/>
        </w:rPr>
        <w:tab/>
        <w:t xml:space="preserve">King PT, Ngui J, Gunawardena D, Holmes PW, Farmer MW, Holdsworth SR. Systemic humoral immunity to non-typeable </w:t>
      </w:r>
      <w:r w:rsidRPr="00757988">
        <w:rPr>
          <w:i/>
          <w:noProof w:val="0"/>
        </w:rPr>
        <w:t>Haemophilus influenzae</w:t>
      </w:r>
      <w:r w:rsidRPr="00757988">
        <w:rPr>
          <w:noProof w:val="0"/>
        </w:rPr>
        <w:t xml:space="preserve">. </w:t>
      </w:r>
      <w:r w:rsidRPr="00757988">
        <w:rPr>
          <w:i/>
          <w:noProof w:val="0"/>
        </w:rPr>
        <w:t>Clinical and Experimental Immunology</w:t>
      </w:r>
      <w:r w:rsidRPr="00757988">
        <w:rPr>
          <w:noProof w:val="0"/>
        </w:rPr>
        <w:t>, 153(3), 376-384 (2008).</w:t>
      </w:r>
    </w:p>
    <w:p w14:paraId="77DD45C4" w14:textId="77777777" w:rsidR="00EE243F" w:rsidRPr="00757988" w:rsidRDefault="00EE243F" w:rsidP="00EE243F">
      <w:pPr>
        <w:pStyle w:val="EndNoteBibliography"/>
        <w:spacing w:after="0"/>
        <w:ind w:left="720" w:hanging="720"/>
        <w:rPr>
          <w:noProof w:val="0"/>
        </w:rPr>
      </w:pPr>
      <w:r w:rsidRPr="00757988">
        <w:rPr>
          <w:noProof w:val="0"/>
        </w:rPr>
        <w:t>262.</w:t>
      </w:r>
      <w:r w:rsidRPr="00757988">
        <w:rPr>
          <w:noProof w:val="0"/>
        </w:rPr>
        <w:tab/>
        <w:t>Staples KJ, Taylor S, Thomas S</w:t>
      </w:r>
      <w:r w:rsidRPr="00757988">
        <w:rPr>
          <w:i/>
          <w:noProof w:val="0"/>
        </w:rPr>
        <w:t xml:space="preserve"> et al.</w:t>
      </w:r>
      <w:r w:rsidRPr="00757988">
        <w:rPr>
          <w:noProof w:val="0"/>
        </w:rPr>
        <w:t xml:space="preserve"> Relationships between Mucosal Antibodies, Non-Typeable </w:t>
      </w:r>
      <w:r w:rsidRPr="00757988">
        <w:rPr>
          <w:i/>
          <w:noProof w:val="0"/>
        </w:rPr>
        <w:t>Haemophilus influenzae</w:t>
      </w:r>
      <w:r w:rsidRPr="00757988">
        <w:rPr>
          <w:noProof w:val="0"/>
        </w:rPr>
        <w:t xml:space="preserve"> (NTHi) Infection and Airway Inflammation in COPD. </w:t>
      </w:r>
      <w:r w:rsidRPr="00757988">
        <w:rPr>
          <w:i/>
          <w:noProof w:val="0"/>
        </w:rPr>
        <w:t>PLOS ONE</w:t>
      </w:r>
      <w:r w:rsidRPr="00757988">
        <w:rPr>
          <w:noProof w:val="0"/>
        </w:rPr>
        <w:t>, 11(11), e0167250 (2016).</w:t>
      </w:r>
    </w:p>
    <w:p w14:paraId="0C7910D6" w14:textId="77777777" w:rsidR="00EE243F" w:rsidRPr="00757988" w:rsidRDefault="00EE243F" w:rsidP="00EE243F">
      <w:pPr>
        <w:pStyle w:val="EndNoteBibliography"/>
        <w:spacing w:after="0"/>
        <w:ind w:left="720" w:hanging="720"/>
        <w:rPr>
          <w:noProof w:val="0"/>
        </w:rPr>
      </w:pPr>
      <w:r w:rsidRPr="00757988">
        <w:rPr>
          <w:noProof w:val="0"/>
        </w:rPr>
        <w:t>263.</w:t>
      </w:r>
      <w:r w:rsidRPr="00757988">
        <w:rPr>
          <w:noProof w:val="0"/>
        </w:rPr>
        <w:tab/>
        <w:t xml:space="preserve">Groeneveld K, Eijk PP, Van Alphen L, Jansen HM, Zanen HC. </w:t>
      </w:r>
      <w:r w:rsidRPr="00757988">
        <w:rPr>
          <w:i/>
          <w:noProof w:val="0"/>
        </w:rPr>
        <w:t>Haemophilus influenzae</w:t>
      </w:r>
      <w:r w:rsidRPr="00757988">
        <w:rPr>
          <w:noProof w:val="0"/>
        </w:rPr>
        <w:t xml:space="preserve"> Infections in Patients with Chronic Obstructive Pulmonary Disease Despite Specific Antibodies in Serum and Sputum. </w:t>
      </w:r>
      <w:r w:rsidRPr="00757988">
        <w:rPr>
          <w:i/>
          <w:noProof w:val="0"/>
        </w:rPr>
        <w:t>American Review of Respiratory Disease</w:t>
      </w:r>
      <w:r w:rsidRPr="00757988">
        <w:rPr>
          <w:noProof w:val="0"/>
        </w:rPr>
        <w:t>, 141(5_pt_1), 1316-1321 (1990).</w:t>
      </w:r>
    </w:p>
    <w:p w14:paraId="3BDEB23B" w14:textId="77777777" w:rsidR="00EE243F" w:rsidRPr="00757988" w:rsidRDefault="00EE243F" w:rsidP="00EE243F">
      <w:pPr>
        <w:pStyle w:val="EndNoteBibliography"/>
        <w:spacing w:after="0"/>
        <w:ind w:left="720" w:hanging="720"/>
        <w:rPr>
          <w:noProof w:val="0"/>
        </w:rPr>
      </w:pPr>
      <w:r w:rsidRPr="00757988">
        <w:rPr>
          <w:noProof w:val="0"/>
        </w:rPr>
        <w:t>264.</w:t>
      </w:r>
      <w:r w:rsidRPr="00757988">
        <w:rPr>
          <w:noProof w:val="0"/>
        </w:rPr>
        <w:tab/>
        <w:t>Brandsma C-A, Kerstjens HAM, van Geffen WH</w:t>
      </w:r>
      <w:r w:rsidRPr="00757988">
        <w:rPr>
          <w:i/>
          <w:noProof w:val="0"/>
        </w:rPr>
        <w:t xml:space="preserve"> et al.</w:t>
      </w:r>
      <w:r w:rsidRPr="00757988">
        <w:rPr>
          <w:noProof w:val="0"/>
        </w:rPr>
        <w:t xml:space="preserve"> Differential switching to IgG and IgA in active smoking COPD patients and healthy controls. </w:t>
      </w:r>
      <w:r w:rsidRPr="00757988">
        <w:rPr>
          <w:i/>
          <w:noProof w:val="0"/>
        </w:rPr>
        <w:t>European Respiratory Journal</w:t>
      </w:r>
      <w:r w:rsidRPr="00757988">
        <w:rPr>
          <w:noProof w:val="0"/>
        </w:rPr>
        <w:t>, 40(2), 313-321 (2012).</w:t>
      </w:r>
    </w:p>
    <w:p w14:paraId="1F4DCA12" w14:textId="77777777" w:rsidR="00EE243F" w:rsidRPr="00757988" w:rsidRDefault="00EE243F" w:rsidP="00EE243F">
      <w:pPr>
        <w:pStyle w:val="EndNoteBibliography"/>
        <w:spacing w:after="0"/>
        <w:ind w:left="720" w:hanging="720"/>
        <w:rPr>
          <w:noProof w:val="0"/>
        </w:rPr>
      </w:pPr>
      <w:r w:rsidRPr="00757988">
        <w:rPr>
          <w:noProof w:val="0"/>
        </w:rPr>
        <w:t>265.</w:t>
      </w:r>
      <w:r w:rsidRPr="00757988">
        <w:rPr>
          <w:noProof w:val="0"/>
        </w:rPr>
        <w:tab/>
        <w:t>Ladjemi MZ, Gras D, Dupasquier S</w:t>
      </w:r>
      <w:r w:rsidRPr="00757988">
        <w:rPr>
          <w:i/>
          <w:noProof w:val="0"/>
        </w:rPr>
        <w:t xml:space="preserve"> et al.</w:t>
      </w:r>
      <w:r w:rsidRPr="00757988">
        <w:rPr>
          <w:noProof w:val="0"/>
        </w:rPr>
        <w:t xml:space="preserve"> Bronchial Epithelial IgA Secretion Is Impaired in Asthma. Role of IL-4/IL-13. </w:t>
      </w:r>
      <w:r w:rsidRPr="00757988">
        <w:rPr>
          <w:i/>
          <w:noProof w:val="0"/>
        </w:rPr>
        <w:t>American Journal of Respiratory and Critical Care Medicine</w:t>
      </w:r>
      <w:r w:rsidRPr="00757988">
        <w:rPr>
          <w:noProof w:val="0"/>
        </w:rPr>
        <w:t>, 197(11), 1396-1409 (2018).</w:t>
      </w:r>
    </w:p>
    <w:p w14:paraId="605FB127" w14:textId="77777777" w:rsidR="00EE243F" w:rsidRPr="00757988" w:rsidRDefault="00EE243F" w:rsidP="00EE243F">
      <w:pPr>
        <w:pStyle w:val="EndNoteBibliography"/>
        <w:spacing w:after="0"/>
        <w:ind w:left="720" w:hanging="720"/>
        <w:rPr>
          <w:noProof w:val="0"/>
        </w:rPr>
      </w:pPr>
      <w:r w:rsidRPr="00757988">
        <w:rPr>
          <w:noProof w:val="0"/>
        </w:rPr>
        <w:t>266.</w:t>
      </w:r>
      <w:r w:rsidRPr="00757988">
        <w:rPr>
          <w:noProof w:val="0"/>
        </w:rPr>
        <w:tab/>
        <w:t>Pilette C, Godding V, Kiss R</w:t>
      </w:r>
      <w:r w:rsidRPr="00757988">
        <w:rPr>
          <w:i/>
          <w:noProof w:val="0"/>
        </w:rPr>
        <w:t xml:space="preserve"> et al.</w:t>
      </w:r>
      <w:r w:rsidRPr="00757988">
        <w:rPr>
          <w:noProof w:val="0"/>
        </w:rPr>
        <w:t xml:space="preserve"> Reduced Epithelial Expression of Secretory Component in Small Airways Correlates with Airflow Obstruction in Chronic Obstructive Pulmonary Disease. </w:t>
      </w:r>
      <w:r w:rsidRPr="00757988">
        <w:rPr>
          <w:i/>
          <w:noProof w:val="0"/>
        </w:rPr>
        <w:t>American Journal of Respiratory and Critical Care Medicine</w:t>
      </w:r>
      <w:r w:rsidRPr="00757988">
        <w:rPr>
          <w:noProof w:val="0"/>
        </w:rPr>
        <w:t>, 163(1), 185-194 (2001).</w:t>
      </w:r>
    </w:p>
    <w:p w14:paraId="13D5EDED" w14:textId="77777777" w:rsidR="00EE243F" w:rsidRPr="00757988" w:rsidRDefault="00EE243F" w:rsidP="00EE243F">
      <w:pPr>
        <w:pStyle w:val="EndNoteBibliography"/>
        <w:spacing w:after="0"/>
        <w:ind w:left="720" w:hanging="720"/>
        <w:rPr>
          <w:noProof w:val="0"/>
        </w:rPr>
      </w:pPr>
      <w:r w:rsidRPr="00757988">
        <w:rPr>
          <w:noProof w:val="0"/>
        </w:rPr>
        <w:t>267.</w:t>
      </w:r>
      <w:r w:rsidRPr="00757988">
        <w:rPr>
          <w:noProof w:val="0"/>
        </w:rPr>
        <w:tab/>
        <w:t>Ortega HG, Liu MC, Pavord ID</w:t>
      </w:r>
      <w:r w:rsidRPr="00757988">
        <w:rPr>
          <w:i/>
          <w:noProof w:val="0"/>
        </w:rPr>
        <w:t xml:space="preserve"> et al.</w:t>
      </w:r>
      <w:r w:rsidRPr="00757988">
        <w:rPr>
          <w:noProof w:val="0"/>
        </w:rPr>
        <w:t xml:space="preserve"> Mepolizumab treatment in patients with severe eosinophilic asthma. </w:t>
      </w:r>
      <w:r w:rsidRPr="00757988">
        <w:rPr>
          <w:i/>
          <w:noProof w:val="0"/>
        </w:rPr>
        <w:t>N Engl J Med</w:t>
      </w:r>
      <w:r w:rsidRPr="00757988">
        <w:rPr>
          <w:noProof w:val="0"/>
        </w:rPr>
        <w:t>, 371(13), 1198-1207 (2014).</w:t>
      </w:r>
    </w:p>
    <w:p w14:paraId="21C31299" w14:textId="77777777" w:rsidR="00EE243F" w:rsidRPr="00757988" w:rsidRDefault="00EE243F" w:rsidP="00EE243F">
      <w:pPr>
        <w:pStyle w:val="EndNoteBibliography"/>
        <w:spacing w:after="0"/>
        <w:ind w:left="720" w:hanging="720"/>
        <w:rPr>
          <w:noProof w:val="0"/>
        </w:rPr>
      </w:pPr>
      <w:r w:rsidRPr="00757988">
        <w:rPr>
          <w:noProof w:val="0"/>
        </w:rPr>
        <w:t>268.</w:t>
      </w:r>
      <w:r w:rsidRPr="00757988">
        <w:rPr>
          <w:noProof w:val="0"/>
        </w:rPr>
        <w:tab/>
        <w:t>Sciurba FC, Criner GJ, Christenson SA</w:t>
      </w:r>
      <w:r w:rsidRPr="00757988">
        <w:rPr>
          <w:i/>
          <w:noProof w:val="0"/>
        </w:rPr>
        <w:t xml:space="preserve"> et al.</w:t>
      </w:r>
      <w:r w:rsidRPr="00757988">
        <w:rPr>
          <w:noProof w:val="0"/>
        </w:rPr>
        <w:t xml:space="preserve"> Mepolizumab to Prevent Exacerbations of COPD with an Eosinophilic Phenotype. </w:t>
      </w:r>
      <w:r w:rsidRPr="00757988">
        <w:rPr>
          <w:i/>
          <w:noProof w:val="0"/>
        </w:rPr>
        <w:t>N Engl J Med</w:t>
      </w:r>
      <w:r w:rsidRPr="00757988">
        <w:rPr>
          <w:noProof w:val="0"/>
        </w:rPr>
        <w:t>, 392(17), 1710-1720 (2025).</w:t>
      </w:r>
    </w:p>
    <w:p w14:paraId="487C3218" w14:textId="77777777" w:rsidR="00EE243F" w:rsidRPr="00757988" w:rsidRDefault="00EE243F" w:rsidP="00EE243F">
      <w:pPr>
        <w:pStyle w:val="EndNoteBibliography"/>
        <w:spacing w:after="0"/>
        <w:ind w:left="720" w:hanging="720"/>
        <w:rPr>
          <w:noProof w:val="0"/>
        </w:rPr>
      </w:pPr>
      <w:r w:rsidRPr="00757988">
        <w:rPr>
          <w:noProof w:val="0"/>
        </w:rPr>
        <w:t>269.</w:t>
      </w:r>
      <w:r w:rsidRPr="00757988">
        <w:rPr>
          <w:noProof w:val="0"/>
        </w:rPr>
        <w:tab/>
        <w:t>Bleecker ER, FitzGerald JM, Chanez P</w:t>
      </w:r>
      <w:r w:rsidRPr="00757988">
        <w:rPr>
          <w:i/>
          <w:noProof w:val="0"/>
        </w:rPr>
        <w:t xml:space="preserve"> et al.</w:t>
      </w:r>
      <w:r w:rsidRPr="00757988">
        <w:rPr>
          <w:noProof w:val="0"/>
        </w:rPr>
        <w:t xml:space="preserve"> Efficacy and safety of benralizumab for patients with severe asthma uncontrolled with high-dosage inhaled corticosteroids </w:t>
      </w:r>
      <w:r w:rsidRPr="00757988">
        <w:rPr>
          <w:noProof w:val="0"/>
        </w:rPr>
        <w:lastRenderedPageBreak/>
        <w:t xml:space="preserve">and long-acting beta(2)-agonists (SIROCCO): a randomised, multicentre, placebo-controlled phase 3 trial. </w:t>
      </w:r>
      <w:r w:rsidRPr="00757988">
        <w:rPr>
          <w:i/>
          <w:noProof w:val="0"/>
        </w:rPr>
        <w:t>Lancet</w:t>
      </w:r>
      <w:r w:rsidRPr="00757988">
        <w:rPr>
          <w:noProof w:val="0"/>
        </w:rPr>
        <w:t>, 388(10056), 2115-2127 (2016).</w:t>
      </w:r>
    </w:p>
    <w:p w14:paraId="3E96F84D" w14:textId="77777777" w:rsidR="00EE243F" w:rsidRPr="00757988" w:rsidRDefault="00EE243F" w:rsidP="00EE243F">
      <w:pPr>
        <w:pStyle w:val="EndNoteBibliography"/>
        <w:spacing w:after="0"/>
        <w:ind w:left="720" w:hanging="720"/>
        <w:rPr>
          <w:noProof w:val="0"/>
        </w:rPr>
      </w:pPr>
      <w:r w:rsidRPr="00757988">
        <w:rPr>
          <w:noProof w:val="0"/>
        </w:rPr>
        <w:t>270.</w:t>
      </w:r>
      <w:r w:rsidRPr="00757988">
        <w:rPr>
          <w:noProof w:val="0"/>
        </w:rPr>
        <w:tab/>
        <w:t>FitzGerald JM, Bleecker ER, Nair P</w:t>
      </w:r>
      <w:r w:rsidRPr="00757988">
        <w:rPr>
          <w:i/>
          <w:noProof w:val="0"/>
        </w:rPr>
        <w:t xml:space="preserve"> et al.</w:t>
      </w:r>
      <w:r w:rsidRPr="00757988">
        <w:rPr>
          <w:noProof w:val="0"/>
        </w:rPr>
        <w:t xml:space="preserve"> Benralizumab, an anti-interleukin-5 receptor alpha monoclonal antibody, as add-on treatment for patients with severe, uncontrolled, eosinophilic asthma (CALIMA): a randomised, double-blind, placebo-controlled phase 3 trial. </w:t>
      </w:r>
      <w:r w:rsidRPr="00757988">
        <w:rPr>
          <w:i/>
          <w:noProof w:val="0"/>
        </w:rPr>
        <w:t>Lancet</w:t>
      </w:r>
      <w:r w:rsidRPr="00757988">
        <w:rPr>
          <w:noProof w:val="0"/>
        </w:rPr>
        <w:t>, 388(10056), 2128-2141 (2016).</w:t>
      </w:r>
    </w:p>
    <w:p w14:paraId="57B742D9" w14:textId="77777777" w:rsidR="00EE243F" w:rsidRPr="00757988" w:rsidRDefault="00EE243F" w:rsidP="00EE243F">
      <w:pPr>
        <w:pStyle w:val="EndNoteBibliography"/>
        <w:spacing w:after="0"/>
        <w:ind w:left="720" w:hanging="720"/>
        <w:rPr>
          <w:noProof w:val="0"/>
        </w:rPr>
      </w:pPr>
      <w:r w:rsidRPr="00757988">
        <w:rPr>
          <w:noProof w:val="0"/>
        </w:rPr>
        <w:t>271.</w:t>
      </w:r>
      <w:r w:rsidRPr="00757988">
        <w:rPr>
          <w:noProof w:val="0"/>
        </w:rPr>
        <w:tab/>
        <w:t>Rabe KF, Pavord ID, Castro M</w:t>
      </w:r>
      <w:r w:rsidRPr="00757988">
        <w:rPr>
          <w:i/>
          <w:noProof w:val="0"/>
        </w:rPr>
        <w:t xml:space="preserve"> et al.</w:t>
      </w:r>
      <w:r w:rsidRPr="00757988">
        <w:rPr>
          <w:noProof w:val="0"/>
        </w:rPr>
        <w:t xml:space="preserve"> Dupilumab efficacy and safety in patients with asthma and blood eosinophils &gt;/=500 cells.microL(-1). </w:t>
      </w:r>
      <w:r w:rsidRPr="00757988">
        <w:rPr>
          <w:i/>
          <w:noProof w:val="0"/>
        </w:rPr>
        <w:t>Eur Respir J</w:t>
      </w:r>
      <w:r w:rsidRPr="00757988">
        <w:rPr>
          <w:noProof w:val="0"/>
        </w:rPr>
        <w:t>, 59(6) (2022).</w:t>
      </w:r>
    </w:p>
    <w:p w14:paraId="22268E25" w14:textId="77777777" w:rsidR="00EE243F" w:rsidRPr="00757988" w:rsidRDefault="00EE243F" w:rsidP="00EE243F">
      <w:pPr>
        <w:pStyle w:val="EndNoteBibliography"/>
        <w:spacing w:after="0"/>
        <w:ind w:left="720" w:hanging="720"/>
        <w:rPr>
          <w:noProof w:val="0"/>
        </w:rPr>
      </w:pPr>
      <w:r w:rsidRPr="00757988">
        <w:rPr>
          <w:noProof w:val="0"/>
        </w:rPr>
        <w:t>272.</w:t>
      </w:r>
      <w:r w:rsidRPr="00757988">
        <w:rPr>
          <w:noProof w:val="0"/>
        </w:rPr>
        <w:tab/>
        <w:t>McDowell PJ, Azim A, Busby J</w:t>
      </w:r>
      <w:r w:rsidRPr="00757988">
        <w:rPr>
          <w:i/>
          <w:noProof w:val="0"/>
        </w:rPr>
        <w:t xml:space="preserve"> et al.</w:t>
      </w:r>
      <w:r w:rsidRPr="00757988">
        <w:rPr>
          <w:noProof w:val="0"/>
        </w:rPr>
        <w:t xml:space="preserve"> Analysis of airway inflammation demonstrates a mechanism for T2-biologic failure in asthma. </w:t>
      </w:r>
      <w:r w:rsidRPr="00757988">
        <w:rPr>
          <w:i/>
          <w:noProof w:val="0"/>
        </w:rPr>
        <w:t>J Allergy Clin Immunol</w:t>
      </w:r>
      <w:r w:rsidRPr="00757988">
        <w:rPr>
          <w:noProof w:val="0"/>
        </w:rPr>
        <w:t>,  (2025).</w:t>
      </w:r>
    </w:p>
    <w:p w14:paraId="5153292A" w14:textId="77777777" w:rsidR="00EE243F" w:rsidRPr="00757988" w:rsidRDefault="00EE243F" w:rsidP="00EE243F">
      <w:pPr>
        <w:pStyle w:val="EndNoteBibliography"/>
        <w:spacing w:after="0"/>
        <w:ind w:left="720" w:hanging="720"/>
        <w:rPr>
          <w:noProof w:val="0"/>
        </w:rPr>
      </w:pPr>
      <w:r w:rsidRPr="00757988">
        <w:rPr>
          <w:noProof w:val="0"/>
        </w:rPr>
        <w:t>273.</w:t>
      </w:r>
      <w:r w:rsidRPr="00757988">
        <w:rPr>
          <w:noProof w:val="0"/>
        </w:rPr>
        <w:tab/>
        <w:t>Singh D, Guller P, Reid F</w:t>
      </w:r>
      <w:r w:rsidRPr="00757988">
        <w:rPr>
          <w:i/>
          <w:noProof w:val="0"/>
        </w:rPr>
        <w:t xml:space="preserve"> et al.</w:t>
      </w:r>
      <w:r w:rsidRPr="00757988">
        <w:rPr>
          <w:noProof w:val="0"/>
        </w:rPr>
        <w:t xml:space="preserve"> A phase 2a trial of the IL-33 monoclonal antibody tozorakimab in patients with COPD: FRONTIER-4. </w:t>
      </w:r>
      <w:r w:rsidRPr="00757988">
        <w:rPr>
          <w:i/>
          <w:noProof w:val="0"/>
        </w:rPr>
        <w:t>Eur Respir J</w:t>
      </w:r>
      <w:r w:rsidRPr="00757988">
        <w:rPr>
          <w:noProof w:val="0"/>
        </w:rPr>
        <w:t>, 66(1) (2025).</w:t>
      </w:r>
    </w:p>
    <w:p w14:paraId="4FEB2E4A" w14:textId="77777777" w:rsidR="00EE243F" w:rsidRPr="00757988" w:rsidRDefault="00EE243F" w:rsidP="00EE243F">
      <w:pPr>
        <w:pStyle w:val="EndNoteBibliography"/>
        <w:spacing w:after="0"/>
        <w:ind w:left="720" w:hanging="720"/>
        <w:rPr>
          <w:noProof w:val="0"/>
        </w:rPr>
      </w:pPr>
      <w:r w:rsidRPr="00757988">
        <w:rPr>
          <w:noProof w:val="0"/>
        </w:rPr>
        <w:t>274.</w:t>
      </w:r>
      <w:r w:rsidRPr="00757988">
        <w:rPr>
          <w:noProof w:val="0"/>
        </w:rPr>
        <w:tab/>
        <w:t>Diver S, Khalfaoui L, Emson C</w:t>
      </w:r>
      <w:r w:rsidRPr="00757988">
        <w:rPr>
          <w:i/>
          <w:noProof w:val="0"/>
        </w:rPr>
        <w:t xml:space="preserve"> et al.</w:t>
      </w:r>
      <w:r w:rsidRPr="00757988">
        <w:rPr>
          <w:noProof w:val="0"/>
        </w:rPr>
        <w:t xml:space="preserve"> Effect of tezepelumab on airway inflammatory cells, remodelling, and hyperresponsiveness in patients with moderate-to-severe uncontrolled asthma (CASCADE): a double-blind, randomised, placebo-controlled, phase 2 trial. </w:t>
      </w:r>
      <w:r w:rsidRPr="00757988">
        <w:rPr>
          <w:i/>
          <w:noProof w:val="0"/>
        </w:rPr>
        <w:t>Lancet Respir Med</w:t>
      </w:r>
      <w:r w:rsidRPr="00757988">
        <w:rPr>
          <w:noProof w:val="0"/>
        </w:rPr>
        <w:t>, 9(11), 1299-1312 (2021).</w:t>
      </w:r>
    </w:p>
    <w:p w14:paraId="3A3F5E00" w14:textId="77777777" w:rsidR="00EE243F" w:rsidRPr="00757988" w:rsidRDefault="00EE243F" w:rsidP="00EE243F">
      <w:pPr>
        <w:pStyle w:val="EndNoteBibliography"/>
        <w:spacing w:after="0"/>
        <w:ind w:left="720" w:hanging="720"/>
        <w:rPr>
          <w:noProof w:val="0"/>
        </w:rPr>
      </w:pPr>
      <w:r w:rsidRPr="00757988">
        <w:rPr>
          <w:noProof w:val="0"/>
        </w:rPr>
        <w:t>275.</w:t>
      </w:r>
      <w:r w:rsidRPr="00757988">
        <w:rPr>
          <w:noProof w:val="0"/>
        </w:rPr>
        <w:tab/>
        <w:t>Corren J, Menzies-Gow A, Chupp G</w:t>
      </w:r>
      <w:r w:rsidRPr="00757988">
        <w:rPr>
          <w:i/>
          <w:noProof w:val="0"/>
        </w:rPr>
        <w:t xml:space="preserve"> et al.</w:t>
      </w:r>
      <w:r w:rsidRPr="00757988">
        <w:rPr>
          <w:noProof w:val="0"/>
        </w:rPr>
        <w:t xml:space="preserve"> Efficacy of Tezepelumab in Severe, Uncontrolled Asthma: Pooled Analysis of the PATHWAY and NAVIGATOR Clinical Trials. </w:t>
      </w:r>
      <w:r w:rsidRPr="00757988">
        <w:rPr>
          <w:i/>
          <w:noProof w:val="0"/>
        </w:rPr>
        <w:t>Am J Respir Crit Care Med</w:t>
      </w:r>
      <w:r w:rsidRPr="00757988">
        <w:rPr>
          <w:noProof w:val="0"/>
        </w:rPr>
        <w:t>, 208(1), 13-24 (2023).</w:t>
      </w:r>
    </w:p>
    <w:p w14:paraId="186C5AEE" w14:textId="77777777" w:rsidR="00EE243F" w:rsidRPr="00757988" w:rsidRDefault="00EE243F" w:rsidP="00EE243F">
      <w:pPr>
        <w:pStyle w:val="EndNoteBibliography"/>
        <w:spacing w:after="0"/>
        <w:ind w:left="720" w:hanging="720"/>
        <w:rPr>
          <w:noProof w:val="0"/>
        </w:rPr>
      </w:pPr>
      <w:r w:rsidRPr="00757988">
        <w:rPr>
          <w:noProof w:val="0"/>
        </w:rPr>
        <w:t>276.</w:t>
      </w:r>
      <w:r w:rsidRPr="00757988">
        <w:rPr>
          <w:noProof w:val="0"/>
        </w:rPr>
        <w:tab/>
        <w:t>Nieto A, Mazon A, Nieto M</w:t>
      </w:r>
      <w:r w:rsidRPr="00757988">
        <w:rPr>
          <w:i/>
          <w:noProof w:val="0"/>
        </w:rPr>
        <w:t xml:space="preserve"> et al.</w:t>
      </w:r>
      <w:r w:rsidRPr="00757988">
        <w:rPr>
          <w:noProof w:val="0"/>
        </w:rPr>
        <w:t xml:space="preserve"> Bacterial Mucosal Immunotherapy with MV130 Prevents Recurrent Wheezing in Children: A Randomized, Double-Blind, Placebo-controlled Clinical Trial. </w:t>
      </w:r>
      <w:r w:rsidRPr="00757988">
        <w:rPr>
          <w:i/>
          <w:noProof w:val="0"/>
        </w:rPr>
        <w:t>Am J Respir Crit Care Med</w:t>
      </w:r>
      <w:r w:rsidRPr="00757988">
        <w:rPr>
          <w:noProof w:val="0"/>
        </w:rPr>
        <w:t>, 204(4), 462-472 (2021).</w:t>
      </w:r>
    </w:p>
    <w:p w14:paraId="5A2B1D73" w14:textId="2606E5EC" w:rsidR="00D16DB2" w:rsidRPr="00757988" w:rsidRDefault="00D16DB2" w:rsidP="00D16DB2">
      <w:pPr>
        <w:pStyle w:val="EndNoteBibliography"/>
        <w:spacing w:after="0"/>
        <w:ind w:left="720" w:hanging="720"/>
        <w:rPr>
          <w:noProof w:val="0"/>
        </w:rPr>
      </w:pPr>
      <w:r w:rsidRPr="00757988">
        <w:rPr>
          <w:b/>
          <w:bCs/>
          <w:noProof w:val="0"/>
        </w:rPr>
        <w:t xml:space="preserve">•• Demonstration of reduced </w:t>
      </w:r>
      <w:r w:rsidRPr="00757988">
        <w:rPr>
          <w:b/>
          <w:bCs/>
          <w:i/>
          <w:iCs/>
          <w:noProof w:val="0"/>
        </w:rPr>
        <w:t>Haemophilus</w:t>
      </w:r>
      <w:r w:rsidRPr="00757988">
        <w:rPr>
          <w:b/>
          <w:bCs/>
          <w:noProof w:val="0"/>
        </w:rPr>
        <w:t xml:space="preserve"> load but not always eradication following 48-week azithromycin treatment in addition to increased antimicrobial resistance</w:t>
      </w:r>
    </w:p>
    <w:p w14:paraId="29E61D68" w14:textId="77777777" w:rsidR="00EE243F" w:rsidRPr="00757988" w:rsidRDefault="00EE243F" w:rsidP="00EE243F">
      <w:pPr>
        <w:pStyle w:val="EndNoteBibliography"/>
        <w:spacing w:after="0"/>
        <w:ind w:left="720" w:hanging="720"/>
        <w:rPr>
          <w:noProof w:val="0"/>
        </w:rPr>
      </w:pPr>
      <w:r w:rsidRPr="00757988">
        <w:rPr>
          <w:noProof w:val="0"/>
        </w:rPr>
        <w:t>277.</w:t>
      </w:r>
      <w:r w:rsidRPr="00757988">
        <w:rPr>
          <w:noProof w:val="0"/>
        </w:rPr>
        <w:tab/>
        <w:t>Brandi P, Conejero L, Cueto FJ</w:t>
      </w:r>
      <w:r w:rsidRPr="00757988">
        <w:rPr>
          <w:i/>
          <w:noProof w:val="0"/>
        </w:rPr>
        <w:t xml:space="preserve"> et al.</w:t>
      </w:r>
      <w:r w:rsidRPr="00757988">
        <w:rPr>
          <w:noProof w:val="0"/>
        </w:rPr>
        <w:t xml:space="preserve"> Trained immunity induction by the inactivated mucosal vaccine MV130 protects against experimental viral respiratory infections. </w:t>
      </w:r>
      <w:r w:rsidRPr="00757988">
        <w:rPr>
          <w:i/>
          <w:noProof w:val="0"/>
        </w:rPr>
        <w:t>Cell Rep</w:t>
      </w:r>
      <w:r w:rsidRPr="00757988">
        <w:rPr>
          <w:noProof w:val="0"/>
        </w:rPr>
        <w:t>, 38(1), 110184 (2022).</w:t>
      </w:r>
    </w:p>
    <w:p w14:paraId="16BE57D2" w14:textId="77777777" w:rsidR="00EE243F" w:rsidRPr="00757988" w:rsidRDefault="00EE243F" w:rsidP="00EE243F">
      <w:pPr>
        <w:pStyle w:val="EndNoteBibliography"/>
        <w:spacing w:after="0"/>
        <w:ind w:left="720" w:hanging="720"/>
        <w:rPr>
          <w:noProof w:val="0"/>
        </w:rPr>
      </w:pPr>
      <w:r w:rsidRPr="00757988">
        <w:rPr>
          <w:noProof w:val="0"/>
        </w:rPr>
        <w:t>278.</w:t>
      </w:r>
      <w:r w:rsidRPr="00757988">
        <w:rPr>
          <w:noProof w:val="0"/>
        </w:rPr>
        <w:tab/>
        <w:t xml:space="preserve">Steurer-Stey C, Bachmann LM, Steurer J, Tramer MR. Oral purified bacterial extracts in chronic bronchitis and COPD: systematic review. </w:t>
      </w:r>
      <w:r w:rsidRPr="00757988">
        <w:rPr>
          <w:i/>
          <w:noProof w:val="0"/>
        </w:rPr>
        <w:t>Chest</w:t>
      </w:r>
      <w:r w:rsidRPr="00757988">
        <w:rPr>
          <w:noProof w:val="0"/>
        </w:rPr>
        <w:t>, 126(5), 1645-1655 (2004).</w:t>
      </w:r>
    </w:p>
    <w:p w14:paraId="13FDA23C" w14:textId="77777777" w:rsidR="00EE243F" w:rsidRPr="00757988" w:rsidRDefault="00EE243F" w:rsidP="00EE243F">
      <w:pPr>
        <w:pStyle w:val="EndNoteBibliography"/>
        <w:spacing w:after="0"/>
        <w:ind w:left="720" w:hanging="720"/>
        <w:rPr>
          <w:noProof w:val="0"/>
        </w:rPr>
      </w:pPr>
      <w:r w:rsidRPr="00757988">
        <w:rPr>
          <w:noProof w:val="0"/>
        </w:rPr>
        <w:t>279.</w:t>
      </w:r>
      <w:r w:rsidRPr="00757988">
        <w:rPr>
          <w:noProof w:val="0"/>
        </w:rPr>
        <w:tab/>
        <w:t xml:space="preserve">Pan L, Jiang XG, Guo J, Tian Y, Liu CT. Effects of OM-85 BV in patients with chronic obstructive pulmonary disease: A systematic review and meta-analysis. </w:t>
      </w:r>
      <w:r w:rsidRPr="00757988">
        <w:rPr>
          <w:i/>
          <w:noProof w:val="0"/>
        </w:rPr>
        <w:t>J Clin Pharmacol</w:t>
      </w:r>
      <w:r w:rsidRPr="00757988">
        <w:rPr>
          <w:noProof w:val="0"/>
        </w:rPr>
        <w:t>, 55(10), 1086-1092 (2015).</w:t>
      </w:r>
    </w:p>
    <w:p w14:paraId="66E9D722" w14:textId="77777777" w:rsidR="00EE243F" w:rsidRPr="00757988" w:rsidRDefault="00EE243F" w:rsidP="00EE243F">
      <w:pPr>
        <w:pStyle w:val="EndNoteBibliography"/>
        <w:spacing w:after="0"/>
        <w:ind w:left="720" w:hanging="720"/>
        <w:rPr>
          <w:noProof w:val="0"/>
        </w:rPr>
      </w:pPr>
      <w:r w:rsidRPr="00757988">
        <w:rPr>
          <w:noProof w:val="0"/>
        </w:rPr>
        <w:t>280.</w:t>
      </w:r>
      <w:r w:rsidRPr="00757988">
        <w:rPr>
          <w:noProof w:val="0"/>
        </w:rPr>
        <w:tab/>
        <w:t>de Boer GM, Braunstahl GJ, van der Ploeg EK</w:t>
      </w:r>
      <w:r w:rsidRPr="00757988">
        <w:rPr>
          <w:i/>
          <w:noProof w:val="0"/>
        </w:rPr>
        <w:t xml:space="preserve"> et al.</w:t>
      </w:r>
      <w:r w:rsidRPr="00757988">
        <w:rPr>
          <w:noProof w:val="0"/>
        </w:rPr>
        <w:t xml:space="preserve"> Bacterial lysate add-on therapy to reduce exacerbations in severe asthma: A double-blind placebo-controlled trial. </w:t>
      </w:r>
      <w:r w:rsidRPr="00757988">
        <w:rPr>
          <w:i/>
          <w:noProof w:val="0"/>
        </w:rPr>
        <w:t>Clin Exp Allergy</w:t>
      </w:r>
      <w:r w:rsidRPr="00757988">
        <w:rPr>
          <w:noProof w:val="0"/>
        </w:rPr>
        <w:t>, 51(9), 1172-1184 (2021).</w:t>
      </w:r>
    </w:p>
    <w:p w14:paraId="165743CD" w14:textId="77777777" w:rsidR="00EE243F" w:rsidRPr="00757988" w:rsidRDefault="00EE243F" w:rsidP="00EE243F">
      <w:pPr>
        <w:pStyle w:val="EndNoteBibliography"/>
        <w:spacing w:after="0"/>
        <w:ind w:left="720" w:hanging="720"/>
        <w:rPr>
          <w:noProof w:val="0"/>
        </w:rPr>
      </w:pPr>
      <w:r w:rsidRPr="00757988">
        <w:rPr>
          <w:noProof w:val="0"/>
        </w:rPr>
        <w:t>281.</w:t>
      </w:r>
      <w:r w:rsidRPr="00757988">
        <w:rPr>
          <w:noProof w:val="0"/>
        </w:rPr>
        <w:tab/>
        <w:t xml:space="preserve">Koatz AM, Coe NA, Ciceran A, Alter AJ. Clinical and Immunological Benefits of OM-85 Bacterial Lysate in Patients with Allergic Rhinitis, Asthma, and COPD and Recurrent Respiratory Infections. </w:t>
      </w:r>
      <w:r w:rsidRPr="00757988">
        <w:rPr>
          <w:i/>
          <w:noProof w:val="0"/>
        </w:rPr>
        <w:t>Lung</w:t>
      </w:r>
      <w:r w:rsidRPr="00757988">
        <w:rPr>
          <w:noProof w:val="0"/>
        </w:rPr>
        <w:t>, 194(4), 687-697 (2016).</w:t>
      </w:r>
    </w:p>
    <w:p w14:paraId="4DBAE1B5" w14:textId="77777777" w:rsidR="00EE243F" w:rsidRPr="00757988" w:rsidRDefault="00EE243F" w:rsidP="00EE243F">
      <w:pPr>
        <w:pStyle w:val="EndNoteBibliography"/>
        <w:spacing w:after="0"/>
        <w:ind w:left="720" w:hanging="720"/>
        <w:rPr>
          <w:noProof w:val="0"/>
        </w:rPr>
      </w:pPr>
      <w:r w:rsidRPr="00757988">
        <w:rPr>
          <w:noProof w:val="0"/>
        </w:rPr>
        <w:t>282.</w:t>
      </w:r>
      <w:r w:rsidRPr="00757988">
        <w:rPr>
          <w:noProof w:val="0"/>
        </w:rPr>
        <w:tab/>
        <w:t>Chalmers JD, Haworth CS, Metersky ML</w:t>
      </w:r>
      <w:r w:rsidRPr="00757988">
        <w:rPr>
          <w:i/>
          <w:noProof w:val="0"/>
        </w:rPr>
        <w:t xml:space="preserve"> et al.</w:t>
      </w:r>
      <w:r w:rsidRPr="00757988">
        <w:rPr>
          <w:noProof w:val="0"/>
        </w:rPr>
        <w:t xml:space="preserve"> Phase 2 Trial of the DPP-1 Inhibitor Brensocatib in Bronchiectasis. </w:t>
      </w:r>
      <w:r w:rsidRPr="00757988">
        <w:rPr>
          <w:i/>
          <w:noProof w:val="0"/>
        </w:rPr>
        <w:t>N Engl J Med</w:t>
      </w:r>
      <w:r w:rsidRPr="00757988">
        <w:rPr>
          <w:noProof w:val="0"/>
        </w:rPr>
        <w:t>, 383(22), 2127-2137 (2020).</w:t>
      </w:r>
    </w:p>
    <w:p w14:paraId="41D7C652" w14:textId="77777777" w:rsidR="00EE243F" w:rsidRPr="00757988" w:rsidRDefault="00EE243F" w:rsidP="00EE243F">
      <w:pPr>
        <w:pStyle w:val="EndNoteBibliography"/>
        <w:spacing w:after="0"/>
        <w:ind w:left="720" w:hanging="720"/>
        <w:rPr>
          <w:noProof w:val="0"/>
        </w:rPr>
      </w:pPr>
      <w:r w:rsidRPr="00757988">
        <w:rPr>
          <w:noProof w:val="0"/>
        </w:rPr>
        <w:t>283.</w:t>
      </w:r>
      <w:r w:rsidRPr="00757988">
        <w:rPr>
          <w:noProof w:val="0"/>
        </w:rPr>
        <w:tab/>
        <w:t>Chalmers JD, Shteinberg M, Mall MA</w:t>
      </w:r>
      <w:r w:rsidRPr="00757988">
        <w:rPr>
          <w:i/>
          <w:noProof w:val="0"/>
        </w:rPr>
        <w:t xml:space="preserve"> et al.</w:t>
      </w:r>
      <w:r w:rsidRPr="00757988">
        <w:rPr>
          <w:noProof w:val="0"/>
        </w:rPr>
        <w:t xml:space="preserve"> Cathepsin C (dipeptidyl peptidase 1) inhibition in adults with bronchiectasis: AIRLEAF, a phase II randomised, double-blind, placebo-controlled, dose-finding study. </w:t>
      </w:r>
      <w:r w:rsidRPr="00757988">
        <w:rPr>
          <w:i/>
          <w:noProof w:val="0"/>
        </w:rPr>
        <w:t>Eur Respir J</w:t>
      </w:r>
      <w:r w:rsidRPr="00757988">
        <w:rPr>
          <w:noProof w:val="0"/>
        </w:rPr>
        <w:t>, 65(1) (2025).</w:t>
      </w:r>
    </w:p>
    <w:p w14:paraId="6A950230" w14:textId="77777777" w:rsidR="00EE243F" w:rsidRPr="00757988" w:rsidRDefault="00EE243F" w:rsidP="00EE243F">
      <w:pPr>
        <w:pStyle w:val="EndNoteBibliography"/>
        <w:spacing w:after="0"/>
        <w:ind w:left="720" w:hanging="720"/>
        <w:rPr>
          <w:noProof w:val="0"/>
        </w:rPr>
      </w:pPr>
      <w:r w:rsidRPr="00757988">
        <w:rPr>
          <w:noProof w:val="0"/>
        </w:rPr>
        <w:t>284.</w:t>
      </w:r>
      <w:r w:rsidRPr="00757988">
        <w:rPr>
          <w:noProof w:val="0"/>
        </w:rPr>
        <w:tab/>
        <w:t>Sham HP, Walker KH, Abdulnour RE</w:t>
      </w:r>
      <w:r w:rsidRPr="00757988">
        <w:rPr>
          <w:i/>
          <w:noProof w:val="0"/>
        </w:rPr>
        <w:t xml:space="preserve"> et al.</w:t>
      </w:r>
      <w:r w:rsidRPr="00757988">
        <w:rPr>
          <w:noProof w:val="0"/>
        </w:rPr>
        <w:t xml:space="preserve"> 15-epi-Lipoxin A(4), Resolvin D2, and Resolvin D3 Induce NF-kappaB Regulators in Bacterial Pneumonia. </w:t>
      </w:r>
      <w:r w:rsidRPr="00757988">
        <w:rPr>
          <w:i/>
          <w:noProof w:val="0"/>
        </w:rPr>
        <w:t>J Immunol</w:t>
      </w:r>
      <w:r w:rsidRPr="00757988">
        <w:rPr>
          <w:noProof w:val="0"/>
        </w:rPr>
        <w:t>, 200(8), 2757-2766 (2018).</w:t>
      </w:r>
    </w:p>
    <w:p w14:paraId="04B6ECCC" w14:textId="77777777" w:rsidR="00EE243F" w:rsidRPr="00757988" w:rsidRDefault="00EE243F" w:rsidP="00EE243F">
      <w:pPr>
        <w:pStyle w:val="EndNoteBibliography"/>
        <w:spacing w:after="0"/>
        <w:ind w:left="720" w:hanging="720"/>
        <w:rPr>
          <w:noProof w:val="0"/>
        </w:rPr>
      </w:pPr>
      <w:r w:rsidRPr="00757988">
        <w:rPr>
          <w:noProof w:val="0"/>
        </w:rPr>
        <w:lastRenderedPageBreak/>
        <w:t>285.</w:t>
      </w:r>
      <w:r w:rsidRPr="00757988">
        <w:rPr>
          <w:noProof w:val="0"/>
        </w:rPr>
        <w:tab/>
        <w:t xml:space="preserve">Croasdell A, Lacy SH, Thatcher TH, Sime PJ, Phipps RP. Resolvin D1 Dampens Pulmonary Inflammation and Promotes Clearance of Nontypeable Haemophilus influenzae. </w:t>
      </w:r>
      <w:r w:rsidRPr="00757988">
        <w:rPr>
          <w:i/>
          <w:noProof w:val="0"/>
        </w:rPr>
        <w:t>J Immunol</w:t>
      </w:r>
      <w:r w:rsidRPr="00757988">
        <w:rPr>
          <w:noProof w:val="0"/>
        </w:rPr>
        <w:t>, 196(6), 2742-2752 (2016).</w:t>
      </w:r>
    </w:p>
    <w:p w14:paraId="69F99D76" w14:textId="77777777" w:rsidR="00EE243F" w:rsidRPr="00757988" w:rsidRDefault="00EE243F" w:rsidP="00EE243F">
      <w:pPr>
        <w:pStyle w:val="EndNoteBibliography"/>
        <w:spacing w:after="0"/>
        <w:ind w:left="720" w:hanging="720"/>
        <w:rPr>
          <w:noProof w:val="0"/>
        </w:rPr>
      </w:pPr>
      <w:r w:rsidRPr="00757988">
        <w:rPr>
          <w:noProof w:val="0"/>
        </w:rPr>
        <w:t>286.</w:t>
      </w:r>
      <w:r w:rsidRPr="00757988">
        <w:rPr>
          <w:noProof w:val="0"/>
        </w:rPr>
        <w:tab/>
        <w:t xml:space="preserve">Shehaj L, Choudary SK, Makwana KM, Gallo MC, Murphy TF, Kritzer JA. Small-Molecule Inhibitors of </w:t>
      </w:r>
      <w:r w:rsidRPr="00757988">
        <w:rPr>
          <w:i/>
          <w:noProof w:val="0"/>
        </w:rPr>
        <w:t>Haemophilus influenzae</w:t>
      </w:r>
      <w:r w:rsidRPr="00757988">
        <w:rPr>
          <w:noProof w:val="0"/>
        </w:rPr>
        <w:t xml:space="preserve"> IgA1 Protease. </w:t>
      </w:r>
      <w:r w:rsidRPr="00757988">
        <w:rPr>
          <w:i/>
          <w:noProof w:val="0"/>
        </w:rPr>
        <w:t>ACS Infect Dis</w:t>
      </w:r>
      <w:r w:rsidRPr="00757988">
        <w:rPr>
          <w:noProof w:val="0"/>
        </w:rPr>
        <w:t>, 5(7), 1129-1138 (2019).</w:t>
      </w:r>
    </w:p>
    <w:p w14:paraId="1D188A74" w14:textId="77777777" w:rsidR="00EE243F" w:rsidRPr="00757988" w:rsidRDefault="00EE243F" w:rsidP="00EE243F">
      <w:pPr>
        <w:pStyle w:val="EndNoteBibliography"/>
        <w:spacing w:after="0"/>
        <w:ind w:left="720" w:hanging="720"/>
        <w:rPr>
          <w:noProof w:val="0"/>
        </w:rPr>
      </w:pPr>
      <w:r w:rsidRPr="00757988">
        <w:rPr>
          <w:noProof w:val="0"/>
        </w:rPr>
        <w:t>287.</w:t>
      </w:r>
      <w:r w:rsidRPr="00757988">
        <w:rPr>
          <w:noProof w:val="0"/>
        </w:rPr>
        <w:tab/>
        <w:t xml:space="preserve">Atto B, Gell DA, Marsh R, Tristram S. Exploiting haem-iron dependence of nontypeable Haemophilus influenzae: an avenue for future therapeutic development. </w:t>
      </w:r>
      <w:r w:rsidRPr="00757988">
        <w:rPr>
          <w:i/>
          <w:noProof w:val="0"/>
        </w:rPr>
        <w:t>Front Cell Infect Microbiol</w:t>
      </w:r>
      <w:r w:rsidRPr="00757988">
        <w:rPr>
          <w:noProof w:val="0"/>
        </w:rPr>
        <w:t>, 15, 1548048 (2025).</w:t>
      </w:r>
    </w:p>
    <w:p w14:paraId="59C0A9C6" w14:textId="77777777" w:rsidR="00EE243F" w:rsidRPr="00757988" w:rsidRDefault="00EE243F" w:rsidP="00EE243F">
      <w:pPr>
        <w:pStyle w:val="EndNoteBibliography"/>
        <w:spacing w:after="0"/>
        <w:ind w:left="720" w:hanging="720"/>
        <w:rPr>
          <w:noProof w:val="0"/>
        </w:rPr>
      </w:pPr>
      <w:r w:rsidRPr="00757988">
        <w:rPr>
          <w:noProof w:val="0"/>
        </w:rPr>
        <w:t>288.</w:t>
      </w:r>
      <w:r w:rsidRPr="00757988">
        <w:rPr>
          <w:noProof w:val="0"/>
        </w:rPr>
        <w:tab/>
        <w:t xml:space="preserve">Atto B, Latham R, Kunde D, Gell DA, Tristram S. In Vitro Anti-NTHi Activity of Haemophilin-Producing Strains of Haemophilus haemolyticus. </w:t>
      </w:r>
      <w:r w:rsidRPr="00757988">
        <w:rPr>
          <w:i/>
          <w:noProof w:val="0"/>
        </w:rPr>
        <w:t>Pathogens</w:t>
      </w:r>
      <w:r w:rsidRPr="00757988">
        <w:rPr>
          <w:noProof w:val="0"/>
        </w:rPr>
        <w:t>, 9(4) (2020).</w:t>
      </w:r>
    </w:p>
    <w:p w14:paraId="3590492F" w14:textId="77777777" w:rsidR="00EE243F" w:rsidRPr="00757988" w:rsidRDefault="00EE243F" w:rsidP="00EE243F">
      <w:pPr>
        <w:pStyle w:val="EndNoteBibliography"/>
        <w:spacing w:after="0"/>
        <w:ind w:left="720" w:hanging="720"/>
        <w:rPr>
          <w:noProof w:val="0"/>
        </w:rPr>
      </w:pPr>
      <w:r w:rsidRPr="00757988">
        <w:rPr>
          <w:noProof w:val="0"/>
        </w:rPr>
        <w:t>289.</w:t>
      </w:r>
      <w:r w:rsidRPr="00757988">
        <w:rPr>
          <w:noProof w:val="0"/>
        </w:rPr>
        <w:tab/>
        <w:t>Fulte S, Atto B, McCarty A</w:t>
      </w:r>
      <w:r w:rsidRPr="00757988">
        <w:rPr>
          <w:i/>
          <w:noProof w:val="0"/>
        </w:rPr>
        <w:t xml:space="preserve"> et al.</w:t>
      </w:r>
      <w:r w:rsidRPr="00757988">
        <w:rPr>
          <w:noProof w:val="0"/>
        </w:rPr>
        <w:t xml:space="preserve"> Heme sequestration by hemophilin from Haemophilus haemolyticus reduces respiratory tract colonization and infection with non-typeable Haemophilus influenzae. </w:t>
      </w:r>
      <w:r w:rsidRPr="00757988">
        <w:rPr>
          <w:i/>
          <w:noProof w:val="0"/>
        </w:rPr>
        <w:t>mSphere</w:t>
      </w:r>
      <w:r w:rsidRPr="00757988">
        <w:rPr>
          <w:noProof w:val="0"/>
        </w:rPr>
        <w:t>, 9(3), e0000624 (2024).</w:t>
      </w:r>
    </w:p>
    <w:p w14:paraId="65A99BC0" w14:textId="77777777" w:rsidR="00EE243F" w:rsidRPr="00757988" w:rsidRDefault="00EE243F" w:rsidP="00EE243F">
      <w:pPr>
        <w:pStyle w:val="EndNoteBibliography"/>
        <w:spacing w:after="0"/>
        <w:ind w:left="720" w:hanging="720"/>
        <w:rPr>
          <w:noProof w:val="0"/>
        </w:rPr>
      </w:pPr>
      <w:r w:rsidRPr="00757988">
        <w:rPr>
          <w:noProof w:val="0"/>
        </w:rPr>
        <w:t>290.</w:t>
      </w:r>
      <w:r w:rsidRPr="00757988">
        <w:rPr>
          <w:noProof w:val="0"/>
        </w:rPr>
        <w:tab/>
        <w:t xml:space="preserve">Cavaliere R, Ball JL, Turnbull L, Whitchurch CB. The biofilm matrix destabilizers, EDTA and DNaseI, enhance the susceptibility of nontypeable Hemophilus influenzae biofilms to treatment with ampicillin and ciprofloxacin. </w:t>
      </w:r>
      <w:r w:rsidRPr="00757988">
        <w:rPr>
          <w:i/>
          <w:noProof w:val="0"/>
        </w:rPr>
        <w:t>Microbiologyopen</w:t>
      </w:r>
      <w:r w:rsidRPr="00757988">
        <w:rPr>
          <w:noProof w:val="0"/>
        </w:rPr>
        <w:t>, 3(4), 557-567 (2014).</w:t>
      </w:r>
    </w:p>
    <w:p w14:paraId="01519D83" w14:textId="77777777" w:rsidR="00EE243F" w:rsidRPr="00757988" w:rsidRDefault="00EE243F" w:rsidP="00EE243F">
      <w:pPr>
        <w:pStyle w:val="EndNoteBibliography"/>
        <w:spacing w:after="0"/>
        <w:ind w:left="720" w:hanging="720"/>
        <w:rPr>
          <w:noProof w:val="0"/>
        </w:rPr>
      </w:pPr>
      <w:r w:rsidRPr="00757988">
        <w:rPr>
          <w:noProof w:val="0"/>
        </w:rPr>
        <w:t>291.</w:t>
      </w:r>
      <w:r w:rsidRPr="00757988">
        <w:rPr>
          <w:noProof w:val="0"/>
        </w:rPr>
        <w:tab/>
        <w:t xml:space="preserve">Jurcisek JA, Hofer LK, Goodman SD, Bakaletz LO. Monoclonal antibodies that target extracellular DNABII proteins or the type IV pilus of nontypeable Haemophilus influenzae (NTHI) worked additively to disrupt 2-genera biofilms. </w:t>
      </w:r>
      <w:r w:rsidRPr="00757988">
        <w:rPr>
          <w:i/>
          <w:noProof w:val="0"/>
        </w:rPr>
        <w:t>Biofilm</w:t>
      </w:r>
      <w:r w:rsidRPr="00757988">
        <w:rPr>
          <w:noProof w:val="0"/>
        </w:rPr>
        <w:t>, 4, 100096 (2022).</w:t>
      </w:r>
    </w:p>
    <w:p w14:paraId="546ED0FE" w14:textId="77777777" w:rsidR="00EE243F" w:rsidRPr="00757988" w:rsidRDefault="00EE243F" w:rsidP="00EE243F">
      <w:pPr>
        <w:pStyle w:val="EndNoteBibliography"/>
        <w:spacing w:after="0"/>
        <w:ind w:left="720" w:hanging="720"/>
        <w:rPr>
          <w:noProof w:val="0"/>
        </w:rPr>
      </w:pPr>
      <w:r w:rsidRPr="00757988">
        <w:rPr>
          <w:noProof w:val="0"/>
        </w:rPr>
        <w:t>292.</w:t>
      </w:r>
      <w:r w:rsidRPr="00757988">
        <w:rPr>
          <w:noProof w:val="0"/>
        </w:rPr>
        <w:tab/>
        <w:t>Collins SA, Kelso MJ, Rineh A</w:t>
      </w:r>
      <w:r w:rsidRPr="00757988">
        <w:rPr>
          <w:i/>
          <w:noProof w:val="0"/>
        </w:rPr>
        <w:t xml:space="preserve"> et al.</w:t>
      </w:r>
      <w:r w:rsidRPr="00757988">
        <w:rPr>
          <w:noProof w:val="0"/>
        </w:rPr>
        <w:t xml:space="preserve"> Cephalosporin-3'-Diazeniumdiolate NO Donor Prodrug PYRRO-C3D Enhances Azithromycin Susceptibility of Nontypeable Haemophilus influenzae Biofilms. </w:t>
      </w:r>
      <w:r w:rsidRPr="00757988">
        <w:rPr>
          <w:i/>
          <w:noProof w:val="0"/>
        </w:rPr>
        <w:t>Antimicrob Agents Chemother</w:t>
      </w:r>
      <w:r w:rsidRPr="00757988">
        <w:rPr>
          <w:noProof w:val="0"/>
        </w:rPr>
        <w:t>, 61(2) (2017).</w:t>
      </w:r>
    </w:p>
    <w:p w14:paraId="42AA507A" w14:textId="77777777" w:rsidR="00EE243F" w:rsidRPr="00757988" w:rsidRDefault="00EE243F" w:rsidP="00EE243F">
      <w:pPr>
        <w:pStyle w:val="EndNoteBibliography"/>
        <w:spacing w:after="0"/>
        <w:ind w:left="720" w:hanging="720"/>
        <w:rPr>
          <w:noProof w:val="0"/>
        </w:rPr>
      </w:pPr>
      <w:r w:rsidRPr="00757988">
        <w:rPr>
          <w:noProof w:val="0"/>
        </w:rPr>
        <w:t>293.</w:t>
      </w:r>
      <w:r w:rsidRPr="00757988">
        <w:rPr>
          <w:noProof w:val="0"/>
        </w:rPr>
        <w:tab/>
        <w:t xml:space="preserve">Marienborg K, Ambur OH, Okstad OAL, Skaare D. The alginate polymer OligoG alters susceptibility of biofilm-embedded non-typeable Haemophilus influenzae to ampicillin and ciprofloxacin. </w:t>
      </w:r>
      <w:r w:rsidRPr="00757988">
        <w:rPr>
          <w:i/>
          <w:noProof w:val="0"/>
        </w:rPr>
        <w:t>JAC Antimicrob Resist</w:t>
      </w:r>
      <w:r w:rsidRPr="00757988">
        <w:rPr>
          <w:noProof w:val="0"/>
        </w:rPr>
        <w:t>, 5(2), dlad046 (2023).</w:t>
      </w:r>
    </w:p>
    <w:p w14:paraId="48AECC84" w14:textId="77777777" w:rsidR="00EE243F" w:rsidRPr="00757988" w:rsidRDefault="00EE243F" w:rsidP="00EE243F">
      <w:pPr>
        <w:pStyle w:val="EndNoteBibliography"/>
        <w:spacing w:after="0"/>
        <w:ind w:left="720" w:hanging="720"/>
        <w:rPr>
          <w:noProof w:val="0"/>
        </w:rPr>
      </w:pPr>
      <w:r w:rsidRPr="00757988">
        <w:rPr>
          <w:noProof w:val="0"/>
        </w:rPr>
        <w:t>294.</w:t>
      </w:r>
      <w:r w:rsidRPr="00757988">
        <w:rPr>
          <w:noProof w:val="0"/>
        </w:rPr>
        <w:tab/>
        <w:t>Gomez-Ochoa SA, Pitton M, Valente LG</w:t>
      </w:r>
      <w:r w:rsidRPr="00757988">
        <w:rPr>
          <w:i/>
          <w:noProof w:val="0"/>
        </w:rPr>
        <w:t xml:space="preserve"> et al.</w:t>
      </w:r>
      <w:r w:rsidRPr="00757988">
        <w:rPr>
          <w:noProof w:val="0"/>
        </w:rPr>
        <w:t xml:space="preserve"> Efficacy of phage therapy in preclinical models of bacterial infection: a systematic review and meta-analysis. </w:t>
      </w:r>
      <w:r w:rsidRPr="00757988">
        <w:rPr>
          <w:i/>
          <w:noProof w:val="0"/>
        </w:rPr>
        <w:t>Lancet Microbe</w:t>
      </w:r>
      <w:r w:rsidRPr="00757988">
        <w:rPr>
          <w:noProof w:val="0"/>
        </w:rPr>
        <w:t>, 3(12), e956-e968 (2022).</w:t>
      </w:r>
    </w:p>
    <w:p w14:paraId="3B33157B" w14:textId="77777777" w:rsidR="00EE243F" w:rsidRPr="00757988" w:rsidRDefault="00EE243F" w:rsidP="00EE243F">
      <w:pPr>
        <w:pStyle w:val="EndNoteBibliography"/>
        <w:spacing w:after="0"/>
        <w:ind w:left="720" w:hanging="720"/>
        <w:rPr>
          <w:noProof w:val="0"/>
        </w:rPr>
      </w:pPr>
      <w:r w:rsidRPr="00757988">
        <w:rPr>
          <w:noProof w:val="0"/>
        </w:rPr>
        <w:t>295.</w:t>
      </w:r>
      <w:r w:rsidRPr="00757988">
        <w:rPr>
          <w:noProof w:val="0"/>
        </w:rPr>
        <w:tab/>
        <w:t>Gibson PG, Yang IA, Upham JW</w:t>
      </w:r>
      <w:r w:rsidRPr="00757988">
        <w:rPr>
          <w:i/>
          <w:noProof w:val="0"/>
        </w:rPr>
        <w:t xml:space="preserve"> et al.</w:t>
      </w:r>
      <w:r w:rsidRPr="00757988">
        <w:rPr>
          <w:noProof w:val="0"/>
        </w:rPr>
        <w:t xml:space="preserve"> Effect of azithromycin on asthma exacerbations and quality of life in adults with persistent uncontrolled asthma (AMAZES): a randomised, double-blind, placebo-controlled trial. </w:t>
      </w:r>
      <w:r w:rsidRPr="00757988">
        <w:rPr>
          <w:i/>
          <w:noProof w:val="0"/>
        </w:rPr>
        <w:t>Lancet</w:t>
      </w:r>
      <w:r w:rsidRPr="00757988">
        <w:rPr>
          <w:noProof w:val="0"/>
        </w:rPr>
        <w:t>, 390(10095), 659-668 (2017).</w:t>
      </w:r>
    </w:p>
    <w:p w14:paraId="17F2F224" w14:textId="77777777" w:rsidR="00EE243F" w:rsidRPr="00757988" w:rsidRDefault="00EE243F" w:rsidP="00EE243F">
      <w:pPr>
        <w:pStyle w:val="EndNoteBibliography"/>
        <w:spacing w:after="0"/>
        <w:ind w:left="720" w:hanging="720"/>
        <w:rPr>
          <w:noProof w:val="0"/>
        </w:rPr>
      </w:pPr>
      <w:r w:rsidRPr="00757988">
        <w:rPr>
          <w:noProof w:val="0"/>
        </w:rPr>
        <w:t>296.</w:t>
      </w:r>
      <w:r w:rsidRPr="00757988">
        <w:rPr>
          <w:noProof w:val="0"/>
        </w:rPr>
        <w:tab/>
        <w:t>Brusselle GG, Vanderstichele C, Jordens P</w:t>
      </w:r>
      <w:r w:rsidRPr="00757988">
        <w:rPr>
          <w:i/>
          <w:noProof w:val="0"/>
        </w:rPr>
        <w:t xml:space="preserve"> et al.</w:t>
      </w:r>
      <w:r w:rsidRPr="00757988">
        <w:rPr>
          <w:noProof w:val="0"/>
        </w:rPr>
        <w:t xml:space="preserve"> Azithromycin for prevention of exacerbations in severe asthma (AZISAST): a multicentre randomised double-blind placebo-controlled trial. </w:t>
      </w:r>
      <w:r w:rsidRPr="00757988">
        <w:rPr>
          <w:i/>
          <w:noProof w:val="0"/>
        </w:rPr>
        <w:t>Thorax</w:t>
      </w:r>
      <w:r w:rsidRPr="00757988">
        <w:rPr>
          <w:noProof w:val="0"/>
        </w:rPr>
        <w:t>, 68(4), 322-329 (2013).</w:t>
      </w:r>
    </w:p>
    <w:p w14:paraId="59E5454A" w14:textId="77777777" w:rsidR="00EE243F" w:rsidRPr="00757988" w:rsidRDefault="00EE243F" w:rsidP="00EE243F">
      <w:pPr>
        <w:pStyle w:val="EndNoteBibliography"/>
        <w:spacing w:after="0"/>
        <w:ind w:left="720" w:hanging="720"/>
        <w:rPr>
          <w:noProof w:val="0"/>
        </w:rPr>
      </w:pPr>
      <w:r w:rsidRPr="00757988">
        <w:rPr>
          <w:noProof w:val="0"/>
        </w:rPr>
        <w:t>297.</w:t>
      </w:r>
      <w:r w:rsidRPr="00757988">
        <w:rPr>
          <w:noProof w:val="0"/>
        </w:rPr>
        <w:tab/>
        <w:t>Komatsu K, Lee JY, Miyata M</w:t>
      </w:r>
      <w:r w:rsidRPr="00757988">
        <w:rPr>
          <w:i/>
          <w:noProof w:val="0"/>
        </w:rPr>
        <w:t xml:space="preserve"> et al.</w:t>
      </w:r>
      <w:r w:rsidRPr="00757988">
        <w:rPr>
          <w:noProof w:val="0"/>
        </w:rPr>
        <w:t xml:space="preserve"> Inhibition of PDE4B suppresses inflammation by increasing expression of the deubiquitinase CYLD. </w:t>
      </w:r>
      <w:r w:rsidRPr="00757988">
        <w:rPr>
          <w:i/>
          <w:noProof w:val="0"/>
        </w:rPr>
        <w:t>Nat Commun</w:t>
      </w:r>
      <w:r w:rsidRPr="00757988">
        <w:rPr>
          <w:noProof w:val="0"/>
        </w:rPr>
        <w:t>, 4, 1684 (2013).</w:t>
      </w:r>
    </w:p>
    <w:p w14:paraId="0838627C" w14:textId="77777777" w:rsidR="00EE243F" w:rsidRPr="00757988" w:rsidRDefault="00EE243F" w:rsidP="00EE243F">
      <w:pPr>
        <w:pStyle w:val="EndNoteBibliography"/>
        <w:spacing w:after="0"/>
        <w:ind w:left="720" w:hanging="720"/>
        <w:rPr>
          <w:noProof w:val="0"/>
        </w:rPr>
      </w:pPr>
      <w:r w:rsidRPr="00757988">
        <w:rPr>
          <w:noProof w:val="0"/>
        </w:rPr>
        <w:t>298.</w:t>
      </w:r>
      <w:r w:rsidRPr="00757988">
        <w:rPr>
          <w:noProof w:val="0"/>
        </w:rPr>
        <w:tab/>
        <w:t>Susuki-Miyata S, Miyata M, Lee BC</w:t>
      </w:r>
      <w:r w:rsidRPr="00757988">
        <w:rPr>
          <w:i/>
          <w:noProof w:val="0"/>
        </w:rPr>
        <w:t xml:space="preserve"> et al.</w:t>
      </w:r>
      <w:r w:rsidRPr="00757988">
        <w:rPr>
          <w:noProof w:val="0"/>
        </w:rPr>
        <w:t xml:space="preserve"> Cross-talk between PKA-Cbeta and p65 mediates synergistic induction of PDE4B by roflumilast and NTHi. </w:t>
      </w:r>
      <w:r w:rsidRPr="00757988">
        <w:rPr>
          <w:i/>
          <w:noProof w:val="0"/>
        </w:rPr>
        <w:t>Proc Natl Acad Sci U S A</w:t>
      </w:r>
      <w:r w:rsidRPr="00757988">
        <w:rPr>
          <w:noProof w:val="0"/>
        </w:rPr>
        <w:t>, 112(14), E1800-1809 (2015).</w:t>
      </w:r>
    </w:p>
    <w:p w14:paraId="059728D4" w14:textId="77777777" w:rsidR="00EE243F" w:rsidRPr="00757988" w:rsidRDefault="00EE243F" w:rsidP="00EE243F">
      <w:pPr>
        <w:pStyle w:val="EndNoteBibliography"/>
        <w:spacing w:after="0"/>
        <w:ind w:left="720" w:hanging="720"/>
        <w:rPr>
          <w:noProof w:val="0"/>
        </w:rPr>
      </w:pPr>
      <w:r w:rsidRPr="00757988">
        <w:rPr>
          <w:noProof w:val="0"/>
        </w:rPr>
        <w:t>299.</w:t>
      </w:r>
      <w:r w:rsidRPr="00757988">
        <w:rPr>
          <w:noProof w:val="0"/>
        </w:rPr>
        <w:tab/>
        <w:t xml:space="preserve">Andrews CS, Matsuyama S, Lee BC, Li JD. Resveratrol suppresses NTHi-induced inflammation via up-regulation of the negative regulator MyD88 short. </w:t>
      </w:r>
      <w:r w:rsidRPr="00757988">
        <w:rPr>
          <w:i/>
          <w:noProof w:val="0"/>
        </w:rPr>
        <w:t>Sci Rep</w:t>
      </w:r>
      <w:r w:rsidRPr="00757988">
        <w:rPr>
          <w:noProof w:val="0"/>
        </w:rPr>
        <w:t>, 6, 34445 (2016).</w:t>
      </w:r>
    </w:p>
    <w:p w14:paraId="5A96FDF2" w14:textId="77777777" w:rsidR="00EE243F" w:rsidRPr="00757988" w:rsidRDefault="00EE243F" w:rsidP="00EE243F">
      <w:pPr>
        <w:pStyle w:val="EndNoteBibliography"/>
        <w:spacing w:after="0"/>
        <w:ind w:left="720" w:hanging="720"/>
        <w:rPr>
          <w:noProof w:val="0"/>
        </w:rPr>
      </w:pPr>
      <w:r w:rsidRPr="00757988">
        <w:rPr>
          <w:noProof w:val="0"/>
        </w:rPr>
        <w:lastRenderedPageBreak/>
        <w:t>300.</w:t>
      </w:r>
      <w:r w:rsidRPr="00757988">
        <w:rPr>
          <w:noProof w:val="0"/>
        </w:rPr>
        <w:tab/>
        <w:t>Euba B, Lopez-Lopez N, Rodriguez-Arce I</w:t>
      </w:r>
      <w:r w:rsidRPr="00757988">
        <w:rPr>
          <w:i/>
          <w:noProof w:val="0"/>
        </w:rPr>
        <w:t xml:space="preserve"> et al.</w:t>
      </w:r>
      <w:r w:rsidRPr="00757988">
        <w:rPr>
          <w:noProof w:val="0"/>
        </w:rPr>
        <w:t xml:space="preserve"> Resveratrol therapeutics combines both antimicrobial and immunomodulatory properties against respiratory infection by nontypeable Haemophilus influenzae. </w:t>
      </w:r>
      <w:r w:rsidRPr="00757988">
        <w:rPr>
          <w:i/>
          <w:noProof w:val="0"/>
        </w:rPr>
        <w:t>Sci Rep</w:t>
      </w:r>
      <w:r w:rsidRPr="00757988">
        <w:rPr>
          <w:noProof w:val="0"/>
        </w:rPr>
        <w:t>, 7(1), 12860 (2017).</w:t>
      </w:r>
    </w:p>
    <w:p w14:paraId="04B56311" w14:textId="77777777" w:rsidR="00EE243F" w:rsidRPr="00757988" w:rsidRDefault="00EE243F" w:rsidP="00EE243F">
      <w:pPr>
        <w:pStyle w:val="EndNoteBibliography"/>
        <w:spacing w:after="0"/>
        <w:ind w:left="720" w:hanging="720"/>
        <w:rPr>
          <w:noProof w:val="0"/>
        </w:rPr>
      </w:pPr>
      <w:r w:rsidRPr="00757988">
        <w:rPr>
          <w:noProof w:val="0"/>
        </w:rPr>
        <w:t>301.</w:t>
      </w:r>
      <w:r w:rsidRPr="00757988">
        <w:rPr>
          <w:noProof w:val="0"/>
        </w:rPr>
        <w:tab/>
        <w:t>Euba B, Moleres J, Segura V</w:t>
      </w:r>
      <w:r w:rsidRPr="00757988">
        <w:rPr>
          <w:i/>
          <w:noProof w:val="0"/>
        </w:rPr>
        <w:t xml:space="preserve"> et al.</w:t>
      </w:r>
      <w:r w:rsidRPr="00757988">
        <w:rPr>
          <w:noProof w:val="0"/>
        </w:rPr>
        <w:t xml:space="preserve"> Genome Expression Profiling-Based Identification and Administration Efficacy of Host-Directed Antimicrobial Drugs against Respiratory Infection by Nontypeable Haemophilus influenzae. </w:t>
      </w:r>
      <w:r w:rsidRPr="00757988">
        <w:rPr>
          <w:i/>
          <w:noProof w:val="0"/>
        </w:rPr>
        <w:t>Antimicrob Agents Chemother</w:t>
      </w:r>
      <w:r w:rsidRPr="00757988">
        <w:rPr>
          <w:noProof w:val="0"/>
        </w:rPr>
        <w:t>, 59(12), 7581-7592 (2015).</w:t>
      </w:r>
    </w:p>
    <w:p w14:paraId="0134A63C" w14:textId="77777777" w:rsidR="00EE243F" w:rsidRPr="00757988" w:rsidRDefault="00EE243F" w:rsidP="00EE243F">
      <w:pPr>
        <w:pStyle w:val="EndNoteBibliography"/>
        <w:spacing w:after="0"/>
        <w:ind w:left="720" w:hanging="720"/>
        <w:rPr>
          <w:noProof w:val="0"/>
        </w:rPr>
      </w:pPr>
      <w:r w:rsidRPr="00757988">
        <w:rPr>
          <w:noProof w:val="0"/>
        </w:rPr>
        <w:t>302.</w:t>
      </w:r>
      <w:r w:rsidRPr="00757988">
        <w:rPr>
          <w:noProof w:val="0"/>
        </w:rPr>
        <w:tab/>
        <w:t xml:space="preserve">Volgers C, Benedikter BJ, Grauls GE, Hellebrand PHM, Savelkoul PHM, Stassen FRM. Effects of N-acetyl-L-cysteine on the membrane vesicle release and growth of respiratory pathogens. </w:t>
      </w:r>
      <w:r w:rsidRPr="00757988">
        <w:rPr>
          <w:i/>
          <w:noProof w:val="0"/>
        </w:rPr>
        <w:t>FEMS Microbiol Lett</w:t>
      </w:r>
      <w:r w:rsidRPr="00757988">
        <w:rPr>
          <w:noProof w:val="0"/>
        </w:rPr>
        <w:t>, 364(9) (2017).</w:t>
      </w:r>
    </w:p>
    <w:p w14:paraId="07AD116C" w14:textId="77777777" w:rsidR="00EE243F" w:rsidRPr="00757988" w:rsidRDefault="00EE243F" w:rsidP="00EE243F">
      <w:pPr>
        <w:pStyle w:val="EndNoteBibliography"/>
        <w:spacing w:after="0"/>
        <w:ind w:left="720" w:hanging="720"/>
        <w:rPr>
          <w:noProof w:val="0"/>
        </w:rPr>
      </w:pPr>
      <w:r w:rsidRPr="00757988">
        <w:rPr>
          <w:noProof w:val="0"/>
        </w:rPr>
        <w:t>303.</w:t>
      </w:r>
      <w:r w:rsidRPr="00757988">
        <w:rPr>
          <w:noProof w:val="0"/>
        </w:rPr>
        <w:tab/>
        <w:t xml:space="preserve">Juergens LJ, Worth H, Juergens UR. New Perspectives for Mucolytic, Anti-inflammatory and Adjunctive Therapy with 1,8-Cineole in COPD and Asthma: Review on the New Therapeutic Approach. </w:t>
      </w:r>
      <w:r w:rsidRPr="00757988">
        <w:rPr>
          <w:i/>
          <w:noProof w:val="0"/>
        </w:rPr>
        <w:t>Adv Ther</w:t>
      </w:r>
      <w:r w:rsidRPr="00757988">
        <w:rPr>
          <w:noProof w:val="0"/>
        </w:rPr>
        <w:t>, 37(5), 1737-1753 (2020).</w:t>
      </w:r>
    </w:p>
    <w:p w14:paraId="3B7335D7" w14:textId="77777777" w:rsidR="00EE243F" w:rsidRPr="00757988" w:rsidRDefault="00EE243F" w:rsidP="00EE243F">
      <w:pPr>
        <w:pStyle w:val="EndNoteBibliography"/>
        <w:spacing w:after="0"/>
        <w:ind w:left="720" w:hanging="720"/>
        <w:rPr>
          <w:noProof w:val="0"/>
        </w:rPr>
      </w:pPr>
      <w:r w:rsidRPr="00757988">
        <w:rPr>
          <w:noProof w:val="0"/>
        </w:rPr>
        <w:t>304.</w:t>
      </w:r>
      <w:r w:rsidRPr="00757988">
        <w:rPr>
          <w:noProof w:val="0"/>
        </w:rPr>
        <w:tab/>
        <w:t xml:space="preserve">Sun L, Tang L, Xu Y, Wang S, Li Y, Kang J. The effect and mechanism of action of carbocysteine on airway bacterial load in rats chronically exposed to cigarette smoke. </w:t>
      </w:r>
      <w:r w:rsidRPr="00757988">
        <w:rPr>
          <w:i/>
          <w:noProof w:val="0"/>
        </w:rPr>
        <w:t>Respirology</w:t>
      </w:r>
      <w:r w:rsidRPr="00757988">
        <w:rPr>
          <w:noProof w:val="0"/>
        </w:rPr>
        <w:t>, 15(7), 1064-1071 (2010).</w:t>
      </w:r>
    </w:p>
    <w:p w14:paraId="175DA610" w14:textId="77777777" w:rsidR="00EE243F" w:rsidRPr="00757988" w:rsidRDefault="00EE243F" w:rsidP="00EE243F">
      <w:pPr>
        <w:pStyle w:val="EndNoteBibliography"/>
        <w:spacing w:after="0"/>
        <w:ind w:left="720" w:hanging="720"/>
        <w:rPr>
          <w:noProof w:val="0"/>
        </w:rPr>
      </w:pPr>
      <w:r w:rsidRPr="00757988">
        <w:rPr>
          <w:noProof w:val="0"/>
        </w:rPr>
        <w:t>305.</w:t>
      </w:r>
      <w:r w:rsidRPr="00757988">
        <w:rPr>
          <w:noProof w:val="0"/>
        </w:rPr>
        <w:tab/>
        <w:t>Zuo X, Guo X, Zhao D</w:t>
      </w:r>
      <w:r w:rsidRPr="00757988">
        <w:rPr>
          <w:i/>
          <w:noProof w:val="0"/>
        </w:rPr>
        <w:t xml:space="preserve"> et al.</w:t>
      </w:r>
      <w:r w:rsidRPr="00757988">
        <w:rPr>
          <w:noProof w:val="0"/>
        </w:rPr>
        <w:t xml:space="preserve"> An antibacterial, multifunctional nanogel for efficient treatment of neutrophilic asthma. </w:t>
      </w:r>
      <w:r w:rsidRPr="00757988">
        <w:rPr>
          <w:i/>
          <w:noProof w:val="0"/>
        </w:rPr>
        <w:t>J Control Release</w:t>
      </w:r>
      <w:r w:rsidRPr="00757988">
        <w:rPr>
          <w:noProof w:val="0"/>
        </w:rPr>
        <w:t>, 372, 31-42 (2024).</w:t>
      </w:r>
    </w:p>
    <w:p w14:paraId="2FA678C5" w14:textId="77777777" w:rsidR="00EE243F" w:rsidRPr="00757988" w:rsidRDefault="00EE243F" w:rsidP="00EE243F">
      <w:pPr>
        <w:pStyle w:val="EndNoteBibliography"/>
        <w:spacing w:after="0"/>
        <w:ind w:left="720" w:hanging="720"/>
        <w:rPr>
          <w:noProof w:val="0"/>
        </w:rPr>
      </w:pPr>
      <w:r w:rsidRPr="00757988">
        <w:rPr>
          <w:noProof w:val="0"/>
        </w:rPr>
        <w:t>306.</w:t>
      </w:r>
      <w:r w:rsidRPr="00757988">
        <w:rPr>
          <w:noProof w:val="0"/>
        </w:rPr>
        <w:tab/>
        <w:t xml:space="preserve">Kim SG. Targeting bacterial persistence with bacteriophages: a next-generation antimicrobial strategy. </w:t>
      </w:r>
      <w:r w:rsidRPr="00757988">
        <w:rPr>
          <w:i/>
          <w:noProof w:val="0"/>
        </w:rPr>
        <w:t>Virology</w:t>
      </w:r>
      <w:r w:rsidRPr="00757988">
        <w:rPr>
          <w:noProof w:val="0"/>
        </w:rPr>
        <w:t>, 611, 110649 (2025).</w:t>
      </w:r>
    </w:p>
    <w:p w14:paraId="1AFE4CEE" w14:textId="77777777" w:rsidR="00EE243F" w:rsidRPr="00757988" w:rsidRDefault="00EE243F" w:rsidP="00EE243F">
      <w:pPr>
        <w:pStyle w:val="EndNoteBibliography"/>
        <w:spacing w:after="0"/>
        <w:ind w:left="720" w:hanging="720"/>
        <w:rPr>
          <w:noProof w:val="0"/>
        </w:rPr>
      </w:pPr>
      <w:r w:rsidRPr="00757988">
        <w:rPr>
          <w:noProof w:val="0"/>
        </w:rPr>
        <w:t>307.</w:t>
      </w:r>
      <w:r w:rsidRPr="00757988">
        <w:rPr>
          <w:noProof w:val="0"/>
        </w:rPr>
        <w:tab/>
        <w:t>Albert RK, Connett J, Bailey WC</w:t>
      </w:r>
      <w:r w:rsidRPr="00757988">
        <w:rPr>
          <w:i/>
          <w:noProof w:val="0"/>
        </w:rPr>
        <w:t xml:space="preserve"> et al.</w:t>
      </w:r>
      <w:r w:rsidRPr="00757988">
        <w:rPr>
          <w:noProof w:val="0"/>
        </w:rPr>
        <w:t xml:space="preserve"> Azithromycin for prevention of exacerbations of COPD. </w:t>
      </w:r>
      <w:r w:rsidRPr="00757988">
        <w:rPr>
          <w:i/>
          <w:noProof w:val="0"/>
        </w:rPr>
        <w:t>N Engl J Med</w:t>
      </w:r>
      <w:r w:rsidRPr="00757988">
        <w:rPr>
          <w:noProof w:val="0"/>
        </w:rPr>
        <w:t>, 365(8), 689-698 (2011).</w:t>
      </w:r>
    </w:p>
    <w:p w14:paraId="0FA7FDB8" w14:textId="77777777" w:rsidR="00EE243F" w:rsidRPr="00757988" w:rsidRDefault="00EE243F" w:rsidP="00EE243F">
      <w:pPr>
        <w:pStyle w:val="EndNoteBibliography"/>
        <w:spacing w:after="0"/>
        <w:ind w:left="720" w:hanging="720"/>
        <w:rPr>
          <w:noProof w:val="0"/>
        </w:rPr>
      </w:pPr>
      <w:r w:rsidRPr="00757988">
        <w:rPr>
          <w:noProof w:val="0"/>
        </w:rPr>
        <w:t>308.</w:t>
      </w:r>
      <w:r w:rsidRPr="00757988">
        <w:rPr>
          <w:noProof w:val="0"/>
        </w:rPr>
        <w:tab/>
        <w:t>Taylor SL, Leong LEX, Mobegi FM</w:t>
      </w:r>
      <w:r w:rsidRPr="00757988">
        <w:rPr>
          <w:i/>
          <w:noProof w:val="0"/>
        </w:rPr>
        <w:t xml:space="preserve"> et al.</w:t>
      </w:r>
      <w:r w:rsidRPr="00757988">
        <w:rPr>
          <w:noProof w:val="0"/>
        </w:rPr>
        <w:t xml:space="preserve"> Long-Term Azithromycin Reduces Haemophilus influenzae and Increases Antibiotic Resistance in Severe Asthma. </w:t>
      </w:r>
      <w:r w:rsidRPr="00757988">
        <w:rPr>
          <w:i/>
          <w:noProof w:val="0"/>
        </w:rPr>
        <w:t>Am J Respir Crit Care Med</w:t>
      </w:r>
      <w:r w:rsidRPr="00757988">
        <w:rPr>
          <w:noProof w:val="0"/>
        </w:rPr>
        <w:t>, 200(3), 309-317 (2019).</w:t>
      </w:r>
    </w:p>
    <w:p w14:paraId="68D6DA2A" w14:textId="77777777" w:rsidR="00EE243F" w:rsidRPr="00757988" w:rsidRDefault="00EE243F" w:rsidP="00EE243F">
      <w:pPr>
        <w:pStyle w:val="EndNoteBibliography"/>
        <w:spacing w:after="0"/>
        <w:ind w:left="720" w:hanging="720"/>
        <w:rPr>
          <w:noProof w:val="0"/>
        </w:rPr>
      </w:pPr>
      <w:r w:rsidRPr="00757988">
        <w:rPr>
          <w:noProof w:val="0"/>
        </w:rPr>
        <w:t>309.</w:t>
      </w:r>
      <w:r w:rsidRPr="00757988">
        <w:rPr>
          <w:noProof w:val="0"/>
        </w:rPr>
        <w:tab/>
        <w:t>Hodge S, Hodge G, Jersmann H</w:t>
      </w:r>
      <w:r w:rsidRPr="00757988">
        <w:rPr>
          <w:i/>
          <w:noProof w:val="0"/>
        </w:rPr>
        <w:t xml:space="preserve"> et al.</w:t>
      </w:r>
      <w:r w:rsidRPr="00757988">
        <w:rPr>
          <w:noProof w:val="0"/>
        </w:rPr>
        <w:t xml:space="preserve"> Azithromycin Improves Macrophage Phagocytic Function and Expression of Mannose Receptor in Chronic Obstructive Pulmonary Disease. </w:t>
      </w:r>
      <w:r w:rsidRPr="00757988">
        <w:rPr>
          <w:i/>
          <w:noProof w:val="0"/>
        </w:rPr>
        <w:t>American Journal of Respiratory and Critical Care Medicine</w:t>
      </w:r>
      <w:r w:rsidRPr="00757988">
        <w:rPr>
          <w:noProof w:val="0"/>
        </w:rPr>
        <w:t>, 178(2), 139-148 (2008).</w:t>
      </w:r>
    </w:p>
    <w:p w14:paraId="168C5300" w14:textId="77777777" w:rsidR="00EE243F" w:rsidRPr="00757988" w:rsidRDefault="00EE243F" w:rsidP="00EE243F">
      <w:pPr>
        <w:pStyle w:val="EndNoteBibliography"/>
        <w:spacing w:after="0"/>
        <w:ind w:left="720" w:hanging="720"/>
        <w:rPr>
          <w:noProof w:val="0"/>
        </w:rPr>
      </w:pPr>
      <w:r w:rsidRPr="00757988">
        <w:rPr>
          <w:noProof w:val="0"/>
        </w:rPr>
        <w:t>310.</w:t>
      </w:r>
      <w:r w:rsidRPr="00757988">
        <w:rPr>
          <w:noProof w:val="0"/>
        </w:rPr>
        <w:tab/>
        <w:t>Keir HR, Shoemark A, Dicker AJ</w:t>
      </w:r>
      <w:r w:rsidRPr="00757988">
        <w:rPr>
          <w:i/>
          <w:noProof w:val="0"/>
        </w:rPr>
        <w:t xml:space="preserve"> et al.</w:t>
      </w:r>
      <w:r w:rsidRPr="00757988">
        <w:rPr>
          <w:noProof w:val="0"/>
        </w:rPr>
        <w:t xml:space="preserve"> Neutrophil extracellular traps, disease severity, and antibiotic response in bronchiectasis: an international, observational, multicohort study. </w:t>
      </w:r>
      <w:r w:rsidRPr="00757988">
        <w:rPr>
          <w:i/>
          <w:noProof w:val="0"/>
        </w:rPr>
        <w:t>Lancet Respir Med</w:t>
      </w:r>
      <w:r w:rsidRPr="00757988">
        <w:rPr>
          <w:noProof w:val="0"/>
        </w:rPr>
        <w:t>, 9(8), 873-884 (2021).</w:t>
      </w:r>
    </w:p>
    <w:p w14:paraId="0A975972" w14:textId="77777777" w:rsidR="00EE243F" w:rsidRPr="00757988" w:rsidRDefault="00EE243F" w:rsidP="00EE243F">
      <w:pPr>
        <w:pStyle w:val="EndNoteBibliography"/>
        <w:spacing w:after="0"/>
        <w:ind w:left="720" w:hanging="720"/>
        <w:rPr>
          <w:noProof w:val="0"/>
        </w:rPr>
      </w:pPr>
      <w:r w:rsidRPr="00757988">
        <w:rPr>
          <w:noProof w:val="0"/>
        </w:rPr>
        <w:t>311.</w:t>
      </w:r>
      <w:r w:rsidRPr="00757988">
        <w:rPr>
          <w:noProof w:val="0"/>
        </w:rPr>
        <w:tab/>
        <w:t xml:space="preserve">Kricker JA, Norris V, Page C, Parnham MJ. Effects of EP395, a novel macrolide, on acute neutrophilic airway inflammation. </w:t>
      </w:r>
      <w:r w:rsidRPr="00757988">
        <w:rPr>
          <w:i/>
          <w:noProof w:val="0"/>
        </w:rPr>
        <w:t>Pulm Pharmacol Ther</w:t>
      </w:r>
      <w:r w:rsidRPr="00757988">
        <w:rPr>
          <w:noProof w:val="0"/>
        </w:rPr>
        <w:t>, 90, 102364 (2025).</w:t>
      </w:r>
    </w:p>
    <w:p w14:paraId="13AE43ED" w14:textId="77777777" w:rsidR="00EE243F" w:rsidRPr="00757988" w:rsidRDefault="00EE243F" w:rsidP="00EE243F">
      <w:pPr>
        <w:pStyle w:val="EndNoteBibliography"/>
        <w:spacing w:after="0"/>
        <w:ind w:left="720" w:hanging="720"/>
        <w:rPr>
          <w:noProof w:val="0"/>
        </w:rPr>
      </w:pPr>
      <w:r w:rsidRPr="00757988">
        <w:rPr>
          <w:noProof w:val="0"/>
        </w:rPr>
        <w:t>312.</w:t>
      </w:r>
      <w:r w:rsidRPr="00757988">
        <w:rPr>
          <w:noProof w:val="0"/>
        </w:rPr>
        <w:tab/>
        <w:t xml:space="preserve">Akkoyunlu M, Forsgren A. Local and systemic antibody levels against protein D of </w:t>
      </w:r>
      <w:r w:rsidRPr="00757988">
        <w:rPr>
          <w:i/>
          <w:noProof w:val="0"/>
        </w:rPr>
        <w:t>Haemophilus influenzae</w:t>
      </w:r>
      <w:r w:rsidRPr="00757988">
        <w:rPr>
          <w:noProof w:val="0"/>
        </w:rPr>
        <w:t xml:space="preserve"> following immunization and infection in rats. </w:t>
      </w:r>
      <w:r w:rsidRPr="00757988">
        <w:rPr>
          <w:i/>
          <w:noProof w:val="0"/>
        </w:rPr>
        <w:t>APMIS</w:t>
      </w:r>
      <w:r w:rsidRPr="00757988">
        <w:rPr>
          <w:noProof w:val="0"/>
        </w:rPr>
        <w:t>, 104(7-8), 709-717 (1996).</w:t>
      </w:r>
    </w:p>
    <w:p w14:paraId="35477F69" w14:textId="77777777" w:rsidR="00EE243F" w:rsidRPr="00757988" w:rsidRDefault="00EE243F" w:rsidP="00EE243F">
      <w:pPr>
        <w:pStyle w:val="EndNoteBibliography"/>
        <w:spacing w:after="0"/>
        <w:ind w:left="720" w:hanging="720"/>
        <w:rPr>
          <w:noProof w:val="0"/>
        </w:rPr>
      </w:pPr>
      <w:r w:rsidRPr="00757988">
        <w:rPr>
          <w:noProof w:val="0"/>
        </w:rPr>
        <w:t>313.</w:t>
      </w:r>
      <w:r w:rsidRPr="00757988">
        <w:rPr>
          <w:noProof w:val="0"/>
        </w:rPr>
        <w:tab/>
        <w:t xml:space="preserve">Kadry NA, Porsch EA, Shen H, St. Geme JW. Immunization with HMW1 and HMW2 adhesins protects against colonization by heterologous strains of nontypeable </w:t>
      </w:r>
      <w:r w:rsidRPr="00757988">
        <w:rPr>
          <w:i/>
          <w:noProof w:val="0"/>
        </w:rPr>
        <w:t>Haemophilus influenzae</w:t>
      </w:r>
      <w:r w:rsidRPr="00757988">
        <w:rPr>
          <w:noProof w:val="0"/>
        </w:rPr>
        <w:t xml:space="preserve">. </w:t>
      </w:r>
      <w:r w:rsidRPr="00757988">
        <w:rPr>
          <w:i/>
          <w:noProof w:val="0"/>
        </w:rPr>
        <w:t>Proceedings of the National Academy of Sciences</w:t>
      </w:r>
      <w:r w:rsidRPr="00757988">
        <w:rPr>
          <w:noProof w:val="0"/>
        </w:rPr>
        <w:t>, 118(32) (2021).</w:t>
      </w:r>
    </w:p>
    <w:p w14:paraId="7A0A8C3C" w14:textId="77777777" w:rsidR="00EE243F" w:rsidRPr="00757988" w:rsidRDefault="00EE243F" w:rsidP="00EE243F">
      <w:pPr>
        <w:pStyle w:val="EndNoteBibliography"/>
        <w:spacing w:after="0"/>
        <w:ind w:left="720" w:hanging="720"/>
        <w:rPr>
          <w:noProof w:val="0"/>
        </w:rPr>
      </w:pPr>
      <w:r w:rsidRPr="00757988">
        <w:rPr>
          <w:noProof w:val="0"/>
        </w:rPr>
        <w:t>314.</w:t>
      </w:r>
      <w:r w:rsidRPr="00757988">
        <w:rPr>
          <w:noProof w:val="0"/>
        </w:rPr>
        <w:tab/>
        <w:t xml:space="preserve">Murphy TF, Bartos LC, Campagnari AA, Nelson MB, Apicella MA. Antigenic characterization of the P6 protein of nontypable </w:t>
      </w:r>
      <w:r w:rsidRPr="00757988">
        <w:rPr>
          <w:i/>
          <w:noProof w:val="0"/>
        </w:rPr>
        <w:t>Haemophilus influenzae</w:t>
      </w:r>
      <w:r w:rsidRPr="00757988">
        <w:rPr>
          <w:noProof w:val="0"/>
        </w:rPr>
        <w:t xml:space="preserve">. </w:t>
      </w:r>
      <w:r w:rsidRPr="00757988">
        <w:rPr>
          <w:i/>
          <w:noProof w:val="0"/>
        </w:rPr>
        <w:t>Infection and Immunity</w:t>
      </w:r>
      <w:r w:rsidRPr="00757988">
        <w:rPr>
          <w:noProof w:val="0"/>
        </w:rPr>
        <w:t>, 54(3), 774-779 (1986).</w:t>
      </w:r>
    </w:p>
    <w:p w14:paraId="4EC45D52" w14:textId="77777777" w:rsidR="00EE243F" w:rsidRPr="00757988" w:rsidRDefault="00EE243F" w:rsidP="00EE243F">
      <w:pPr>
        <w:pStyle w:val="EndNoteBibliography"/>
        <w:spacing w:after="0"/>
        <w:ind w:left="720" w:hanging="720"/>
        <w:rPr>
          <w:noProof w:val="0"/>
        </w:rPr>
      </w:pPr>
      <w:r w:rsidRPr="00757988">
        <w:rPr>
          <w:noProof w:val="0"/>
        </w:rPr>
        <w:t>315.</w:t>
      </w:r>
      <w:r w:rsidRPr="00757988">
        <w:rPr>
          <w:noProof w:val="0"/>
        </w:rPr>
        <w:tab/>
        <w:t xml:space="preserve">Ostberg KL, Russell MW, Murphy TF. Mucosal immunization of mice with recombinant OMP P2 induces antibodies that bind to surface epitopes of multiple </w:t>
      </w:r>
      <w:r w:rsidRPr="00757988">
        <w:rPr>
          <w:noProof w:val="0"/>
        </w:rPr>
        <w:lastRenderedPageBreak/>
        <w:t xml:space="preserve">strains of nontypeable </w:t>
      </w:r>
      <w:r w:rsidRPr="00757988">
        <w:rPr>
          <w:i/>
          <w:noProof w:val="0"/>
        </w:rPr>
        <w:t>Haemophilus influenzae</w:t>
      </w:r>
      <w:r w:rsidRPr="00757988">
        <w:rPr>
          <w:noProof w:val="0"/>
        </w:rPr>
        <w:t xml:space="preserve">. </w:t>
      </w:r>
      <w:r w:rsidRPr="00757988">
        <w:rPr>
          <w:i/>
          <w:noProof w:val="0"/>
        </w:rPr>
        <w:t>Mucosal Immunology</w:t>
      </w:r>
      <w:r w:rsidRPr="00757988">
        <w:rPr>
          <w:noProof w:val="0"/>
        </w:rPr>
        <w:t>, 2(1), 63-73 (2009).</w:t>
      </w:r>
    </w:p>
    <w:p w14:paraId="4FC5E3EF" w14:textId="77777777" w:rsidR="00EE243F" w:rsidRPr="00757988" w:rsidRDefault="00EE243F" w:rsidP="00EE243F">
      <w:pPr>
        <w:pStyle w:val="EndNoteBibliography"/>
        <w:spacing w:after="0"/>
        <w:ind w:left="720" w:hanging="720"/>
        <w:rPr>
          <w:noProof w:val="0"/>
        </w:rPr>
      </w:pPr>
      <w:r w:rsidRPr="00757988">
        <w:rPr>
          <w:noProof w:val="0"/>
        </w:rPr>
        <w:t>316.</w:t>
      </w:r>
      <w:r w:rsidRPr="00757988">
        <w:rPr>
          <w:noProof w:val="0"/>
        </w:rPr>
        <w:tab/>
        <w:t xml:space="preserve">Teo E, Lockhart K, Purchuri SN, Pushparajah J, Cripps AW, van Driel ML. Haemophilus influenzae oral vaccination for preventing acute exacerbations of chronic bronchitis and chronic obstructive pulmonary disease. </w:t>
      </w:r>
      <w:r w:rsidRPr="00757988">
        <w:rPr>
          <w:i/>
          <w:noProof w:val="0"/>
        </w:rPr>
        <w:t>Cochrane Database Syst Rev</w:t>
      </w:r>
      <w:r w:rsidRPr="00757988">
        <w:rPr>
          <w:noProof w:val="0"/>
        </w:rPr>
        <w:t>, 6(6), CD010010 (2017).</w:t>
      </w:r>
    </w:p>
    <w:p w14:paraId="383C3E82" w14:textId="77777777" w:rsidR="00EE243F" w:rsidRPr="00757988" w:rsidRDefault="00EE243F" w:rsidP="00EE243F">
      <w:pPr>
        <w:pStyle w:val="EndNoteBibliography"/>
        <w:spacing w:after="0"/>
        <w:ind w:left="720" w:hanging="720"/>
        <w:rPr>
          <w:noProof w:val="0"/>
        </w:rPr>
      </w:pPr>
      <w:r w:rsidRPr="00757988">
        <w:rPr>
          <w:noProof w:val="0"/>
        </w:rPr>
        <w:t>317.</w:t>
      </w:r>
      <w:r w:rsidRPr="00757988">
        <w:rPr>
          <w:noProof w:val="0"/>
        </w:rPr>
        <w:tab/>
        <w:t>Shuai T, Liu J, Dong M</w:t>
      </w:r>
      <w:r w:rsidRPr="00757988">
        <w:rPr>
          <w:i/>
          <w:noProof w:val="0"/>
        </w:rPr>
        <w:t xml:space="preserve"> et al.</w:t>
      </w:r>
      <w:r w:rsidRPr="00757988">
        <w:rPr>
          <w:noProof w:val="0"/>
        </w:rPr>
        <w:t xml:space="preserve"> The safety and efficacy of non-typeable Haemophilus influenzae and Moraxella catarrhalis vaccine in chronic obstructive pulmonary disease: a systematic review and meta-analysis of randomized controlled trials. </w:t>
      </w:r>
      <w:r w:rsidRPr="00757988">
        <w:rPr>
          <w:i/>
          <w:noProof w:val="0"/>
        </w:rPr>
        <w:t>Front Med (Lausanne)</w:t>
      </w:r>
      <w:r w:rsidRPr="00757988">
        <w:rPr>
          <w:noProof w:val="0"/>
        </w:rPr>
        <w:t>, 12, 1572726 (2025).</w:t>
      </w:r>
    </w:p>
    <w:p w14:paraId="4C70C308" w14:textId="77777777" w:rsidR="00EE243F" w:rsidRPr="00757988" w:rsidRDefault="00EE243F" w:rsidP="00EE243F">
      <w:pPr>
        <w:pStyle w:val="EndNoteBibliography"/>
        <w:spacing w:after="0"/>
        <w:ind w:left="720" w:hanging="720"/>
        <w:rPr>
          <w:noProof w:val="0"/>
        </w:rPr>
      </w:pPr>
      <w:r w:rsidRPr="00757988">
        <w:rPr>
          <w:noProof w:val="0"/>
        </w:rPr>
        <w:t>318.</w:t>
      </w:r>
      <w:r w:rsidRPr="00757988">
        <w:rPr>
          <w:noProof w:val="0"/>
        </w:rPr>
        <w:tab/>
        <w:t>Kurono Y, Yamamoto M, Fujihashi K</w:t>
      </w:r>
      <w:r w:rsidRPr="00757988">
        <w:rPr>
          <w:i/>
          <w:noProof w:val="0"/>
        </w:rPr>
        <w:t xml:space="preserve"> et al.</w:t>
      </w:r>
      <w:r w:rsidRPr="00757988">
        <w:rPr>
          <w:noProof w:val="0"/>
        </w:rPr>
        <w:t xml:space="preserve"> Nasal Immunization Induces </w:t>
      </w:r>
      <w:r w:rsidRPr="00757988">
        <w:rPr>
          <w:i/>
          <w:noProof w:val="0"/>
        </w:rPr>
        <w:t>Haemophilus influenzae</w:t>
      </w:r>
      <w:r w:rsidRPr="00757988">
        <w:rPr>
          <w:noProof w:val="0"/>
        </w:rPr>
        <w:t xml:space="preserve">–specific Th1 and Th2 Responses with Mucosal IgA and Systemic IgG Antibodies for Protective Immunity. </w:t>
      </w:r>
      <w:r w:rsidRPr="00757988">
        <w:rPr>
          <w:i/>
          <w:noProof w:val="0"/>
        </w:rPr>
        <w:t>The Journal of Infectious Diseases</w:t>
      </w:r>
      <w:r w:rsidRPr="00757988">
        <w:rPr>
          <w:noProof w:val="0"/>
        </w:rPr>
        <w:t>, 180(1), 122-132 (1999).</w:t>
      </w:r>
    </w:p>
    <w:p w14:paraId="72E30748" w14:textId="77777777" w:rsidR="00EE243F" w:rsidRPr="00757988" w:rsidRDefault="00EE243F" w:rsidP="00EE243F">
      <w:pPr>
        <w:pStyle w:val="EndNoteBibliography"/>
        <w:spacing w:after="0"/>
        <w:ind w:left="720" w:hanging="720"/>
        <w:rPr>
          <w:noProof w:val="0"/>
        </w:rPr>
      </w:pPr>
      <w:r w:rsidRPr="00757988">
        <w:rPr>
          <w:noProof w:val="0"/>
        </w:rPr>
        <w:t>319.</w:t>
      </w:r>
      <w:r w:rsidRPr="00757988">
        <w:rPr>
          <w:noProof w:val="0"/>
        </w:rPr>
        <w:tab/>
        <w:t>DiGiandomenico A, Keller AE, Gao C</w:t>
      </w:r>
      <w:r w:rsidRPr="00757988">
        <w:rPr>
          <w:i/>
          <w:noProof w:val="0"/>
        </w:rPr>
        <w:t xml:space="preserve"> et al.</w:t>
      </w:r>
      <w:r w:rsidRPr="00757988">
        <w:rPr>
          <w:noProof w:val="0"/>
        </w:rPr>
        <w:t xml:space="preserve"> A multifunctional bispecific antibody protects against Pseudomonas aeruginosa. </w:t>
      </w:r>
      <w:r w:rsidRPr="00757988">
        <w:rPr>
          <w:i/>
          <w:noProof w:val="0"/>
        </w:rPr>
        <w:t>Sci Transl Med</w:t>
      </w:r>
      <w:r w:rsidRPr="00757988">
        <w:rPr>
          <w:noProof w:val="0"/>
        </w:rPr>
        <w:t>, 6(262), 262ra155 (2014).</w:t>
      </w:r>
    </w:p>
    <w:p w14:paraId="0FD1CCA9" w14:textId="77777777" w:rsidR="00EE243F" w:rsidRPr="00757988" w:rsidRDefault="00EE243F" w:rsidP="00EE243F">
      <w:pPr>
        <w:pStyle w:val="EndNoteBibliography"/>
        <w:spacing w:after="0"/>
        <w:ind w:left="720" w:hanging="720"/>
        <w:rPr>
          <w:noProof w:val="0"/>
        </w:rPr>
      </w:pPr>
      <w:r w:rsidRPr="00757988">
        <w:rPr>
          <w:noProof w:val="0"/>
        </w:rPr>
        <w:t>320.</w:t>
      </w:r>
      <w:r w:rsidRPr="00757988">
        <w:rPr>
          <w:noProof w:val="0"/>
        </w:rPr>
        <w:tab/>
        <w:t xml:space="preserve">M.B. Long RCH, A. Gilmour, K. Viligorska, H. Richardson, B.J.M. New, C. Hennayake, R. Galloway, E. Johnson, E. McIntosh, Z. Eke, H. Lind, M. Band, H. Bandara, G. Martin, S. Aliberti, A. Timothy, J. Norwell, J. Whitehouse, C.L. Addy, L. Finney, P. Mitchelmore, S.J. Caskey, R.W. Lord, A.T. Hill, M. Vendrell, E. Polverino, A. Marin, G. Suarez-Cuartin, M.R. Loebinger, M. Tunney, K. Cartwright, R. Hughes, A. Digiandomenico, M.G. Belvisi, W. Brailsford, C. Haworth, O. Sibila, J. Stobo, and J.D. Chalmers. A Bispecific Monoclonal Antibody Targeting Psl and PcrV for Chronic Pseudomonas Aeruginosa Infection in Patients With Bronchiectasis: Results From a Randomized, Double-Blind Placebo-Controlled Trial (GREAT-2). </w:t>
      </w:r>
      <w:r w:rsidRPr="00757988">
        <w:rPr>
          <w:i/>
          <w:noProof w:val="0"/>
        </w:rPr>
        <w:t>American Journal of Respiratory and Critical Care Medicine</w:t>
      </w:r>
      <w:r w:rsidRPr="00757988">
        <w:rPr>
          <w:noProof w:val="0"/>
        </w:rPr>
        <w:t>, 211, A3117 (2025).</w:t>
      </w:r>
    </w:p>
    <w:p w14:paraId="2031D6F2" w14:textId="77777777" w:rsidR="00EE243F" w:rsidRPr="00757988" w:rsidRDefault="00EE243F" w:rsidP="00EE243F">
      <w:pPr>
        <w:pStyle w:val="EndNoteBibliography"/>
        <w:spacing w:after="0"/>
        <w:ind w:left="720" w:hanging="720"/>
        <w:rPr>
          <w:noProof w:val="0"/>
        </w:rPr>
      </w:pPr>
      <w:r w:rsidRPr="00757988">
        <w:rPr>
          <w:noProof w:val="0"/>
        </w:rPr>
        <w:t>321.</w:t>
      </w:r>
      <w:r w:rsidRPr="00757988">
        <w:rPr>
          <w:noProof w:val="0"/>
        </w:rPr>
        <w:tab/>
        <w:t>Chalmers JD, Burgel PR, Daley CL</w:t>
      </w:r>
      <w:r w:rsidRPr="00757988">
        <w:rPr>
          <w:i/>
          <w:noProof w:val="0"/>
        </w:rPr>
        <w:t xml:space="preserve"> et al.</w:t>
      </w:r>
      <w:r w:rsidRPr="00757988">
        <w:rPr>
          <w:noProof w:val="0"/>
        </w:rPr>
        <w:t xml:space="preserve"> Phase 3 Trial of the DPP-1 Inhibitor Brensocatib in Bronchiectasis. </w:t>
      </w:r>
      <w:r w:rsidRPr="00757988">
        <w:rPr>
          <w:i/>
          <w:noProof w:val="0"/>
        </w:rPr>
        <w:t>N Engl J Med</w:t>
      </w:r>
      <w:r w:rsidRPr="00757988">
        <w:rPr>
          <w:noProof w:val="0"/>
        </w:rPr>
        <w:t>, 392(16), 1569-1581 (2025).</w:t>
      </w:r>
    </w:p>
    <w:p w14:paraId="1C4BD105" w14:textId="77777777" w:rsidR="00EE243F" w:rsidRPr="00757988" w:rsidRDefault="00EE243F" w:rsidP="00EE243F">
      <w:pPr>
        <w:pStyle w:val="EndNoteBibliography"/>
        <w:spacing w:after="0"/>
        <w:ind w:left="720" w:hanging="720"/>
        <w:rPr>
          <w:noProof w:val="0"/>
        </w:rPr>
      </w:pPr>
      <w:r w:rsidRPr="00757988">
        <w:rPr>
          <w:noProof w:val="0"/>
        </w:rPr>
        <w:t>322.</w:t>
      </w:r>
      <w:r w:rsidRPr="00757988">
        <w:rPr>
          <w:noProof w:val="0"/>
        </w:rPr>
        <w:tab/>
        <w:t xml:space="preserve">Johnson E, Gilmour A, Chalmers JD. Dipeptidyl peptidase-1 inhibitors in bronchiectasis. </w:t>
      </w:r>
      <w:r w:rsidRPr="00757988">
        <w:rPr>
          <w:i/>
          <w:noProof w:val="0"/>
        </w:rPr>
        <w:t>Eur Respir Rev</w:t>
      </w:r>
      <w:r w:rsidRPr="00757988">
        <w:rPr>
          <w:noProof w:val="0"/>
        </w:rPr>
        <w:t>, 34(176) (2025).</w:t>
      </w:r>
    </w:p>
    <w:p w14:paraId="31E5EABF" w14:textId="77777777" w:rsidR="00EE243F" w:rsidRPr="00757988" w:rsidRDefault="00EE243F" w:rsidP="00EE243F">
      <w:pPr>
        <w:pStyle w:val="EndNoteBibliography"/>
        <w:spacing w:after="0"/>
        <w:ind w:left="720" w:hanging="720"/>
        <w:rPr>
          <w:noProof w:val="0"/>
        </w:rPr>
      </w:pPr>
      <w:r w:rsidRPr="00757988">
        <w:rPr>
          <w:noProof w:val="0"/>
        </w:rPr>
        <w:t>323.</w:t>
      </w:r>
      <w:r w:rsidRPr="00757988">
        <w:rPr>
          <w:noProof w:val="0"/>
        </w:rPr>
        <w:tab/>
        <w:t>Miyamoto N, Bakaletz LO. Selective adherence of non-typeable</w:t>
      </w:r>
      <w:r w:rsidRPr="00757988">
        <w:rPr>
          <w:i/>
          <w:noProof w:val="0"/>
        </w:rPr>
        <w:t xml:space="preserve"> Haemophilus influenzae </w:t>
      </w:r>
      <w:r w:rsidRPr="00757988">
        <w:rPr>
          <w:noProof w:val="0"/>
        </w:rPr>
        <w:t xml:space="preserve">(NTHi) to mucus or epithelial cells in the chinchilla Eustachian tube and middle ear. </w:t>
      </w:r>
      <w:r w:rsidRPr="00757988">
        <w:rPr>
          <w:i/>
          <w:noProof w:val="0"/>
        </w:rPr>
        <w:t>Microbial Pathogenesis</w:t>
      </w:r>
      <w:r w:rsidRPr="00757988">
        <w:rPr>
          <w:noProof w:val="0"/>
        </w:rPr>
        <w:t>, 21(5), 343-356 (1996).</w:t>
      </w:r>
    </w:p>
    <w:p w14:paraId="1E3301FC" w14:textId="77777777" w:rsidR="00EE243F" w:rsidRPr="00757988" w:rsidRDefault="00EE243F" w:rsidP="00EE243F">
      <w:pPr>
        <w:pStyle w:val="EndNoteBibliography"/>
        <w:spacing w:after="0"/>
        <w:ind w:left="720" w:hanging="720"/>
        <w:rPr>
          <w:noProof w:val="0"/>
        </w:rPr>
      </w:pPr>
      <w:r w:rsidRPr="00757988">
        <w:rPr>
          <w:noProof w:val="0"/>
        </w:rPr>
        <w:t>324.</w:t>
      </w:r>
      <w:r w:rsidRPr="00757988">
        <w:rPr>
          <w:noProof w:val="0"/>
        </w:rPr>
        <w:tab/>
        <w:t>Herrero-Cortina B, Spinou A, Oliveira A</w:t>
      </w:r>
      <w:r w:rsidRPr="00757988">
        <w:rPr>
          <w:i/>
          <w:noProof w:val="0"/>
        </w:rPr>
        <w:t xml:space="preserve"> et al.</w:t>
      </w:r>
      <w:r w:rsidRPr="00757988">
        <w:rPr>
          <w:noProof w:val="0"/>
        </w:rPr>
        <w:t xml:space="preserve"> Airway clearance techniques and exercise in people with bronchiectasis: two different coins. </w:t>
      </w:r>
      <w:r w:rsidRPr="00757988">
        <w:rPr>
          <w:i/>
          <w:noProof w:val="0"/>
        </w:rPr>
        <w:t>Eur Respir J</w:t>
      </w:r>
      <w:r w:rsidRPr="00757988">
        <w:rPr>
          <w:noProof w:val="0"/>
        </w:rPr>
        <w:t>, 62(4) (2023).</w:t>
      </w:r>
    </w:p>
    <w:p w14:paraId="1E8E726B" w14:textId="77777777" w:rsidR="00EE243F" w:rsidRPr="00757988" w:rsidRDefault="00EE243F" w:rsidP="00EE243F">
      <w:pPr>
        <w:pStyle w:val="EndNoteBibliography"/>
        <w:spacing w:after="0"/>
        <w:ind w:left="720" w:hanging="720"/>
        <w:rPr>
          <w:noProof w:val="0"/>
        </w:rPr>
      </w:pPr>
      <w:r w:rsidRPr="00757988">
        <w:rPr>
          <w:noProof w:val="0"/>
        </w:rPr>
        <w:t>325.</w:t>
      </w:r>
      <w:r w:rsidRPr="00757988">
        <w:rPr>
          <w:noProof w:val="0"/>
        </w:rPr>
        <w:tab/>
        <w:t xml:space="preserve">Aun MV, Bonamichi-Santos R, Arantes-Costa FM, Kalil J, Giavina-Bianchi P. Animal models of asthma: utility and limitations. </w:t>
      </w:r>
      <w:r w:rsidRPr="00757988">
        <w:rPr>
          <w:i/>
          <w:noProof w:val="0"/>
        </w:rPr>
        <w:t>J Asthma Allergy</w:t>
      </w:r>
      <w:r w:rsidRPr="00757988">
        <w:rPr>
          <w:noProof w:val="0"/>
        </w:rPr>
        <w:t>, 10, 293-301 (2017).</w:t>
      </w:r>
    </w:p>
    <w:p w14:paraId="22F13AD9" w14:textId="77777777" w:rsidR="00EE243F" w:rsidRPr="00757988" w:rsidRDefault="00EE243F" w:rsidP="00EE243F">
      <w:pPr>
        <w:pStyle w:val="EndNoteBibliography"/>
        <w:spacing w:after="0"/>
        <w:ind w:left="720" w:hanging="720"/>
        <w:rPr>
          <w:noProof w:val="0"/>
        </w:rPr>
      </w:pPr>
      <w:r w:rsidRPr="00757988">
        <w:rPr>
          <w:noProof w:val="0"/>
        </w:rPr>
        <w:t>326.</w:t>
      </w:r>
      <w:r w:rsidRPr="00757988">
        <w:rPr>
          <w:noProof w:val="0"/>
        </w:rPr>
        <w:tab/>
        <w:t xml:space="preserve">Norris DP, Grimes DT. Mouse models of ciliopathies: the state of the art. </w:t>
      </w:r>
      <w:r w:rsidRPr="00757988">
        <w:rPr>
          <w:i/>
          <w:noProof w:val="0"/>
        </w:rPr>
        <w:t>Dis Model Mech</w:t>
      </w:r>
      <w:r w:rsidRPr="00757988">
        <w:rPr>
          <w:noProof w:val="0"/>
        </w:rPr>
        <w:t>, 5(3), 299-312 (2012).</w:t>
      </w:r>
    </w:p>
    <w:p w14:paraId="0183E28B" w14:textId="70AEA8CC" w:rsidR="00EE243F" w:rsidRPr="00757988" w:rsidRDefault="00EE243F" w:rsidP="00EE243F">
      <w:pPr>
        <w:pStyle w:val="EndNoteBibliography"/>
        <w:spacing w:after="0"/>
        <w:ind w:left="720" w:hanging="720"/>
        <w:rPr>
          <w:noProof w:val="0"/>
        </w:rPr>
      </w:pPr>
      <w:r w:rsidRPr="00757988">
        <w:rPr>
          <w:noProof w:val="0"/>
        </w:rPr>
        <w:t>327.</w:t>
      </w:r>
      <w:r w:rsidRPr="00757988">
        <w:rPr>
          <w:noProof w:val="0"/>
        </w:rPr>
        <w:tab/>
        <w:t xml:space="preserve">Tanner L, Single AB. Animal Models Reflecting Chronic Obstructive Pulmonary Disease and Related Respiratory Disorders: Translating Pre-Clinical Data into Clinical </w:t>
      </w:r>
      <w:r w:rsidR="00D51206" w:rsidRPr="00757988">
        <w:rPr>
          <w:noProof w:val="0"/>
        </w:rPr>
        <w:t xml:space="preserve">. </w:t>
      </w:r>
      <w:r w:rsidRPr="00757988">
        <w:rPr>
          <w:noProof w:val="0"/>
        </w:rPr>
        <w:t xml:space="preserve">Relevance. </w:t>
      </w:r>
      <w:r w:rsidRPr="00757988">
        <w:rPr>
          <w:i/>
          <w:noProof w:val="0"/>
        </w:rPr>
        <w:t>J Innate Immun</w:t>
      </w:r>
      <w:r w:rsidRPr="00757988">
        <w:rPr>
          <w:noProof w:val="0"/>
        </w:rPr>
        <w:t>, 12(3), 203-225 (2020).</w:t>
      </w:r>
    </w:p>
    <w:p w14:paraId="00B4EB50" w14:textId="77777777" w:rsidR="00EE243F" w:rsidRPr="00757988" w:rsidRDefault="00EE243F" w:rsidP="00D51206">
      <w:pPr>
        <w:pStyle w:val="EndNoteBibliography"/>
        <w:spacing w:after="0"/>
        <w:ind w:left="720" w:hanging="720"/>
        <w:rPr>
          <w:noProof w:val="0"/>
        </w:rPr>
      </w:pPr>
      <w:r w:rsidRPr="00757988">
        <w:rPr>
          <w:noProof w:val="0"/>
        </w:rPr>
        <w:t>328.</w:t>
      </w:r>
      <w:r w:rsidRPr="00757988">
        <w:rPr>
          <w:noProof w:val="0"/>
        </w:rPr>
        <w:tab/>
        <w:t>Humbert MV, Spalluto CM, Bell J</w:t>
      </w:r>
      <w:r w:rsidRPr="00757988">
        <w:rPr>
          <w:i/>
          <w:noProof w:val="0"/>
        </w:rPr>
        <w:t xml:space="preserve"> et al.</w:t>
      </w:r>
      <w:r w:rsidRPr="00757988">
        <w:rPr>
          <w:noProof w:val="0"/>
        </w:rPr>
        <w:t xml:space="preserve"> Towards an artificial human lung: modelling organ-like complexity to aid mechanistic understanding. </w:t>
      </w:r>
      <w:r w:rsidRPr="00757988">
        <w:rPr>
          <w:i/>
          <w:noProof w:val="0"/>
        </w:rPr>
        <w:t>Eur Respir J</w:t>
      </w:r>
      <w:r w:rsidRPr="00757988">
        <w:rPr>
          <w:noProof w:val="0"/>
        </w:rPr>
        <w:t>, 60(6) (2022).</w:t>
      </w:r>
    </w:p>
    <w:p w14:paraId="26F6A30C" w14:textId="6B1B82CB" w:rsidR="00D51206" w:rsidRDefault="00D51206" w:rsidP="00D51206">
      <w:pPr>
        <w:pStyle w:val="EndNoteBibliography"/>
        <w:spacing w:after="0"/>
        <w:ind w:left="720" w:hanging="720"/>
        <w:rPr>
          <w:noProof w:val="0"/>
        </w:rPr>
      </w:pPr>
      <w:r w:rsidRPr="00757988">
        <w:rPr>
          <w:noProof w:val="0"/>
        </w:rPr>
        <w:t>329</w:t>
      </w:r>
      <w:r w:rsidRPr="00757988">
        <w:rPr>
          <w:noProof w:val="0"/>
        </w:rPr>
        <w:tab/>
        <w:t xml:space="preserve">Watz H, Korn S, Kornmann O. A randomised controlled trial of EP395, a novel anti-inflammatory macrolide, in stable COPD patients. </w:t>
      </w:r>
      <w:r w:rsidRPr="00757988">
        <w:rPr>
          <w:i/>
          <w:iCs/>
          <w:noProof w:val="0"/>
        </w:rPr>
        <w:t>ERJ Open Research</w:t>
      </w:r>
      <w:r w:rsidRPr="00757988">
        <w:rPr>
          <w:noProof w:val="0"/>
        </w:rPr>
        <w:t>, 00782 (2025)</w:t>
      </w:r>
    </w:p>
    <w:p w14:paraId="68484689" w14:textId="77777777" w:rsidR="00757988" w:rsidRDefault="00757988" w:rsidP="00D51206">
      <w:pPr>
        <w:pStyle w:val="EndNoteBibliography"/>
        <w:spacing w:after="0"/>
        <w:ind w:left="720" w:hanging="720"/>
        <w:rPr>
          <w:noProof w:val="0"/>
        </w:rPr>
      </w:pPr>
    </w:p>
    <w:p w14:paraId="66D44342" w14:textId="77777777" w:rsidR="00757988" w:rsidRDefault="00757988" w:rsidP="00D51206">
      <w:pPr>
        <w:pStyle w:val="EndNoteBibliography"/>
        <w:spacing w:after="0"/>
        <w:ind w:left="720" w:hanging="720"/>
        <w:rPr>
          <w:noProof w:val="0"/>
        </w:rPr>
      </w:pPr>
    </w:p>
    <w:p w14:paraId="43B976B0" w14:textId="77777777" w:rsidR="00757988" w:rsidRPr="00757988" w:rsidRDefault="00757988" w:rsidP="00757988">
      <w:pPr>
        <w:pStyle w:val="Heading1"/>
        <w:rPr>
          <w:rFonts w:asciiTheme="minorHAnsi" w:hAnsiTheme="minorHAnsi" w:cstheme="minorHAnsi"/>
          <w:sz w:val="24"/>
          <w:szCs w:val="24"/>
        </w:rPr>
      </w:pPr>
      <w:r w:rsidRPr="00757988">
        <w:rPr>
          <w:rFonts w:asciiTheme="minorHAnsi" w:hAnsiTheme="minorHAnsi" w:cstheme="minorHAnsi"/>
          <w:sz w:val="24"/>
          <w:szCs w:val="24"/>
        </w:rPr>
        <w:t xml:space="preserve">Figure  and table legends </w:t>
      </w:r>
    </w:p>
    <w:p w14:paraId="3D0B257D" w14:textId="05E52359" w:rsidR="00757988" w:rsidRPr="00757988" w:rsidRDefault="00757988" w:rsidP="00757988">
      <w:pPr>
        <w:spacing w:line="360" w:lineRule="auto"/>
        <w:jc w:val="both"/>
        <w:rPr>
          <w:rFonts w:ascii="Calibri" w:hAnsi="Calibri" w:cs="Calibri"/>
        </w:rPr>
      </w:pPr>
      <w:r w:rsidRPr="00757988">
        <w:rPr>
          <w:rFonts w:cstheme="minorHAnsi"/>
          <w:b/>
          <w:szCs w:val="24"/>
        </w:rPr>
        <w:t>Figure 1:</w:t>
      </w:r>
      <w:r w:rsidRPr="00757988">
        <w:rPr>
          <w:rFonts w:ascii="Calibri" w:hAnsi="Calibri" w:cs="Calibri"/>
        </w:rPr>
        <w:t xml:space="preserve"> Summary of NTHi colonization strategies in chronic airway disease. NTHi employs multiple mechanisms to establish and maintain infection, including: Genetic and epigenetic adaptations – reversible changes such as phase variation and hypermutation that generate phenotypic diversity in response to stress; Host immune evasion – strategies like IgA protease modulation and complement resistance to avoid immune clearance; Metabolic flexibility – acquisition of essential nutrients through iron scavenging and utilization of host-derived sources such as lactate and sialic acid; and Physical adaptations – biofilm formation, adhesion to airway surfaces, and intracellular persistence to protect against host defenses and antibiotics.</w:t>
      </w:r>
      <w:r w:rsidR="00F95DB2">
        <w:rPr>
          <w:rFonts w:ascii="Calibri" w:hAnsi="Calibri" w:cs="Calibri"/>
        </w:rPr>
        <w:t xml:space="preserve"> </w:t>
      </w:r>
      <w:r w:rsidR="00F95DB2" w:rsidRPr="00F95DB2">
        <w:rPr>
          <w:rFonts w:ascii="Calibri" w:hAnsi="Calibri" w:cs="Calibri"/>
        </w:rPr>
        <w:t>Created in BioRender. Bowron, L. (2026) https://BioRender.com/r1jt8vm</w:t>
      </w:r>
    </w:p>
    <w:p w14:paraId="6FAA074C" w14:textId="77777777" w:rsidR="00757988" w:rsidRPr="00757988" w:rsidRDefault="00757988" w:rsidP="00757988">
      <w:pPr>
        <w:spacing w:line="360" w:lineRule="auto"/>
        <w:jc w:val="both"/>
        <w:rPr>
          <w:rFonts w:cstheme="minorHAnsi"/>
          <w:szCs w:val="24"/>
        </w:rPr>
      </w:pPr>
      <w:r w:rsidRPr="00757988">
        <w:rPr>
          <w:rFonts w:cstheme="minorHAnsi"/>
          <w:b/>
          <w:bCs/>
          <w:szCs w:val="24"/>
        </w:rPr>
        <w:t xml:space="preserve">Figure 2: </w:t>
      </w:r>
      <w:r w:rsidRPr="00757988">
        <w:rPr>
          <w:rFonts w:cstheme="minorHAnsi"/>
          <w:szCs w:val="24"/>
        </w:rPr>
        <w:t xml:space="preserve">The self-reinforcing loop of NTHi colonization and T2-low inflammation in disease progression. Disease-associated epithelial and mucosal defects (impaired ciliary function, abnormal mucus production, and reduced mucociliary clearance) in conjunction with dysfunctional immune responses characteristic of T2-low inflammation (altered immune cell recruitment, phagocytic defects, oxidative stress, and neutrophilic inflammation) and treatment resistance create a permissive environment for NTHi colonization. NTHi can directly modulate these barrier and immune functions to enhance its own persistence. Disease-relevant exposome factors, such as cigarette smoke, viral infection, air pollution, and allergen sensitization, can synergize with NTHi to reinforce bacterial persistence and worsen disease-associated epithelial and immune dysfunctions. Collectively, these processes sustain T2-low airway inflammation, support ongoing colonization, and drive disease progression, but the dynamic, self-reinforcing relationship between NTHi colonization and T2-low inflammation (cause versus consequence) remains to be fully determined. Created in BioRender. Ackland, J. (2026) </w:t>
      </w:r>
      <w:hyperlink r:id="rId15" w:history="1">
        <w:r w:rsidRPr="00757988">
          <w:rPr>
            <w:rStyle w:val="Hyperlink"/>
            <w:rFonts w:cstheme="minorHAnsi"/>
            <w:szCs w:val="24"/>
          </w:rPr>
          <w:t>https://BioRender.com/j881yfv</w:t>
        </w:r>
      </w:hyperlink>
      <w:r w:rsidRPr="00757988">
        <w:rPr>
          <w:rFonts w:cstheme="minorHAnsi"/>
          <w:szCs w:val="24"/>
        </w:rPr>
        <w:t xml:space="preserve"> </w:t>
      </w:r>
    </w:p>
    <w:p w14:paraId="68E6D51C" w14:textId="77777777" w:rsidR="00757988" w:rsidRPr="00757988" w:rsidRDefault="00757988" w:rsidP="00757988">
      <w:pPr>
        <w:spacing w:line="360" w:lineRule="auto"/>
        <w:jc w:val="both"/>
        <w:rPr>
          <w:rFonts w:cstheme="minorHAnsi"/>
          <w:szCs w:val="24"/>
        </w:rPr>
      </w:pPr>
    </w:p>
    <w:p w14:paraId="42294143" w14:textId="7A8A7F97" w:rsidR="00757988" w:rsidRPr="00757988" w:rsidRDefault="00757988" w:rsidP="00757988">
      <w:pPr>
        <w:pStyle w:val="EndNoteBibliography"/>
        <w:spacing w:after="0"/>
        <w:ind w:left="720" w:hanging="720"/>
        <w:rPr>
          <w:noProof w:val="0"/>
        </w:rPr>
      </w:pPr>
      <w:r w:rsidRPr="00757988">
        <w:rPr>
          <w:rFonts w:cstheme="minorHAnsi"/>
          <w:noProof w:val="0"/>
          <w:szCs w:val="24"/>
        </w:rPr>
        <w:t xml:space="preserve">Table 1. Summary of current and potential therapeutic strategies that could reduce the burden of NTHi in chronic airway disease. Abbreviations: AOS = Alginate Oligosaccharides, CF = Cystic Fibrosis, COX-2 = Cyclooxygenase-2, COPD = Chronic Obstructive Pulmonary Disease, DNABII = DNA-binding protein family II, DNase I = Deoxyribonuclease I, DPP-1 = Dipeptidyl Peptidase-1, ECAT = ε-poly-L-lysine/arginine-grafted chitosan/tris(2-carboxyethyl)phosphine, EDTA = </w:t>
      </w:r>
      <w:r w:rsidRPr="00757988">
        <w:rPr>
          <w:rFonts w:cstheme="minorHAnsi"/>
          <w:noProof w:val="0"/>
          <w:szCs w:val="24"/>
        </w:rPr>
        <w:lastRenderedPageBreak/>
        <w:t xml:space="preserve">Ethylenediaminetetraacetic acid, ERK = Extracellular Signal-Regulated Kinase, FEV1 = Forced Expiratory Volume in 1 second, HMW = High Molecular Weight, IL-6 = Interleukin-6, JNK = c-Jun N-terminal kinase, MyD88s = Myeloid differentiation primary response 88 (short isoform), NAC = N-acetylcysteine, NF-κB = Nuclear factor kappa-light-chain-enhancer of activated B cells, NO = Nitric oxide, NTHi = Nontypeable Haemophilus influenzae, OMP P2 = Outer membrane protein P2, OMV = Outer membrane vesicle, PDE = Phosphodiesterase, PilA = Type IV pilus subunit A, PYRRO-C3D = Cephalosporin-3′-diazeniumdiolate nitric oxide donor prodrug, RCT = </w:t>
      </w:r>
      <w:r w:rsidRPr="00757988">
        <w:rPr>
          <w:rFonts w:cstheme="minorHAnsi"/>
          <w:szCs w:val="24"/>
        </w:rPr>
        <w:t>Randomized</w:t>
      </w:r>
      <w:r w:rsidRPr="00757988">
        <w:rPr>
          <w:rFonts w:cstheme="minorHAnsi"/>
          <w:noProof w:val="0"/>
          <w:szCs w:val="24"/>
        </w:rPr>
        <w:t xml:space="preserve"> Controlled Trial, RTIs = Respiratory Tract Infections, SPM = </w:t>
      </w:r>
      <w:r w:rsidRPr="00757988">
        <w:rPr>
          <w:rFonts w:cstheme="minorHAnsi"/>
          <w:szCs w:val="24"/>
        </w:rPr>
        <w:t>Specialized</w:t>
      </w:r>
      <w:r w:rsidRPr="00757988">
        <w:rPr>
          <w:rFonts w:cstheme="minorHAnsi"/>
          <w:noProof w:val="0"/>
          <w:szCs w:val="24"/>
        </w:rPr>
        <w:t xml:space="preserve"> Pro-resolving Mediators, sIgA = Secretory Immunoglobulin A, TNF-α = </w:t>
      </w:r>
      <w:r w:rsidRPr="00757988">
        <w:rPr>
          <w:rFonts w:cstheme="minorHAnsi"/>
          <w:szCs w:val="24"/>
        </w:rPr>
        <w:t>Tumor</w:t>
      </w:r>
      <w:r w:rsidRPr="00757988">
        <w:rPr>
          <w:rFonts w:cstheme="minorHAnsi"/>
          <w:noProof w:val="0"/>
          <w:szCs w:val="24"/>
        </w:rPr>
        <w:t xml:space="preserve"> Necrosis Factor-alpha.</w:t>
      </w:r>
    </w:p>
    <w:p w14:paraId="445E44DE" w14:textId="77777777" w:rsidR="00C85467" w:rsidRPr="00757988" w:rsidRDefault="00015003" w:rsidP="000E17B0">
      <w:pPr>
        <w:rPr>
          <w:rFonts w:cstheme="minorHAnsi"/>
          <w:szCs w:val="24"/>
        </w:rPr>
        <w:sectPr w:rsidR="00C85467" w:rsidRPr="00757988" w:rsidSect="00757988">
          <w:footerReference w:type="default" r:id="rId16"/>
          <w:pgSz w:w="11900" w:h="16820"/>
          <w:pgMar w:top="1440" w:right="1440" w:bottom="1440" w:left="1440" w:header="706" w:footer="706" w:gutter="0"/>
          <w:cols w:space="708"/>
          <w:docGrid w:linePitch="360"/>
        </w:sectPr>
      </w:pPr>
      <w:r w:rsidRPr="00757988">
        <w:rPr>
          <w:rFonts w:cstheme="minorHAnsi"/>
          <w:szCs w:val="24"/>
        </w:rPr>
        <w:fldChar w:fldCharType="end"/>
      </w:r>
    </w:p>
    <w:p w14:paraId="40B77259" w14:textId="3889CA28" w:rsidR="00FC4499" w:rsidRPr="00757988" w:rsidRDefault="00FC4499">
      <w:pPr>
        <w:rPr>
          <w:rFonts w:cstheme="minorHAnsi"/>
          <w:szCs w:val="24"/>
        </w:rPr>
        <w:sectPr w:rsidR="00FC4499" w:rsidRPr="00757988" w:rsidSect="00757988">
          <w:pgSz w:w="11900" w:h="16820"/>
          <w:pgMar w:top="1440" w:right="1440" w:bottom="1440" w:left="1440" w:header="706" w:footer="706" w:gutter="0"/>
          <w:cols w:space="708"/>
          <w:docGrid w:linePitch="360"/>
        </w:sectPr>
      </w:pPr>
    </w:p>
    <w:p w14:paraId="4947986E" w14:textId="77777777" w:rsidR="00202571" w:rsidRPr="00757988" w:rsidRDefault="00202571" w:rsidP="00202571">
      <w:pPr>
        <w:spacing w:line="278" w:lineRule="auto"/>
        <w:rPr>
          <w:rFonts w:ascii="Aptos" w:eastAsia="Aptos" w:hAnsi="Aptos" w:cs="Times New Roman"/>
          <w:kern w:val="2"/>
          <w:szCs w:val="24"/>
          <w14:ligatures w14:val="standardContextual"/>
        </w:rPr>
      </w:pPr>
      <w:r w:rsidRPr="00757988">
        <w:rPr>
          <w:rFonts w:ascii="Aptos" w:eastAsia="Aptos" w:hAnsi="Aptos" w:cs="Times New Roman"/>
          <w:kern w:val="2"/>
          <w:szCs w:val="24"/>
          <w14:ligatures w14:val="standardContextual"/>
        </w:rPr>
        <w:lastRenderedPageBreak/>
        <w:t xml:space="preserve">Table 1. Summary of current and potential therapeutic strategies that could reduce the burden of </w:t>
      </w:r>
      <w:proofErr w:type="spellStart"/>
      <w:r w:rsidRPr="00757988">
        <w:rPr>
          <w:rFonts w:ascii="Aptos" w:eastAsia="Aptos" w:hAnsi="Aptos" w:cs="Times New Roman"/>
          <w:kern w:val="2"/>
          <w:szCs w:val="24"/>
          <w14:ligatures w14:val="standardContextual"/>
        </w:rPr>
        <w:t>NTHi</w:t>
      </w:r>
      <w:proofErr w:type="spellEnd"/>
      <w:r w:rsidRPr="00757988">
        <w:rPr>
          <w:rFonts w:ascii="Aptos" w:eastAsia="Aptos" w:hAnsi="Aptos" w:cs="Times New Roman"/>
          <w:kern w:val="2"/>
          <w:szCs w:val="24"/>
          <w14:ligatures w14:val="standardContextual"/>
        </w:rPr>
        <w:t xml:space="preserve"> in chronic airway disease.</w:t>
      </w:r>
    </w:p>
    <w:tbl>
      <w:tblPr>
        <w:tblStyle w:val="TableGrid2"/>
        <w:tblW w:w="0" w:type="auto"/>
        <w:tblLook w:val="04A0" w:firstRow="1" w:lastRow="0" w:firstColumn="1" w:lastColumn="0" w:noHBand="0" w:noVBand="1"/>
      </w:tblPr>
      <w:tblGrid>
        <w:gridCol w:w="1624"/>
        <w:gridCol w:w="1684"/>
        <w:gridCol w:w="2081"/>
        <w:gridCol w:w="1669"/>
        <w:gridCol w:w="2714"/>
        <w:gridCol w:w="1780"/>
      </w:tblGrid>
      <w:tr w:rsidR="00202571" w:rsidRPr="00757988" w14:paraId="5A381C34" w14:textId="77777777" w:rsidTr="00BE2CF6">
        <w:trPr>
          <w:trHeight w:val="705"/>
        </w:trPr>
        <w:tc>
          <w:tcPr>
            <w:tcW w:w="1341" w:type="dxa"/>
            <w:vAlign w:val="center"/>
            <w:hideMark/>
          </w:tcPr>
          <w:p w14:paraId="5AAFA2A1" w14:textId="77777777" w:rsidR="00202571" w:rsidRPr="00757988" w:rsidRDefault="00202571" w:rsidP="00202571">
            <w:pPr>
              <w:jc w:val="center"/>
              <w:rPr>
                <w:rFonts w:ascii="Calibri" w:eastAsia="Times New Roman" w:hAnsi="Calibri" w:cs="Calibri"/>
                <w:b/>
                <w:bCs/>
                <w:color w:val="000000"/>
                <w:sz w:val="21"/>
                <w:szCs w:val="21"/>
                <w:lang w:eastAsia="en-GB"/>
              </w:rPr>
            </w:pPr>
            <w:r w:rsidRPr="00757988">
              <w:rPr>
                <w:rFonts w:ascii="Calibri" w:eastAsia="Times New Roman" w:hAnsi="Calibri" w:cs="Calibri"/>
                <w:b/>
                <w:bCs/>
                <w:color w:val="000000"/>
                <w:sz w:val="21"/>
                <w:szCs w:val="21"/>
                <w:lang w:eastAsia="en-GB"/>
              </w:rPr>
              <w:t>Therapeutic strategy</w:t>
            </w:r>
          </w:p>
        </w:tc>
        <w:tc>
          <w:tcPr>
            <w:tcW w:w="1391" w:type="dxa"/>
            <w:vAlign w:val="center"/>
            <w:hideMark/>
          </w:tcPr>
          <w:p w14:paraId="1EFEDF32" w14:textId="77777777" w:rsidR="00202571" w:rsidRPr="00757988" w:rsidRDefault="00202571" w:rsidP="00202571">
            <w:pPr>
              <w:jc w:val="center"/>
              <w:rPr>
                <w:rFonts w:ascii="Calibri" w:eastAsia="Times New Roman" w:hAnsi="Calibri" w:cs="Calibri"/>
                <w:b/>
                <w:bCs/>
                <w:color w:val="000000"/>
                <w:sz w:val="21"/>
                <w:szCs w:val="21"/>
                <w:lang w:eastAsia="en-GB"/>
              </w:rPr>
            </w:pPr>
            <w:r w:rsidRPr="00757988">
              <w:rPr>
                <w:rFonts w:ascii="Calibri" w:eastAsia="Times New Roman" w:hAnsi="Calibri" w:cs="Calibri"/>
                <w:b/>
                <w:bCs/>
                <w:color w:val="000000"/>
                <w:sz w:val="21"/>
                <w:szCs w:val="21"/>
                <w:lang w:eastAsia="en-GB"/>
              </w:rPr>
              <w:t>Example interventions</w:t>
            </w:r>
          </w:p>
        </w:tc>
        <w:tc>
          <w:tcPr>
            <w:tcW w:w="1712" w:type="dxa"/>
            <w:vAlign w:val="center"/>
            <w:hideMark/>
          </w:tcPr>
          <w:p w14:paraId="32C53970" w14:textId="77777777" w:rsidR="00202571" w:rsidRPr="00757988" w:rsidRDefault="00202571" w:rsidP="00202571">
            <w:pPr>
              <w:jc w:val="center"/>
              <w:rPr>
                <w:rFonts w:ascii="Calibri" w:eastAsia="Times New Roman" w:hAnsi="Calibri" w:cs="Calibri"/>
                <w:b/>
                <w:bCs/>
                <w:color w:val="000000"/>
                <w:sz w:val="21"/>
                <w:szCs w:val="21"/>
                <w:lang w:eastAsia="en-GB"/>
              </w:rPr>
            </w:pPr>
            <w:r w:rsidRPr="00757988">
              <w:rPr>
                <w:rFonts w:ascii="Calibri" w:eastAsia="Times New Roman" w:hAnsi="Calibri" w:cs="Calibri"/>
                <w:b/>
                <w:bCs/>
                <w:color w:val="000000"/>
                <w:sz w:val="21"/>
                <w:szCs w:val="21"/>
                <w:lang w:eastAsia="en-GB"/>
              </w:rPr>
              <w:t>Evidence level</w:t>
            </w:r>
          </w:p>
        </w:tc>
        <w:tc>
          <w:tcPr>
            <w:tcW w:w="1373" w:type="dxa"/>
            <w:vAlign w:val="center"/>
            <w:hideMark/>
          </w:tcPr>
          <w:p w14:paraId="533940F9" w14:textId="77777777" w:rsidR="00202571" w:rsidRPr="00757988" w:rsidRDefault="00202571" w:rsidP="00202571">
            <w:pPr>
              <w:jc w:val="center"/>
              <w:rPr>
                <w:rFonts w:ascii="Calibri" w:eastAsia="Times New Roman" w:hAnsi="Calibri" w:cs="Calibri"/>
                <w:b/>
                <w:bCs/>
                <w:color w:val="000000"/>
                <w:sz w:val="21"/>
                <w:szCs w:val="21"/>
                <w:lang w:eastAsia="en-GB"/>
              </w:rPr>
            </w:pPr>
            <w:r w:rsidRPr="00757988">
              <w:rPr>
                <w:rFonts w:ascii="Calibri" w:eastAsia="Times New Roman" w:hAnsi="Calibri" w:cs="Calibri"/>
                <w:b/>
                <w:bCs/>
                <w:color w:val="000000"/>
                <w:sz w:val="21"/>
                <w:szCs w:val="21"/>
                <w:lang w:eastAsia="en-GB"/>
              </w:rPr>
              <w:t>Key efficacy signals</w:t>
            </w:r>
          </w:p>
        </w:tc>
        <w:tc>
          <w:tcPr>
            <w:tcW w:w="2214" w:type="dxa"/>
            <w:vAlign w:val="center"/>
            <w:hideMark/>
          </w:tcPr>
          <w:p w14:paraId="567E6EA4" w14:textId="77777777" w:rsidR="00202571" w:rsidRPr="00757988" w:rsidRDefault="00202571" w:rsidP="00202571">
            <w:pPr>
              <w:jc w:val="center"/>
              <w:rPr>
                <w:rFonts w:ascii="Calibri" w:eastAsia="Times New Roman" w:hAnsi="Calibri" w:cs="Calibri"/>
                <w:b/>
                <w:bCs/>
                <w:color w:val="000000"/>
                <w:sz w:val="21"/>
                <w:szCs w:val="21"/>
                <w:lang w:eastAsia="en-GB"/>
              </w:rPr>
            </w:pPr>
            <w:r w:rsidRPr="00757988">
              <w:rPr>
                <w:rFonts w:ascii="Calibri" w:eastAsia="Times New Roman" w:hAnsi="Calibri" w:cs="Calibri"/>
                <w:b/>
                <w:bCs/>
                <w:color w:val="000000"/>
                <w:sz w:val="21"/>
                <w:szCs w:val="21"/>
                <w:lang w:eastAsia="en-GB"/>
              </w:rPr>
              <w:t>Major limitations</w:t>
            </w:r>
          </w:p>
        </w:tc>
        <w:tc>
          <w:tcPr>
            <w:tcW w:w="985" w:type="dxa"/>
            <w:vAlign w:val="center"/>
            <w:hideMark/>
          </w:tcPr>
          <w:p w14:paraId="4B676FC8" w14:textId="77777777" w:rsidR="00202571" w:rsidRPr="00757988" w:rsidRDefault="00202571" w:rsidP="00202571">
            <w:pPr>
              <w:jc w:val="center"/>
              <w:rPr>
                <w:rFonts w:ascii="Calibri" w:eastAsia="Times New Roman" w:hAnsi="Calibri" w:cs="Calibri"/>
                <w:b/>
                <w:bCs/>
                <w:color w:val="000000"/>
                <w:sz w:val="21"/>
                <w:szCs w:val="21"/>
                <w:lang w:eastAsia="en-GB"/>
              </w:rPr>
            </w:pPr>
            <w:r w:rsidRPr="00757988">
              <w:rPr>
                <w:rFonts w:ascii="Calibri" w:eastAsia="Times New Roman" w:hAnsi="Calibri" w:cs="Calibri"/>
                <w:b/>
                <w:bCs/>
                <w:color w:val="000000"/>
                <w:sz w:val="21"/>
                <w:szCs w:val="21"/>
                <w:lang w:eastAsia="en-GB"/>
              </w:rPr>
              <w:t>References</w:t>
            </w:r>
          </w:p>
        </w:tc>
      </w:tr>
      <w:tr w:rsidR="00202571" w:rsidRPr="00757988" w14:paraId="2A3E7626" w14:textId="77777777" w:rsidTr="00202571">
        <w:trPr>
          <w:trHeight w:val="617"/>
        </w:trPr>
        <w:tc>
          <w:tcPr>
            <w:tcW w:w="9016" w:type="dxa"/>
            <w:gridSpan w:val="6"/>
            <w:shd w:val="clear" w:color="auto" w:fill="D1D1D1"/>
            <w:vAlign w:val="center"/>
          </w:tcPr>
          <w:p w14:paraId="359EDAD9" w14:textId="77777777" w:rsidR="00202571" w:rsidRPr="00757988" w:rsidRDefault="00202571" w:rsidP="00202571">
            <w:pPr>
              <w:jc w:val="center"/>
              <w:rPr>
                <w:rFonts w:ascii="Calibri" w:eastAsia="Times New Roman" w:hAnsi="Calibri" w:cs="Calibri"/>
                <w:b/>
                <w:bCs/>
                <w:color w:val="000000"/>
                <w:sz w:val="21"/>
                <w:szCs w:val="21"/>
                <w:lang w:eastAsia="en-GB"/>
              </w:rPr>
            </w:pPr>
            <w:r w:rsidRPr="00757988">
              <w:rPr>
                <w:rFonts w:ascii="Calibri" w:eastAsia="Times New Roman" w:hAnsi="Calibri" w:cs="Calibri"/>
                <w:b/>
                <w:bCs/>
                <w:color w:val="000000"/>
                <w:sz w:val="21"/>
                <w:szCs w:val="21"/>
                <w:lang w:eastAsia="en-GB"/>
              </w:rPr>
              <w:t>Host-directed therapies</w:t>
            </w:r>
          </w:p>
        </w:tc>
      </w:tr>
      <w:tr w:rsidR="00202571" w:rsidRPr="00757988" w14:paraId="1E1F4A03" w14:textId="77777777" w:rsidTr="00BE2CF6">
        <w:trPr>
          <w:trHeight w:val="1260"/>
        </w:trPr>
        <w:tc>
          <w:tcPr>
            <w:tcW w:w="1341" w:type="dxa"/>
            <w:tcBorders>
              <w:bottom w:val="nil"/>
            </w:tcBorders>
            <w:vAlign w:val="center"/>
          </w:tcPr>
          <w:p w14:paraId="394755F0" w14:textId="77777777" w:rsidR="00202571" w:rsidRPr="00757988" w:rsidRDefault="00202571" w:rsidP="00202571">
            <w:pPr>
              <w:jc w:val="center"/>
              <w:rPr>
                <w:rFonts w:ascii="Calibri" w:eastAsia="Times New Roman" w:hAnsi="Calibri" w:cs="Calibri"/>
                <w:b/>
                <w:bCs/>
                <w:color w:val="000000"/>
                <w:sz w:val="21"/>
                <w:szCs w:val="21"/>
                <w:lang w:eastAsia="en-GB"/>
              </w:rPr>
            </w:pPr>
          </w:p>
        </w:tc>
        <w:tc>
          <w:tcPr>
            <w:tcW w:w="1391" w:type="dxa"/>
            <w:vAlign w:val="center"/>
            <w:hideMark/>
          </w:tcPr>
          <w:p w14:paraId="00B8B2A1" w14:textId="77777777" w:rsidR="00202571" w:rsidRPr="00757988" w:rsidRDefault="00202571" w:rsidP="00202571">
            <w:pPr>
              <w:jc w:val="center"/>
              <w:rPr>
                <w:rFonts w:ascii="Calibri" w:eastAsia="Times New Roman" w:hAnsi="Calibri" w:cs="Calibri"/>
                <w:color w:val="000000"/>
                <w:sz w:val="21"/>
                <w:szCs w:val="21"/>
                <w:lang w:eastAsia="en-GB"/>
              </w:rPr>
            </w:pP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 xml:space="preserve"> antigen-targeted vaccines (Protein D, Protein E, </w:t>
            </w:r>
            <w:proofErr w:type="spellStart"/>
            <w:r w:rsidRPr="00757988">
              <w:rPr>
                <w:rFonts w:ascii="Calibri" w:eastAsia="Times New Roman" w:hAnsi="Calibri" w:cs="Calibri"/>
                <w:color w:val="000000"/>
                <w:sz w:val="21"/>
                <w:szCs w:val="21"/>
                <w:lang w:eastAsia="en-GB"/>
              </w:rPr>
              <w:t>PilA</w:t>
            </w:r>
            <w:proofErr w:type="spellEnd"/>
            <w:r w:rsidRPr="00757988">
              <w:rPr>
                <w:rFonts w:ascii="Calibri" w:eastAsia="Times New Roman" w:hAnsi="Calibri" w:cs="Calibri"/>
                <w:color w:val="000000"/>
                <w:sz w:val="21"/>
                <w:szCs w:val="21"/>
                <w:lang w:eastAsia="en-GB"/>
              </w:rPr>
              <w:t xml:space="preserve">, OMP P2, HMW1/2) and whole inactivated </w:t>
            </w:r>
            <w:proofErr w:type="spellStart"/>
            <w:r w:rsidRPr="00757988">
              <w:rPr>
                <w:rFonts w:ascii="Calibri" w:eastAsia="Times New Roman" w:hAnsi="Calibri" w:cs="Calibri"/>
                <w:color w:val="000000"/>
                <w:sz w:val="21"/>
                <w:szCs w:val="21"/>
                <w:lang w:eastAsia="en-GB"/>
              </w:rPr>
              <w:t>NTHi</w:t>
            </w:r>
            <w:proofErr w:type="spellEnd"/>
          </w:p>
        </w:tc>
        <w:tc>
          <w:tcPr>
            <w:tcW w:w="1712" w:type="dxa"/>
            <w:vAlign w:val="center"/>
            <w:hideMark/>
          </w:tcPr>
          <w:p w14:paraId="48A9872E"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Human RCTs (Protein D/E/</w:t>
            </w:r>
            <w:proofErr w:type="spellStart"/>
            <w:r w:rsidRPr="00757988">
              <w:rPr>
                <w:rFonts w:ascii="Calibri" w:eastAsia="Times New Roman" w:hAnsi="Calibri" w:cs="Calibri"/>
                <w:color w:val="000000"/>
                <w:sz w:val="21"/>
                <w:szCs w:val="21"/>
                <w:lang w:eastAsia="en-GB"/>
              </w:rPr>
              <w:t>PilA</w:t>
            </w:r>
            <w:proofErr w:type="spellEnd"/>
            <w:r w:rsidRPr="00757988">
              <w:rPr>
                <w:rFonts w:ascii="Calibri" w:eastAsia="Times New Roman" w:hAnsi="Calibri" w:cs="Calibri"/>
                <w:color w:val="000000"/>
                <w:sz w:val="21"/>
                <w:szCs w:val="21"/>
                <w:lang w:eastAsia="en-GB"/>
              </w:rPr>
              <w:t xml:space="preserve">, inactivated </w:t>
            </w: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 murine models (HMW1/2)</w:t>
            </w:r>
          </w:p>
        </w:tc>
        <w:tc>
          <w:tcPr>
            <w:tcW w:w="1373" w:type="dxa"/>
            <w:vAlign w:val="center"/>
            <w:hideMark/>
          </w:tcPr>
          <w:p w14:paraId="2AB3CE7F"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Meta-analysis of 9 RCTs found no significant reduction in exacerbations or mortality. HMW1/2 </w:t>
            </w:r>
            <w:proofErr w:type="spellStart"/>
            <w:r w:rsidRPr="00757988">
              <w:rPr>
                <w:rFonts w:ascii="Calibri" w:eastAsia="Times New Roman" w:hAnsi="Calibri" w:cs="Calibri"/>
                <w:color w:val="000000"/>
                <w:sz w:val="21"/>
                <w:szCs w:val="21"/>
                <w:lang w:eastAsia="en-GB"/>
              </w:rPr>
              <w:t>immunisation</w:t>
            </w:r>
            <w:proofErr w:type="spellEnd"/>
            <w:r w:rsidRPr="00757988">
              <w:rPr>
                <w:rFonts w:ascii="Calibri" w:eastAsia="Times New Roman" w:hAnsi="Calibri" w:cs="Calibri"/>
                <w:color w:val="000000"/>
                <w:sz w:val="21"/>
                <w:szCs w:val="21"/>
                <w:lang w:eastAsia="en-GB"/>
              </w:rPr>
              <w:t xml:space="preserve"> protects against heterologous strains despite strain-specific antibodies.</w:t>
            </w:r>
          </w:p>
        </w:tc>
        <w:tc>
          <w:tcPr>
            <w:tcW w:w="2214" w:type="dxa"/>
            <w:vAlign w:val="center"/>
            <w:hideMark/>
          </w:tcPr>
          <w:p w14:paraId="4F05BAD3"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High strain heterogeneity, lack of capsule and antigenic variability limits conserved antigen identification; strain-specific antibody responses may restrict broad protection.</w:t>
            </w:r>
          </w:p>
        </w:tc>
        <w:tc>
          <w:tcPr>
            <w:tcW w:w="985" w:type="dxa"/>
            <w:vAlign w:val="center"/>
            <w:hideMark/>
          </w:tcPr>
          <w:p w14:paraId="29DCFE94"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280-286]</w:t>
            </w:r>
          </w:p>
        </w:tc>
      </w:tr>
      <w:tr w:rsidR="00202571" w:rsidRPr="00757988" w14:paraId="774A5DB3" w14:textId="77777777" w:rsidTr="00BE2CF6">
        <w:trPr>
          <w:trHeight w:val="960"/>
        </w:trPr>
        <w:tc>
          <w:tcPr>
            <w:tcW w:w="1341" w:type="dxa"/>
            <w:tcBorders>
              <w:top w:val="nil"/>
              <w:bottom w:val="nil"/>
            </w:tcBorders>
            <w:vAlign w:val="center"/>
            <w:hideMark/>
          </w:tcPr>
          <w:p w14:paraId="31670B30" w14:textId="77777777" w:rsidR="00202571" w:rsidRPr="00757988" w:rsidRDefault="00202571" w:rsidP="00202571">
            <w:pPr>
              <w:jc w:val="center"/>
              <w:rPr>
                <w:rFonts w:ascii="Calibri" w:eastAsia="Times New Roman" w:hAnsi="Calibri" w:cs="Calibri"/>
                <w:b/>
                <w:bCs/>
                <w:color w:val="000000"/>
                <w:sz w:val="21"/>
                <w:szCs w:val="21"/>
                <w:lang w:eastAsia="en-GB"/>
              </w:rPr>
            </w:pPr>
            <w:r w:rsidRPr="00757988">
              <w:rPr>
                <w:rFonts w:ascii="Calibri" w:eastAsia="Times New Roman" w:hAnsi="Calibri" w:cs="Calibri"/>
                <w:b/>
                <w:bCs/>
                <w:color w:val="000000"/>
                <w:sz w:val="21"/>
                <w:szCs w:val="21"/>
                <w:lang w:eastAsia="en-GB"/>
              </w:rPr>
              <w:t>Vaccines / mucosal immunotherapy</w:t>
            </w:r>
          </w:p>
        </w:tc>
        <w:tc>
          <w:tcPr>
            <w:tcW w:w="1391" w:type="dxa"/>
            <w:vAlign w:val="center"/>
            <w:hideMark/>
          </w:tcPr>
          <w:p w14:paraId="59250FD2"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Whole inactivated </w:t>
            </w:r>
            <w:proofErr w:type="spellStart"/>
            <w:r w:rsidRPr="00757988">
              <w:rPr>
                <w:rFonts w:ascii="Calibri" w:eastAsia="Times New Roman" w:hAnsi="Calibri" w:cs="Calibri"/>
                <w:color w:val="000000"/>
                <w:sz w:val="21"/>
                <w:szCs w:val="21"/>
                <w:lang w:eastAsia="en-GB"/>
              </w:rPr>
              <w:t>polybacterial</w:t>
            </w:r>
            <w:proofErr w:type="spellEnd"/>
            <w:r w:rsidRPr="00757988">
              <w:rPr>
                <w:rFonts w:ascii="Calibri" w:eastAsia="Times New Roman" w:hAnsi="Calibri" w:cs="Calibri"/>
                <w:color w:val="000000"/>
                <w:sz w:val="21"/>
                <w:szCs w:val="21"/>
                <w:lang w:eastAsia="en-GB"/>
              </w:rPr>
              <w:t xml:space="preserve"> immunotherapy (MV130)</w:t>
            </w:r>
          </w:p>
        </w:tc>
        <w:tc>
          <w:tcPr>
            <w:tcW w:w="1712" w:type="dxa"/>
            <w:vAlign w:val="center"/>
            <w:hideMark/>
          </w:tcPr>
          <w:p w14:paraId="7DDCCDE4"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RCT, prospective pilot studies, murine models</w:t>
            </w:r>
          </w:p>
        </w:tc>
        <w:tc>
          <w:tcPr>
            <w:tcW w:w="1373" w:type="dxa"/>
            <w:vAlign w:val="center"/>
            <w:hideMark/>
          </w:tcPr>
          <w:p w14:paraId="1AD3A588"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Lower number and duration of wheezing attacks; Decreased RTIs; symptomatic improvement; murine evidence of enhanced antiviral protection via trained immunity.</w:t>
            </w:r>
          </w:p>
        </w:tc>
        <w:tc>
          <w:tcPr>
            <w:tcW w:w="2214" w:type="dxa"/>
            <w:vAlign w:val="center"/>
            <w:hideMark/>
          </w:tcPr>
          <w:p w14:paraId="44821611"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Limited evidence in chronic lung disease; uncertain impact on lung microbiome; durability and mechanism in COPD/bronchiectasis/asthma unclear.</w:t>
            </w:r>
          </w:p>
        </w:tc>
        <w:tc>
          <w:tcPr>
            <w:tcW w:w="985" w:type="dxa"/>
            <w:vAlign w:val="center"/>
            <w:hideMark/>
          </w:tcPr>
          <w:p w14:paraId="4D9564D7"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fldChar w:fldCharType="begin">
                <w:fldData xml:space="preserve">PEVuZE5vdGU+PENpdGU+PEF1dGhvcj5OaWV0bzwvQXV0aG9yPjxZZWFyPjIwMjE8L1llYXI+PFJl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</w:fldData>
              </w:fldChar>
            </w:r>
            <w:r w:rsidRPr="00757988">
              <w:rPr>
                <w:rFonts w:ascii="Calibri" w:eastAsia="Times New Roman" w:hAnsi="Calibri" w:cs="Calibri"/>
                <w:color w:val="000000"/>
                <w:sz w:val="21"/>
                <w:szCs w:val="21"/>
                <w:lang w:eastAsia="en-GB"/>
              </w:rPr>
              <w:instrText xml:space="preserve"> ADDIN EN.CITE </w:instrText>
            </w:r>
            <w:r w:rsidRPr="00757988">
              <w:rPr>
                <w:rFonts w:ascii="Calibri" w:eastAsia="Times New Roman" w:hAnsi="Calibri" w:cs="Calibri"/>
                <w:color w:val="000000"/>
                <w:sz w:val="21"/>
                <w:szCs w:val="21"/>
                <w:lang w:eastAsia="en-GB"/>
              </w:rPr>
              <w:fldChar w:fldCharType="begin">
                <w:fldData xml:space="preserve">PEVuZE5vdGU+PENpdGU+PEF1dGhvcj5OaWV0bzwvQXV0aG9yPjxZZWFyPjIwMjE8L1llYXI+PFJl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</w:fldData>
              </w:fldChar>
            </w:r>
            <w:r w:rsidRPr="00757988">
              <w:rPr>
                <w:rFonts w:ascii="Calibri" w:eastAsia="Times New Roman" w:hAnsi="Calibri" w:cs="Calibri"/>
                <w:color w:val="000000"/>
                <w:sz w:val="21"/>
                <w:szCs w:val="21"/>
                <w:lang w:eastAsia="en-GB"/>
              </w:rPr>
              <w:instrText xml:space="preserve"> ADDIN EN.CITE.DATA </w:instrText>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end"/>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separate"/>
            </w:r>
            <w:r w:rsidRPr="00757988">
              <w:rPr>
                <w:rFonts w:ascii="Calibri" w:eastAsia="Times New Roman" w:hAnsi="Calibri" w:cs="Calibri"/>
                <w:color w:val="000000"/>
                <w:sz w:val="21"/>
                <w:szCs w:val="21"/>
                <w:lang w:eastAsia="en-GB"/>
              </w:rPr>
              <w:t>[276,277]</w:t>
            </w:r>
            <w:r w:rsidRPr="00757988">
              <w:rPr>
                <w:rFonts w:ascii="Calibri" w:eastAsia="Times New Roman" w:hAnsi="Calibri" w:cs="Calibri"/>
                <w:color w:val="000000"/>
                <w:sz w:val="21"/>
                <w:szCs w:val="21"/>
                <w:lang w:eastAsia="en-GB"/>
              </w:rPr>
              <w:fldChar w:fldCharType="end"/>
            </w:r>
          </w:p>
        </w:tc>
      </w:tr>
      <w:tr w:rsidR="00202571" w:rsidRPr="00757988" w14:paraId="4B3142D9" w14:textId="77777777" w:rsidTr="00BE2CF6">
        <w:trPr>
          <w:trHeight w:val="1440"/>
        </w:trPr>
        <w:tc>
          <w:tcPr>
            <w:tcW w:w="1341" w:type="dxa"/>
            <w:tcBorders>
              <w:top w:val="nil"/>
            </w:tcBorders>
            <w:vAlign w:val="center"/>
            <w:hideMark/>
          </w:tcPr>
          <w:p w14:paraId="7AF994CF" w14:textId="77777777" w:rsidR="00202571" w:rsidRPr="00757988" w:rsidRDefault="00202571" w:rsidP="00202571">
            <w:pPr>
              <w:jc w:val="center"/>
              <w:rPr>
                <w:rFonts w:ascii="Calibri" w:eastAsia="Times New Roman" w:hAnsi="Calibri" w:cs="Calibri"/>
                <w:b/>
                <w:bCs/>
                <w:color w:val="000000"/>
                <w:sz w:val="21"/>
                <w:szCs w:val="21"/>
                <w:lang w:eastAsia="en-GB"/>
              </w:rPr>
            </w:pPr>
          </w:p>
        </w:tc>
        <w:tc>
          <w:tcPr>
            <w:tcW w:w="1391" w:type="dxa"/>
            <w:vAlign w:val="center"/>
            <w:hideMark/>
          </w:tcPr>
          <w:p w14:paraId="53CEC1E8"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Oral lysate therapy (OM-85 BV)</w:t>
            </w:r>
          </w:p>
        </w:tc>
        <w:tc>
          <w:tcPr>
            <w:tcW w:w="1712" w:type="dxa"/>
            <w:vAlign w:val="center"/>
            <w:hideMark/>
          </w:tcPr>
          <w:p w14:paraId="3DF1D319"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RCTs (NL5752); systematic reviews and meta-analyses</w:t>
            </w:r>
          </w:p>
        </w:tc>
        <w:tc>
          <w:tcPr>
            <w:tcW w:w="1373" w:type="dxa"/>
            <w:vAlign w:val="center"/>
            <w:hideMark/>
          </w:tcPr>
          <w:p w14:paraId="013C3C8E"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Decreased number of RTIs and exacerbations; increased serum IgA and </w:t>
            </w:r>
            <w:proofErr w:type="spellStart"/>
            <w:r w:rsidRPr="00757988">
              <w:rPr>
                <w:rFonts w:ascii="Calibri" w:eastAsia="Times New Roman" w:hAnsi="Calibri" w:cs="Calibri"/>
                <w:color w:val="000000"/>
                <w:sz w:val="21"/>
                <w:szCs w:val="21"/>
                <w:lang w:eastAsia="en-GB"/>
              </w:rPr>
              <w:t>sIgA</w:t>
            </w:r>
            <w:proofErr w:type="spellEnd"/>
            <w:r w:rsidRPr="00757988">
              <w:rPr>
                <w:rFonts w:ascii="Calibri" w:eastAsia="Times New Roman" w:hAnsi="Calibri" w:cs="Calibri"/>
                <w:color w:val="000000"/>
                <w:sz w:val="21"/>
                <w:szCs w:val="21"/>
                <w:lang w:eastAsia="en-GB"/>
              </w:rPr>
              <w:t xml:space="preserve"> levels; post-hoc signals of benefit in T2-high disease.</w:t>
            </w:r>
          </w:p>
        </w:tc>
        <w:tc>
          <w:tcPr>
            <w:tcW w:w="2214" w:type="dxa"/>
            <w:vAlign w:val="center"/>
            <w:hideMark/>
          </w:tcPr>
          <w:p w14:paraId="7EEBB839"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Conflicting evidence across studies with limited adult-disease efficacy in meta-analyses; larger RCTs needed in well-</w:t>
            </w:r>
            <w:proofErr w:type="spellStart"/>
            <w:r w:rsidRPr="00757988">
              <w:rPr>
                <w:rFonts w:ascii="Calibri" w:eastAsia="Times New Roman" w:hAnsi="Calibri" w:cs="Calibri"/>
                <w:color w:val="000000"/>
                <w:sz w:val="21"/>
                <w:szCs w:val="21"/>
                <w:lang w:eastAsia="en-GB"/>
              </w:rPr>
              <w:t>phenotyped</w:t>
            </w:r>
            <w:proofErr w:type="spellEnd"/>
            <w:r w:rsidRPr="00757988">
              <w:rPr>
                <w:rFonts w:ascii="Calibri" w:eastAsia="Times New Roman" w:hAnsi="Calibri" w:cs="Calibri"/>
                <w:color w:val="000000"/>
                <w:sz w:val="21"/>
                <w:szCs w:val="21"/>
                <w:lang w:eastAsia="en-GB"/>
              </w:rPr>
              <w:t xml:space="preserve"> cohorts, such as the ongoing </w:t>
            </w:r>
            <w:proofErr w:type="spellStart"/>
            <w:r w:rsidRPr="00757988">
              <w:rPr>
                <w:rFonts w:ascii="Calibri" w:eastAsia="Times New Roman" w:hAnsi="Calibri" w:cs="Calibri"/>
                <w:color w:val="000000"/>
                <w:sz w:val="21"/>
                <w:szCs w:val="21"/>
                <w:lang w:eastAsia="en-GB"/>
              </w:rPr>
              <w:t>PrecISE</w:t>
            </w:r>
            <w:proofErr w:type="spellEnd"/>
            <w:r w:rsidRPr="00757988">
              <w:rPr>
                <w:rFonts w:ascii="Calibri" w:eastAsia="Times New Roman" w:hAnsi="Calibri" w:cs="Calibri"/>
                <w:color w:val="000000"/>
                <w:sz w:val="21"/>
                <w:szCs w:val="21"/>
                <w:lang w:eastAsia="en-GB"/>
              </w:rPr>
              <w:t xml:space="preserve"> study (NCT04129931)</w:t>
            </w:r>
          </w:p>
        </w:tc>
        <w:tc>
          <w:tcPr>
            <w:tcW w:w="985" w:type="dxa"/>
            <w:vAlign w:val="center"/>
            <w:hideMark/>
          </w:tcPr>
          <w:p w14:paraId="34075C18"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fldChar w:fldCharType="begin">
                <w:fldData xml:space="preserve">PEVuZE5vdGU+PENpdGU+PEF1dGhvcj5TdGV1cmVyLVN0ZXk8L0F1dGhvcj48WWVhcj4yMDA0PC9Z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==
</w:fldData>
              </w:fldChar>
            </w:r>
            <w:r w:rsidRPr="00757988">
              <w:rPr>
                <w:rFonts w:ascii="Calibri" w:eastAsia="Times New Roman" w:hAnsi="Calibri" w:cs="Calibri"/>
                <w:color w:val="000000"/>
                <w:sz w:val="21"/>
                <w:szCs w:val="21"/>
                <w:lang w:eastAsia="en-GB"/>
              </w:rPr>
              <w:instrText xml:space="preserve"> ADDIN EN.CITE </w:instrText>
            </w:r>
            <w:r w:rsidRPr="00757988">
              <w:rPr>
                <w:rFonts w:ascii="Calibri" w:eastAsia="Times New Roman" w:hAnsi="Calibri" w:cs="Calibri"/>
                <w:color w:val="000000"/>
                <w:sz w:val="21"/>
                <w:szCs w:val="21"/>
                <w:lang w:eastAsia="en-GB"/>
              </w:rPr>
              <w:fldChar w:fldCharType="begin">
                <w:fldData xml:space="preserve">PEVuZE5vdGU+PENpdGU+PEF1dGhvcj5TdGV1cmVyLVN0ZXk8L0F1dGhvcj48WWVhcj4yMDA0PC9Z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==
</w:fldData>
              </w:fldChar>
            </w:r>
            <w:r w:rsidRPr="00757988">
              <w:rPr>
                <w:rFonts w:ascii="Calibri" w:eastAsia="Times New Roman" w:hAnsi="Calibri" w:cs="Calibri"/>
                <w:color w:val="000000"/>
                <w:sz w:val="21"/>
                <w:szCs w:val="21"/>
                <w:lang w:eastAsia="en-GB"/>
              </w:rPr>
              <w:instrText xml:space="preserve"> ADDIN EN.CITE.DATA </w:instrText>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end"/>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separate"/>
            </w:r>
            <w:r w:rsidRPr="00757988">
              <w:rPr>
                <w:rFonts w:ascii="Calibri" w:eastAsia="Times New Roman" w:hAnsi="Calibri" w:cs="Calibri"/>
                <w:color w:val="000000"/>
                <w:sz w:val="21"/>
                <w:szCs w:val="21"/>
                <w:lang w:eastAsia="en-GB"/>
              </w:rPr>
              <w:t>[278-281]</w:t>
            </w:r>
            <w:r w:rsidRPr="00757988">
              <w:rPr>
                <w:rFonts w:ascii="Calibri" w:eastAsia="Times New Roman" w:hAnsi="Calibri" w:cs="Calibri"/>
                <w:color w:val="000000"/>
                <w:sz w:val="21"/>
                <w:szCs w:val="21"/>
                <w:lang w:eastAsia="en-GB"/>
              </w:rPr>
              <w:fldChar w:fldCharType="end"/>
            </w:r>
          </w:p>
          <w:p w14:paraId="1964CDA0" w14:textId="77777777" w:rsidR="00202571" w:rsidRPr="00757988" w:rsidRDefault="00202571" w:rsidP="00202571">
            <w:pPr>
              <w:jc w:val="center"/>
              <w:rPr>
                <w:rFonts w:ascii="Calibri" w:eastAsia="Times New Roman" w:hAnsi="Calibri" w:cs="Calibri"/>
                <w:color w:val="000000"/>
                <w:sz w:val="21"/>
                <w:szCs w:val="21"/>
                <w:lang w:eastAsia="en-GB"/>
              </w:rPr>
            </w:pPr>
          </w:p>
        </w:tc>
      </w:tr>
      <w:tr w:rsidR="00202571" w:rsidRPr="00757988" w14:paraId="22DE6522" w14:textId="77777777" w:rsidTr="00BE2CF6">
        <w:trPr>
          <w:trHeight w:val="1440"/>
        </w:trPr>
        <w:tc>
          <w:tcPr>
            <w:tcW w:w="1341" w:type="dxa"/>
            <w:vAlign w:val="center"/>
          </w:tcPr>
          <w:p w14:paraId="3BDE62DD" w14:textId="77777777" w:rsidR="00202571" w:rsidRPr="00757988" w:rsidRDefault="00202571" w:rsidP="00202571">
            <w:pPr>
              <w:jc w:val="center"/>
              <w:rPr>
                <w:rFonts w:ascii="Calibri" w:eastAsia="Times New Roman" w:hAnsi="Calibri" w:cs="Calibri"/>
                <w:b/>
                <w:bCs/>
                <w:color w:val="000000"/>
                <w:sz w:val="21"/>
                <w:szCs w:val="21"/>
                <w:lang w:eastAsia="en-GB"/>
              </w:rPr>
            </w:pPr>
            <w:r w:rsidRPr="00757988">
              <w:rPr>
                <w:rFonts w:ascii="Calibri" w:eastAsia="Times New Roman" w:hAnsi="Calibri" w:cs="Calibri"/>
                <w:b/>
                <w:bCs/>
                <w:color w:val="000000"/>
                <w:sz w:val="21"/>
                <w:szCs w:val="21"/>
                <w:lang w:eastAsia="en-GB"/>
              </w:rPr>
              <w:t>DPP-1 inhibition</w:t>
            </w:r>
          </w:p>
        </w:tc>
        <w:tc>
          <w:tcPr>
            <w:tcW w:w="1391" w:type="dxa"/>
            <w:vAlign w:val="center"/>
          </w:tcPr>
          <w:p w14:paraId="5D837E91" w14:textId="77777777" w:rsidR="00202571" w:rsidRPr="00757988" w:rsidRDefault="00202571" w:rsidP="00202571">
            <w:pPr>
              <w:jc w:val="center"/>
              <w:rPr>
                <w:rFonts w:ascii="Calibri" w:eastAsia="Times New Roman" w:hAnsi="Calibri" w:cs="Calibri"/>
                <w:color w:val="000000"/>
                <w:sz w:val="21"/>
                <w:szCs w:val="21"/>
                <w:lang w:eastAsia="en-GB"/>
              </w:rPr>
            </w:pPr>
            <w:proofErr w:type="spellStart"/>
            <w:r w:rsidRPr="00757988">
              <w:rPr>
                <w:rFonts w:ascii="Calibri" w:eastAsia="Times New Roman" w:hAnsi="Calibri" w:cs="Calibri"/>
                <w:color w:val="000000"/>
                <w:sz w:val="21"/>
                <w:szCs w:val="21"/>
                <w:lang w:eastAsia="en-GB"/>
              </w:rPr>
              <w:t>Brensocatib</w:t>
            </w:r>
            <w:proofErr w:type="spellEnd"/>
            <w:r w:rsidRPr="00757988">
              <w:rPr>
                <w:rFonts w:ascii="Calibri" w:eastAsia="Times New Roman" w:hAnsi="Calibri" w:cs="Calibri"/>
                <w:color w:val="000000"/>
                <w:sz w:val="21"/>
                <w:szCs w:val="21"/>
                <w:lang w:eastAsia="en-GB"/>
              </w:rPr>
              <w:t xml:space="preserve"> (WILLOW, ASPEN</w:t>
            </w:r>
            <w:proofErr w:type="gramStart"/>
            <w:r w:rsidRPr="00757988">
              <w:rPr>
                <w:rFonts w:ascii="Calibri" w:eastAsia="Times New Roman" w:hAnsi="Calibri" w:cs="Calibri"/>
                <w:color w:val="000000"/>
                <w:sz w:val="21"/>
                <w:szCs w:val="21"/>
                <w:lang w:eastAsia="en-GB"/>
              </w:rPr>
              <w:t>);</w:t>
            </w:r>
            <w:proofErr w:type="gramEnd"/>
            <w:r w:rsidRPr="00757988">
              <w:rPr>
                <w:rFonts w:ascii="Calibri" w:eastAsia="Times New Roman" w:hAnsi="Calibri" w:cs="Calibri"/>
                <w:color w:val="000000"/>
                <w:sz w:val="21"/>
                <w:szCs w:val="21"/>
                <w:lang w:eastAsia="en-GB"/>
              </w:rPr>
              <w:t xml:space="preserve"> </w:t>
            </w:r>
          </w:p>
          <w:p w14:paraId="189B690E" w14:textId="77777777" w:rsidR="00202571" w:rsidRPr="00757988" w:rsidRDefault="00202571" w:rsidP="00202571">
            <w:pPr>
              <w:jc w:val="center"/>
              <w:rPr>
                <w:rFonts w:ascii="Calibri" w:eastAsia="Times New Roman" w:hAnsi="Calibri" w:cs="Calibri"/>
                <w:color w:val="000000"/>
                <w:sz w:val="21"/>
                <w:szCs w:val="21"/>
                <w:lang w:eastAsia="en-GB"/>
              </w:rPr>
            </w:pPr>
            <w:proofErr w:type="spellStart"/>
            <w:r w:rsidRPr="00757988">
              <w:rPr>
                <w:rFonts w:ascii="Calibri" w:eastAsia="Times New Roman" w:hAnsi="Calibri" w:cs="Calibri"/>
                <w:color w:val="000000"/>
                <w:sz w:val="21"/>
                <w:szCs w:val="21"/>
                <w:lang w:eastAsia="en-GB"/>
              </w:rPr>
              <w:t>Verducatib</w:t>
            </w:r>
            <w:proofErr w:type="spellEnd"/>
            <w:r w:rsidRPr="00757988">
              <w:rPr>
                <w:rFonts w:ascii="Calibri" w:eastAsia="Times New Roman" w:hAnsi="Calibri" w:cs="Calibri"/>
                <w:color w:val="000000"/>
                <w:sz w:val="21"/>
                <w:szCs w:val="21"/>
                <w:lang w:eastAsia="en-GB"/>
              </w:rPr>
              <w:t>/</w:t>
            </w:r>
            <w:r w:rsidRPr="00757988">
              <w:rPr>
                <w:rFonts w:ascii="Calibri" w:eastAsia="Aptos" w:hAnsi="Calibri" w:cs="Calibri"/>
                <w:sz w:val="21"/>
                <w:szCs w:val="21"/>
              </w:rPr>
              <w:t xml:space="preserve"> </w:t>
            </w:r>
            <w:r w:rsidRPr="00757988">
              <w:rPr>
                <w:rFonts w:ascii="Calibri" w:eastAsia="Times New Roman" w:hAnsi="Calibri" w:cs="Calibri"/>
                <w:color w:val="000000"/>
                <w:sz w:val="21"/>
                <w:szCs w:val="21"/>
                <w:lang w:eastAsia="en-GB"/>
              </w:rPr>
              <w:t>BI 1291583 (AIRLEAF)</w:t>
            </w:r>
          </w:p>
        </w:tc>
        <w:tc>
          <w:tcPr>
            <w:tcW w:w="1712" w:type="dxa"/>
            <w:vAlign w:val="center"/>
          </w:tcPr>
          <w:p w14:paraId="1D19F28A"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RCTs</w:t>
            </w:r>
          </w:p>
        </w:tc>
        <w:tc>
          <w:tcPr>
            <w:tcW w:w="1373" w:type="dxa"/>
            <w:vAlign w:val="center"/>
          </w:tcPr>
          <w:p w14:paraId="077A514F"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Prolonged time to exacerbation; reduced time to first, risk of and rate of exacerbations; reduced lung function decline (FEV1), reduced neutrophil elastase activity</w:t>
            </w:r>
          </w:p>
        </w:tc>
        <w:tc>
          <w:tcPr>
            <w:tcW w:w="2214" w:type="dxa"/>
            <w:vAlign w:val="center"/>
          </w:tcPr>
          <w:p w14:paraId="7A8DE783"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No </w:t>
            </w: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 xml:space="preserve">-specific endpoints to assess direct impact on </w:t>
            </w: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 long-term effects unknown</w:t>
            </w:r>
          </w:p>
        </w:tc>
        <w:tc>
          <w:tcPr>
            <w:tcW w:w="985" w:type="dxa"/>
            <w:vAlign w:val="center"/>
          </w:tcPr>
          <w:p w14:paraId="30F7860D"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fldChar w:fldCharType="begin">
                <w:fldData xml:space="preserve">PEVuZE5vdGU+PENpdGU+PEF1dGhvcj5DaGFsbWVyczwvQXV0aG9yPjxZZWFyPjIwMjA8L1llYXI+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</w:fldData>
              </w:fldChar>
            </w:r>
            <w:r w:rsidRPr="00757988">
              <w:rPr>
                <w:rFonts w:ascii="Calibri" w:eastAsia="Times New Roman" w:hAnsi="Calibri" w:cs="Calibri"/>
                <w:color w:val="000000"/>
                <w:sz w:val="21"/>
                <w:szCs w:val="21"/>
                <w:lang w:eastAsia="en-GB"/>
              </w:rPr>
              <w:instrText xml:space="preserve"> ADDIN EN.CITE </w:instrText>
            </w:r>
            <w:r w:rsidRPr="00757988">
              <w:rPr>
                <w:rFonts w:ascii="Calibri" w:eastAsia="Times New Roman" w:hAnsi="Calibri" w:cs="Calibri"/>
                <w:color w:val="000000"/>
                <w:sz w:val="21"/>
                <w:szCs w:val="21"/>
                <w:lang w:eastAsia="en-GB"/>
              </w:rPr>
              <w:fldChar w:fldCharType="begin">
                <w:fldData xml:space="preserve">PEVuZE5vdGU+PENpdGU+PEF1dGhvcj5DaGFsbWVyczwvQXV0aG9yPjxZZWFyPjIwMjA8L1llYXI+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</w:fldData>
              </w:fldChar>
            </w:r>
            <w:r w:rsidRPr="00757988">
              <w:rPr>
                <w:rFonts w:ascii="Calibri" w:eastAsia="Times New Roman" w:hAnsi="Calibri" w:cs="Calibri"/>
                <w:color w:val="000000"/>
                <w:sz w:val="21"/>
                <w:szCs w:val="21"/>
                <w:lang w:eastAsia="en-GB"/>
              </w:rPr>
              <w:instrText xml:space="preserve"> ADDIN EN.CITE.DATA </w:instrText>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end"/>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separate"/>
            </w:r>
            <w:r w:rsidRPr="00757988">
              <w:rPr>
                <w:rFonts w:ascii="Calibri" w:eastAsia="Times New Roman" w:hAnsi="Calibri" w:cs="Calibri"/>
                <w:color w:val="000000"/>
                <w:sz w:val="21"/>
                <w:szCs w:val="21"/>
                <w:lang w:eastAsia="en-GB"/>
              </w:rPr>
              <w:t>[282,283,290]</w:t>
            </w:r>
            <w:r w:rsidRPr="00757988">
              <w:rPr>
                <w:rFonts w:ascii="Calibri" w:eastAsia="Times New Roman" w:hAnsi="Calibri" w:cs="Calibri"/>
                <w:color w:val="000000"/>
                <w:sz w:val="21"/>
                <w:szCs w:val="21"/>
                <w:lang w:eastAsia="en-GB"/>
              </w:rPr>
              <w:fldChar w:fldCharType="end"/>
            </w:r>
          </w:p>
        </w:tc>
      </w:tr>
      <w:tr w:rsidR="00202571" w:rsidRPr="00757988" w14:paraId="5A7F7B36" w14:textId="77777777" w:rsidTr="00BE2CF6">
        <w:trPr>
          <w:trHeight w:val="1080"/>
        </w:trPr>
        <w:tc>
          <w:tcPr>
            <w:tcW w:w="1341" w:type="dxa"/>
            <w:vAlign w:val="center"/>
            <w:hideMark/>
          </w:tcPr>
          <w:p w14:paraId="48DA9CF9" w14:textId="77777777" w:rsidR="00202571" w:rsidRPr="00757988" w:rsidRDefault="00202571" w:rsidP="00202571">
            <w:pPr>
              <w:jc w:val="center"/>
              <w:rPr>
                <w:rFonts w:ascii="Calibri" w:eastAsia="Times New Roman" w:hAnsi="Calibri" w:cs="Calibri"/>
                <w:b/>
                <w:bCs/>
                <w:color w:val="000000"/>
                <w:sz w:val="21"/>
                <w:szCs w:val="21"/>
                <w:lang w:eastAsia="en-GB"/>
              </w:rPr>
            </w:pPr>
            <w:proofErr w:type="spellStart"/>
            <w:r w:rsidRPr="00757988">
              <w:rPr>
                <w:rFonts w:ascii="Calibri" w:eastAsia="Times New Roman" w:hAnsi="Calibri" w:cs="Calibri"/>
                <w:b/>
                <w:bCs/>
                <w:color w:val="000000"/>
                <w:sz w:val="21"/>
                <w:szCs w:val="21"/>
                <w:lang w:eastAsia="en-GB"/>
              </w:rPr>
              <w:t>Specialised</w:t>
            </w:r>
            <w:proofErr w:type="spellEnd"/>
            <w:r w:rsidRPr="00757988">
              <w:rPr>
                <w:rFonts w:ascii="Calibri" w:eastAsia="Times New Roman" w:hAnsi="Calibri" w:cs="Calibri"/>
                <w:b/>
                <w:bCs/>
                <w:color w:val="000000"/>
                <w:sz w:val="21"/>
                <w:szCs w:val="21"/>
                <w:lang w:eastAsia="en-GB"/>
              </w:rPr>
              <w:t xml:space="preserve"> Pro-resolving Mediators (SPMs)</w:t>
            </w:r>
          </w:p>
        </w:tc>
        <w:tc>
          <w:tcPr>
            <w:tcW w:w="1391" w:type="dxa"/>
            <w:vAlign w:val="center"/>
            <w:hideMark/>
          </w:tcPr>
          <w:p w14:paraId="05C4CB36"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15-epi-Lipoxin A4; </w:t>
            </w:r>
            <w:proofErr w:type="spellStart"/>
            <w:r w:rsidRPr="00757988">
              <w:rPr>
                <w:rFonts w:ascii="Calibri" w:eastAsia="Times New Roman" w:hAnsi="Calibri" w:cs="Calibri"/>
                <w:color w:val="000000"/>
                <w:sz w:val="21"/>
                <w:szCs w:val="21"/>
                <w:lang w:eastAsia="en-GB"/>
              </w:rPr>
              <w:t>Resolvin</w:t>
            </w:r>
            <w:proofErr w:type="spellEnd"/>
            <w:r w:rsidRPr="00757988">
              <w:rPr>
                <w:rFonts w:ascii="Calibri" w:eastAsia="Times New Roman" w:hAnsi="Calibri" w:cs="Calibri"/>
                <w:color w:val="000000"/>
                <w:sz w:val="21"/>
                <w:szCs w:val="21"/>
                <w:lang w:eastAsia="en-GB"/>
              </w:rPr>
              <w:t xml:space="preserve"> D1/D2/D3</w:t>
            </w:r>
          </w:p>
        </w:tc>
        <w:tc>
          <w:tcPr>
            <w:tcW w:w="1712" w:type="dxa"/>
            <w:vAlign w:val="center"/>
            <w:hideMark/>
          </w:tcPr>
          <w:p w14:paraId="69B4866B"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Preclinical (murine, </w:t>
            </w:r>
            <w:r w:rsidRPr="00757988">
              <w:rPr>
                <w:rFonts w:ascii="Calibri" w:eastAsia="Times New Roman" w:hAnsi="Calibri" w:cs="Calibri"/>
                <w:i/>
                <w:iCs/>
                <w:color w:val="000000"/>
                <w:sz w:val="21"/>
                <w:szCs w:val="21"/>
                <w:lang w:eastAsia="en-GB"/>
              </w:rPr>
              <w:t>in vitro</w:t>
            </w:r>
            <w:r w:rsidRPr="00757988">
              <w:rPr>
                <w:rFonts w:ascii="Calibri" w:eastAsia="Times New Roman" w:hAnsi="Calibri" w:cs="Calibri"/>
                <w:color w:val="000000"/>
                <w:sz w:val="21"/>
                <w:szCs w:val="21"/>
                <w:lang w:eastAsia="en-GB"/>
              </w:rPr>
              <w:t xml:space="preserve"> acute infection models)</w:t>
            </w:r>
          </w:p>
        </w:tc>
        <w:tc>
          <w:tcPr>
            <w:tcW w:w="1373" w:type="dxa"/>
            <w:vAlign w:val="center"/>
            <w:hideMark/>
          </w:tcPr>
          <w:p w14:paraId="4D95B2BA"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Inhibition of NF-</w:t>
            </w:r>
            <w:proofErr w:type="spellStart"/>
            <w:r w:rsidRPr="00757988">
              <w:rPr>
                <w:rFonts w:ascii="Calibri" w:eastAsia="Times New Roman" w:hAnsi="Calibri" w:cs="Calibri"/>
                <w:color w:val="000000"/>
                <w:sz w:val="21"/>
                <w:szCs w:val="21"/>
                <w:lang w:eastAsia="en-GB"/>
              </w:rPr>
              <w:t>κB</w:t>
            </w:r>
            <w:proofErr w:type="spellEnd"/>
            <w:r w:rsidRPr="00757988">
              <w:rPr>
                <w:rFonts w:ascii="Calibri" w:eastAsia="Times New Roman" w:hAnsi="Calibri" w:cs="Calibri"/>
                <w:color w:val="000000"/>
                <w:sz w:val="21"/>
                <w:szCs w:val="21"/>
                <w:lang w:eastAsia="en-GB"/>
              </w:rPr>
              <w:t xml:space="preserve"> activity; decreased pro-inflammatory mediators (IL-6, TNF-α, COX-2); reduced neutrophil recruitment; increased macrophage clearance</w:t>
            </w:r>
          </w:p>
        </w:tc>
        <w:tc>
          <w:tcPr>
            <w:tcW w:w="2214" w:type="dxa"/>
            <w:vAlign w:val="center"/>
            <w:hideMark/>
          </w:tcPr>
          <w:p w14:paraId="02F66D14"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Evidence derives from acute murine</w:t>
            </w:r>
            <w:r w:rsidRPr="00757988">
              <w:rPr>
                <w:rFonts w:ascii="Calibri" w:eastAsia="Times New Roman" w:hAnsi="Calibri" w:cs="Calibri"/>
                <w:i/>
                <w:iCs/>
                <w:color w:val="000000"/>
                <w:sz w:val="21"/>
                <w:szCs w:val="21"/>
                <w:lang w:eastAsia="en-GB"/>
              </w:rPr>
              <w:t>/in vitro</w:t>
            </w:r>
            <w:r w:rsidRPr="00757988">
              <w:rPr>
                <w:rFonts w:ascii="Calibri" w:eastAsia="Times New Roman" w:hAnsi="Calibri" w:cs="Calibri"/>
                <w:color w:val="000000"/>
                <w:sz w:val="21"/>
                <w:szCs w:val="21"/>
                <w:lang w:eastAsia="en-GB"/>
              </w:rPr>
              <w:t xml:space="preserve"> models rather than chronic disease models; dosing, delivery, and translational pathways unresolved</w:t>
            </w:r>
          </w:p>
        </w:tc>
        <w:tc>
          <w:tcPr>
            <w:tcW w:w="985" w:type="dxa"/>
            <w:noWrap/>
            <w:vAlign w:val="center"/>
            <w:hideMark/>
          </w:tcPr>
          <w:p w14:paraId="42C35422"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fldChar w:fldCharType="begin">
                <w:fldData xml:space="preserve">PEVuZE5vdGU+PENpdGU+PEF1dGhvcj5TaGFtPC9BdXRob3I+PFllYXI+MjAxODwvWWVhcj48UmVj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</w:fldData>
              </w:fldChar>
            </w:r>
            <w:r w:rsidRPr="00757988">
              <w:rPr>
                <w:rFonts w:ascii="Calibri" w:eastAsia="Times New Roman" w:hAnsi="Calibri" w:cs="Calibri"/>
                <w:color w:val="000000"/>
                <w:sz w:val="21"/>
                <w:szCs w:val="21"/>
                <w:lang w:eastAsia="en-GB"/>
              </w:rPr>
              <w:instrText xml:space="preserve"> ADDIN EN.CITE </w:instrText>
            </w:r>
            <w:r w:rsidRPr="00757988">
              <w:rPr>
                <w:rFonts w:ascii="Calibri" w:eastAsia="Times New Roman" w:hAnsi="Calibri" w:cs="Calibri"/>
                <w:color w:val="000000"/>
                <w:sz w:val="21"/>
                <w:szCs w:val="21"/>
                <w:lang w:eastAsia="en-GB"/>
              </w:rPr>
              <w:fldChar w:fldCharType="begin">
                <w:fldData xml:space="preserve">PEVuZE5vdGU+PENpdGU+PEF1dGhvcj5TaGFtPC9BdXRob3I+PFllYXI+MjAxODwvWWVhcj48UmVj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</w:fldData>
              </w:fldChar>
            </w:r>
            <w:r w:rsidRPr="00757988">
              <w:rPr>
                <w:rFonts w:ascii="Calibri" w:eastAsia="Times New Roman" w:hAnsi="Calibri" w:cs="Calibri"/>
                <w:color w:val="000000"/>
                <w:sz w:val="21"/>
                <w:szCs w:val="21"/>
                <w:lang w:eastAsia="en-GB"/>
              </w:rPr>
              <w:instrText xml:space="preserve"> ADDIN EN.CITE.DATA </w:instrText>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end"/>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separate"/>
            </w:r>
            <w:r w:rsidRPr="00757988">
              <w:rPr>
                <w:rFonts w:ascii="Calibri" w:eastAsia="Times New Roman" w:hAnsi="Calibri" w:cs="Calibri"/>
                <w:color w:val="000000"/>
                <w:sz w:val="21"/>
                <w:szCs w:val="21"/>
                <w:lang w:eastAsia="en-GB"/>
              </w:rPr>
              <w:t>[284,285]</w:t>
            </w:r>
            <w:r w:rsidRPr="00757988">
              <w:rPr>
                <w:rFonts w:ascii="Calibri" w:eastAsia="Times New Roman" w:hAnsi="Calibri" w:cs="Calibri"/>
                <w:color w:val="000000"/>
                <w:sz w:val="21"/>
                <w:szCs w:val="21"/>
                <w:lang w:eastAsia="en-GB"/>
              </w:rPr>
              <w:fldChar w:fldCharType="end"/>
            </w:r>
          </w:p>
        </w:tc>
      </w:tr>
      <w:tr w:rsidR="00202571" w:rsidRPr="00757988" w14:paraId="0199B552" w14:textId="77777777" w:rsidTr="00202571">
        <w:trPr>
          <w:trHeight w:val="557"/>
        </w:trPr>
        <w:tc>
          <w:tcPr>
            <w:tcW w:w="9016" w:type="dxa"/>
            <w:gridSpan w:val="6"/>
            <w:shd w:val="clear" w:color="auto" w:fill="D1D1D1"/>
            <w:vAlign w:val="center"/>
            <w:hideMark/>
          </w:tcPr>
          <w:p w14:paraId="67A6B5CF" w14:textId="77777777" w:rsidR="00202571" w:rsidRPr="00757988" w:rsidRDefault="00202571" w:rsidP="00202571">
            <w:pPr>
              <w:jc w:val="center"/>
              <w:rPr>
                <w:rFonts w:ascii="Calibri" w:eastAsia="Times New Roman" w:hAnsi="Calibri" w:cs="Calibri"/>
                <w:b/>
                <w:bCs/>
                <w:color w:val="000000"/>
                <w:sz w:val="21"/>
                <w:szCs w:val="21"/>
                <w:lang w:eastAsia="en-GB"/>
              </w:rPr>
            </w:pPr>
            <w:r w:rsidRPr="00757988">
              <w:rPr>
                <w:rFonts w:ascii="Calibri" w:eastAsia="Times New Roman" w:hAnsi="Calibri" w:cs="Calibri"/>
                <w:b/>
                <w:bCs/>
                <w:color w:val="000000"/>
                <w:sz w:val="21"/>
                <w:szCs w:val="21"/>
                <w:lang w:eastAsia="en-GB"/>
              </w:rPr>
              <w:lastRenderedPageBreak/>
              <w:t>Bacteria-directed therapies</w:t>
            </w:r>
          </w:p>
        </w:tc>
      </w:tr>
      <w:tr w:rsidR="00202571" w:rsidRPr="00757988" w14:paraId="0077117A" w14:textId="77777777" w:rsidTr="00BE2CF6">
        <w:trPr>
          <w:trHeight w:val="705"/>
        </w:trPr>
        <w:tc>
          <w:tcPr>
            <w:tcW w:w="1341" w:type="dxa"/>
            <w:vAlign w:val="center"/>
            <w:hideMark/>
          </w:tcPr>
          <w:p w14:paraId="00CDCC95" w14:textId="77777777" w:rsidR="00202571" w:rsidRPr="00757988" w:rsidRDefault="00202571" w:rsidP="00202571">
            <w:pPr>
              <w:jc w:val="center"/>
              <w:rPr>
                <w:rFonts w:ascii="Calibri" w:eastAsia="Times New Roman" w:hAnsi="Calibri" w:cs="Calibri"/>
                <w:b/>
                <w:bCs/>
                <w:sz w:val="21"/>
                <w:szCs w:val="21"/>
                <w:lang w:eastAsia="en-GB"/>
              </w:rPr>
            </w:pPr>
            <w:r w:rsidRPr="00757988">
              <w:rPr>
                <w:rFonts w:ascii="Calibri" w:eastAsia="Times New Roman" w:hAnsi="Calibri" w:cs="Calibri"/>
                <w:b/>
                <w:bCs/>
                <w:sz w:val="21"/>
                <w:szCs w:val="21"/>
                <w:lang w:eastAsia="en-GB"/>
              </w:rPr>
              <w:t>IgA protease inhibitors</w:t>
            </w:r>
          </w:p>
        </w:tc>
        <w:tc>
          <w:tcPr>
            <w:tcW w:w="1391" w:type="dxa"/>
            <w:vAlign w:val="center"/>
            <w:hideMark/>
          </w:tcPr>
          <w:p w14:paraId="722E0FAC"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t>Small molecule, non-</w:t>
            </w:r>
            <w:proofErr w:type="spellStart"/>
            <w:r w:rsidRPr="00757988">
              <w:rPr>
                <w:rFonts w:ascii="Calibri" w:eastAsia="Times New Roman" w:hAnsi="Calibri" w:cs="Calibri"/>
                <w:sz w:val="21"/>
                <w:szCs w:val="21"/>
                <w:lang w:eastAsia="en-GB"/>
              </w:rPr>
              <w:t>peptidic</w:t>
            </w:r>
            <w:proofErr w:type="spellEnd"/>
            <w:r w:rsidRPr="00757988">
              <w:rPr>
                <w:rFonts w:ascii="Calibri" w:eastAsia="Times New Roman" w:hAnsi="Calibri" w:cs="Calibri"/>
                <w:sz w:val="21"/>
                <w:szCs w:val="21"/>
                <w:lang w:eastAsia="en-GB"/>
              </w:rPr>
              <w:t xml:space="preserve"> IgA protease inhibitor</w:t>
            </w:r>
          </w:p>
        </w:tc>
        <w:tc>
          <w:tcPr>
            <w:tcW w:w="1712" w:type="dxa"/>
            <w:vAlign w:val="center"/>
            <w:hideMark/>
          </w:tcPr>
          <w:p w14:paraId="6C1C30E1"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t xml:space="preserve">High-throughput screening and </w:t>
            </w:r>
            <w:r w:rsidRPr="00757988">
              <w:rPr>
                <w:rFonts w:ascii="Calibri" w:eastAsia="Times New Roman" w:hAnsi="Calibri" w:cs="Calibri"/>
                <w:i/>
                <w:iCs/>
                <w:sz w:val="21"/>
                <w:szCs w:val="21"/>
                <w:lang w:eastAsia="en-GB"/>
              </w:rPr>
              <w:t>in vitro</w:t>
            </w:r>
            <w:r w:rsidRPr="00757988">
              <w:rPr>
                <w:rFonts w:ascii="Calibri" w:eastAsia="Times New Roman" w:hAnsi="Calibri" w:cs="Calibri"/>
                <w:sz w:val="21"/>
                <w:szCs w:val="21"/>
                <w:lang w:eastAsia="en-GB"/>
              </w:rPr>
              <w:t xml:space="preserve"> inhibition validation</w:t>
            </w:r>
          </w:p>
        </w:tc>
        <w:tc>
          <w:tcPr>
            <w:tcW w:w="1373" w:type="dxa"/>
            <w:vAlign w:val="center"/>
            <w:hideMark/>
          </w:tcPr>
          <w:p w14:paraId="108C0EEB"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t xml:space="preserve">Inhibitory activity across </w:t>
            </w:r>
            <w:proofErr w:type="spellStart"/>
            <w:r w:rsidRPr="00757988">
              <w:rPr>
                <w:rFonts w:ascii="Calibri" w:eastAsia="Times New Roman" w:hAnsi="Calibri" w:cs="Calibri"/>
                <w:sz w:val="21"/>
                <w:szCs w:val="21"/>
                <w:lang w:eastAsia="en-GB"/>
              </w:rPr>
              <w:t>NTHi</w:t>
            </w:r>
            <w:proofErr w:type="spellEnd"/>
            <w:r w:rsidRPr="00757988">
              <w:rPr>
                <w:rFonts w:ascii="Calibri" w:eastAsia="Times New Roman" w:hAnsi="Calibri" w:cs="Calibri"/>
                <w:sz w:val="21"/>
                <w:szCs w:val="21"/>
                <w:lang w:eastAsia="en-GB"/>
              </w:rPr>
              <w:t xml:space="preserve"> strains</w:t>
            </w:r>
          </w:p>
        </w:tc>
        <w:tc>
          <w:tcPr>
            <w:tcW w:w="2214" w:type="dxa"/>
            <w:vAlign w:val="center"/>
            <w:hideMark/>
          </w:tcPr>
          <w:p w14:paraId="6825057E"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t xml:space="preserve">No </w:t>
            </w:r>
            <w:r w:rsidRPr="00757988">
              <w:rPr>
                <w:rFonts w:ascii="Calibri" w:eastAsia="Times New Roman" w:hAnsi="Calibri" w:cs="Calibri"/>
                <w:i/>
                <w:iCs/>
                <w:sz w:val="21"/>
                <w:szCs w:val="21"/>
                <w:lang w:eastAsia="en-GB"/>
              </w:rPr>
              <w:t>in vivo</w:t>
            </w:r>
            <w:r w:rsidRPr="00757988">
              <w:rPr>
                <w:rFonts w:ascii="Calibri" w:eastAsia="Times New Roman" w:hAnsi="Calibri" w:cs="Calibri"/>
                <w:sz w:val="21"/>
                <w:szCs w:val="21"/>
                <w:lang w:eastAsia="en-GB"/>
              </w:rPr>
              <w:t xml:space="preserve"> or human trial data</w:t>
            </w:r>
          </w:p>
        </w:tc>
        <w:tc>
          <w:tcPr>
            <w:tcW w:w="985" w:type="dxa"/>
            <w:vAlign w:val="center"/>
            <w:hideMark/>
          </w:tcPr>
          <w:p w14:paraId="6F508E7C"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fldChar w:fldCharType="begin">
                <w:fldData xml:space="preserve">PEVuZE5vdGU+PENpdGU+PEF1dGhvcj5TaGVoYWo8L0F1dGhvcj48WWVhcj4yMDE5PC9ZZWFyPjxS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</w:fldData>
              </w:fldChar>
            </w:r>
            <w:r w:rsidRPr="00757988">
              <w:rPr>
                <w:rFonts w:ascii="Calibri" w:eastAsia="Times New Roman" w:hAnsi="Calibri" w:cs="Calibri"/>
                <w:sz w:val="21"/>
                <w:szCs w:val="21"/>
                <w:lang w:eastAsia="en-GB"/>
              </w:rPr>
              <w:instrText xml:space="preserve"> ADDIN EN.CITE </w:instrText>
            </w:r>
            <w:r w:rsidRPr="00757988">
              <w:rPr>
                <w:rFonts w:ascii="Calibri" w:eastAsia="Times New Roman" w:hAnsi="Calibri" w:cs="Calibri"/>
                <w:sz w:val="21"/>
                <w:szCs w:val="21"/>
                <w:lang w:eastAsia="en-GB"/>
              </w:rPr>
              <w:fldChar w:fldCharType="begin">
                <w:fldData xml:space="preserve">PEVuZE5vdGU+PENpdGU+PEF1dGhvcj5TaGVoYWo8L0F1dGhvcj48WWVhcj4yMDE5PC9ZZWFyPjxS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</w:fldData>
              </w:fldChar>
            </w:r>
            <w:r w:rsidRPr="00757988">
              <w:rPr>
                <w:rFonts w:ascii="Calibri" w:eastAsia="Times New Roman" w:hAnsi="Calibri" w:cs="Calibri"/>
                <w:sz w:val="21"/>
                <w:szCs w:val="21"/>
                <w:lang w:eastAsia="en-GB"/>
              </w:rPr>
              <w:instrText xml:space="preserve"> ADDIN EN.CITE.DATA </w:instrText>
            </w:r>
            <w:r w:rsidRPr="00757988">
              <w:rPr>
                <w:rFonts w:ascii="Calibri" w:eastAsia="Times New Roman" w:hAnsi="Calibri" w:cs="Calibri"/>
                <w:sz w:val="21"/>
                <w:szCs w:val="21"/>
                <w:lang w:eastAsia="en-GB"/>
              </w:rPr>
            </w:r>
            <w:r w:rsidRPr="00757988">
              <w:rPr>
                <w:rFonts w:ascii="Calibri" w:eastAsia="Times New Roman" w:hAnsi="Calibri" w:cs="Calibri"/>
                <w:sz w:val="21"/>
                <w:szCs w:val="21"/>
                <w:lang w:eastAsia="en-GB"/>
              </w:rPr>
              <w:fldChar w:fldCharType="end"/>
            </w:r>
            <w:r w:rsidRPr="00757988">
              <w:rPr>
                <w:rFonts w:ascii="Calibri" w:eastAsia="Times New Roman" w:hAnsi="Calibri" w:cs="Calibri"/>
                <w:sz w:val="21"/>
                <w:szCs w:val="21"/>
                <w:lang w:eastAsia="en-GB"/>
              </w:rPr>
            </w:r>
            <w:r w:rsidRPr="00757988">
              <w:rPr>
                <w:rFonts w:ascii="Calibri" w:eastAsia="Times New Roman" w:hAnsi="Calibri" w:cs="Calibri"/>
                <w:sz w:val="21"/>
                <w:szCs w:val="21"/>
                <w:lang w:eastAsia="en-GB"/>
              </w:rPr>
              <w:fldChar w:fldCharType="separate"/>
            </w:r>
            <w:r w:rsidRPr="00757988">
              <w:rPr>
                <w:rFonts w:ascii="Calibri" w:eastAsia="Times New Roman" w:hAnsi="Calibri" w:cs="Calibri"/>
                <w:sz w:val="21"/>
                <w:szCs w:val="21"/>
                <w:lang w:eastAsia="en-GB"/>
              </w:rPr>
              <w:t>[286]</w:t>
            </w:r>
            <w:r w:rsidRPr="00757988">
              <w:rPr>
                <w:rFonts w:ascii="Calibri" w:eastAsia="Times New Roman" w:hAnsi="Calibri" w:cs="Calibri"/>
                <w:sz w:val="21"/>
                <w:szCs w:val="21"/>
                <w:lang w:eastAsia="en-GB"/>
              </w:rPr>
              <w:fldChar w:fldCharType="end"/>
            </w:r>
          </w:p>
        </w:tc>
      </w:tr>
      <w:tr w:rsidR="00202571" w:rsidRPr="00757988" w14:paraId="24D56B17" w14:textId="77777777" w:rsidTr="00BE2CF6">
        <w:trPr>
          <w:trHeight w:val="1200"/>
        </w:trPr>
        <w:tc>
          <w:tcPr>
            <w:tcW w:w="1341" w:type="dxa"/>
            <w:vAlign w:val="center"/>
            <w:hideMark/>
          </w:tcPr>
          <w:p w14:paraId="72E6347B" w14:textId="77777777" w:rsidR="00202571" w:rsidRPr="00757988" w:rsidRDefault="00202571" w:rsidP="00202571">
            <w:pPr>
              <w:jc w:val="center"/>
              <w:rPr>
                <w:rFonts w:ascii="Calibri" w:eastAsia="Times New Roman" w:hAnsi="Calibri" w:cs="Calibri"/>
                <w:b/>
                <w:bCs/>
                <w:sz w:val="21"/>
                <w:szCs w:val="21"/>
                <w:lang w:eastAsia="en-GB"/>
              </w:rPr>
            </w:pPr>
            <w:proofErr w:type="spellStart"/>
            <w:r w:rsidRPr="00757988">
              <w:rPr>
                <w:rFonts w:ascii="Calibri" w:eastAsia="Times New Roman" w:hAnsi="Calibri" w:cs="Calibri"/>
                <w:b/>
                <w:bCs/>
                <w:sz w:val="21"/>
                <w:szCs w:val="21"/>
                <w:lang w:eastAsia="en-GB"/>
              </w:rPr>
              <w:t>Haem</w:t>
            </w:r>
            <w:proofErr w:type="spellEnd"/>
            <w:r w:rsidRPr="00757988">
              <w:rPr>
                <w:rFonts w:ascii="Calibri" w:eastAsia="Times New Roman" w:hAnsi="Calibri" w:cs="Calibri"/>
                <w:b/>
                <w:bCs/>
                <w:sz w:val="21"/>
                <w:szCs w:val="21"/>
                <w:lang w:eastAsia="en-GB"/>
              </w:rPr>
              <w:t>/iron pathways</w:t>
            </w:r>
          </w:p>
        </w:tc>
        <w:tc>
          <w:tcPr>
            <w:tcW w:w="1391" w:type="dxa"/>
            <w:vAlign w:val="center"/>
            <w:hideMark/>
          </w:tcPr>
          <w:p w14:paraId="0478579D"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t xml:space="preserve">Iron chelators, </w:t>
            </w:r>
            <w:proofErr w:type="spellStart"/>
            <w:r w:rsidRPr="00757988">
              <w:rPr>
                <w:rFonts w:ascii="Calibri" w:eastAsia="Times New Roman" w:hAnsi="Calibri" w:cs="Calibri"/>
                <w:sz w:val="21"/>
                <w:szCs w:val="21"/>
                <w:lang w:eastAsia="en-GB"/>
              </w:rPr>
              <w:t>sideomycins</w:t>
            </w:r>
            <w:proofErr w:type="spellEnd"/>
            <w:r w:rsidRPr="00757988">
              <w:rPr>
                <w:rFonts w:ascii="Calibri" w:eastAsia="Times New Roman" w:hAnsi="Calibri" w:cs="Calibri"/>
                <w:sz w:val="21"/>
                <w:szCs w:val="21"/>
                <w:lang w:eastAsia="en-GB"/>
              </w:rPr>
              <w:t xml:space="preserve">, </w:t>
            </w:r>
            <w:proofErr w:type="spellStart"/>
            <w:r w:rsidRPr="00757988">
              <w:rPr>
                <w:rFonts w:ascii="Calibri" w:eastAsia="Times New Roman" w:hAnsi="Calibri" w:cs="Calibri"/>
                <w:sz w:val="21"/>
                <w:szCs w:val="21"/>
                <w:lang w:eastAsia="en-GB"/>
              </w:rPr>
              <w:t>haem</w:t>
            </w:r>
            <w:proofErr w:type="spellEnd"/>
            <w:r w:rsidRPr="00757988">
              <w:rPr>
                <w:rFonts w:ascii="Calibri" w:eastAsia="Times New Roman" w:hAnsi="Calibri" w:cs="Calibri"/>
                <w:sz w:val="21"/>
                <w:szCs w:val="21"/>
                <w:lang w:eastAsia="en-GB"/>
              </w:rPr>
              <w:t>-degradation inhibitors</w:t>
            </w:r>
          </w:p>
        </w:tc>
        <w:tc>
          <w:tcPr>
            <w:tcW w:w="1712" w:type="dxa"/>
            <w:vAlign w:val="center"/>
            <w:hideMark/>
          </w:tcPr>
          <w:p w14:paraId="17C5C388"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t xml:space="preserve"> </w:t>
            </w:r>
            <w:proofErr w:type="spellStart"/>
            <w:r w:rsidRPr="00757988">
              <w:rPr>
                <w:rFonts w:ascii="Calibri" w:eastAsia="Times New Roman" w:hAnsi="Calibri" w:cs="Calibri"/>
                <w:sz w:val="21"/>
                <w:szCs w:val="21"/>
                <w:lang w:eastAsia="en-GB"/>
              </w:rPr>
              <w:t>Haem</w:t>
            </w:r>
            <w:proofErr w:type="spellEnd"/>
            <w:r w:rsidRPr="00757988">
              <w:rPr>
                <w:rFonts w:ascii="Calibri" w:eastAsia="Times New Roman" w:hAnsi="Calibri" w:cs="Calibri"/>
                <w:sz w:val="21"/>
                <w:szCs w:val="21"/>
                <w:lang w:eastAsia="en-GB"/>
              </w:rPr>
              <w:t>/iron interventions primarily explored in other Gram-negative species</w:t>
            </w:r>
          </w:p>
        </w:tc>
        <w:tc>
          <w:tcPr>
            <w:tcW w:w="1373" w:type="dxa"/>
            <w:vAlign w:val="center"/>
            <w:hideMark/>
          </w:tcPr>
          <w:p w14:paraId="18EAF34D"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i/>
                <w:iCs/>
                <w:sz w:val="21"/>
                <w:szCs w:val="21"/>
                <w:lang w:eastAsia="en-GB"/>
              </w:rPr>
              <w:t>In vitro</w:t>
            </w:r>
            <w:r w:rsidRPr="00757988">
              <w:rPr>
                <w:rFonts w:ascii="Calibri" w:eastAsia="Times New Roman" w:hAnsi="Calibri" w:cs="Calibri"/>
                <w:sz w:val="21"/>
                <w:szCs w:val="21"/>
                <w:lang w:eastAsia="en-GB"/>
              </w:rPr>
              <w:t xml:space="preserve"> efficacy against multiple Gram-negative pathogens by restricting iron availability or blocking uptake mechanisms</w:t>
            </w:r>
          </w:p>
        </w:tc>
        <w:tc>
          <w:tcPr>
            <w:tcW w:w="2214" w:type="dxa"/>
            <w:vAlign w:val="center"/>
            <w:hideMark/>
          </w:tcPr>
          <w:p w14:paraId="0884A1F9"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t xml:space="preserve">Very limited direct evidence in </w:t>
            </w:r>
            <w:proofErr w:type="spellStart"/>
            <w:r w:rsidRPr="00757988">
              <w:rPr>
                <w:rFonts w:ascii="Calibri" w:eastAsia="Times New Roman" w:hAnsi="Calibri" w:cs="Calibri"/>
                <w:sz w:val="21"/>
                <w:szCs w:val="21"/>
                <w:lang w:eastAsia="en-GB"/>
              </w:rPr>
              <w:t>NTHi</w:t>
            </w:r>
            <w:proofErr w:type="spellEnd"/>
            <w:r w:rsidRPr="00757988">
              <w:rPr>
                <w:rFonts w:ascii="Calibri" w:eastAsia="Times New Roman" w:hAnsi="Calibri" w:cs="Calibri"/>
                <w:sz w:val="21"/>
                <w:szCs w:val="21"/>
                <w:lang w:eastAsia="en-GB"/>
              </w:rPr>
              <w:t>; uncertainty in translatability due to species-specific iron acquisition systems</w:t>
            </w:r>
          </w:p>
        </w:tc>
        <w:tc>
          <w:tcPr>
            <w:tcW w:w="985" w:type="dxa"/>
            <w:vAlign w:val="center"/>
            <w:hideMark/>
          </w:tcPr>
          <w:p w14:paraId="63468E7E"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fldChar w:fldCharType="begin">
                <w:fldData xml:space="preserve">PEVuZE5vdGU+PENpdGU+PEF1dGhvcj5BdHRvPC9BdXRob3I+PFllYXI+MjAyNTwvWWVhcj48UmVj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EyMTE5Njg4
PC9jdXN0b20yPjxlbGVjdHJvbmljLXJlc291cmNlLW51bT4xMC4zMzg5L2ZjaW1iLjIwMjUuMTU0
ODA0ODwvZWxlY3Ryb25pYy1yZXNvdXJjZS1udW0+PHJlbW90ZS1kYXRhYmFzZS1uYW1lPk1lZGxp
bmU8L3JlbW90ZS1kYXRhYmFzZS1uYW1lPjxyZW1vdGUtZGF0YWJhc2UtcHJvdmlkZXI+TkxNPC9y
ZW1vdGUtZGF0YWJhc2UtcHJvdmlkZXI+PC9yZWNvcmQ+PC9DaXRlPjwvRW5kTm90ZT4A
</w:fldData>
              </w:fldChar>
            </w:r>
            <w:r w:rsidRPr="00757988">
              <w:rPr>
                <w:rFonts w:ascii="Calibri" w:eastAsia="Times New Roman" w:hAnsi="Calibri" w:cs="Calibri"/>
                <w:sz w:val="21"/>
                <w:szCs w:val="21"/>
                <w:lang w:eastAsia="en-GB"/>
              </w:rPr>
              <w:instrText xml:space="preserve"> ADDIN EN.CITE </w:instrText>
            </w:r>
            <w:r w:rsidRPr="00757988">
              <w:rPr>
                <w:rFonts w:ascii="Calibri" w:eastAsia="Times New Roman" w:hAnsi="Calibri" w:cs="Calibri"/>
                <w:sz w:val="21"/>
                <w:szCs w:val="21"/>
                <w:lang w:eastAsia="en-GB"/>
              </w:rPr>
              <w:fldChar w:fldCharType="begin">
                <w:fldData xml:space="preserve">PEVuZE5vdGU+PENpdGU+PEF1dGhvcj5BdHRvPC9BdXRob3I+PFllYXI+MjAyNTwvWWVhcj48UmVj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EyMTE5Njg4
PC9jdXN0b20yPjxlbGVjdHJvbmljLXJlc291cmNlLW51bT4xMC4zMzg5L2ZjaW1iLjIwMjUuMTU0
ODA0ODwvZWxlY3Ryb25pYy1yZXNvdXJjZS1udW0+PHJlbW90ZS1kYXRhYmFzZS1uYW1lPk1lZGxp
bmU8L3JlbW90ZS1kYXRhYmFzZS1uYW1lPjxyZW1vdGUtZGF0YWJhc2UtcHJvdmlkZXI+TkxNPC9y
ZW1vdGUtZGF0YWJhc2UtcHJvdmlkZXI+PC9yZWNvcmQ+PC9DaXRlPjwvRW5kTm90ZT4A
</w:fldData>
              </w:fldChar>
            </w:r>
            <w:r w:rsidRPr="00757988">
              <w:rPr>
                <w:rFonts w:ascii="Calibri" w:eastAsia="Times New Roman" w:hAnsi="Calibri" w:cs="Calibri"/>
                <w:sz w:val="21"/>
                <w:szCs w:val="21"/>
                <w:lang w:eastAsia="en-GB"/>
              </w:rPr>
              <w:instrText xml:space="preserve"> ADDIN EN.CITE.DATA </w:instrText>
            </w:r>
            <w:r w:rsidRPr="00757988">
              <w:rPr>
                <w:rFonts w:ascii="Calibri" w:eastAsia="Times New Roman" w:hAnsi="Calibri" w:cs="Calibri"/>
                <w:sz w:val="21"/>
                <w:szCs w:val="21"/>
                <w:lang w:eastAsia="en-GB"/>
              </w:rPr>
            </w:r>
            <w:r w:rsidRPr="00757988">
              <w:rPr>
                <w:rFonts w:ascii="Calibri" w:eastAsia="Times New Roman" w:hAnsi="Calibri" w:cs="Calibri"/>
                <w:sz w:val="21"/>
                <w:szCs w:val="21"/>
                <w:lang w:eastAsia="en-GB"/>
              </w:rPr>
              <w:fldChar w:fldCharType="end"/>
            </w:r>
            <w:r w:rsidRPr="00757988">
              <w:rPr>
                <w:rFonts w:ascii="Calibri" w:eastAsia="Times New Roman" w:hAnsi="Calibri" w:cs="Calibri"/>
                <w:sz w:val="21"/>
                <w:szCs w:val="21"/>
                <w:lang w:eastAsia="en-GB"/>
              </w:rPr>
            </w:r>
            <w:r w:rsidRPr="00757988">
              <w:rPr>
                <w:rFonts w:ascii="Calibri" w:eastAsia="Times New Roman" w:hAnsi="Calibri" w:cs="Calibri"/>
                <w:sz w:val="21"/>
                <w:szCs w:val="21"/>
                <w:lang w:eastAsia="en-GB"/>
              </w:rPr>
              <w:fldChar w:fldCharType="separate"/>
            </w:r>
            <w:r w:rsidRPr="00757988">
              <w:rPr>
                <w:rFonts w:ascii="Calibri" w:eastAsia="Times New Roman" w:hAnsi="Calibri" w:cs="Calibri"/>
                <w:sz w:val="21"/>
                <w:szCs w:val="21"/>
                <w:lang w:eastAsia="en-GB"/>
              </w:rPr>
              <w:t>[68,287]</w:t>
            </w:r>
            <w:r w:rsidRPr="00757988">
              <w:rPr>
                <w:rFonts w:ascii="Calibri" w:eastAsia="Times New Roman" w:hAnsi="Calibri" w:cs="Calibri"/>
                <w:sz w:val="21"/>
                <w:szCs w:val="21"/>
                <w:lang w:eastAsia="en-GB"/>
              </w:rPr>
              <w:fldChar w:fldCharType="end"/>
            </w:r>
          </w:p>
        </w:tc>
      </w:tr>
      <w:tr w:rsidR="00202571" w:rsidRPr="00757988" w14:paraId="57F0FC24" w14:textId="77777777" w:rsidTr="00BE2CF6">
        <w:trPr>
          <w:trHeight w:val="705"/>
        </w:trPr>
        <w:tc>
          <w:tcPr>
            <w:tcW w:w="1341" w:type="dxa"/>
            <w:tcBorders>
              <w:bottom w:val="single" w:sz="4" w:space="0" w:color="auto"/>
            </w:tcBorders>
            <w:vAlign w:val="center"/>
            <w:hideMark/>
          </w:tcPr>
          <w:p w14:paraId="2A7A19BD" w14:textId="77777777" w:rsidR="00202571" w:rsidRPr="00757988" w:rsidRDefault="00202571" w:rsidP="00202571">
            <w:pPr>
              <w:jc w:val="center"/>
              <w:rPr>
                <w:rFonts w:ascii="Calibri" w:eastAsia="Times New Roman" w:hAnsi="Calibri" w:cs="Calibri"/>
                <w:b/>
                <w:bCs/>
                <w:color w:val="000000"/>
                <w:sz w:val="21"/>
                <w:szCs w:val="21"/>
                <w:lang w:eastAsia="en-GB"/>
              </w:rPr>
            </w:pPr>
            <w:r w:rsidRPr="00757988">
              <w:rPr>
                <w:rFonts w:ascii="Calibri" w:eastAsia="Times New Roman" w:hAnsi="Calibri" w:cs="Calibri"/>
                <w:b/>
                <w:bCs/>
                <w:color w:val="000000"/>
                <w:sz w:val="21"/>
                <w:szCs w:val="21"/>
                <w:lang w:eastAsia="en-GB"/>
              </w:rPr>
              <w:t>Probiotics / commensals</w:t>
            </w:r>
          </w:p>
        </w:tc>
        <w:tc>
          <w:tcPr>
            <w:tcW w:w="1391" w:type="dxa"/>
            <w:vAlign w:val="center"/>
            <w:hideMark/>
          </w:tcPr>
          <w:p w14:paraId="293A2CF8" w14:textId="77777777" w:rsidR="00202571" w:rsidRPr="00757988" w:rsidRDefault="00202571" w:rsidP="00202571">
            <w:pPr>
              <w:jc w:val="center"/>
              <w:rPr>
                <w:rFonts w:ascii="Calibri" w:eastAsia="Times New Roman" w:hAnsi="Calibri" w:cs="Calibri"/>
                <w:i/>
                <w:iCs/>
                <w:color w:val="000000"/>
                <w:sz w:val="21"/>
                <w:szCs w:val="21"/>
                <w:lang w:eastAsia="en-GB"/>
              </w:rPr>
            </w:pPr>
            <w:r w:rsidRPr="00757988">
              <w:rPr>
                <w:rFonts w:ascii="Calibri" w:eastAsia="Times New Roman" w:hAnsi="Calibri" w:cs="Calibri"/>
                <w:i/>
                <w:iCs/>
                <w:color w:val="000000"/>
                <w:sz w:val="21"/>
                <w:szCs w:val="21"/>
                <w:lang w:eastAsia="en-GB"/>
              </w:rPr>
              <w:t xml:space="preserve">H. </w:t>
            </w:r>
            <w:proofErr w:type="spellStart"/>
            <w:r w:rsidRPr="00757988">
              <w:rPr>
                <w:rFonts w:ascii="Calibri" w:eastAsia="Times New Roman" w:hAnsi="Calibri" w:cs="Calibri"/>
                <w:i/>
                <w:iCs/>
                <w:color w:val="000000"/>
                <w:sz w:val="21"/>
                <w:szCs w:val="21"/>
                <w:lang w:eastAsia="en-GB"/>
              </w:rPr>
              <w:t>haemolyticus</w:t>
            </w:r>
            <w:proofErr w:type="spellEnd"/>
            <w:r w:rsidRPr="00757988">
              <w:rPr>
                <w:rFonts w:ascii="Calibri" w:eastAsia="Times New Roman" w:hAnsi="Calibri" w:cs="Calibri"/>
                <w:color w:val="000000"/>
                <w:sz w:val="21"/>
                <w:szCs w:val="21"/>
                <w:lang w:eastAsia="en-GB"/>
              </w:rPr>
              <w:t xml:space="preserve"> (</w:t>
            </w:r>
            <w:proofErr w:type="spellStart"/>
            <w:r w:rsidRPr="00757988">
              <w:rPr>
                <w:rFonts w:ascii="Calibri" w:eastAsia="Times New Roman" w:hAnsi="Calibri" w:cs="Calibri"/>
                <w:color w:val="000000"/>
                <w:sz w:val="21"/>
                <w:szCs w:val="21"/>
                <w:lang w:eastAsia="en-GB"/>
              </w:rPr>
              <w:t>haemophilin</w:t>
            </w:r>
            <w:proofErr w:type="spellEnd"/>
            <w:r w:rsidRPr="00757988">
              <w:rPr>
                <w:rFonts w:ascii="Calibri" w:eastAsia="Times New Roman" w:hAnsi="Calibri" w:cs="Calibri"/>
                <w:color w:val="000000"/>
                <w:sz w:val="21"/>
                <w:szCs w:val="21"/>
                <w:lang w:eastAsia="en-GB"/>
              </w:rPr>
              <w:t>-producing strains)</w:t>
            </w:r>
          </w:p>
        </w:tc>
        <w:tc>
          <w:tcPr>
            <w:tcW w:w="1712" w:type="dxa"/>
            <w:vAlign w:val="center"/>
            <w:hideMark/>
          </w:tcPr>
          <w:p w14:paraId="37DC009C"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i/>
                <w:iCs/>
                <w:color w:val="000000"/>
                <w:sz w:val="21"/>
                <w:szCs w:val="21"/>
                <w:lang w:eastAsia="en-GB"/>
              </w:rPr>
              <w:t>In vitro</w:t>
            </w:r>
            <w:r w:rsidRPr="00757988">
              <w:rPr>
                <w:rFonts w:ascii="Calibri" w:eastAsia="Times New Roman" w:hAnsi="Calibri" w:cs="Calibri"/>
                <w:color w:val="000000"/>
                <w:sz w:val="21"/>
                <w:szCs w:val="21"/>
                <w:lang w:eastAsia="en-GB"/>
              </w:rPr>
              <w:t>, murine, cohort</w:t>
            </w:r>
          </w:p>
        </w:tc>
        <w:tc>
          <w:tcPr>
            <w:tcW w:w="1373" w:type="dxa"/>
            <w:vAlign w:val="center"/>
            <w:hideMark/>
          </w:tcPr>
          <w:p w14:paraId="0E102456" w14:textId="77777777" w:rsidR="00202571" w:rsidRPr="00757988" w:rsidRDefault="00202571" w:rsidP="00202571">
            <w:pPr>
              <w:jc w:val="center"/>
              <w:rPr>
                <w:rFonts w:ascii="Calibri" w:eastAsia="Times New Roman" w:hAnsi="Calibri" w:cs="Calibri"/>
                <w:color w:val="000000"/>
                <w:sz w:val="21"/>
                <w:szCs w:val="21"/>
                <w:lang w:eastAsia="en-GB"/>
              </w:rPr>
            </w:pPr>
            <w:proofErr w:type="spellStart"/>
            <w:r w:rsidRPr="00757988">
              <w:rPr>
                <w:rFonts w:ascii="Calibri" w:eastAsia="Times New Roman" w:hAnsi="Calibri" w:cs="Calibri"/>
                <w:color w:val="000000"/>
                <w:sz w:val="21"/>
                <w:szCs w:val="21"/>
                <w:lang w:eastAsia="en-GB"/>
              </w:rPr>
              <w:t>Haemophillin</w:t>
            </w:r>
            <w:proofErr w:type="spellEnd"/>
            <w:r w:rsidRPr="00757988">
              <w:rPr>
                <w:rFonts w:ascii="Calibri" w:eastAsia="Times New Roman" w:hAnsi="Calibri" w:cs="Calibri"/>
                <w:color w:val="000000"/>
                <w:sz w:val="21"/>
                <w:szCs w:val="21"/>
                <w:lang w:eastAsia="en-GB"/>
              </w:rPr>
              <w:t xml:space="preserve"> produced by </w:t>
            </w:r>
            <w:proofErr w:type="spellStart"/>
            <w:proofErr w:type="gramStart"/>
            <w:r w:rsidRPr="00757988">
              <w:rPr>
                <w:rFonts w:ascii="Calibri" w:eastAsia="Times New Roman" w:hAnsi="Calibri" w:cs="Calibri"/>
                <w:color w:val="000000"/>
                <w:sz w:val="21"/>
                <w:szCs w:val="21"/>
                <w:lang w:eastAsia="en-GB"/>
              </w:rPr>
              <w:t>H.</w:t>
            </w:r>
            <w:r w:rsidRPr="00757988">
              <w:rPr>
                <w:rFonts w:ascii="Calibri" w:eastAsia="Times New Roman" w:hAnsi="Calibri" w:cs="Calibri"/>
                <w:i/>
                <w:iCs/>
                <w:color w:val="000000"/>
                <w:sz w:val="21"/>
                <w:szCs w:val="21"/>
                <w:lang w:eastAsia="en-GB"/>
              </w:rPr>
              <w:t>haemolyticus</w:t>
            </w:r>
            <w:proofErr w:type="spellEnd"/>
            <w:proofErr w:type="gramEnd"/>
            <w:r w:rsidRPr="00757988">
              <w:rPr>
                <w:rFonts w:ascii="Calibri" w:eastAsia="Times New Roman" w:hAnsi="Calibri" w:cs="Calibri"/>
                <w:color w:val="000000"/>
                <w:sz w:val="21"/>
                <w:szCs w:val="21"/>
                <w:lang w:eastAsia="en-GB"/>
              </w:rPr>
              <w:t xml:space="preserve"> reduces </w:t>
            </w: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 xml:space="preserve"> growth &amp; </w:t>
            </w:r>
            <w:proofErr w:type="spellStart"/>
            <w:r w:rsidRPr="00757988">
              <w:rPr>
                <w:rFonts w:ascii="Calibri" w:eastAsia="Times New Roman" w:hAnsi="Calibri" w:cs="Calibri"/>
                <w:color w:val="000000"/>
                <w:sz w:val="21"/>
                <w:szCs w:val="21"/>
                <w:lang w:eastAsia="en-GB"/>
              </w:rPr>
              <w:t>colonisation</w:t>
            </w:r>
            <w:proofErr w:type="spellEnd"/>
          </w:p>
        </w:tc>
        <w:tc>
          <w:tcPr>
            <w:tcW w:w="2214" w:type="dxa"/>
            <w:tcBorders>
              <w:bottom w:val="single" w:sz="4" w:space="0" w:color="auto"/>
            </w:tcBorders>
            <w:vAlign w:val="center"/>
            <w:hideMark/>
          </w:tcPr>
          <w:p w14:paraId="1C4EAB8B"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Evidence is largely preclinical. </w:t>
            </w:r>
            <w:proofErr w:type="spellStart"/>
            <w:r w:rsidRPr="00757988">
              <w:rPr>
                <w:rFonts w:ascii="Calibri" w:eastAsia="Times New Roman" w:hAnsi="Calibri" w:cs="Calibri"/>
                <w:color w:val="000000"/>
                <w:sz w:val="21"/>
                <w:szCs w:val="21"/>
                <w:lang w:eastAsia="en-GB"/>
              </w:rPr>
              <w:t>Haemophilin</w:t>
            </w:r>
            <w:proofErr w:type="spellEnd"/>
            <w:r w:rsidRPr="00757988">
              <w:rPr>
                <w:rFonts w:ascii="Calibri" w:eastAsia="Times New Roman" w:hAnsi="Calibri" w:cs="Calibri"/>
                <w:color w:val="000000"/>
                <w:sz w:val="21"/>
                <w:szCs w:val="21"/>
                <w:lang w:eastAsia="en-GB"/>
              </w:rPr>
              <w:t xml:space="preserve"> expression varies markedly between strains. No established safety framework for H. </w:t>
            </w:r>
            <w:proofErr w:type="spellStart"/>
            <w:r w:rsidRPr="00757988">
              <w:rPr>
                <w:rFonts w:ascii="Calibri" w:eastAsia="Times New Roman" w:hAnsi="Calibri" w:cs="Calibri"/>
                <w:i/>
                <w:iCs/>
                <w:color w:val="000000"/>
                <w:sz w:val="21"/>
                <w:szCs w:val="21"/>
                <w:lang w:eastAsia="en-GB"/>
              </w:rPr>
              <w:t>haemolyticus</w:t>
            </w:r>
            <w:proofErr w:type="spellEnd"/>
            <w:r w:rsidRPr="00757988">
              <w:rPr>
                <w:rFonts w:ascii="Calibri" w:eastAsia="Times New Roman" w:hAnsi="Calibri" w:cs="Calibri"/>
                <w:color w:val="000000"/>
                <w:sz w:val="21"/>
                <w:szCs w:val="21"/>
                <w:lang w:eastAsia="en-GB"/>
              </w:rPr>
              <w:t xml:space="preserve"> human inoculation.</w:t>
            </w:r>
          </w:p>
        </w:tc>
        <w:tc>
          <w:tcPr>
            <w:tcW w:w="985" w:type="dxa"/>
            <w:vAlign w:val="center"/>
            <w:hideMark/>
          </w:tcPr>
          <w:p w14:paraId="1117C519"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fldChar w:fldCharType="begin">
                <w:fldData xml:space="preserve">PEVuZE5vdGU+PENpdGU+PEF1dGhvcj5BdHRvPC9BdXRob3I+PFllYXI+MjAyMDwvWWVhcj48UmVj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</w:fldData>
              </w:fldChar>
            </w:r>
            <w:r w:rsidRPr="00757988">
              <w:rPr>
                <w:rFonts w:ascii="Calibri" w:eastAsia="Times New Roman" w:hAnsi="Calibri" w:cs="Calibri"/>
                <w:color w:val="000000"/>
                <w:sz w:val="21"/>
                <w:szCs w:val="21"/>
                <w:lang w:eastAsia="en-GB"/>
              </w:rPr>
              <w:instrText xml:space="preserve"> ADDIN EN.CITE </w:instrText>
            </w:r>
            <w:r w:rsidRPr="00757988">
              <w:rPr>
                <w:rFonts w:ascii="Calibri" w:eastAsia="Times New Roman" w:hAnsi="Calibri" w:cs="Calibri"/>
                <w:color w:val="000000"/>
                <w:sz w:val="21"/>
                <w:szCs w:val="21"/>
                <w:lang w:eastAsia="en-GB"/>
              </w:rPr>
              <w:fldChar w:fldCharType="begin">
                <w:fldData xml:space="preserve">PEVuZE5vdGU+PENpdGU+PEF1dGhvcj5BdHRvPC9BdXRob3I+PFllYXI+MjAyMDwvWWVhcj48UmVj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</w:fldData>
              </w:fldChar>
            </w:r>
            <w:r w:rsidRPr="00757988">
              <w:rPr>
                <w:rFonts w:ascii="Calibri" w:eastAsia="Times New Roman" w:hAnsi="Calibri" w:cs="Calibri"/>
                <w:color w:val="000000"/>
                <w:sz w:val="21"/>
                <w:szCs w:val="21"/>
                <w:lang w:eastAsia="en-GB"/>
              </w:rPr>
              <w:instrText xml:space="preserve"> ADDIN EN.CITE.DATA </w:instrText>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end"/>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separate"/>
            </w:r>
            <w:r w:rsidRPr="00757988">
              <w:rPr>
                <w:rFonts w:ascii="Calibri" w:eastAsia="Times New Roman" w:hAnsi="Calibri" w:cs="Calibri"/>
                <w:color w:val="000000"/>
                <w:sz w:val="21"/>
                <w:szCs w:val="21"/>
                <w:lang w:eastAsia="en-GB"/>
              </w:rPr>
              <w:t>[288,289]</w:t>
            </w:r>
            <w:r w:rsidRPr="00757988">
              <w:rPr>
                <w:rFonts w:ascii="Calibri" w:eastAsia="Times New Roman" w:hAnsi="Calibri" w:cs="Calibri"/>
                <w:color w:val="000000"/>
                <w:sz w:val="21"/>
                <w:szCs w:val="21"/>
                <w:lang w:eastAsia="en-GB"/>
              </w:rPr>
              <w:fldChar w:fldCharType="end"/>
            </w:r>
          </w:p>
        </w:tc>
      </w:tr>
      <w:tr w:rsidR="00202571" w:rsidRPr="00757988" w14:paraId="184199A0" w14:textId="77777777" w:rsidTr="00BE2CF6">
        <w:trPr>
          <w:trHeight w:val="705"/>
        </w:trPr>
        <w:tc>
          <w:tcPr>
            <w:tcW w:w="1341" w:type="dxa"/>
            <w:tcBorders>
              <w:bottom w:val="nil"/>
            </w:tcBorders>
            <w:vAlign w:val="center"/>
            <w:hideMark/>
          </w:tcPr>
          <w:p w14:paraId="5305C36C" w14:textId="77777777" w:rsidR="00202571" w:rsidRPr="00757988" w:rsidRDefault="00202571" w:rsidP="00202571">
            <w:pPr>
              <w:jc w:val="center"/>
              <w:rPr>
                <w:rFonts w:ascii="Calibri" w:eastAsia="Times New Roman" w:hAnsi="Calibri" w:cs="Calibri"/>
                <w:b/>
                <w:bCs/>
                <w:color w:val="000000"/>
                <w:sz w:val="21"/>
                <w:szCs w:val="21"/>
                <w:lang w:eastAsia="en-GB"/>
              </w:rPr>
            </w:pPr>
          </w:p>
        </w:tc>
        <w:tc>
          <w:tcPr>
            <w:tcW w:w="1391" w:type="dxa"/>
            <w:vAlign w:val="center"/>
            <w:hideMark/>
          </w:tcPr>
          <w:p w14:paraId="1F26F7FA"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EDTA / DNase I</w:t>
            </w:r>
          </w:p>
        </w:tc>
        <w:tc>
          <w:tcPr>
            <w:tcW w:w="1712" w:type="dxa"/>
            <w:vAlign w:val="center"/>
            <w:hideMark/>
          </w:tcPr>
          <w:p w14:paraId="35040152"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i/>
                <w:iCs/>
                <w:color w:val="000000"/>
                <w:sz w:val="21"/>
                <w:szCs w:val="21"/>
                <w:lang w:eastAsia="en-GB"/>
              </w:rPr>
              <w:t>In vitro</w:t>
            </w:r>
            <w:r w:rsidRPr="00757988">
              <w:rPr>
                <w:rFonts w:ascii="Calibri" w:eastAsia="Times New Roman" w:hAnsi="Calibri" w:cs="Calibri"/>
                <w:color w:val="000000"/>
                <w:sz w:val="21"/>
                <w:szCs w:val="21"/>
                <w:lang w:eastAsia="en-GB"/>
              </w:rPr>
              <w:t xml:space="preserve"> biofilm models</w:t>
            </w:r>
          </w:p>
        </w:tc>
        <w:tc>
          <w:tcPr>
            <w:tcW w:w="1373" w:type="dxa"/>
            <w:vAlign w:val="center"/>
            <w:hideMark/>
          </w:tcPr>
          <w:p w14:paraId="75B375E9"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increased susceptibility of </w:t>
            </w: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 xml:space="preserve"> biofilms to ampicillin and ciprofloxacin; promotes detachment of biofilm cells</w:t>
            </w:r>
          </w:p>
        </w:tc>
        <w:tc>
          <w:tcPr>
            <w:tcW w:w="2214" w:type="dxa"/>
            <w:vMerge w:val="restart"/>
            <w:vAlign w:val="center"/>
            <w:hideMark/>
          </w:tcPr>
          <w:p w14:paraId="00BF64A8"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i/>
                <w:iCs/>
                <w:color w:val="000000"/>
                <w:sz w:val="21"/>
                <w:szCs w:val="21"/>
                <w:lang w:eastAsia="en-GB"/>
              </w:rPr>
              <w:t>In vitro</w:t>
            </w:r>
            <w:r w:rsidRPr="00757988">
              <w:rPr>
                <w:rFonts w:ascii="Calibri" w:eastAsia="Times New Roman" w:hAnsi="Calibri" w:cs="Calibri"/>
                <w:color w:val="000000"/>
                <w:sz w:val="21"/>
                <w:szCs w:val="21"/>
                <w:lang w:eastAsia="en-GB"/>
              </w:rPr>
              <w:t xml:space="preserve"> models do not fully recapitulate airway microenvironment, host factors, or polymicrobial interactions</w:t>
            </w:r>
          </w:p>
        </w:tc>
        <w:tc>
          <w:tcPr>
            <w:tcW w:w="985" w:type="dxa"/>
            <w:vAlign w:val="center"/>
            <w:hideMark/>
          </w:tcPr>
          <w:p w14:paraId="498541FE"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fldChar w:fldCharType="begin">
                <w:fldData xml:space="preserve">PEVuZE5vdGU+PENpdGU+PEF1dGhvcj5DYXZhbGllcmU8L0F1dGhvcj48WWVhcj4yMDE0PC9ZZWFy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</w:fldData>
              </w:fldChar>
            </w:r>
            <w:r w:rsidRPr="00757988">
              <w:rPr>
                <w:rFonts w:ascii="Calibri" w:eastAsia="Times New Roman" w:hAnsi="Calibri" w:cs="Calibri"/>
                <w:color w:val="000000"/>
                <w:sz w:val="21"/>
                <w:szCs w:val="21"/>
                <w:lang w:eastAsia="en-GB"/>
              </w:rPr>
              <w:instrText xml:space="preserve"> ADDIN EN.CITE </w:instrText>
            </w:r>
            <w:r w:rsidRPr="00757988">
              <w:rPr>
                <w:rFonts w:ascii="Calibri" w:eastAsia="Times New Roman" w:hAnsi="Calibri" w:cs="Calibri"/>
                <w:color w:val="000000"/>
                <w:sz w:val="21"/>
                <w:szCs w:val="21"/>
                <w:lang w:eastAsia="en-GB"/>
              </w:rPr>
              <w:fldChar w:fldCharType="begin">
                <w:fldData xml:space="preserve">PEVuZE5vdGU+PENpdGU+PEF1dGhvcj5DYXZhbGllcmU8L0F1dGhvcj48WWVhcj4yMDE0PC9ZZWFy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</w:fldData>
              </w:fldChar>
            </w:r>
            <w:r w:rsidRPr="00757988">
              <w:rPr>
                <w:rFonts w:ascii="Calibri" w:eastAsia="Times New Roman" w:hAnsi="Calibri" w:cs="Calibri"/>
                <w:color w:val="000000"/>
                <w:sz w:val="21"/>
                <w:szCs w:val="21"/>
                <w:lang w:eastAsia="en-GB"/>
              </w:rPr>
              <w:instrText xml:space="preserve"> ADDIN EN.CITE.DATA </w:instrText>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end"/>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separate"/>
            </w:r>
            <w:r w:rsidRPr="00757988">
              <w:rPr>
                <w:rFonts w:ascii="Calibri" w:eastAsia="Times New Roman" w:hAnsi="Calibri" w:cs="Calibri"/>
                <w:color w:val="000000"/>
                <w:sz w:val="21"/>
                <w:szCs w:val="21"/>
                <w:lang w:eastAsia="en-GB"/>
              </w:rPr>
              <w:t>[290]</w:t>
            </w:r>
            <w:r w:rsidRPr="00757988">
              <w:rPr>
                <w:rFonts w:ascii="Calibri" w:eastAsia="Times New Roman" w:hAnsi="Calibri" w:cs="Calibri"/>
                <w:color w:val="000000"/>
                <w:sz w:val="21"/>
                <w:szCs w:val="21"/>
                <w:lang w:eastAsia="en-GB"/>
              </w:rPr>
              <w:fldChar w:fldCharType="end"/>
            </w:r>
          </w:p>
        </w:tc>
      </w:tr>
      <w:tr w:rsidR="00202571" w:rsidRPr="00757988" w14:paraId="3F08E580" w14:textId="77777777" w:rsidTr="00BE2CF6">
        <w:trPr>
          <w:trHeight w:val="705"/>
        </w:trPr>
        <w:tc>
          <w:tcPr>
            <w:tcW w:w="1341" w:type="dxa"/>
            <w:tcBorders>
              <w:top w:val="nil"/>
              <w:bottom w:val="nil"/>
            </w:tcBorders>
            <w:vAlign w:val="bottom"/>
            <w:hideMark/>
          </w:tcPr>
          <w:p w14:paraId="27AF40BB" w14:textId="77777777" w:rsidR="00202571" w:rsidRPr="00757988" w:rsidRDefault="00202571" w:rsidP="00202571">
            <w:pPr>
              <w:jc w:val="center"/>
              <w:rPr>
                <w:rFonts w:ascii="Calibri" w:eastAsia="Times New Roman" w:hAnsi="Calibri" w:cs="Calibri"/>
                <w:b/>
                <w:bCs/>
                <w:color w:val="000000"/>
                <w:sz w:val="21"/>
                <w:szCs w:val="21"/>
                <w:lang w:eastAsia="en-GB"/>
              </w:rPr>
            </w:pPr>
            <w:r w:rsidRPr="00757988">
              <w:rPr>
                <w:rFonts w:ascii="Calibri" w:eastAsia="Times New Roman" w:hAnsi="Calibri" w:cs="Calibri"/>
                <w:b/>
                <w:bCs/>
                <w:color w:val="000000"/>
                <w:sz w:val="21"/>
                <w:szCs w:val="21"/>
                <w:lang w:eastAsia="en-GB"/>
              </w:rPr>
              <w:t>Anti-biofilm strategies</w:t>
            </w:r>
          </w:p>
        </w:tc>
        <w:tc>
          <w:tcPr>
            <w:tcW w:w="1391" w:type="dxa"/>
            <w:vAlign w:val="center"/>
            <w:hideMark/>
          </w:tcPr>
          <w:p w14:paraId="095302DB"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Monoclonal antibodies (anti-</w:t>
            </w:r>
            <w:proofErr w:type="spellStart"/>
            <w:r w:rsidRPr="00757988">
              <w:rPr>
                <w:rFonts w:ascii="Calibri" w:eastAsia="Times New Roman" w:hAnsi="Calibri" w:cs="Calibri"/>
                <w:color w:val="000000"/>
                <w:sz w:val="21"/>
                <w:szCs w:val="21"/>
                <w:lang w:eastAsia="en-GB"/>
              </w:rPr>
              <w:t>PilA</w:t>
            </w:r>
            <w:proofErr w:type="spellEnd"/>
            <w:r w:rsidRPr="00757988">
              <w:rPr>
                <w:rFonts w:ascii="Calibri" w:eastAsia="Times New Roman" w:hAnsi="Calibri" w:cs="Calibri"/>
                <w:color w:val="000000"/>
                <w:sz w:val="21"/>
                <w:szCs w:val="21"/>
                <w:lang w:eastAsia="en-GB"/>
              </w:rPr>
              <w:t xml:space="preserve"> / anti-DNABII)</w:t>
            </w:r>
          </w:p>
        </w:tc>
        <w:tc>
          <w:tcPr>
            <w:tcW w:w="1712" w:type="dxa"/>
            <w:vAlign w:val="center"/>
            <w:hideMark/>
          </w:tcPr>
          <w:p w14:paraId="50A13285"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i/>
                <w:iCs/>
                <w:color w:val="000000"/>
                <w:sz w:val="21"/>
                <w:szCs w:val="21"/>
                <w:lang w:eastAsia="en-GB"/>
              </w:rPr>
              <w:t>In vitro</w:t>
            </w:r>
            <w:r w:rsidRPr="00757988">
              <w:rPr>
                <w:rFonts w:ascii="Calibri" w:eastAsia="Times New Roman" w:hAnsi="Calibri" w:cs="Calibri"/>
                <w:color w:val="000000"/>
                <w:sz w:val="21"/>
                <w:szCs w:val="21"/>
                <w:lang w:eastAsia="en-GB"/>
              </w:rPr>
              <w:t xml:space="preserve"> biofilm models</w:t>
            </w:r>
          </w:p>
        </w:tc>
        <w:tc>
          <w:tcPr>
            <w:tcW w:w="1373" w:type="dxa"/>
            <w:vAlign w:val="center"/>
            <w:hideMark/>
          </w:tcPr>
          <w:p w14:paraId="531C038A"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Anti-</w:t>
            </w:r>
            <w:proofErr w:type="spellStart"/>
            <w:r w:rsidRPr="00757988">
              <w:rPr>
                <w:rFonts w:ascii="Calibri" w:eastAsia="Times New Roman" w:hAnsi="Calibri" w:cs="Calibri"/>
                <w:color w:val="000000"/>
                <w:sz w:val="21"/>
                <w:szCs w:val="21"/>
                <w:lang w:eastAsia="en-GB"/>
              </w:rPr>
              <w:t>PilA</w:t>
            </w:r>
            <w:proofErr w:type="spellEnd"/>
            <w:r w:rsidRPr="00757988">
              <w:rPr>
                <w:rFonts w:ascii="Calibri" w:eastAsia="Times New Roman" w:hAnsi="Calibri" w:cs="Calibri"/>
                <w:color w:val="000000"/>
                <w:sz w:val="21"/>
                <w:szCs w:val="21"/>
                <w:lang w:eastAsia="en-GB"/>
              </w:rPr>
              <w:t xml:space="preserve"> disrupts </w:t>
            </w: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 xml:space="preserve"> biofilms; anti-DNABII broadly </w:t>
            </w:r>
            <w:r w:rsidRPr="00757988">
              <w:rPr>
                <w:rFonts w:ascii="Calibri" w:eastAsia="Times New Roman" w:hAnsi="Calibri" w:cs="Calibri"/>
                <w:color w:val="000000"/>
                <w:sz w:val="21"/>
                <w:szCs w:val="21"/>
                <w:lang w:eastAsia="en-GB"/>
              </w:rPr>
              <w:lastRenderedPageBreak/>
              <w:t>disrupts single- and mixed-species biofilms; antibody cocktail gives greatest overall disruption</w:t>
            </w:r>
          </w:p>
        </w:tc>
        <w:tc>
          <w:tcPr>
            <w:tcW w:w="2214" w:type="dxa"/>
            <w:vMerge/>
            <w:vAlign w:val="bottom"/>
          </w:tcPr>
          <w:p w14:paraId="74C09C32" w14:textId="77777777" w:rsidR="00202571" w:rsidRPr="00757988" w:rsidRDefault="00202571" w:rsidP="00202571">
            <w:pPr>
              <w:jc w:val="center"/>
              <w:rPr>
                <w:rFonts w:ascii="Calibri" w:eastAsia="Times New Roman" w:hAnsi="Calibri" w:cs="Calibri"/>
                <w:color w:val="000000"/>
                <w:sz w:val="21"/>
                <w:szCs w:val="21"/>
                <w:lang w:eastAsia="en-GB"/>
              </w:rPr>
            </w:pPr>
          </w:p>
        </w:tc>
        <w:tc>
          <w:tcPr>
            <w:tcW w:w="985" w:type="dxa"/>
            <w:vAlign w:val="center"/>
            <w:hideMark/>
          </w:tcPr>
          <w:p w14:paraId="1C352CEB"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fldChar w:fldCharType="begin">
                <w:fldData xml:space="preserve">PEVuZE5vdGU+PENpdGU+PEF1dGhvcj5KdXJjaXNlazwvQXV0aG9yPjxZZWFyPjIwMjI8L1llYXI+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</w:fldData>
              </w:fldChar>
            </w:r>
            <w:r w:rsidRPr="00757988">
              <w:rPr>
                <w:rFonts w:ascii="Calibri" w:eastAsia="Times New Roman" w:hAnsi="Calibri" w:cs="Calibri"/>
                <w:color w:val="000000"/>
                <w:sz w:val="21"/>
                <w:szCs w:val="21"/>
                <w:lang w:eastAsia="en-GB"/>
              </w:rPr>
              <w:instrText xml:space="preserve"> ADDIN EN.CITE </w:instrText>
            </w:r>
            <w:r w:rsidRPr="00757988">
              <w:rPr>
                <w:rFonts w:ascii="Calibri" w:eastAsia="Times New Roman" w:hAnsi="Calibri" w:cs="Calibri"/>
                <w:color w:val="000000"/>
                <w:sz w:val="21"/>
                <w:szCs w:val="21"/>
                <w:lang w:eastAsia="en-GB"/>
              </w:rPr>
              <w:fldChar w:fldCharType="begin">
                <w:fldData xml:space="preserve">PEVuZE5vdGU+PENpdGU+PEF1dGhvcj5KdXJjaXNlazwvQXV0aG9yPjxZZWFyPjIwMjI8L1llYXI+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</w:fldData>
              </w:fldChar>
            </w:r>
            <w:r w:rsidRPr="00757988">
              <w:rPr>
                <w:rFonts w:ascii="Calibri" w:eastAsia="Times New Roman" w:hAnsi="Calibri" w:cs="Calibri"/>
                <w:color w:val="000000"/>
                <w:sz w:val="21"/>
                <w:szCs w:val="21"/>
                <w:lang w:eastAsia="en-GB"/>
              </w:rPr>
              <w:instrText xml:space="preserve"> ADDIN EN.CITE.DATA </w:instrText>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end"/>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separate"/>
            </w:r>
            <w:r w:rsidRPr="00757988">
              <w:rPr>
                <w:rFonts w:ascii="Calibri" w:eastAsia="Times New Roman" w:hAnsi="Calibri" w:cs="Calibri"/>
                <w:color w:val="000000"/>
                <w:sz w:val="21"/>
                <w:szCs w:val="21"/>
                <w:lang w:eastAsia="en-GB"/>
              </w:rPr>
              <w:t>[291]</w:t>
            </w:r>
            <w:r w:rsidRPr="00757988">
              <w:rPr>
                <w:rFonts w:ascii="Calibri" w:eastAsia="Times New Roman" w:hAnsi="Calibri" w:cs="Calibri"/>
                <w:color w:val="000000"/>
                <w:sz w:val="21"/>
                <w:szCs w:val="21"/>
                <w:lang w:eastAsia="en-GB"/>
              </w:rPr>
              <w:fldChar w:fldCharType="end"/>
            </w:r>
          </w:p>
        </w:tc>
      </w:tr>
      <w:tr w:rsidR="00202571" w:rsidRPr="00757988" w14:paraId="2B4DEB98" w14:textId="77777777" w:rsidTr="00BE2CF6">
        <w:trPr>
          <w:trHeight w:val="705"/>
        </w:trPr>
        <w:tc>
          <w:tcPr>
            <w:tcW w:w="1341" w:type="dxa"/>
            <w:tcBorders>
              <w:top w:val="nil"/>
              <w:bottom w:val="nil"/>
            </w:tcBorders>
            <w:vAlign w:val="center"/>
            <w:hideMark/>
          </w:tcPr>
          <w:p w14:paraId="535926D5" w14:textId="77777777" w:rsidR="00202571" w:rsidRPr="00757988" w:rsidRDefault="00202571" w:rsidP="00202571">
            <w:pPr>
              <w:jc w:val="center"/>
              <w:rPr>
                <w:rFonts w:ascii="Calibri" w:eastAsia="Times New Roman" w:hAnsi="Calibri" w:cs="Calibri"/>
                <w:b/>
                <w:bCs/>
                <w:color w:val="000000"/>
                <w:sz w:val="21"/>
                <w:szCs w:val="21"/>
                <w:lang w:eastAsia="en-GB"/>
              </w:rPr>
            </w:pPr>
          </w:p>
        </w:tc>
        <w:tc>
          <w:tcPr>
            <w:tcW w:w="1391" w:type="dxa"/>
            <w:vAlign w:val="center"/>
            <w:hideMark/>
          </w:tcPr>
          <w:p w14:paraId="1E339039"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Cephalosporin-3-diazeniumdiolate nitric oxide (NO) donor prodrug (PYRRO-C3D)</w:t>
            </w:r>
          </w:p>
        </w:tc>
        <w:tc>
          <w:tcPr>
            <w:tcW w:w="1712" w:type="dxa"/>
            <w:vAlign w:val="center"/>
            <w:hideMark/>
          </w:tcPr>
          <w:p w14:paraId="3B30A230"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i/>
                <w:iCs/>
                <w:color w:val="000000"/>
                <w:sz w:val="21"/>
                <w:szCs w:val="21"/>
                <w:lang w:eastAsia="en-GB"/>
              </w:rPr>
              <w:t>In vitro</w:t>
            </w:r>
            <w:r w:rsidRPr="00757988">
              <w:rPr>
                <w:rFonts w:ascii="Calibri" w:eastAsia="Times New Roman" w:hAnsi="Calibri" w:cs="Calibri"/>
                <w:color w:val="000000"/>
                <w:sz w:val="21"/>
                <w:szCs w:val="21"/>
                <w:lang w:eastAsia="en-GB"/>
              </w:rPr>
              <w:t xml:space="preserve"> biofilm models</w:t>
            </w:r>
          </w:p>
        </w:tc>
        <w:tc>
          <w:tcPr>
            <w:tcW w:w="1373" w:type="dxa"/>
            <w:vAlign w:val="center"/>
            <w:hideMark/>
          </w:tcPr>
          <w:p w14:paraId="53CAF037"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increased </w:t>
            </w: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 xml:space="preserve"> biofilm susceptibility to azithromycin, but only </w:t>
            </w: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 xml:space="preserve"> with β-lactamase triggered NO release</w:t>
            </w:r>
          </w:p>
        </w:tc>
        <w:tc>
          <w:tcPr>
            <w:tcW w:w="2214" w:type="dxa"/>
            <w:vAlign w:val="center"/>
            <w:hideMark/>
          </w:tcPr>
          <w:p w14:paraId="2B6E5396"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Not all </w:t>
            </w: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 xml:space="preserve"> strains carry β-lactamases so therapy may not be universally effective</w:t>
            </w:r>
          </w:p>
        </w:tc>
        <w:tc>
          <w:tcPr>
            <w:tcW w:w="985" w:type="dxa"/>
            <w:vAlign w:val="center"/>
            <w:hideMark/>
          </w:tcPr>
          <w:p w14:paraId="428960A8"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fldChar w:fldCharType="begin">
                <w:fldData xml:space="preserve">PEVuZE5vdGU+PENpdGU+PEF1dGhvcj5Db2xsaW5zPC9BdXRob3I+PFllYXI+MjAxNzwvWWVhcj48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</w:fldData>
              </w:fldChar>
            </w:r>
            <w:r w:rsidRPr="00757988">
              <w:rPr>
                <w:rFonts w:ascii="Calibri" w:eastAsia="Times New Roman" w:hAnsi="Calibri" w:cs="Calibri"/>
                <w:color w:val="000000"/>
                <w:sz w:val="21"/>
                <w:szCs w:val="21"/>
                <w:lang w:eastAsia="en-GB"/>
              </w:rPr>
              <w:instrText xml:space="preserve"> ADDIN EN.CITE </w:instrText>
            </w:r>
            <w:r w:rsidRPr="00757988">
              <w:rPr>
                <w:rFonts w:ascii="Calibri" w:eastAsia="Times New Roman" w:hAnsi="Calibri" w:cs="Calibri"/>
                <w:color w:val="000000"/>
                <w:sz w:val="21"/>
                <w:szCs w:val="21"/>
                <w:lang w:eastAsia="en-GB"/>
              </w:rPr>
              <w:fldChar w:fldCharType="begin">
                <w:fldData xml:space="preserve">PEVuZE5vdGU+PENpdGU+PEF1dGhvcj5Db2xsaW5zPC9BdXRob3I+PFllYXI+MjAxNzwvWWVhcj48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</w:fldData>
              </w:fldChar>
            </w:r>
            <w:r w:rsidRPr="00757988">
              <w:rPr>
                <w:rFonts w:ascii="Calibri" w:eastAsia="Times New Roman" w:hAnsi="Calibri" w:cs="Calibri"/>
                <w:color w:val="000000"/>
                <w:sz w:val="21"/>
                <w:szCs w:val="21"/>
                <w:lang w:eastAsia="en-GB"/>
              </w:rPr>
              <w:instrText xml:space="preserve"> ADDIN EN.CITE.DATA </w:instrText>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end"/>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separate"/>
            </w:r>
            <w:r w:rsidRPr="00757988">
              <w:rPr>
                <w:rFonts w:ascii="Calibri" w:eastAsia="Times New Roman" w:hAnsi="Calibri" w:cs="Calibri"/>
                <w:color w:val="000000"/>
                <w:sz w:val="21"/>
                <w:szCs w:val="21"/>
                <w:lang w:eastAsia="en-GB"/>
              </w:rPr>
              <w:t>[292]</w:t>
            </w:r>
            <w:r w:rsidRPr="00757988">
              <w:rPr>
                <w:rFonts w:ascii="Calibri" w:eastAsia="Times New Roman" w:hAnsi="Calibri" w:cs="Calibri"/>
                <w:color w:val="000000"/>
                <w:sz w:val="21"/>
                <w:szCs w:val="21"/>
                <w:lang w:eastAsia="en-GB"/>
              </w:rPr>
              <w:fldChar w:fldCharType="end"/>
            </w:r>
          </w:p>
        </w:tc>
      </w:tr>
      <w:tr w:rsidR="00202571" w:rsidRPr="00757988" w14:paraId="10EE7CDC" w14:textId="77777777" w:rsidTr="00BE2CF6">
        <w:trPr>
          <w:trHeight w:val="705"/>
        </w:trPr>
        <w:tc>
          <w:tcPr>
            <w:tcW w:w="1341" w:type="dxa"/>
            <w:tcBorders>
              <w:top w:val="nil"/>
            </w:tcBorders>
            <w:vAlign w:val="center"/>
            <w:hideMark/>
          </w:tcPr>
          <w:p w14:paraId="6753E289" w14:textId="77777777" w:rsidR="00202571" w:rsidRPr="00757988" w:rsidRDefault="00202571" w:rsidP="00202571">
            <w:pPr>
              <w:jc w:val="center"/>
              <w:rPr>
                <w:rFonts w:ascii="Calibri" w:eastAsia="Times New Roman" w:hAnsi="Calibri" w:cs="Calibri"/>
                <w:b/>
                <w:bCs/>
                <w:color w:val="000000"/>
                <w:sz w:val="21"/>
                <w:szCs w:val="21"/>
                <w:lang w:eastAsia="en-GB"/>
              </w:rPr>
            </w:pPr>
          </w:p>
        </w:tc>
        <w:tc>
          <w:tcPr>
            <w:tcW w:w="1391" w:type="dxa"/>
            <w:vAlign w:val="center"/>
            <w:hideMark/>
          </w:tcPr>
          <w:p w14:paraId="18268414"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Alginate oligosaccharides (AOSs) e.g. </w:t>
            </w:r>
            <w:proofErr w:type="spellStart"/>
            <w:r w:rsidRPr="00757988">
              <w:rPr>
                <w:rFonts w:ascii="Calibri" w:eastAsia="Times New Roman" w:hAnsi="Calibri" w:cs="Calibri"/>
                <w:color w:val="000000"/>
                <w:sz w:val="21"/>
                <w:szCs w:val="21"/>
                <w:lang w:eastAsia="en-GB"/>
              </w:rPr>
              <w:t>OligoG</w:t>
            </w:r>
            <w:proofErr w:type="spellEnd"/>
          </w:p>
        </w:tc>
        <w:tc>
          <w:tcPr>
            <w:tcW w:w="1712" w:type="dxa"/>
            <w:vAlign w:val="center"/>
            <w:hideMark/>
          </w:tcPr>
          <w:p w14:paraId="18A5B2BC"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Phase 2 clinical trials in CF, </w:t>
            </w:r>
            <w:r w:rsidRPr="00757988">
              <w:rPr>
                <w:rFonts w:ascii="Calibri" w:eastAsia="Times New Roman" w:hAnsi="Calibri" w:cs="Calibri"/>
                <w:i/>
                <w:iCs/>
                <w:color w:val="000000"/>
                <w:sz w:val="21"/>
                <w:szCs w:val="21"/>
                <w:lang w:eastAsia="en-GB"/>
              </w:rPr>
              <w:t>in vitro</w:t>
            </w:r>
            <w:r w:rsidRPr="00757988">
              <w:rPr>
                <w:rFonts w:ascii="Calibri" w:eastAsia="Times New Roman" w:hAnsi="Calibri" w:cs="Calibri"/>
                <w:color w:val="000000"/>
                <w:sz w:val="21"/>
                <w:szCs w:val="21"/>
                <w:lang w:eastAsia="en-GB"/>
              </w:rPr>
              <w:t xml:space="preserve"> </w:t>
            </w: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 xml:space="preserve"> biofilm models</w:t>
            </w:r>
          </w:p>
        </w:tc>
        <w:tc>
          <w:tcPr>
            <w:tcW w:w="1373" w:type="dxa"/>
            <w:vAlign w:val="center"/>
            <w:hideMark/>
          </w:tcPr>
          <w:p w14:paraId="27C68401"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Dose-dependent biofilm disruption; potentiates antibiotic therapy</w:t>
            </w:r>
          </w:p>
        </w:tc>
        <w:tc>
          <w:tcPr>
            <w:tcW w:w="2214" w:type="dxa"/>
            <w:vAlign w:val="center"/>
            <w:hideMark/>
          </w:tcPr>
          <w:p w14:paraId="05C2EC90"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Appears to have strain dependent effects </w:t>
            </w:r>
            <w:r w:rsidRPr="00757988">
              <w:rPr>
                <w:rFonts w:ascii="Calibri" w:eastAsia="Times New Roman" w:hAnsi="Calibri" w:cs="Calibri"/>
                <w:i/>
                <w:iCs/>
                <w:color w:val="000000"/>
                <w:sz w:val="21"/>
                <w:szCs w:val="21"/>
                <w:lang w:eastAsia="en-GB"/>
              </w:rPr>
              <w:t>in vitro</w:t>
            </w:r>
            <w:r w:rsidRPr="00757988">
              <w:rPr>
                <w:rFonts w:ascii="Calibri" w:eastAsia="Times New Roman" w:hAnsi="Calibri" w:cs="Calibri"/>
                <w:color w:val="000000"/>
                <w:sz w:val="21"/>
                <w:szCs w:val="21"/>
                <w:lang w:eastAsia="en-GB"/>
              </w:rPr>
              <w:t xml:space="preserve">, no clinical data looking specifically at </w:t>
            </w:r>
            <w:proofErr w:type="spellStart"/>
            <w:r w:rsidRPr="00757988">
              <w:rPr>
                <w:rFonts w:ascii="Calibri" w:eastAsia="Times New Roman" w:hAnsi="Calibri" w:cs="Calibri"/>
                <w:color w:val="000000"/>
                <w:sz w:val="21"/>
                <w:szCs w:val="21"/>
                <w:lang w:eastAsia="en-GB"/>
              </w:rPr>
              <w:t>NTHi</w:t>
            </w:r>
            <w:proofErr w:type="spellEnd"/>
          </w:p>
        </w:tc>
        <w:tc>
          <w:tcPr>
            <w:tcW w:w="985" w:type="dxa"/>
            <w:vAlign w:val="center"/>
            <w:hideMark/>
          </w:tcPr>
          <w:p w14:paraId="21FA0DC2"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fldChar w:fldCharType="begin"/>
            </w:r>
            <w:r w:rsidRPr="00757988">
              <w:rPr>
                <w:rFonts w:ascii="Calibri" w:eastAsia="Times New Roman" w:hAnsi="Calibri" w:cs="Calibri"/>
                <w:color w:val="000000"/>
                <w:sz w:val="21"/>
                <w:szCs w:val="21"/>
                <w:lang w:eastAsia="en-GB"/>
              </w:rPr>
              <w:instrText xml:space="preserve"> ADDIN EN.CITE &lt;EndNote&gt;&lt;Cite&gt;&lt;Author&gt;Marienborg&lt;/Author&gt;&lt;Year&gt;2023&lt;/Year&gt;&lt;RecNum&gt;1567&lt;/RecNum&gt;&lt;DisplayText&gt;[293]&lt;/DisplayText&gt;&lt;record&gt;&lt;rec-number&gt;1567&lt;/rec-number&gt;&lt;foreign-keys&gt;&lt;key app="EN" db-id="a9ppw5s55pttpse00eqptdx5paawz5fzap5t" timestamp="1765210960"&gt;1567&lt;/key&gt;&lt;/foreign-keys&gt;&lt;ref-type name="Journal Article"&gt;17&lt;/ref-type&gt;&lt;contributors&gt;&lt;authors&gt;&lt;author&gt;Marienborg, K.&lt;/author&gt;&lt;author&gt;Ambur, O. H.&lt;/author&gt;&lt;author&gt;Okstad, O. A. L.&lt;/author&gt;&lt;author&gt;Skaare, D.&lt;/author&gt;&lt;/authors&gt;&lt;/contributors&gt;&lt;auth-address&gt;Department of Microbiology, Vestfold Hospital Trust, Tonsberg, Norway.&amp;#xD;Department of Life Sciences and Health, OsloMet-Oslo Metropolitan University, Oslo, Norway.&amp;#xD;Section for Pharmacology and Pharmaceutical Biosciences, Department of Pharmacy, University of Oslo, Oslo, Norway.&lt;/auth-address&gt;&lt;titles&gt;&lt;title&gt;The alginate polymer OligoG alters susceptibility of biofilm-embedded non-typeable Haemophilus influenzae to ampicillin and ciprofloxacin&lt;/title&gt;&lt;secondary-title&gt;JAC Antimicrob Resist&lt;/secondary-title&gt;&lt;/titles&gt;&lt;periodical&gt;&lt;full-title&gt;JAC Antimicrob Resist&lt;/full-title&gt;&lt;/periodical&gt;&lt;pages&gt;dlad046&lt;/pages&gt;&lt;volume&gt;5&lt;/volume&gt;&lt;number&gt;2&lt;/number&gt;&lt;edition&gt;20230418&lt;/edition&gt;&lt;dates&gt;&lt;year&gt;2023&lt;/year&gt;&lt;pub-dates&gt;&lt;date&gt;Apr&lt;/date&gt;&lt;/pub-dates&gt;&lt;/dates&gt;&lt;isbn&gt;2632-1823 (Electronic)&amp;#xD;2632-1823 (Linking)&lt;/isbn&gt;&lt;accession-num&gt;37082420&lt;/accession-num&gt;&lt;urls&gt;&lt;related-urls&gt;&lt;url&gt;https://www.ncbi.nlm.nih.gov/pubmed/37082420&lt;/url&gt;&lt;/related-urls&gt;&lt;/urls&gt;&lt;custom2&gt;PMC10111140&lt;/custom2&gt;&lt;electronic-resource-num&gt;10.1093/jacamr/dlad046&lt;/electronic-resource-num&gt;&lt;remote-database-name&gt;PubMed-not-MEDLINE&lt;/remote-database-name&gt;&lt;remote-database-provider&gt;NLM&lt;/remote-database-provider&gt;&lt;/record&gt;&lt;/Cite&gt;&lt;/EndNote&gt;</w:instrText>
            </w:r>
            <w:r w:rsidRPr="00757988">
              <w:rPr>
                <w:rFonts w:ascii="Calibri" w:eastAsia="Times New Roman" w:hAnsi="Calibri" w:cs="Calibri"/>
                <w:color w:val="000000"/>
                <w:sz w:val="21"/>
                <w:szCs w:val="21"/>
                <w:lang w:eastAsia="en-GB"/>
              </w:rPr>
              <w:fldChar w:fldCharType="separate"/>
            </w:r>
            <w:r w:rsidRPr="00757988">
              <w:rPr>
                <w:rFonts w:ascii="Calibri" w:eastAsia="Times New Roman" w:hAnsi="Calibri" w:cs="Calibri"/>
                <w:color w:val="000000"/>
                <w:sz w:val="21"/>
                <w:szCs w:val="21"/>
                <w:lang w:eastAsia="en-GB"/>
              </w:rPr>
              <w:t>[293]</w:t>
            </w:r>
            <w:r w:rsidRPr="00757988">
              <w:rPr>
                <w:rFonts w:ascii="Calibri" w:eastAsia="Times New Roman" w:hAnsi="Calibri" w:cs="Calibri"/>
                <w:color w:val="000000"/>
                <w:sz w:val="21"/>
                <w:szCs w:val="21"/>
                <w:lang w:eastAsia="en-GB"/>
              </w:rPr>
              <w:fldChar w:fldCharType="end"/>
            </w:r>
          </w:p>
        </w:tc>
      </w:tr>
      <w:tr w:rsidR="00202571" w:rsidRPr="00757988" w14:paraId="2EF6F994" w14:textId="77777777" w:rsidTr="00BE2CF6">
        <w:trPr>
          <w:trHeight w:val="705"/>
        </w:trPr>
        <w:tc>
          <w:tcPr>
            <w:tcW w:w="1341" w:type="dxa"/>
            <w:vAlign w:val="center"/>
            <w:hideMark/>
          </w:tcPr>
          <w:p w14:paraId="2838ABEF" w14:textId="77777777" w:rsidR="00202571" w:rsidRPr="00757988" w:rsidRDefault="00202571" w:rsidP="00202571">
            <w:pPr>
              <w:jc w:val="center"/>
              <w:rPr>
                <w:rFonts w:ascii="Calibri" w:eastAsia="Times New Roman" w:hAnsi="Calibri" w:cs="Calibri"/>
                <w:b/>
                <w:bCs/>
                <w:color w:val="000000"/>
                <w:sz w:val="21"/>
                <w:szCs w:val="21"/>
                <w:lang w:eastAsia="en-GB"/>
              </w:rPr>
            </w:pPr>
            <w:r w:rsidRPr="00757988">
              <w:rPr>
                <w:rFonts w:ascii="Calibri" w:eastAsia="Times New Roman" w:hAnsi="Calibri" w:cs="Calibri"/>
                <w:b/>
                <w:bCs/>
                <w:color w:val="000000"/>
                <w:sz w:val="21"/>
                <w:szCs w:val="21"/>
                <w:lang w:eastAsia="en-GB"/>
              </w:rPr>
              <w:t>Bacteriophage therapy</w:t>
            </w:r>
          </w:p>
        </w:tc>
        <w:tc>
          <w:tcPr>
            <w:tcW w:w="1391" w:type="dxa"/>
            <w:vAlign w:val="center"/>
            <w:hideMark/>
          </w:tcPr>
          <w:p w14:paraId="2128C984" w14:textId="77777777" w:rsidR="00202571" w:rsidRPr="00757988" w:rsidRDefault="00202571" w:rsidP="00202571">
            <w:pPr>
              <w:jc w:val="center"/>
              <w:rPr>
                <w:rFonts w:ascii="Calibri" w:eastAsia="Times New Roman" w:hAnsi="Calibri" w:cs="Calibri"/>
                <w:color w:val="000000"/>
                <w:sz w:val="21"/>
                <w:szCs w:val="21"/>
                <w:lang w:eastAsia="en-GB"/>
              </w:rPr>
            </w:pP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specific phages, phage cocktails</w:t>
            </w:r>
          </w:p>
        </w:tc>
        <w:tc>
          <w:tcPr>
            <w:tcW w:w="1712" w:type="dxa"/>
            <w:vAlign w:val="center"/>
            <w:hideMark/>
          </w:tcPr>
          <w:p w14:paraId="34C790B0"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i/>
                <w:iCs/>
                <w:color w:val="000000"/>
                <w:sz w:val="21"/>
                <w:szCs w:val="21"/>
                <w:lang w:eastAsia="en-GB"/>
              </w:rPr>
              <w:t>In silico</w:t>
            </w:r>
            <w:r w:rsidRPr="00757988">
              <w:rPr>
                <w:rFonts w:ascii="Calibri" w:eastAsia="Times New Roman" w:hAnsi="Calibri" w:cs="Calibri"/>
                <w:color w:val="000000"/>
                <w:sz w:val="21"/>
                <w:szCs w:val="21"/>
                <w:lang w:eastAsia="en-GB"/>
              </w:rPr>
              <w:t xml:space="preserve"> &amp; murine bacteremia models</w:t>
            </w:r>
          </w:p>
        </w:tc>
        <w:tc>
          <w:tcPr>
            <w:tcW w:w="1373" w:type="dxa"/>
            <w:vAlign w:val="center"/>
            <w:hideMark/>
          </w:tcPr>
          <w:p w14:paraId="67069191"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Phage therapy increases survival and reduces bacterial loads in animal models</w:t>
            </w:r>
          </w:p>
        </w:tc>
        <w:tc>
          <w:tcPr>
            <w:tcW w:w="2214" w:type="dxa"/>
            <w:vAlign w:val="center"/>
            <w:hideMark/>
          </w:tcPr>
          <w:p w14:paraId="020B5B85"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No chronic airway disease model testing. Currently no virulent </w:t>
            </w: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 xml:space="preserve"> specific phages identified</w:t>
            </w:r>
          </w:p>
        </w:tc>
        <w:tc>
          <w:tcPr>
            <w:tcW w:w="985" w:type="dxa"/>
            <w:vAlign w:val="center"/>
            <w:hideMark/>
          </w:tcPr>
          <w:p w14:paraId="08C2A9C1"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fldChar w:fldCharType="begin">
                <w:fldData xml:space="preserve">PEVuZE5vdGU+PENpdGU+PEF1dGhvcj5Hb21lei1PY2hvYTwvQXV0aG9yPjxZZWFyPjIwMjI8L1ll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</w:fldData>
              </w:fldChar>
            </w:r>
            <w:r w:rsidRPr="00757988">
              <w:rPr>
                <w:rFonts w:ascii="Calibri" w:eastAsia="Times New Roman" w:hAnsi="Calibri" w:cs="Calibri"/>
                <w:color w:val="000000"/>
                <w:sz w:val="21"/>
                <w:szCs w:val="21"/>
                <w:lang w:eastAsia="en-GB"/>
              </w:rPr>
              <w:instrText xml:space="preserve"> ADDIN EN.CITE </w:instrText>
            </w:r>
            <w:r w:rsidRPr="00757988">
              <w:rPr>
                <w:rFonts w:ascii="Calibri" w:eastAsia="Times New Roman" w:hAnsi="Calibri" w:cs="Calibri"/>
                <w:color w:val="000000"/>
                <w:sz w:val="21"/>
                <w:szCs w:val="21"/>
                <w:lang w:eastAsia="en-GB"/>
              </w:rPr>
              <w:fldChar w:fldCharType="begin">
                <w:fldData xml:space="preserve">PEVuZE5vdGU+PENpdGU+PEF1dGhvcj5Hb21lei1PY2hvYTwvQXV0aG9yPjxZZWFyPjIwMjI8L1ll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</w:fldData>
              </w:fldChar>
            </w:r>
            <w:r w:rsidRPr="00757988">
              <w:rPr>
                <w:rFonts w:ascii="Calibri" w:eastAsia="Times New Roman" w:hAnsi="Calibri" w:cs="Calibri"/>
                <w:color w:val="000000"/>
                <w:sz w:val="21"/>
                <w:szCs w:val="21"/>
                <w:lang w:eastAsia="en-GB"/>
              </w:rPr>
              <w:instrText xml:space="preserve"> ADDIN EN.CITE.DATA </w:instrText>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end"/>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separate"/>
            </w:r>
            <w:r w:rsidRPr="00757988">
              <w:rPr>
                <w:rFonts w:ascii="Calibri" w:eastAsia="Times New Roman" w:hAnsi="Calibri" w:cs="Calibri"/>
                <w:color w:val="000000"/>
                <w:sz w:val="21"/>
                <w:szCs w:val="21"/>
                <w:lang w:eastAsia="en-GB"/>
              </w:rPr>
              <w:t>[294]</w:t>
            </w:r>
            <w:r w:rsidRPr="00757988">
              <w:rPr>
                <w:rFonts w:ascii="Calibri" w:eastAsia="Times New Roman" w:hAnsi="Calibri" w:cs="Calibri"/>
                <w:color w:val="000000"/>
                <w:sz w:val="21"/>
                <w:szCs w:val="21"/>
                <w:lang w:eastAsia="en-GB"/>
              </w:rPr>
              <w:fldChar w:fldCharType="end"/>
            </w:r>
          </w:p>
        </w:tc>
      </w:tr>
      <w:tr w:rsidR="00202571" w:rsidRPr="00757988" w14:paraId="24D6F0D4" w14:textId="77777777" w:rsidTr="00202571">
        <w:trPr>
          <w:trHeight w:val="705"/>
        </w:trPr>
        <w:tc>
          <w:tcPr>
            <w:tcW w:w="9016" w:type="dxa"/>
            <w:gridSpan w:val="6"/>
            <w:shd w:val="clear" w:color="auto" w:fill="D1D1D1"/>
            <w:vAlign w:val="center"/>
            <w:hideMark/>
          </w:tcPr>
          <w:p w14:paraId="53D17088" w14:textId="77777777" w:rsidR="00202571" w:rsidRPr="00757988" w:rsidRDefault="00202571" w:rsidP="00202571">
            <w:pPr>
              <w:jc w:val="center"/>
              <w:rPr>
                <w:rFonts w:ascii="Calibri" w:eastAsia="Times New Roman" w:hAnsi="Calibri" w:cs="Calibri"/>
                <w:b/>
                <w:bCs/>
                <w:color w:val="000000"/>
                <w:sz w:val="21"/>
                <w:szCs w:val="21"/>
                <w:lang w:eastAsia="en-GB"/>
              </w:rPr>
            </w:pPr>
            <w:r w:rsidRPr="00757988">
              <w:rPr>
                <w:rFonts w:ascii="Calibri" w:eastAsia="Times New Roman" w:hAnsi="Calibri" w:cs="Calibri"/>
                <w:b/>
                <w:bCs/>
                <w:color w:val="000000"/>
                <w:sz w:val="21"/>
                <w:szCs w:val="21"/>
                <w:lang w:eastAsia="en-GB"/>
              </w:rPr>
              <w:t>Combined host and bacteria directed therapies</w:t>
            </w:r>
          </w:p>
        </w:tc>
      </w:tr>
      <w:tr w:rsidR="00202571" w:rsidRPr="00757988" w14:paraId="432F5D45" w14:textId="77777777" w:rsidTr="00BE2CF6">
        <w:trPr>
          <w:trHeight w:val="705"/>
        </w:trPr>
        <w:tc>
          <w:tcPr>
            <w:tcW w:w="1341" w:type="dxa"/>
            <w:tcBorders>
              <w:bottom w:val="nil"/>
            </w:tcBorders>
            <w:vAlign w:val="bottom"/>
            <w:hideMark/>
          </w:tcPr>
          <w:p w14:paraId="64E1C7E2" w14:textId="77777777" w:rsidR="00202571" w:rsidRPr="00757988" w:rsidRDefault="00202571" w:rsidP="00202571">
            <w:pPr>
              <w:jc w:val="center"/>
              <w:rPr>
                <w:rFonts w:ascii="Calibri" w:eastAsia="Times New Roman" w:hAnsi="Calibri" w:cs="Calibri"/>
                <w:b/>
                <w:bCs/>
                <w:sz w:val="21"/>
                <w:szCs w:val="21"/>
                <w:lang w:eastAsia="en-GB"/>
              </w:rPr>
            </w:pPr>
            <w:r w:rsidRPr="00757988">
              <w:rPr>
                <w:rFonts w:ascii="Calibri" w:eastAsia="Times New Roman" w:hAnsi="Calibri" w:cs="Calibri"/>
                <w:b/>
                <w:bCs/>
                <w:sz w:val="21"/>
                <w:szCs w:val="21"/>
                <w:lang w:eastAsia="en-GB"/>
              </w:rPr>
              <w:t>Macrolides</w:t>
            </w:r>
          </w:p>
        </w:tc>
        <w:tc>
          <w:tcPr>
            <w:tcW w:w="1391" w:type="dxa"/>
            <w:vAlign w:val="center"/>
            <w:hideMark/>
          </w:tcPr>
          <w:p w14:paraId="44BE2542"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t>Azithromycin</w:t>
            </w:r>
          </w:p>
        </w:tc>
        <w:tc>
          <w:tcPr>
            <w:tcW w:w="1712" w:type="dxa"/>
            <w:vAlign w:val="center"/>
            <w:hideMark/>
          </w:tcPr>
          <w:p w14:paraId="4DA82DFE"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t>RCTs (AZISAST, AMAZES, NCT00325897)</w:t>
            </w:r>
          </w:p>
        </w:tc>
        <w:tc>
          <w:tcPr>
            <w:tcW w:w="1373" w:type="dxa"/>
            <w:vAlign w:val="center"/>
            <w:hideMark/>
          </w:tcPr>
          <w:p w14:paraId="47F93B05"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t xml:space="preserve">Reduction in exacerbations which are linked to reduced </w:t>
            </w:r>
            <w:proofErr w:type="spellStart"/>
            <w:r w:rsidRPr="00757988">
              <w:rPr>
                <w:rFonts w:ascii="Calibri" w:eastAsia="Times New Roman" w:hAnsi="Calibri" w:cs="Calibri"/>
                <w:sz w:val="21"/>
                <w:szCs w:val="21"/>
                <w:lang w:eastAsia="en-GB"/>
              </w:rPr>
              <w:t>NTHi</w:t>
            </w:r>
            <w:proofErr w:type="spellEnd"/>
            <w:r w:rsidRPr="00757988">
              <w:rPr>
                <w:rFonts w:ascii="Calibri" w:eastAsia="Times New Roman" w:hAnsi="Calibri" w:cs="Calibri"/>
                <w:sz w:val="21"/>
                <w:szCs w:val="21"/>
                <w:lang w:eastAsia="en-GB"/>
              </w:rPr>
              <w:t xml:space="preserve"> </w:t>
            </w:r>
            <w:r w:rsidRPr="00757988">
              <w:rPr>
                <w:rFonts w:ascii="Calibri" w:eastAsia="Times New Roman" w:hAnsi="Calibri" w:cs="Calibri"/>
                <w:sz w:val="21"/>
                <w:szCs w:val="21"/>
                <w:lang w:eastAsia="en-GB"/>
              </w:rPr>
              <w:lastRenderedPageBreak/>
              <w:t>carriage, post-hoc analyses suggest signal in T2-low asthma</w:t>
            </w:r>
          </w:p>
        </w:tc>
        <w:tc>
          <w:tcPr>
            <w:tcW w:w="2214" w:type="dxa"/>
            <w:vAlign w:val="center"/>
            <w:hideMark/>
          </w:tcPr>
          <w:p w14:paraId="3F5A0F2D"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lastRenderedPageBreak/>
              <w:t xml:space="preserve">Increase in azithromycin resistant </w:t>
            </w:r>
            <w:proofErr w:type="spellStart"/>
            <w:r w:rsidRPr="00757988">
              <w:rPr>
                <w:rFonts w:ascii="Calibri" w:eastAsia="Times New Roman" w:hAnsi="Calibri" w:cs="Calibri"/>
                <w:sz w:val="21"/>
                <w:szCs w:val="21"/>
                <w:lang w:eastAsia="en-GB"/>
              </w:rPr>
              <w:t>NTHi</w:t>
            </w:r>
            <w:proofErr w:type="spellEnd"/>
            <w:r w:rsidRPr="00757988">
              <w:rPr>
                <w:rFonts w:ascii="Calibri" w:eastAsia="Times New Roman" w:hAnsi="Calibri" w:cs="Calibri"/>
                <w:sz w:val="21"/>
                <w:szCs w:val="21"/>
                <w:lang w:eastAsia="en-GB"/>
              </w:rPr>
              <w:t xml:space="preserve"> strains globally may reduce azithromycin efficacy. </w:t>
            </w:r>
            <w:r w:rsidRPr="00757988">
              <w:rPr>
                <w:rFonts w:ascii="Calibri" w:eastAsia="Times New Roman" w:hAnsi="Calibri" w:cs="Calibri"/>
                <w:sz w:val="21"/>
                <w:szCs w:val="21"/>
                <w:lang w:eastAsia="en-GB"/>
              </w:rPr>
              <w:lastRenderedPageBreak/>
              <w:t xml:space="preserve">Increased antibiotic resistance gene carriage following treatment. Significant detrimental side effects </w:t>
            </w:r>
            <w:proofErr w:type="spellStart"/>
            <w:r w:rsidRPr="00757988">
              <w:rPr>
                <w:rFonts w:ascii="Calibri" w:eastAsia="Times New Roman" w:hAnsi="Calibri" w:cs="Calibri"/>
                <w:sz w:val="21"/>
                <w:szCs w:val="21"/>
                <w:lang w:eastAsia="en-GB"/>
              </w:rPr>
              <w:t>e.g</w:t>
            </w:r>
            <w:proofErr w:type="spellEnd"/>
            <w:r w:rsidRPr="00757988">
              <w:rPr>
                <w:rFonts w:ascii="Calibri" w:eastAsia="Times New Roman" w:hAnsi="Calibri" w:cs="Calibri"/>
                <w:sz w:val="21"/>
                <w:szCs w:val="21"/>
                <w:lang w:eastAsia="en-GB"/>
              </w:rPr>
              <w:t xml:space="preserve"> hearing loss</w:t>
            </w:r>
          </w:p>
        </w:tc>
        <w:tc>
          <w:tcPr>
            <w:tcW w:w="985" w:type="dxa"/>
            <w:vAlign w:val="center"/>
            <w:hideMark/>
          </w:tcPr>
          <w:p w14:paraId="7D04FB73"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lastRenderedPageBreak/>
              <w:fldChar w:fldCharType="begin">
                <w:fldData xml:space="preserve">PEVuZE5vdGU+PENpdGU+PEF1dGhvcj5HaWJzb248L0F1dGhvcj48WWVhcj4yMDE3PC9ZZWFyPjxS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</w:fldData>
              </w:fldChar>
            </w:r>
            <w:r w:rsidRPr="00757988">
              <w:rPr>
                <w:rFonts w:ascii="Calibri" w:eastAsia="Times New Roman" w:hAnsi="Calibri" w:cs="Calibri"/>
                <w:sz w:val="21"/>
                <w:szCs w:val="21"/>
                <w:lang w:eastAsia="en-GB"/>
              </w:rPr>
              <w:instrText xml:space="preserve"> ADDIN EN.CITE </w:instrText>
            </w:r>
            <w:r w:rsidRPr="00757988">
              <w:rPr>
                <w:rFonts w:ascii="Calibri" w:eastAsia="Times New Roman" w:hAnsi="Calibri" w:cs="Calibri"/>
                <w:sz w:val="21"/>
                <w:szCs w:val="21"/>
                <w:lang w:eastAsia="en-GB"/>
              </w:rPr>
              <w:fldChar w:fldCharType="begin">
                <w:fldData xml:space="preserve">PEVuZE5vdGU+PENpdGU+PEF1dGhvcj5HaWJzb248L0F1dGhvcj48WWVhcj4yMDE3PC9ZZWFyPjxS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</w:fldData>
              </w:fldChar>
            </w:r>
            <w:r w:rsidRPr="00757988">
              <w:rPr>
                <w:rFonts w:ascii="Calibri" w:eastAsia="Times New Roman" w:hAnsi="Calibri" w:cs="Calibri"/>
                <w:sz w:val="21"/>
                <w:szCs w:val="21"/>
                <w:lang w:eastAsia="en-GB"/>
              </w:rPr>
              <w:instrText xml:space="preserve"> ADDIN EN.CITE.DATA </w:instrText>
            </w:r>
            <w:r w:rsidRPr="00757988">
              <w:rPr>
                <w:rFonts w:ascii="Calibri" w:eastAsia="Times New Roman" w:hAnsi="Calibri" w:cs="Calibri"/>
                <w:sz w:val="21"/>
                <w:szCs w:val="21"/>
                <w:lang w:eastAsia="en-GB"/>
              </w:rPr>
            </w:r>
            <w:r w:rsidRPr="00757988">
              <w:rPr>
                <w:rFonts w:ascii="Calibri" w:eastAsia="Times New Roman" w:hAnsi="Calibri" w:cs="Calibri"/>
                <w:sz w:val="21"/>
                <w:szCs w:val="21"/>
                <w:lang w:eastAsia="en-GB"/>
              </w:rPr>
              <w:fldChar w:fldCharType="end"/>
            </w:r>
            <w:r w:rsidRPr="00757988">
              <w:rPr>
                <w:rFonts w:ascii="Calibri" w:eastAsia="Times New Roman" w:hAnsi="Calibri" w:cs="Calibri"/>
                <w:sz w:val="21"/>
                <w:szCs w:val="21"/>
                <w:lang w:eastAsia="en-GB"/>
              </w:rPr>
            </w:r>
            <w:r w:rsidRPr="00757988">
              <w:rPr>
                <w:rFonts w:ascii="Calibri" w:eastAsia="Times New Roman" w:hAnsi="Calibri" w:cs="Calibri"/>
                <w:sz w:val="21"/>
                <w:szCs w:val="21"/>
                <w:lang w:eastAsia="en-GB"/>
              </w:rPr>
              <w:fldChar w:fldCharType="separate"/>
            </w:r>
            <w:r w:rsidRPr="00757988">
              <w:rPr>
                <w:rFonts w:ascii="Calibri" w:eastAsia="Times New Roman" w:hAnsi="Calibri" w:cs="Calibri"/>
                <w:sz w:val="21"/>
                <w:szCs w:val="21"/>
                <w:lang w:eastAsia="en-GB"/>
              </w:rPr>
              <w:t>[275,276,295,296]</w:t>
            </w:r>
            <w:r w:rsidRPr="00757988">
              <w:rPr>
                <w:rFonts w:ascii="Calibri" w:eastAsia="Times New Roman" w:hAnsi="Calibri" w:cs="Calibri"/>
                <w:sz w:val="21"/>
                <w:szCs w:val="21"/>
                <w:lang w:eastAsia="en-GB"/>
              </w:rPr>
              <w:fldChar w:fldCharType="end"/>
            </w:r>
          </w:p>
        </w:tc>
      </w:tr>
      <w:tr w:rsidR="00202571" w:rsidRPr="00757988" w14:paraId="639C66A5" w14:textId="77777777" w:rsidTr="00BE2CF6">
        <w:trPr>
          <w:trHeight w:val="705"/>
        </w:trPr>
        <w:tc>
          <w:tcPr>
            <w:tcW w:w="1341" w:type="dxa"/>
            <w:tcBorders>
              <w:top w:val="nil"/>
              <w:bottom w:val="single" w:sz="4" w:space="0" w:color="auto"/>
            </w:tcBorders>
            <w:vAlign w:val="center"/>
            <w:hideMark/>
          </w:tcPr>
          <w:p w14:paraId="0B19E887" w14:textId="77777777" w:rsidR="00202571" w:rsidRPr="00757988" w:rsidRDefault="00202571" w:rsidP="00202571">
            <w:pPr>
              <w:jc w:val="center"/>
              <w:rPr>
                <w:rFonts w:ascii="Calibri" w:eastAsia="Times New Roman" w:hAnsi="Calibri" w:cs="Calibri"/>
                <w:b/>
                <w:bCs/>
                <w:sz w:val="21"/>
                <w:szCs w:val="21"/>
                <w:lang w:eastAsia="en-GB"/>
              </w:rPr>
            </w:pPr>
          </w:p>
        </w:tc>
        <w:tc>
          <w:tcPr>
            <w:tcW w:w="1391" w:type="dxa"/>
            <w:vAlign w:val="center"/>
            <w:hideMark/>
          </w:tcPr>
          <w:p w14:paraId="7BFA28F4"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t>Non antibiotic macrolides</w:t>
            </w:r>
          </w:p>
        </w:tc>
        <w:tc>
          <w:tcPr>
            <w:tcW w:w="1712" w:type="dxa"/>
            <w:vAlign w:val="center"/>
            <w:hideMark/>
          </w:tcPr>
          <w:p w14:paraId="47021565"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t>RCT (</w:t>
            </w:r>
            <w:proofErr w:type="spellStart"/>
            <w:r w:rsidRPr="00757988">
              <w:rPr>
                <w:rFonts w:ascii="Calibri" w:eastAsia="Times New Roman" w:hAnsi="Calibri" w:cs="Calibri"/>
                <w:sz w:val="21"/>
                <w:szCs w:val="21"/>
                <w:lang w:eastAsia="en-GB"/>
              </w:rPr>
              <w:t>Glasmacinal</w:t>
            </w:r>
            <w:proofErr w:type="spellEnd"/>
            <w:r w:rsidRPr="00757988">
              <w:rPr>
                <w:rFonts w:ascii="Calibri" w:eastAsia="Times New Roman" w:hAnsi="Calibri" w:cs="Calibri"/>
                <w:sz w:val="21"/>
                <w:szCs w:val="21"/>
                <w:lang w:eastAsia="en-GB"/>
              </w:rPr>
              <w:t xml:space="preserve">/EP395), </w:t>
            </w:r>
            <w:r w:rsidRPr="00757988">
              <w:rPr>
                <w:rFonts w:ascii="Calibri" w:eastAsia="Times New Roman" w:hAnsi="Calibri" w:cs="Calibri"/>
                <w:i/>
                <w:iCs/>
                <w:sz w:val="21"/>
                <w:szCs w:val="21"/>
                <w:lang w:eastAsia="en-GB"/>
              </w:rPr>
              <w:t>in vitro</w:t>
            </w:r>
            <w:r w:rsidRPr="00757988">
              <w:rPr>
                <w:rFonts w:ascii="Calibri" w:eastAsia="Times New Roman" w:hAnsi="Calibri" w:cs="Calibri"/>
                <w:sz w:val="21"/>
                <w:szCs w:val="21"/>
                <w:lang w:eastAsia="en-GB"/>
              </w:rPr>
              <w:t xml:space="preserve"> (GS-459755, GS-560660)</w:t>
            </w:r>
          </w:p>
        </w:tc>
        <w:tc>
          <w:tcPr>
            <w:tcW w:w="1373" w:type="dxa"/>
            <w:vAlign w:val="center"/>
            <w:hideMark/>
          </w:tcPr>
          <w:p w14:paraId="35FBAE2A"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t xml:space="preserve">Reduction of inflammatory markers in COPD, improved </w:t>
            </w:r>
            <w:proofErr w:type="spellStart"/>
            <w:r w:rsidRPr="00757988">
              <w:rPr>
                <w:rFonts w:ascii="Calibri" w:eastAsia="Times New Roman" w:hAnsi="Calibri" w:cs="Calibri"/>
                <w:sz w:val="21"/>
                <w:szCs w:val="21"/>
                <w:lang w:eastAsia="en-GB"/>
              </w:rPr>
              <w:t>marophage</w:t>
            </w:r>
            <w:proofErr w:type="spellEnd"/>
            <w:r w:rsidRPr="00757988">
              <w:rPr>
                <w:rFonts w:ascii="Calibri" w:eastAsia="Times New Roman" w:hAnsi="Calibri" w:cs="Calibri"/>
                <w:sz w:val="21"/>
                <w:szCs w:val="21"/>
                <w:lang w:eastAsia="en-GB"/>
              </w:rPr>
              <w:t xml:space="preserve"> phagocytosis of </w:t>
            </w:r>
            <w:proofErr w:type="spellStart"/>
            <w:r w:rsidRPr="00757988">
              <w:rPr>
                <w:rFonts w:ascii="Calibri" w:eastAsia="Times New Roman" w:hAnsi="Calibri" w:cs="Calibri"/>
                <w:sz w:val="21"/>
                <w:szCs w:val="21"/>
                <w:lang w:eastAsia="en-GB"/>
              </w:rPr>
              <w:t>NTHi</w:t>
            </w:r>
            <w:proofErr w:type="spellEnd"/>
            <w:r w:rsidRPr="00757988">
              <w:rPr>
                <w:rFonts w:ascii="Calibri" w:eastAsia="Times New Roman" w:hAnsi="Calibri" w:cs="Calibri"/>
                <w:sz w:val="21"/>
                <w:szCs w:val="21"/>
                <w:lang w:eastAsia="en-GB"/>
              </w:rPr>
              <w:t xml:space="preserve"> </w:t>
            </w:r>
            <w:r w:rsidRPr="00757988">
              <w:rPr>
                <w:rFonts w:ascii="Calibri" w:eastAsia="Times New Roman" w:hAnsi="Calibri" w:cs="Calibri"/>
                <w:i/>
                <w:iCs/>
                <w:sz w:val="21"/>
                <w:szCs w:val="21"/>
                <w:lang w:eastAsia="en-GB"/>
              </w:rPr>
              <w:t>in vitro</w:t>
            </w:r>
          </w:p>
        </w:tc>
        <w:tc>
          <w:tcPr>
            <w:tcW w:w="2214" w:type="dxa"/>
            <w:vAlign w:val="center"/>
            <w:hideMark/>
          </w:tcPr>
          <w:p w14:paraId="13555F5F" w14:textId="77777777" w:rsidR="00202571" w:rsidRPr="00757988" w:rsidRDefault="00202571" w:rsidP="00202571">
            <w:pPr>
              <w:jc w:val="center"/>
              <w:rPr>
                <w:rFonts w:ascii="Calibri" w:eastAsia="Times New Roman" w:hAnsi="Calibri" w:cs="Calibri"/>
                <w:sz w:val="21"/>
                <w:szCs w:val="21"/>
                <w:lang w:eastAsia="en-GB"/>
              </w:rPr>
            </w:pPr>
            <w:proofErr w:type="gramStart"/>
            <w:r w:rsidRPr="00757988">
              <w:rPr>
                <w:rFonts w:ascii="Calibri" w:eastAsia="Times New Roman" w:hAnsi="Calibri" w:cs="Calibri"/>
                <w:sz w:val="21"/>
                <w:szCs w:val="21"/>
                <w:lang w:eastAsia="en-GB"/>
              </w:rPr>
              <w:t>further</w:t>
            </w:r>
            <w:proofErr w:type="gramEnd"/>
            <w:r w:rsidRPr="00757988">
              <w:rPr>
                <w:rFonts w:ascii="Calibri" w:eastAsia="Times New Roman" w:hAnsi="Calibri" w:cs="Calibri"/>
                <w:sz w:val="21"/>
                <w:szCs w:val="21"/>
                <w:lang w:eastAsia="en-GB"/>
              </w:rPr>
              <w:t xml:space="preserve"> translational work for preclinical work </w:t>
            </w:r>
            <w:proofErr w:type="gramStart"/>
            <w:r w:rsidRPr="00757988">
              <w:rPr>
                <w:rFonts w:ascii="Calibri" w:eastAsia="Times New Roman" w:hAnsi="Calibri" w:cs="Calibri"/>
                <w:sz w:val="21"/>
                <w:szCs w:val="21"/>
                <w:lang w:eastAsia="en-GB"/>
              </w:rPr>
              <w:t>needed,</w:t>
            </w:r>
            <w:proofErr w:type="gramEnd"/>
            <w:r w:rsidRPr="00757988">
              <w:rPr>
                <w:rFonts w:ascii="Calibri" w:eastAsia="Times New Roman" w:hAnsi="Calibri" w:cs="Calibri"/>
                <w:sz w:val="21"/>
                <w:szCs w:val="21"/>
                <w:lang w:eastAsia="en-GB"/>
              </w:rPr>
              <w:t xml:space="preserve"> clinical studies not currently designed to directly test impact on </w:t>
            </w:r>
            <w:proofErr w:type="spellStart"/>
            <w:r w:rsidRPr="00757988">
              <w:rPr>
                <w:rFonts w:ascii="Calibri" w:eastAsia="Times New Roman" w:hAnsi="Calibri" w:cs="Calibri"/>
                <w:sz w:val="21"/>
                <w:szCs w:val="21"/>
                <w:lang w:eastAsia="en-GB"/>
              </w:rPr>
              <w:t>NTHi</w:t>
            </w:r>
            <w:proofErr w:type="spellEnd"/>
          </w:p>
        </w:tc>
        <w:tc>
          <w:tcPr>
            <w:tcW w:w="985" w:type="dxa"/>
            <w:vAlign w:val="center"/>
            <w:hideMark/>
          </w:tcPr>
          <w:p w14:paraId="4D387862"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fldChar w:fldCharType="begin"/>
            </w:r>
            <w:r w:rsidRPr="00757988">
              <w:rPr>
                <w:rFonts w:ascii="Calibri" w:eastAsia="Times New Roman" w:hAnsi="Calibri" w:cs="Calibri"/>
                <w:sz w:val="21"/>
                <w:szCs w:val="21"/>
                <w:lang w:eastAsia="en-GB"/>
              </w:rPr>
              <w:instrText xml:space="preserve"> ADDIN EN.CITE &lt;EndNote&gt;&lt;Cite&gt;&lt;Author&gt;Hodge&lt;/Author&gt;&lt;Year&gt;2017&lt;/Year&gt;&lt;RecNum&gt;1378&lt;/RecNum&gt;&lt;DisplayText&gt;[227]&lt;/DisplayText&gt;&lt;record&gt;&lt;rec-number&gt;1378&lt;/rec-number&gt;&lt;foreign-keys&gt;&lt;key app="EN" db-id="a9ppw5s55pttpse00eqptdx5paawz5fzap5t" timestamp="1754993795"&gt;1378&lt;/key&gt;&lt;/foreign-keys&gt;&lt;ref-type name="Journal Article"&gt;17&lt;/ref-type&gt;&lt;contributors&gt;&lt;authors&gt;&lt;author&gt;Hodge, Sandra&lt;/author&gt;&lt;author&gt;Tran, Hai B.&lt;/author&gt;&lt;author&gt;Hamon, Rhys&lt;/author&gt;&lt;author&gt;Roscioli, Eugene&lt;/author&gt;&lt;author&gt;Hodge, Greg&lt;/author&gt;&lt;author&gt;Jersmann, Hubertus&lt;/author&gt;&lt;author&gt;Ween, Miranda&lt;/author&gt;&lt;author&gt;Reynolds, Paul N.&lt;/author&gt;&lt;author&gt;Yeung, Arthur&lt;/author&gt;&lt;author&gt;Treiberg, Jennifer&lt;/author&gt;&lt;author&gt;Wilbert, Sibylle&lt;/author&gt;&lt;/authors&gt;&lt;/contributors&gt;&lt;titles&gt;&lt;title&gt;Nonantibiotic macrolides restore airway macrophage phagocytic function with potential anti-inflammatory effects in chronic lung diseases&lt;/title&gt;&lt;secondary-title&gt;American Journal of Physiology-Lung Cellular and Molecular Physiology&lt;/secondary-title&gt;&lt;/titles&gt;&lt;periodical&gt;&lt;full-title&gt;American Journal of Physiology-Lung Cellular and Molecular Physiology&lt;/full-title&gt;&lt;/periodical&gt;&lt;pages&gt;L678-L687&lt;/pages&gt;&lt;volume&gt;312&lt;/volume&gt;&lt;number&gt;5&lt;/number&gt;&lt;dates&gt;&lt;year&gt;2017&lt;/year&gt;&lt;pub-dates&gt;&lt;date&gt;2017/05/01&lt;/date&gt;&lt;/pub-dates&gt;&lt;/dates&gt;&lt;publisher&gt;American Physiological Society&lt;/publisher&gt;&lt;isbn&gt;1040-0605&amp;#xD;1522-1504&lt;/isbn&gt;&lt;urls&gt;&lt;related-urls&gt;&lt;url&gt;http://dx.doi.org/10.1152/ajplung.00518.2016&lt;/url&gt;&lt;/related-urls&gt;&lt;/urls&gt;&lt;electronic-resource-num&gt;10.1152/ajplung.00518.2016&lt;/electronic-resource-num&gt;&lt;/record&gt;&lt;/Cite&gt;&lt;/EndNote&gt;</w:instrText>
            </w:r>
            <w:r w:rsidRPr="00757988">
              <w:rPr>
                <w:rFonts w:ascii="Calibri" w:eastAsia="Times New Roman" w:hAnsi="Calibri" w:cs="Calibri"/>
                <w:sz w:val="21"/>
                <w:szCs w:val="21"/>
                <w:lang w:eastAsia="en-GB"/>
              </w:rPr>
              <w:fldChar w:fldCharType="separate"/>
            </w:r>
            <w:r w:rsidRPr="00757988">
              <w:rPr>
                <w:rFonts w:ascii="Calibri" w:eastAsia="Times New Roman" w:hAnsi="Calibri" w:cs="Calibri"/>
                <w:sz w:val="21"/>
                <w:szCs w:val="21"/>
                <w:lang w:eastAsia="en-GB"/>
              </w:rPr>
              <w:t>[227,279, 329]</w:t>
            </w:r>
            <w:r w:rsidRPr="00757988">
              <w:rPr>
                <w:rFonts w:ascii="Calibri" w:eastAsia="Times New Roman" w:hAnsi="Calibri" w:cs="Calibri"/>
                <w:sz w:val="21"/>
                <w:szCs w:val="21"/>
                <w:lang w:eastAsia="en-GB"/>
              </w:rPr>
              <w:fldChar w:fldCharType="end"/>
            </w:r>
          </w:p>
          <w:p w14:paraId="0A6F1C46" w14:textId="77777777" w:rsidR="00202571" w:rsidRPr="00757988" w:rsidRDefault="00202571" w:rsidP="00202571">
            <w:pPr>
              <w:jc w:val="center"/>
              <w:rPr>
                <w:rFonts w:ascii="Calibri" w:eastAsia="Times New Roman" w:hAnsi="Calibri" w:cs="Calibri"/>
                <w:sz w:val="21"/>
                <w:szCs w:val="21"/>
                <w:lang w:eastAsia="en-GB"/>
              </w:rPr>
            </w:pPr>
          </w:p>
        </w:tc>
      </w:tr>
      <w:tr w:rsidR="00202571" w:rsidRPr="00757988" w14:paraId="74E962B0" w14:textId="77777777" w:rsidTr="00BE2CF6">
        <w:trPr>
          <w:trHeight w:val="705"/>
        </w:trPr>
        <w:tc>
          <w:tcPr>
            <w:tcW w:w="1341" w:type="dxa"/>
            <w:tcBorders>
              <w:bottom w:val="nil"/>
            </w:tcBorders>
            <w:vAlign w:val="center"/>
          </w:tcPr>
          <w:p w14:paraId="021AB125" w14:textId="77777777" w:rsidR="00202571" w:rsidRPr="00757988" w:rsidRDefault="00202571" w:rsidP="00202571">
            <w:pPr>
              <w:jc w:val="center"/>
              <w:rPr>
                <w:rFonts w:ascii="Calibri" w:eastAsia="Times New Roman" w:hAnsi="Calibri" w:cs="Calibri"/>
                <w:b/>
                <w:bCs/>
                <w:color w:val="000000"/>
                <w:sz w:val="21"/>
                <w:szCs w:val="21"/>
                <w:lang w:eastAsia="en-GB"/>
              </w:rPr>
            </w:pPr>
          </w:p>
        </w:tc>
        <w:tc>
          <w:tcPr>
            <w:tcW w:w="1391" w:type="dxa"/>
            <w:vAlign w:val="center"/>
            <w:hideMark/>
          </w:tcPr>
          <w:p w14:paraId="550A8CD1"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Roflumilast</w:t>
            </w:r>
          </w:p>
        </w:tc>
        <w:tc>
          <w:tcPr>
            <w:tcW w:w="1712" w:type="dxa"/>
            <w:vAlign w:val="center"/>
            <w:hideMark/>
          </w:tcPr>
          <w:p w14:paraId="10C9067F"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Clinical use in COPD; preclinical </w:t>
            </w:r>
            <w:r w:rsidRPr="00757988">
              <w:rPr>
                <w:rFonts w:ascii="Calibri" w:eastAsia="Times New Roman" w:hAnsi="Calibri" w:cs="Calibri"/>
                <w:i/>
                <w:iCs/>
                <w:color w:val="000000"/>
                <w:sz w:val="21"/>
                <w:szCs w:val="21"/>
                <w:lang w:eastAsia="en-GB"/>
              </w:rPr>
              <w:t>in vitro</w:t>
            </w:r>
            <w:r w:rsidRPr="00757988">
              <w:rPr>
                <w:rFonts w:ascii="Calibri" w:eastAsia="Times New Roman" w:hAnsi="Calibri" w:cs="Calibri"/>
                <w:color w:val="000000"/>
                <w:sz w:val="21"/>
                <w:szCs w:val="21"/>
                <w:lang w:eastAsia="en-GB"/>
              </w:rPr>
              <w:t xml:space="preserve"> and murine models for </w:t>
            </w:r>
            <w:proofErr w:type="spellStart"/>
            <w:r w:rsidRPr="00757988">
              <w:rPr>
                <w:rFonts w:ascii="Calibri" w:eastAsia="Times New Roman" w:hAnsi="Calibri" w:cs="Calibri"/>
                <w:color w:val="000000"/>
                <w:sz w:val="21"/>
                <w:szCs w:val="21"/>
                <w:lang w:eastAsia="en-GB"/>
              </w:rPr>
              <w:t>NTHi</w:t>
            </w:r>
            <w:proofErr w:type="spellEnd"/>
          </w:p>
        </w:tc>
        <w:tc>
          <w:tcPr>
            <w:tcW w:w="1373" w:type="dxa"/>
            <w:vAlign w:val="center"/>
            <w:hideMark/>
          </w:tcPr>
          <w:p w14:paraId="0B0AF514"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PDE4 inhibition enhanced </w:t>
            </w: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mediated upregulation of CYLD, suppressing inflammation</w:t>
            </w:r>
          </w:p>
        </w:tc>
        <w:tc>
          <w:tcPr>
            <w:tcW w:w="2214" w:type="dxa"/>
            <w:vAlign w:val="center"/>
            <w:hideMark/>
          </w:tcPr>
          <w:p w14:paraId="3E68C9EC" w14:textId="77777777" w:rsidR="00202571" w:rsidRPr="00757988" w:rsidRDefault="00202571" w:rsidP="00202571">
            <w:pPr>
              <w:jc w:val="center"/>
              <w:rPr>
                <w:rFonts w:ascii="Calibri" w:eastAsia="Times New Roman" w:hAnsi="Calibri" w:cs="Calibri"/>
                <w:color w:val="000000"/>
                <w:sz w:val="21"/>
                <w:szCs w:val="21"/>
                <w:lang w:eastAsia="en-GB"/>
              </w:rPr>
            </w:pP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 xml:space="preserve"> may </w:t>
            </w:r>
            <w:proofErr w:type="spellStart"/>
            <w:r w:rsidRPr="00757988">
              <w:rPr>
                <w:rFonts w:ascii="Calibri" w:eastAsia="Times New Roman" w:hAnsi="Calibri" w:cs="Calibri"/>
                <w:color w:val="000000"/>
                <w:sz w:val="21"/>
                <w:szCs w:val="21"/>
                <w:lang w:eastAsia="en-GB"/>
              </w:rPr>
              <w:t>synergise</w:t>
            </w:r>
            <w:proofErr w:type="spellEnd"/>
            <w:r w:rsidRPr="00757988">
              <w:rPr>
                <w:rFonts w:ascii="Calibri" w:eastAsia="Times New Roman" w:hAnsi="Calibri" w:cs="Calibri"/>
                <w:color w:val="000000"/>
                <w:sz w:val="21"/>
                <w:szCs w:val="21"/>
                <w:lang w:eastAsia="en-GB"/>
              </w:rPr>
              <w:t xml:space="preserve"> with roflumilast to increase inflammation; diverging effects need further clarification, particularly in human studies</w:t>
            </w:r>
          </w:p>
        </w:tc>
        <w:tc>
          <w:tcPr>
            <w:tcW w:w="985" w:type="dxa"/>
            <w:vAlign w:val="center"/>
            <w:hideMark/>
          </w:tcPr>
          <w:p w14:paraId="55172B6A"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fldChar w:fldCharType="begin">
                <w:fldData xml:space="preserve">PEVuZE5vdGU+PENpdGU+PEF1dGhvcj5Lb21hdHN1PC9BdXRob3I+PFllYXI+MjAxMzwvWWVhcj48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</w:fldData>
              </w:fldChar>
            </w:r>
            <w:r w:rsidRPr="00757988">
              <w:rPr>
                <w:rFonts w:ascii="Calibri" w:eastAsia="Times New Roman" w:hAnsi="Calibri" w:cs="Calibri"/>
                <w:color w:val="000000"/>
                <w:sz w:val="21"/>
                <w:szCs w:val="21"/>
                <w:lang w:eastAsia="en-GB"/>
              </w:rPr>
              <w:instrText xml:space="preserve"> ADDIN EN.CITE </w:instrText>
            </w:r>
            <w:r w:rsidRPr="00757988">
              <w:rPr>
                <w:rFonts w:ascii="Calibri" w:eastAsia="Times New Roman" w:hAnsi="Calibri" w:cs="Calibri"/>
                <w:color w:val="000000"/>
                <w:sz w:val="21"/>
                <w:szCs w:val="21"/>
                <w:lang w:eastAsia="en-GB"/>
              </w:rPr>
              <w:fldChar w:fldCharType="begin">
                <w:fldData xml:space="preserve">PEVuZE5vdGU+PENpdGU+PEF1dGhvcj5Lb21hdHN1PC9BdXRob3I+PFllYXI+MjAxMzwvWWVhcj48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</w:fldData>
              </w:fldChar>
            </w:r>
            <w:r w:rsidRPr="00757988">
              <w:rPr>
                <w:rFonts w:ascii="Calibri" w:eastAsia="Times New Roman" w:hAnsi="Calibri" w:cs="Calibri"/>
                <w:color w:val="000000"/>
                <w:sz w:val="21"/>
                <w:szCs w:val="21"/>
                <w:lang w:eastAsia="en-GB"/>
              </w:rPr>
              <w:instrText xml:space="preserve"> ADDIN EN.CITE.DATA </w:instrText>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end"/>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separate"/>
            </w:r>
            <w:r w:rsidRPr="00757988">
              <w:rPr>
                <w:rFonts w:ascii="Calibri" w:eastAsia="Times New Roman" w:hAnsi="Calibri" w:cs="Calibri"/>
                <w:color w:val="000000"/>
                <w:sz w:val="21"/>
                <w:szCs w:val="21"/>
                <w:lang w:eastAsia="en-GB"/>
              </w:rPr>
              <w:t>[297]</w:t>
            </w:r>
            <w:r w:rsidRPr="00757988">
              <w:rPr>
                <w:rFonts w:ascii="Calibri" w:eastAsia="Times New Roman" w:hAnsi="Calibri" w:cs="Calibri"/>
                <w:color w:val="000000"/>
                <w:sz w:val="21"/>
                <w:szCs w:val="21"/>
                <w:lang w:eastAsia="en-GB"/>
              </w:rPr>
              <w:fldChar w:fldCharType="end"/>
            </w:r>
          </w:p>
        </w:tc>
      </w:tr>
      <w:tr w:rsidR="00202571" w:rsidRPr="00757988" w14:paraId="1DC5552C" w14:textId="77777777" w:rsidTr="00BE2CF6">
        <w:trPr>
          <w:trHeight w:val="705"/>
        </w:trPr>
        <w:tc>
          <w:tcPr>
            <w:tcW w:w="1341" w:type="dxa"/>
            <w:tcBorders>
              <w:top w:val="nil"/>
              <w:bottom w:val="nil"/>
            </w:tcBorders>
            <w:vAlign w:val="center"/>
          </w:tcPr>
          <w:p w14:paraId="387BEA55" w14:textId="77777777" w:rsidR="00202571" w:rsidRPr="00757988" w:rsidRDefault="00202571" w:rsidP="00202571">
            <w:pPr>
              <w:jc w:val="center"/>
              <w:rPr>
                <w:rFonts w:ascii="Calibri" w:eastAsia="Times New Roman" w:hAnsi="Calibri" w:cs="Calibri"/>
                <w:b/>
                <w:bCs/>
                <w:color w:val="000000"/>
                <w:sz w:val="21"/>
                <w:szCs w:val="21"/>
                <w:lang w:eastAsia="en-GB"/>
              </w:rPr>
            </w:pPr>
            <w:r w:rsidRPr="00757988">
              <w:rPr>
                <w:rFonts w:ascii="Calibri" w:eastAsia="Times New Roman" w:hAnsi="Calibri" w:cs="Calibri"/>
                <w:b/>
                <w:bCs/>
                <w:color w:val="000000"/>
                <w:sz w:val="21"/>
                <w:szCs w:val="21"/>
                <w:lang w:eastAsia="en-GB"/>
              </w:rPr>
              <w:t>PDE targeting</w:t>
            </w:r>
          </w:p>
        </w:tc>
        <w:tc>
          <w:tcPr>
            <w:tcW w:w="1391" w:type="dxa"/>
            <w:vAlign w:val="center"/>
            <w:hideMark/>
          </w:tcPr>
          <w:p w14:paraId="04D9840B"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Rolipram</w:t>
            </w:r>
          </w:p>
        </w:tc>
        <w:tc>
          <w:tcPr>
            <w:tcW w:w="1712" w:type="dxa"/>
            <w:vAlign w:val="center"/>
            <w:hideMark/>
          </w:tcPr>
          <w:p w14:paraId="27AB4036"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Preclinical (</w:t>
            </w:r>
            <w:r w:rsidRPr="00757988">
              <w:rPr>
                <w:rFonts w:ascii="Calibri" w:eastAsia="Times New Roman" w:hAnsi="Calibri" w:cs="Calibri"/>
                <w:i/>
                <w:iCs/>
                <w:color w:val="000000"/>
                <w:sz w:val="21"/>
                <w:szCs w:val="21"/>
                <w:lang w:eastAsia="en-GB"/>
              </w:rPr>
              <w:t>in vitro</w:t>
            </w:r>
            <w:r w:rsidRPr="00757988">
              <w:rPr>
                <w:rFonts w:ascii="Calibri" w:eastAsia="Times New Roman" w:hAnsi="Calibri" w:cs="Calibri"/>
                <w:color w:val="000000"/>
                <w:sz w:val="21"/>
                <w:szCs w:val="21"/>
                <w:lang w:eastAsia="en-GB"/>
              </w:rPr>
              <w:t>, murine)</w:t>
            </w:r>
          </w:p>
        </w:tc>
        <w:tc>
          <w:tcPr>
            <w:tcW w:w="1373" w:type="dxa"/>
            <w:vAlign w:val="center"/>
            <w:hideMark/>
          </w:tcPr>
          <w:p w14:paraId="6FCB2384"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PDE4 inhibition; modulates inflammatory </w:t>
            </w:r>
            <w:proofErr w:type="spellStart"/>
            <w:r w:rsidRPr="00757988">
              <w:rPr>
                <w:rFonts w:ascii="Calibri" w:eastAsia="Times New Roman" w:hAnsi="Calibri" w:cs="Calibri"/>
                <w:color w:val="000000"/>
                <w:sz w:val="21"/>
                <w:szCs w:val="21"/>
                <w:lang w:eastAsia="en-GB"/>
              </w:rPr>
              <w:t>signalling</w:t>
            </w:r>
            <w:proofErr w:type="spellEnd"/>
          </w:p>
        </w:tc>
        <w:tc>
          <w:tcPr>
            <w:tcW w:w="2214" w:type="dxa"/>
            <w:vAlign w:val="center"/>
            <w:hideMark/>
          </w:tcPr>
          <w:p w14:paraId="5F1E7F3B"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Limited translational data as older drug class primarily used for research purposes</w:t>
            </w:r>
          </w:p>
        </w:tc>
        <w:tc>
          <w:tcPr>
            <w:tcW w:w="985" w:type="dxa"/>
            <w:vAlign w:val="center"/>
            <w:hideMark/>
          </w:tcPr>
          <w:p w14:paraId="3003D313"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fldChar w:fldCharType="begin">
                <w:fldData xml:space="preserve">PEVuZE5vdGU+PENpdGU+PEF1dGhvcj5TdXN1a2ktTWl5YXRhPC9BdXRob3I+PFllYXI+MjAxNTwv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</w:fldData>
              </w:fldChar>
            </w:r>
            <w:r w:rsidRPr="00757988">
              <w:rPr>
                <w:rFonts w:ascii="Calibri" w:eastAsia="Times New Roman" w:hAnsi="Calibri" w:cs="Calibri"/>
                <w:color w:val="000000"/>
                <w:sz w:val="21"/>
                <w:szCs w:val="21"/>
                <w:lang w:eastAsia="en-GB"/>
              </w:rPr>
              <w:instrText xml:space="preserve"> ADDIN EN.CITE </w:instrText>
            </w:r>
            <w:r w:rsidRPr="00757988">
              <w:rPr>
                <w:rFonts w:ascii="Calibri" w:eastAsia="Times New Roman" w:hAnsi="Calibri" w:cs="Calibri"/>
                <w:color w:val="000000"/>
                <w:sz w:val="21"/>
                <w:szCs w:val="21"/>
                <w:lang w:eastAsia="en-GB"/>
              </w:rPr>
              <w:fldChar w:fldCharType="begin">
                <w:fldData xml:space="preserve">PEVuZE5vdGU+PENpdGU+PEF1dGhvcj5TdXN1a2ktTWl5YXRhPC9BdXRob3I+PFllYXI+MjAxNTwv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</w:fldData>
              </w:fldChar>
            </w:r>
            <w:r w:rsidRPr="00757988">
              <w:rPr>
                <w:rFonts w:ascii="Calibri" w:eastAsia="Times New Roman" w:hAnsi="Calibri" w:cs="Calibri"/>
                <w:color w:val="000000"/>
                <w:sz w:val="21"/>
                <w:szCs w:val="21"/>
                <w:lang w:eastAsia="en-GB"/>
              </w:rPr>
              <w:instrText xml:space="preserve"> ADDIN EN.CITE.DATA </w:instrText>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end"/>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separate"/>
            </w:r>
            <w:r w:rsidRPr="00757988">
              <w:rPr>
                <w:rFonts w:ascii="Calibri" w:eastAsia="Times New Roman" w:hAnsi="Calibri" w:cs="Calibri"/>
                <w:color w:val="000000"/>
                <w:sz w:val="21"/>
                <w:szCs w:val="21"/>
                <w:lang w:eastAsia="en-GB"/>
              </w:rPr>
              <w:t>[298]</w:t>
            </w:r>
            <w:r w:rsidRPr="00757988">
              <w:rPr>
                <w:rFonts w:ascii="Calibri" w:eastAsia="Times New Roman" w:hAnsi="Calibri" w:cs="Calibri"/>
                <w:color w:val="000000"/>
                <w:sz w:val="21"/>
                <w:szCs w:val="21"/>
                <w:lang w:eastAsia="en-GB"/>
              </w:rPr>
              <w:fldChar w:fldCharType="end"/>
            </w:r>
          </w:p>
        </w:tc>
      </w:tr>
      <w:tr w:rsidR="00202571" w:rsidRPr="00757988" w14:paraId="1C15F7AF" w14:textId="77777777" w:rsidTr="00BE2CF6">
        <w:trPr>
          <w:trHeight w:val="705"/>
        </w:trPr>
        <w:tc>
          <w:tcPr>
            <w:tcW w:w="1341" w:type="dxa"/>
            <w:tcBorders>
              <w:top w:val="nil"/>
            </w:tcBorders>
            <w:vAlign w:val="center"/>
            <w:hideMark/>
          </w:tcPr>
          <w:p w14:paraId="36614796" w14:textId="77777777" w:rsidR="00202571" w:rsidRPr="00757988" w:rsidRDefault="00202571" w:rsidP="00202571">
            <w:pPr>
              <w:jc w:val="center"/>
              <w:rPr>
                <w:rFonts w:ascii="Calibri" w:eastAsia="Times New Roman" w:hAnsi="Calibri" w:cs="Calibri"/>
                <w:b/>
                <w:bCs/>
                <w:color w:val="000000"/>
                <w:sz w:val="21"/>
                <w:szCs w:val="21"/>
                <w:lang w:eastAsia="en-GB"/>
              </w:rPr>
            </w:pPr>
          </w:p>
        </w:tc>
        <w:tc>
          <w:tcPr>
            <w:tcW w:w="1391" w:type="dxa"/>
            <w:vAlign w:val="center"/>
            <w:hideMark/>
          </w:tcPr>
          <w:p w14:paraId="4D040DB9"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Resveratrol</w:t>
            </w:r>
          </w:p>
        </w:tc>
        <w:tc>
          <w:tcPr>
            <w:tcW w:w="1712" w:type="dxa"/>
            <w:vAlign w:val="center"/>
            <w:hideMark/>
          </w:tcPr>
          <w:p w14:paraId="2F8F4FF2"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i/>
                <w:iCs/>
                <w:color w:val="000000"/>
                <w:sz w:val="21"/>
                <w:szCs w:val="21"/>
                <w:lang w:eastAsia="en-GB"/>
              </w:rPr>
              <w:t>In vitro</w:t>
            </w:r>
            <w:r w:rsidRPr="00757988">
              <w:rPr>
                <w:rFonts w:ascii="Calibri" w:eastAsia="Times New Roman" w:hAnsi="Calibri" w:cs="Calibri"/>
                <w:color w:val="000000"/>
                <w:sz w:val="21"/>
                <w:szCs w:val="21"/>
                <w:lang w:eastAsia="en-GB"/>
              </w:rPr>
              <w:t>, murine, zebrafish models</w:t>
            </w:r>
          </w:p>
        </w:tc>
        <w:tc>
          <w:tcPr>
            <w:tcW w:w="1373" w:type="dxa"/>
            <w:vAlign w:val="center"/>
            <w:hideMark/>
          </w:tcPr>
          <w:p w14:paraId="27FAB34F"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Modulates PDE1/3/4 and ERK/JNK phosphorylation. Upregulates MyD88 short which inhibits NF-</w:t>
            </w:r>
            <w:proofErr w:type="spellStart"/>
            <w:r w:rsidRPr="00757988">
              <w:rPr>
                <w:rFonts w:ascii="Calibri" w:eastAsia="Times New Roman" w:hAnsi="Calibri" w:cs="Calibri"/>
                <w:color w:val="000000"/>
                <w:sz w:val="21"/>
                <w:szCs w:val="21"/>
                <w:lang w:eastAsia="en-GB"/>
              </w:rPr>
              <w:t>κB</w:t>
            </w:r>
            <w:proofErr w:type="spellEnd"/>
            <w:r w:rsidRPr="00757988">
              <w:rPr>
                <w:rFonts w:ascii="Calibri" w:eastAsia="Times New Roman" w:hAnsi="Calibri" w:cs="Calibri"/>
                <w:color w:val="000000"/>
                <w:sz w:val="21"/>
                <w:szCs w:val="21"/>
                <w:lang w:eastAsia="en-GB"/>
              </w:rPr>
              <w:t xml:space="preserve">. Bacteriostatic against </w:t>
            </w:r>
            <w:proofErr w:type="spellStart"/>
            <w:r w:rsidRPr="00757988">
              <w:rPr>
                <w:rFonts w:ascii="Calibri" w:eastAsia="Times New Roman" w:hAnsi="Calibri" w:cs="Calibri"/>
                <w:color w:val="000000"/>
                <w:sz w:val="21"/>
                <w:szCs w:val="21"/>
                <w:lang w:eastAsia="en-GB"/>
              </w:rPr>
              <w:t>NTHi</w:t>
            </w:r>
            <w:proofErr w:type="spellEnd"/>
          </w:p>
        </w:tc>
        <w:tc>
          <w:tcPr>
            <w:tcW w:w="2214" w:type="dxa"/>
            <w:vAlign w:val="center"/>
            <w:hideMark/>
          </w:tcPr>
          <w:p w14:paraId="57BDA09C"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Mixed evidence on </w:t>
            </w: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 xml:space="preserve"> adhesion, invasion, intracellular load as mostly preclinical data</w:t>
            </w:r>
          </w:p>
        </w:tc>
        <w:tc>
          <w:tcPr>
            <w:tcW w:w="985" w:type="dxa"/>
            <w:vAlign w:val="center"/>
            <w:hideMark/>
          </w:tcPr>
          <w:p w14:paraId="20C76261"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fldChar w:fldCharType="begin">
                <w:fldData xml:space="preserve">PEVuZE5vdGU+PENpdGU+PEF1dGhvcj5BbmRyZXdzPC9BdXRob3I+PFllYXI+MjAxNjwvWWVhcj48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</w:fldData>
              </w:fldChar>
            </w:r>
            <w:r w:rsidRPr="00757988">
              <w:rPr>
                <w:rFonts w:ascii="Calibri" w:eastAsia="Times New Roman" w:hAnsi="Calibri" w:cs="Calibri"/>
                <w:color w:val="000000"/>
                <w:sz w:val="21"/>
                <w:szCs w:val="21"/>
                <w:lang w:eastAsia="en-GB"/>
              </w:rPr>
              <w:instrText xml:space="preserve"> ADDIN EN.CITE </w:instrText>
            </w:r>
            <w:r w:rsidRPr="00757988">
              <w:rPr>
                <w:rFonts w:ascii="Calibri" w:eastAsia="Times New Roman" w:hAnsi="Calibri" w:cs="Calibri"/>
                <w:color w:val="000000"/>
                <w:sz w:val="21"/>
                <w:szCs w:val="21"/>
                <w:lang w:eastAsia="en-GB"/>
              </w:rPr>
              <w:fldChar w:fldCharType="begin">
                <w:fldData xml:space="preserve">PEVuZE5vdGU+PENpdGU+PEF1dGhvcj5BbmRyZXdzPC9BdXRob3I+PFllYXI+MjAxNjwvWWVhcj48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</w:fldData>
              </w:fldChar>
            </w:r>
            <w:r w:rsidRPr="00757988">
              <w:rPr>
                <w:rFonts w:ascii="Calibri" w:eastAsia="Times New Roman" w:hAnsi="Calibri" w:cs="Calibri"/>
                <w:color w:val="000000"/>
                <w:sz w:val="21"/>
                <w:szCs w:val="21"/>
                <w:lang w:eastAsia="en-GB"/>
              </w:rPr>
              <w:instrText xml:space="preserve"> ADDIN EN.CITE.DATA </w:instrText>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end"/>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separate"/>
            </w:r>
            <w:r w:rsidRPr="00757988">
              <w:rPr>
                <w:rFonts w:ascii="Calibri" w:eastAsia="Times New Roman" w:hAnsi="Calibri" w:cs="Calibri"/>
                <w:color w:val="000000"/>
                <w:sz w:val="21"/>
                <w:szCs w:val="21"/>
                <w:lang w:eastAsia="en-GB"/>
              </w:rPr>
              <w:t>[299-301]</w:t>
            </w:r>
            <w:r w:rsidRPr="00757988">
              <w:rPr>
                <w:rFonts w:ascii="Calibri" w:eastAsia="Times New Roman" w:hAnsi="Calibri" w:cs="Calibri"/>
                <w:color w:val="000000"/>
                <w:sz w:val="21"/>
                <w:szCs w:val="21"/>
                <w:lang w:eastAsia="en-GB"/>
              </w:rPr>
              <w:fldChar w:fldCharType="end"/>
            </w:r>
          </w:p>
        </w:tc>
      </w:tr>
      <w:tr w:rsidR="00202571" w:rsidRPr="00757988" w14:paraId="126E7996" w14:textId="77777777" w:rsidTr="00BE2CF6">
        <w:trPr>
          <w:trHeight w:val="705"/>
        </w:trPr>
        <w:tc>
          <w:tcPr>
            <w:tcW w:w="1341" w:type="dxa"/>
            <w:vAlign w:val="center"/>
            <w:hideMark/>
          </w:tcPr>
          <w:p w14:paraId="11CBC341" w14:textId="77777777" w:rsidR="00202571" w:rsidRPr="00757988" w:rsidRDefault="00202571" w:rsidP="00202571">
            <w:pPr>
              <w:jc w:val="center"/>
              <w:rPr>
                <w:rFonts w:ascii="Calibri" w:eastAsia="Times New Roman" w:hAnsi="Calibri" w:cs="Calibri"/>
                <w:b/>
                <w:bCs/>
                <w:color w:val="000000"/>
                <w:sz w:val="21"/>
                <w:szCs w:val="21"/>
                <w:lang w:eastAsia="en-GB"/>
              </w:rPr>
            </w:pPr>
            <w:r w:rsidRPr="00757988">
              <w:rPr>
                <w:rFonts w:ascii="Calibri" w:eastAsia="Times New Roman" w:hAnsi="Calibri" w:cs="Calibri"/>
                <w:b/>
                <w:bCs/>
                <w:color w:val="000000"/>
                <w:sz w:val="21"/>
                <w:szCs w:val="21"/>
                <w:lang w:eastAsia="en-GB"/>
              </w:rPr>
              <w:lastRenderedPageBreak/>
              <w:t>Mucolytics</w:t>
            </w:r>
          </w:p>
        </w:tc>
        <w:tc>
          <w:tcPr>
            <w:tcW w:w="1391" w:type="dxa"/>
            <w:vAlign w:val="center"/>
            <w:hideMark/>
          </w:tcPr>
          <w:p w14:paraId="510E3D73"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N-acetylcysteine (NAC), 1,8-cineole (eucalyptol), </w:t>
            </w:r>
            <w:proofErr w:type="spellStart"/>
            <w:r w:rsidRPr="00757988">
              <w:rPr>
                <w:rFonts w:ascii="Calibri" w:eastAsia="Times New Roman" w:hAnsi="Calibri" w:cs="Calibri"/>
                <w:color w:val="000000"/>
                <w:sz w:val="21"/>
                <w:szCs w:val="21"/>
                <w:lang w:eastAsia="en-GB"/>
              </w:rPr>
              <w:t>carbocisteine</w:t>
            </w:r>
            <w:proofErr w:type="spellEnd"/>
          </w:p>
        </w:tc>
        <w:tc>
          <w:tcPr>
            <w:tcW w:w="1712" w:type="dxa"/>
            <w:vAlign w:val="center"/>
            <w:hideMark/>
          </w:tcPr>
          <w:p w14:paraId="2A583E65"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Clinically used as mucolytic/antioxidant therapy. Preclinical </w:t>
            </w:r>
            <w:r w:rsidRPr="00757988">
              <w:rPr>
                <w:rFonts w:ascii="Calibri" w:eastAsia="Times New Roman" w:hAnsi="Calibri" w:cs="Calibri"/>
                <w:i/>
                <w:iCs/>
                <w:color w:val="000000"/>
                <w:sz w:val="21"/>
                <w:szCs w:val="21"/>
                <w:lang w:eastAsia="en-GB"/>
              </w:rPr>
              <w:t>in vitro/vivo</w:t>
            </w:r>
            <w:r w:rsidRPr="00757988">
              <w:rPr>
                <w:rFonts w:ascii="Calibri" w:eastAsia="Times New Roman" w:hAnsi="Calibri" w:cs="Calibri"/>
                <w:color w:val="000000"/>
                <w:sz w:val="21"/>
                <w:szCs w:val="21"/>
                <w:lang w:eastAsia="en-GB"/>
              </w:rPr>
              <w:t xml:space="preserve"> studies evaluating direct effects on </w:t>
            </w: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w:t>
            </w:r>
          </w:p>
        </w:tc>
        <w:tc>
          <w:tcPr>
            <w:tcW w:w="1373" w:type="dxa"/>
            <w:vAlign w:val="center"/>
            <w:hideMark/>
          </w:tcPr>
          <w:p w14:paraId="165E6576" w14:textId="77777777" w:rsidR="00202571" w:rsidRPr="00757988" w:rsidRDefault="00202571" w:rsidP="00202571">
            <w:pPr>
              <w:jc w:val="center"/>
              <w:rPr>
                <w:rFonts w:ascii="Calibri" w:eastAsia="Times New Roman" w:hAnsi="Calibri" w:cs="Calibri"/>
                <w:sz w:val="21"/>
                <w:szCs w:val="21"/>
                <w:lang w:eastAsia="en-GB"/>
              </w:rPr>
            </w:pPr>
            <w:r w:rsidRPr="00757988">
              <w:rPr>
                <w:rFonts w:ascii="Calibri" w:eastAsia="Times New Roman" w:hAnsi="Calibri" w:cs="Calibri"/>
                <w:sz w:val="21"/>
                <w:szCs w:val="21"/>
                <w:lang w:eastAsia="en-GB"/>
              </w:rPr>
              <w:t xml:space="preserve">Mucolytic, antioxidant and bacteriostatic effects. Reduces </w:t>
            </w:r>
            <w:proofErr w:type="spellStart"/>
            <w:r w:rsidRPr="00757988">
              <w:rPr>
                <w:rFonts w:ascii="Calibri" w:eastAsia="Times New Roman" w:hAnsi="Calibri" w:cs="Calibri"/>
                <w:sz w:val="21"/>
                <w:szCs w:val="21"/>
                <w:lang w:eastAsia="en-GB"/>
              </w:rPr>
              <w:t>NTHi</w:t>
            </w:r>
            <w:proofErr w:type="spellEnd"/>
            <w:r w:rsidRPr="00757988">
              <w:rPr>
                <w:rFonts w:ascii="Calibri" w:eastAsia="Times New Roman" w:hAnsi="Calibri" w:cs="Calibri"/>
                <w:sz w:val="21"/>
                <w:szCs w:val="21"/>
                <w:lang w:eastAsia="en-GB"/>
              </w:rPr>
              <w:t xml:space="preserve"> adhesion to mucins but not epithelial cells, improves </w:t>
            </w:r>
            <w:proofErr w:type="spellStart"/>
            <w:r w:rsidRPr="00757988">
              <w:rPr>
                <w:rFonts w:ascii="Calibri" w:eastAsia="Times New Roman" w:hAnsi="Calibri" w:cs="Calibri"/>
                <w:sz w:val="21"/>
                <w:szCs w:val="21"/>
                <w:lang w:eastAsia="en-GB"/>
              </w:rPr>
              <w:t>NTHi</w:t>
            </w:r>
            <w:proofErr w:type="spellEnd"/>
            <w:r w:rsidRPr="00757988">
              <w:rPr>
                <w:rFonts w:ascii="Calibri" w:eastAsia="Times New Roman" w:hAnsi="Calibri" w:cs="Calibri"/>
                <w:sz w:val="21"/>
                <w:szCs w:val="21"/>
                <w:lang w:eastAsia="en-GB"/>
              </w:rPr>
              <w:t xml:space="preserve"> clearance</w:t>
            </w:r>
          </w:p>
        </w:tc>
        <w:tc>
          <w:tcPr>
            <w:tcW w:w="2214" w:type="dxa"/>
            <w:vAlign w:val="center"/>
            <w:hideMark/>
          </w:tcPr>
          <w:p w14:paraId="3E671F42"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High dose needed for direct bacterial effect. Treatment may increase bacterial OMV release and perpetuate inflammation, but further studies are needed to clarify this</w:t>
            </w:r>
          </w:p>
        </w:tc>
        <w:tc>
          <w:tcPr>
            <w:tcW w:w="985" w:type="dxa"/>
            <w:vAlign w:val="center"/>
            <w:hideMark/>
          </w:tcPr>
          <w:p w14:paraId="1526F415"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fldChar w:fldCharType="begin">
                <w:fldData xml:space="preserve">PEVuZE5vdGU+PENpdGU+PEF1dGhvcj5Wb2xnZXJzPC9BdXRob3I+PFllYXI+MjAxNzwvWWVhcj48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</w:fldData>
              </w:fldChar>
            </w:r>
            <w:r w:rsidRPr="00757988">
              <w:rPr>
                <w:rFonts w:ascii="Calibri" w:eastAsia="Times New Roman" w:hAnsi="Calibri" w:cs="Calibri"/>
                <w:color w:val="000000"/>
                <w:sz w:val="21"/>
                <w:szCs w:val="21"/>
                <w:lang w:eastAsia="en-GB"/>
              </w:rPr>
              <w:instrText xml:space="preserve"> ADDIN EN.CITE </w:instrText>
            </w:r>
            <w:r w:rsidRPr="00757988">
              <w:rPr>
                <w:rFonts w:ascii="Calibri" w:eastAsia="Times New Roman" w:hAnsi="Calibri" w:cs="Calibri"/>
                <w:color w:val="000000"/>
                <w:sz w:val="21"/>
                <w:szCs w:val="21"/>
                <w:lang w:eastAsia="en-GB"/>
              </w:rPr>
              <w:fldChar w:fldCharType="begin">
                <w:fldData xml:space="preserve">PEVuZE5vdGU+PENpdGU+PEF1dGhvcj5Wb2xnZXJzPC9BdXRob3I+PFllYXI+MjAxNzwvWWVhcj48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</w:fldData>
              </w:fldChar>
            </w:r>
            <w:r w:rsidRPr="00757988">
              <w:rPr>
                <w:rFonts w:ascii="Calibri" w:eastAsia="Times New Roman" w:hAnsi="Calibri" w:cs="Calibri"/>
                <w:color w:val="000000"/>
                <w:sz w:val="21"/>
                <w:szCs w:val="21"/>
                <w:lang w:eastAsia="en-GB"/>
              </w:rPr>
              <w:instrText xml:space="preserve"> ADDIN EN.CITE.DATA </w:instrText>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end"/>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separate"/>
            </w:r>
            <w:r w:rsidRPr="00757988">
              <w:rPr>
                <w:rFonts w:ascii="Calibri" w:eastAsia="Times New Roman" w:hAnsi="Calibri" w:cs="Calibri"/>
                <w:color w:val="000000"/>
                <w:sz w:val="21"/>
                <w:szCs w:val="21"/>
                <w:lang w:eastAsia="en-GB"/>
              </w:rPr>
              <w:t>[293,302-304]</w:t>
            </w:r>
            <w:r w:rsidRPr="00757988">
              <w:rPr>
                <w:rFonts w:ascii="Calibri" w:eastAsia="Times New Roman" w:hAnsi="Calibri" w:cs="Calibri"/>
                <w:color w:val="000000"/>
                <w:sz w:val="21"/>
                <w:szCs w:val="21"/>
                <w:lang w:eastAsia="en-GB"/>
              </w:rPr>
              <w:fldChar w:fldCharType="end"/>
            </w:r>
          </w:p>
        </w:tc>
      </w:tr>
      <w:tr w:rsidR="00202571" w:rsidRPr="00757988" w14:paraId="430A713E" w14:textId="77777777" w:rsidTr="00BE2CF6">
        <w:trPr>
          <w:trHeight w:val="705"/>
        </w:trPr>
        <w:tc>
          <w:tcPr>
            <w:tcW w:w="1341" w:type="dxa"/>
            <w:vAlign w:val="center"/>
            <w:hideMark/>
          </w:tcPr>
          <w:p w14:paraId="333B2C8F" w14:textId="77777777" w:rsidR="00202571" w:rsidRPr="00757988" w:rsidRDefault="00202571" w:rsidP="00202571">
            <w:pPr>
              <w:jc w:val="center"/>
              <w:rPr>
                <w:rFonts w:ascii="Calibri" w:eastAsia="Times New Roman" w:hAnsi="Calibri" w:cs="Calibri"/>
                <w:b/>
                <w:bCs/>
                <w:color w:val="000000"/>
                <w:sz w:val="21"/>
                <w:szCs w:val="21"/>
                <w:lang w:eastAsia="en-GB"/>
              </w:rPr>
            </w:pPr>
            <w:r w:rsidRPr="00757988">
              <w:rPr>
                <w:rFonts w:ascii="Calibri" w:eastAsia="Times New Roman" w:hAnsi="Calibri" w:cs="Calibri"/>
                <w:b/>
                <w:bCs/>
                <w:color w:val="000000"/>
                <w:sz w:val="21"/>
                <w:szCs w:val="21"/>
                <w:lang w:eastAsia="en-GB"/>
              </w:rPr>
              <w:t>Nanogels</w:t>
            </w:r>
          </w:p>
        </w:tc>
        <w:tc>
          <w:tcPr>
            <w:tcW w:w="1391" w:type="dxa"/>
            <w:vAlign w:val="center"/>
            <w:hideMark/>
          </w:tcPr>
          <w:p w14:paraId="00294537"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ECAT nanogels</w:t>
            </w:r>
          </w:p>
        </w:tc>
        <w:tc>
          <w:tcPr>
            <w:tcW w:w="1712" w:type="dxa"/>
            <w:vAlign w:val="center"/>
            <w:hideMark/>
          </w:tcPr>
          <w:p w14:paraId="4A510B99"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i/>
                <w:iCs/>
                <w:color w:val="000000"/>
                <w:sz w:val="21"/>
                <w:szCs w:val="21"/>
                <w:lang w:eastAsia="en-GB"/>
              </w:rPr>
              <w:t>In vitro</w:t>
            </w:r>
            <w:r w:rsidRPr="00757988">
              <w:rPr>
                <w:rFonts w:ascii="Calibri" w:eastAsia="Times New Roman" w:hAnsi="Calibri" w:cs="Calibri"/>
                <w:color w:val="000000"/>
                <w:sz w:val="21"/>
                <w:szCs w:val="21"/>
                <w:lang w:eastAsia="en-GB"/>
              </w:rPr>
              <w:t xml:space="preserve"> and murine models</w:t>
            </w:r>
          </w:p>
        </w:tc>
        <w:tc>
          <w:tcPr>
            <w:tcW w:w="1373" w:type="dxa"/>
            <w:vAlign w:val="center"/>
            <w:hideMark/>
          </w:tcPr>
          <w:p w14:paraId="2236C467"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 xml:space="preserve">Reduced </w:t>
            </w:r>
            <w:proofErr w:type="spellStart"/>
            <w:r w:rsidRPr="00757988">
              <w:rPr>
                <w:rFonts w:ascii="Calibri" w:eastAsia="Times New Roman" w:hAnsi="Calibri" w:cs="Calibri"/>
                <w:color w:val="000000"/>
                <w:sz w:val="21"/>
                <w:szCs w:val="21"/>
                <w:lang w:eastAsia="en-GB"/>
              </w:rPr>
              <w:t>NTHi</w:t>
            </w:r>
            <w:proofErr w:type="spellEnd"/>
            <w:r w:rsidRPr="00757988">
              <w:rPr>
                <w:rFonts w:ascii="Calibri" w:eastAsia="Times New Roman" w:hAnsi="Calibri" w:cs="Calibri"/>
                <w:color w:val="000000"/>
                <w:sz w:val="21"/>
                <w:szCs w:val="21"/>
                <w:lang w:eastAsia="en-GB"/>
              </w:rPr>
              <w:t xml:space="preserve"> growth, mucin aggregation and airway inflammation</w:t>
            </w:r>
          </w:p>
        </w:tc>
        <w:tc>
          <w:tcPr>
            <w:tcW w:w="2214" w:type="dxa"/>
            <w:vAlign w:val="center"/>
            <w:hideMark/>
          </w:tcPr>
          <w:p w14:paraId="2A1960C9"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t>Early-stage, no human data</w:t>
            </w:r>
          </w:p>
        </w:tc>
        <w:tc>
          <w:tcPr>
            <w:tcW w:w="985" w:type="dxa"/>
            <w:vAlign w:val="center"/>
            <w:hideMark/>
          </w:tcPr>
          <w:p w14:paraId="2AA2CFCB" w14:textId="77777777" w:rsidR="00202571" w:rsidRPr="00757988" w:rsidRDefault="00202571" w:rsidP="00202571">
            <w:pPr>
              <w:jc w:val="center"/>
              <w:rPr>
                <w:rFonts w:ascii="Calibri" w:eastAsia="Times New Roman" w:hAnsi="Calibri" w:cs="Calibri"/>
                <w:color w:val="000000"/>
                <w:sz w:val="21"/>
                <w:szCs w:val="21"/>
                <w:lang w:eastAsia="en-GB"/>
              </w:rPr>
            </w:pPr>
            <w:r w:rsidRPr="00757988">
              <w:rPr>
                <w:rFonts w:ascii="Calibri" w:eastAsia="Times New Roman" w:hAnsi="Calibri" w:cs="Calibri"/>
                <w:color w:val="000000"/>
                <w:sz w:val="21"/>
                <w:szCs w:val="21"/>
                <w:lang w:eastAsia="en-GB"/>
              </w:rPr>
              <w:fldChar w:fldCharType="begin">
                <w:fldData xml:space="preserve">PEVuZE5vdGU+PENpdGU+PEF1dGhvcj5adW88L0F1dGhvcj48WWVhcj4yMDI0PC9ZZWFyPjxSZWNO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</w:fldData>
              </w:fldChar>
            </w:r>
            <w:r w:rsidRPr="00757988">
              <w:rPr>
                <w:rFonts w:ascii="Calibri" w:eastAsia="Times New Roman" w:hAnsi="Calibri" w:cs="Calibri"/>
                <w:color w:val="000000"/>
                <w:sz w:val="21"/>
                <w:szCs w:val="21"/>
                <w:lang w:eastAsia="en-GB"/>
              </w:rPr>
              <w:instrText xml:space="preserve"> ADDIN EN.CITE </w:instrText>
            </w:r>
            <w:r w:rsidRPr="00757988">
              <w:rPr>
                <w:rFonts w:ascii="Calibri" w:eastAsia="Times New Roman" w:hAnsi="Calibri" w:cs="Calibri"/>
                <w:color w:val="000000"/>
                <w:sz w:val="21"/>
                <w:szCs w:val="21"/>
                <w:lang w:eastAsia="en-GB"/>
              </w:rPr>
              <w:fldChar w:fldCharType="begin">
                <w:fldData xml:space="preserve">PEVuZE5vdGU+PENpdGU+PEF1dGhvcj5adW88L0F1dGhvcj48WWVhcj4yMDI0PC9ZZWFyPjxSZWNO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</w:fldData>
              </w:fldChar>
            </w:r>
            <w:r w:rsidRPr="00757988">
              <w:rPr>
                <w:rFonts w:ascii="Calibri" w:eastAsia="Times New Roman" w:hAnsi="Calibri" w:cs="Calibri"/>
                <w:color w:val="000000"/>
                <w:sz w:val="21"/>
                <w:szCs w:val="21"/>
                <w:lang w:eastAsia="en-GB"/>
              </w:rPr>
              <w:instrText xml:space="preserve"> ADDIN EN.CITE.DATA </w:instrText>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end"/>
            </w:r>
            <w:r w:rsidRPr="00757988">
              <w:rPr>
                <w:rFonts w:ascii="Calibri" w:eastAsia="Times New Roman" w:hAnsi="Calibri" w:cs="Calibri"/>
                <w:color w:val="000000"/>
                <w:sz w:val="21"/>
                <w:szCs w:val="21"/>
                <w:lang w:eastAsia="en-GB"/>
              </w:rPr>
            </w:r>
            <w:r w:rsidRPr="00757988">
              <w:rPr>
                <w:rFonts w:ascii="Calibri" w:eastAsia="Times New Roman" w:hAnsi="Calibri" w:cs="Calibri"/>
                <w:color w:val="000000"/>
                <w:sz w:val="21"/>
                <w:szCs w:val="21"/>
                <w:lang w:eastAsia="en-GB"/>
              </w:rPr>
              <w:fldChar w:fldCharType="separate"/>
            </w:r>
            <w:r w:rsidRPr="00757988">
              <w:rPr>
                <w:rFonts w:ascii="Calibri" w:eastAsia="Times New Roman" w:hAnsi="Calibri" w:cs="Calibri"/>
                <w:color w:val="000000"/>
                <w:sz w:val="21"/>
                <w:szCs w:val="21"/>
                <w:lang w:eastAsia="en-GB"/>
              </w:rPr>
              <w:t>[305]</w:t>
            </w:r>
            <w:r w:rsidRPr="00757988">
              <w:rPr>
                <w:rFonts w:ascii="Calibri" w:eastAsia="Times New Roman" w:hAnsi="Calibri" w:cs="Calibri"/>
                <w:color w:val="000000"/>
                <w:sz w:val="21"/>
                <w:szCs w:val="21"/>
                <w:lang w:eastAsia="en-GB"/>
              </w:rPr>
              <w:fldChar w:fldCharType="end"/>
            </w:r>
          </w:p>
        </w:tc>
      </w:tr>
    </w:tbl>
    <w:p w14:paraId="02A730D8" w14:textId="77777777" w:rsidR="00202571" w:rsidRPr="00757988" w:rsidRDefault="00202571" w:rsidP="00202571">
      <w:pPr>
        <w:spacing w:line="278" w:lineRule="auto"/>
        <w:rPr>
          <w:rFonts w:ascii="Aptos" w:eastAsia="Aptos" w:hAnsi="Aptos" w:cs="Times New Roman"/>
          <w:kern w:val="2"/>
          <w:szCs w:val="24"/>
          <w14:ligatures w14:val="standardContextual"/>
        </w:rPr>
      </w:pPr>
    </w:p>
    <w:p w14:paraId="63096F5C" w14:textId="77777777" w:rsidR="00202571" w:rsidRPr="00757988" w:rsidRDefault="00202571" w:rsidP="00202571">
      <w:pPr>
        <w:spacing w:line="278" w:lineRule="auto"/>
        <w:rPr>
          <w:rFonts w:ascii="Aptos" w:eastAsia="Aptos" w:hAnsi="Aptos" w:cs="Times New Roman"/>
          <w:kern w:val="2"/>
          <w:sz w:val="18"/>
          <w:szCs w:val="18"/>
          <w14:ligatures w14:val="standardContextual"/>
        </w:rPr>
      </w:pPr>
      <w:r w:rsidRPr="00757988">
        <w:rPr>
          <w:rFonts w:ascii="Aptos" w:eastAsia="Aptos" w:hAnsi="Aptos" w:cs="Times New Roman"/>
          <w:kern w:val="2"/>
          <w:sz w:val="18"/>
          <w:szCs w:val="18"/>
          <w14:ligatures w14:val="standardContextual"/>
        </w:rPr>
        <w:t>Abbreviations: AOS = Alginate Oligosaccharides, CF = Cystic Fibrosis, COX-2 = Cyclooxygenase-2, COPD = Chronic Obstructive Pulmonary Disease, DNABII = DNA-binding protein family II, DNase I = Deoxyribonuclease I, DPP-1 = Dipeptidyl Peptidase-1, ECAT = ε-poly-L-lysine/arginine-grafted chitosan/tris(2-carboxyethyl)phosphine, EDTA = Ethylenediaminetetraacetic acid, ERK = Extracellular Signal-Regulated Kinase, FEV1 = Forced Expiratory Volume in 1 second, HMW = High Molecular Weight, IL-6 = Interleukin-6, JNK = c-Jun N-terminal kinase, MyD88s = Myeloid differentiation primary response 88 (short isoform), NAC = N-acetylcysteine, NF-</w:t>
      </w:r>
      <w:proofErr w:type="spellStart"/>
      <w:r w:rsidRPr="00757988">
        <w:rPr>
          <w:rFonts w:ascii="Aptos" w:eastAsia="Aptos" w:hAnsi="Aptos" w:cs="Times New Roman"/>
          <w:kern w:val="2"/>
          <w:sz w:val="18"/>
          <w:szCs w:val="18"/>
          <w14:ligatures w14:val="standardContextual"/>
        </w:rPr>
        <w:t>κB</w:t>
      </w:r>
      <w:proofErr w:type="spellEnd"/>
      <w:r w:rsidRPr="00757988">
        <w:rPr>
          <w:rFonts w:ascii="Aptos" w:eastAsia="Aptos" w:hAnsi="Aptos" w:cs="Times New Roman"/>
          <w:kern w:val="2"/>
          <w:sz w:val="18"/>
          <w:szCs w:val="18"/>
          <w14:ligatures w14:val="standardContextual"/>
        </w:rPr>
        <w:t xml:space="preserve"> = Nuclear factor kappa-light-chain-enhancer of activated B cells, NO = Nitric oxide, </w:t>
      </w:r>
      <w:proofErr w:type="spellStart"/>
      <w:r w:rsidRPr="00757988">
        <w:rPr>
          <w:rFonts w:ascii="Aptos" w:eastAsia="Aptos" w:hAnsi="Aptos" w:cs="Times New Roman"/>
          <w:kern w:val="2"/>
          <w:sz w:val="18"/>
          <w:szCs w:val="18"/>
          <w14:ligatures w14:val="standardContextual"/>
        </w:rPr>
        <w:t>NTHi</w:t>
      </w:r>
      <w:proofErr w:type="spellEnd"/>
      <w:r w:rsidRPr="00757988">
        <w:rPr>
          <w:rFonts w:ascii="Aptos" w:eastAsia="Aptos" w:hAnsi="Aptos" w:cs="Times New Roman"/>
          <w:kern w:val="2"/>
          <w:sz w:val="18"/>
          <w:szCs w:val="18"/>
          <w14:ligatures w14:val="standardContextual"/>
        </w:rPr>
        <w:t xml:space="preserve"> = </w:t>
      </w:r>
      <w:proofErr w:type="spellStart"/>
      <w:r w:rsidRPr="00757988">
        <w:rPr>
          <w:rFonts w:ascii="Aptos" w:eastAsia="Aptos" w:hAnsi="Aptos" w:cs="Times New Roman"/>
          <w:kern w:val="2"/>
          <w:sz w:val="18"/>
          <w:szCs w:val="18"/>
          <w14:ligatures w14:val="standardContextual"/>
        </w:rPr>
        <w:t>Nontypeable</w:t>
      </w:r>
      <w:proofErr w:type="spellEnd"/>
      <w:r w:rsidRPr="00757988">
        <w:rPr>
          <w:rFonts w:ascii="Aptos" w:eastAsia="Aptos" w:hAnsi="Aptos" w:cs="Times New Roman"/>
          <w:kern w:val="2"/>
          <w:sz w:val="18"/>
          <w:szCs w:val="18"/>
          <w14:ligatures w14:val="standardContextual"/>
        </w:rPr>
        <w:t xml:space="preserve"> </w:t>
      </w:r>
      <w:proofErr w:type="spellStart"/>
      <w:r w:rsidRPr="00757988">
        <w:rPr>
          <w:rFonts w:ascii="Aptos" w:eastAsia="Aptos" w:hAnsi="Aptos" w:cs="Times New Roman"/>
          <w:kern w:val="2"/>
          <w:sz w:val="18"/>
          <w:szCs w:val="18"/>
          <w14:ligatures w14:val="standardContextual"/>
        </w:rPr>
        <w:t>Haemophilus</w:t>
      </w:r>
      <w:proofErr w:type="spellEnd"/>
      <w:r w:rsidRPr="00757988">
        <w:rPr>
          <w:rFonts w:ascii="Aptos" w:eastAsia="Aptos" w:hAnsi="Aptos" w:cs="Times New Roman"/>
          <w:kern w:val="2"/>
          <w:sz w:val="18"/>
          <w:szCs w:val="18"/>
          <w14:ligatures w14:val="standardContextual"/>
        </w:rPr>
        <w:t xml:space="preserve"> influenzae, OMP P2 = Outer membrane protein P2, OMV = Outer membrane vesicle, PDE = Phosphodiesterase, </w:t>
      </w:r>
      <w:proofErr w:type="spellStart"/>
      <w:r w:rsidRPr="00757988">
        <w:rPr>
          <w:rFonts w:ascii="Aptos" w:eastAsia="Aptos" w:hAnsi="Aptos" w:cs="Times New Roman"/>
          <w:kern w:val="2"/>
          <w:sz w:val="18"/>
          <w:szCs w:val="18"/>
          <w14:ligatures w14:val="standardContextual"/>
        </w:rPr>
        <w:t>PilA</w:t>
      </w:r>
      <w:proofErr w:type="spellEnd"/>
      <w:r w:rsidRPr="00757988">
        <w:rPr>
          <w:rFonts w:ascii="Aptos" w:eastAsia="Aptos" w:hAnsi="Aptos" w:cs="Times New Roman"/>
          <w:kern w:val="2"/>
          <w:sz w:val="18"/>
          <w:szCs w:val="18"/>
          <w14:ligatures w14:val="standardContextual"/>
        </w:rPr>
        <w:t xml:space="preserve"> = Type IV pilus subunit A, PYRRO-C3D = Cephalosporin-3′-diazeniumdiolate nitric oxide donor prodrug, RCT = </w:t>
      </w:r>
      <w:proofErr w:type="spellStart"/>
      <w:r w:rsidRPr="00757988">
        <w:rPr>
          <w:rFonts w:ascii="Aptos" w:eastAsia="Aptos" w:hAnsi="Aptos" w:cs="Times New Roman"/>
          <w:kern w:val="2"/>
          <w:sz w:val="18"/>
          <w:szCs w:val="18"/>
          <w14:ligatures w14:val="standardContextual"/>
        </w:rPr>
        <w:t>Randomised</w:t>
      </w:r>
      <w:proofErr w:type="spellEnd"/>
      <w:r w:rsidRPr="00757988">
        <w:rPr>
          <w:rFonts w:ascii="Aptos" w:eastAsia="Aptos" w:hAnsi="Aptos" w:cs="Times New Roman"/>
          <w:kern w:val="2"/>
          <w:sz w:val="18"/>
          <w:szCs w:val="18"/>
          <w14:ligatures w14:val="standardContextual"/>
        </w:rPr>
        <w:t xml:space="preserve"> Controlled Trial, RTIs = Respiratory Tract Infections, SPM = </w:t>
      </w:r>
      <w:proofErr w:type="spellStart"/>
      <w:r w:rsidRPr="00757988">
        <w:rPr>
          <w:rFonts w:ascii="Aptos" w:eastAsia="Aptos" w:hAnsi="Aptos" w:cs="Times New Roman"/>
          <w:kern w:val="2"/>
          <w:sz w:val="18"/>
          <w:szCs w:val="18"/>
          <w14:ligatures w14:val="standardContextual"/>
        </w:rPr>
        <w:t>Specialised</w:t>
      </w:r>
      <w:proofErr w:type="spellEnd"/>
      <w:r w:rsidRPr="00757988">
        <w:rPr>
          <w:rFonts w:ascii="Aptos" w:eastAsia="Aptos" w:hAnsi="Aptos" w:cs="Times New Roman"/>
          <w:kern w:val="2"/>
          <w:sz w:val="18"/>
          <w:szCs w:val="18"/>
          <w14:ligatures w14:val="standardContextual"/>
        </w:rPr>
        <w:t xml:space="preserve"> Pro-resolving Mediators, </w:t>
      </w:r>
      <w:proofErr w:type="spellStart"/>
      <w:r w:rsidRPr="00757988">
        <w:rPr>
          <w:rFonts w:ascii="Aptos" w:eastAsia="Aptos" w:hAnsi="Aptos" w:cs="Times New Roman"/>
          <w:kern w:val="2"/>
          <w:sz w:val="18"/>
          <w:szCs w:val="18"/>
          <w14:ligatures w14:val="standardContextual"/>
        </w:rPr>
        <w:t>sIgA</w:t>
      </w:r>
      <w:proofErr w:type="spellEnd"/>
      <w:r w:rsidRPr="00757988">
        <w:rPr>
          <w:rFonts w:ascii="Aptos" w:eastAsia="Aptos" w:hAnsi="Aptos" w:cs="Times New Roman"/>
          <w:kern w:val="2"/>
          <w:sz w:val="18"/>
          <w:szCs w:val="18"/>
          <w14:ligatures w14:val="standardContextual"/>
        </w:rPr>
        <w:t xml:space="preserve"> = Secretory Immunoglobulin A, TNF-α = </w:t>
      </w:r>
      <w:proofErr w:type="spellStart"/>
      <w:r w:rsidRPr="00757988">
        <w:rPr>
          <w:rFonts w:ascii="Aptos" w:eastAsia="Aptos" w:hAnsi="Aptos" w:cs="Times New Roman"/>
          <w:kern w:val="2"/>
          <w:sz w:val="18"/>
          <w:szCs w:val="18"/>
          <w14:ligatures w14:val="standardContextual"/>
        </w:rPr>
        <w:t>Tumour</w:t>
      </w:r>
      <w:proofErr w:type="spellEnd"/>
      <w:r w:rsidRPr="00757988">
        <w:rPr>
          <w:rFonts w:ascii="Aptos" w:eastAsia="Aptos" w:hAnsi="Aptos" w:cs="Times New Roman"/>
          <w:kern w:val="2"/>
          <w:sz w:val="18"/>
          <w:szCs w:val="18"/>
          <w14:ligatures w14:val="standardContextual"/>
        </w:rPr>
        <w:t xml:space="preserve"> Necrosis Factor-alpha.</w:t>
      </w:r>
    </w:p>
    <w:p w14:paraId="6652FEB1" w14:textId="01C37854" w:rsidR="00801EA7" w:rsidRPr="00757988" w:rsidRDefault="00801EA7">
      <w:pPr>
        <w:rPr>
          <w:rFonts w:cstheme="minorHAnsi"/>
          <w:szCs w:val="24"/>
        </w:rPr>
      </w:pPr>
    </w:p>
    <w:p w14:paraId="6C02F65B" w14:textId="77777777" w:rsidR="00801EA7" w:rsidRPr="00966ED5" w:rsidRDefault="00801EA7" w:rsidP="000E17B0">
      <w:pPr>
        <w:rPr>
          <w:rFonts w:cstheme="minorHAnsi"/>
          <w:szCs w:val="24"/>
        </w:rPr>
      </w:pPr>
    </w:p>
    <w:sectPr w:rsidR="00801EA7" w:rsidRPr="00966ED5" w:rsidSect="00757988">
      <w:pgSz w:w="16820" w:h="11900"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377283" w14:textId="77777777" w:rsidR="00EA65C8" w:rsidRPr="00757988" w:rsidRDefault="00EA65C8">
      <w:pPr>
        <w:spacing w:after="0" w:line="240" w:lineRule="auto"/>
      </w:pPr>
      <w:r w:rsidRPr="00757988">
        <w:separator/>
      </w:r>
    </w:p>
  </w:endnote>
  <w:endnote w:type="continuationSeparator" w:id="0">
    <w:p w14:paraId="6AE20C8B" w14:textId="77777777" w:rsidR="00EA65C8" w:rsidRPr="00757988" w:rsidRDefault="00EA65C8">
      <w:pPr>
        <w:spacing w:after="0" w:line="240" w:lineRule="auto"/>
      </w:pPr>
      <w:r w:rsidRPr="0075798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ucida Grande">
    <w:charset w:val="00"/>
    <w:family w:val="swiss"/>
    <w:pitch w:val="variable"/>
    <w:sig w:usb0="E1000AEF" w:usb1="5000A1FF" w:usb2="00000000" w:usb3="00000000" w:csb0="000001BF" w:csb1="00000000"/>
  </w:font>
  <w:font w:name="Rockwell">
    <w:panose1 w:val="02060603020205020403"/>
    <w:charset w:val="00"/>
    <w:family w:val="roman"/>
    <w:pitch w:val="variable"/>
    <w:sig w:usb0="00000003" w:usb1="00000000" w:usb2="00000000" w:usb3="00000000" w:csb0="00000001" w:csb1="00000000"/>
  </w:font>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D3F48F" w14:textId="60635875" w:rsidR="00F95DB2" w:rsidRDefault="00F95DB2">
    <w:pPr>
      <w:pStyle w:val="Footer"/>
    </w:pPr>
    <w:r>
      <w:rPr>
        <w:noProof/>
      </w:rPr>
      <mc:AlternateContent>
        <mc:Choice Requires="wps">
          <w:drawing>
            <wp:anchor distT="0" distB="0" distL="0" distR="0" simplePos="0" relativeHeight="251659264" behindDoc="0" locked="0" layoutInCell="1" allowOverlap="1" wp14:anchorId="5E457B63" wp14:editId="6F8B34A3">
              <wp:simplePos x="635" y="635"/>
              <wp:positionH relativeFrom="page">
                <wp:align>left</wp:align>
              </wp:positionH>
              <wp:positionV relativeFrom="page">
                <wp:align>bottom</wp:align>
              </wp:positionV>
              <wp:extent cx="2085975" cy="335280"/>
              <wp:effectExtent l="0" t="0" r="9525" b="0"/>
              <wp:wrapNone/>
              <wp:docPr id="996134468"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211AE8BE" w14:textId="205F7A45" w:rsidR="00F95DB2" w:rsidRPr="00F95DB2" w:rsidRDefault="00F95DB2" w:rsidP="00F95DB2">
                          <w:pPr>
                            <w:spacing w:after="0"/>
                            <w:rPr>
                              <w:rFonts w:ascii="Rockwell" w:eastAsia="Rockwell" w:hAnsi="Rockwell" w:cs="Rockwell"/>
                              <w:noProof/>
                              <w:color w:val="0078D7"/>
                              <w:sz w:val="18"/>
                              <w:szCs w:val="18"/>
                            </w:rPr>
                          </w:pPr>
                          <w:r w:rsidRPr="00F95DB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E457B63"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6.4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" filled="f" stroked="f">
              <v:textbox style="mso-fit-shape-to-text:t" inset="20pt,0,0,15pt">
                <w:txbxContent>
                  <w:p w14:paraId="211AE8BE" w14:textId="205F7A45" w:rsidR="00F95DB2" w:rsidRPr="00F95DB2" w:rsidRDefault="00F95DB2" w:rsidP="00F95DB2">
                    <w:pPr>
                      <w:spacing w:after="0"/>
                      <w:rPr>
                        <w:rFonts w:ascii="Rockwell" w:eastAsia="Rockwell" w:hAnsi="Rockwell" w:cs="Rockwell"/>
                        <w:noProof/>
                        <w:color w:val="0078D7"/>
                        <w:sz w:val="18"/>
                        <w:szCs w:val="18"/>
                      </w:rPr>
                    </w:pPr>
                    <w:r w:rsidRPr="00F95DB2">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97296F" w14:textId="28D0276F" w:rsidR="00F95DB2" w:rsidRDefault="00F95DB2">
    <w:pPr>
      <w:pStyle w:val="Footer"/>
    </w:pPr>
    <w:r>
      <w:rPr>
        <w:noProof/>
      </w:rPr>
      <mc:AlternateContent>
        <mc:Choice Requires="wps">
          <w:drawing>
            <wp:anchor distT="0" distB="0" distL="0" distR="0" simplePos="0" relativeHeight="251660288" behindDoc="0" locked="0" layoutInCell="1" allowOverlap="1" wp14:anchorId="548597A7" wp14:editId="3E9E9498">
              <wp:simplePos x="635" y="635"/>
              <wp:positionH relativeFrom="page">
                <wp:align>left</wp:align>
              </wp:positionH>
              <wp:positionV relativeFrom="page">
                <wp:align>bottom</wp:align>
              </wp:positionV>
              <wp:extent cx="2085975" cy="335280"/>
              <wp:effectExtent l="0" t="0" r="9525" b="0"/>
              <wp:wrapNone/>
              <wp:docPr id="1990568544"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7C4B7572" w14:textId="75E5889A" w:rsidR="00F95DB2" w:rsidRPr="00F95DB2" w:rsidRDefault="00F95DB2" w:rsidP="00F95DB2">
                          <w:pPr>
                            <w:spacing w:after="0"/>
                            <w:rPr>
                              <w:rFonts w:ascii="Rockwell" w:eastAsia="Rockwell" w:hAnsi="Rockwell" w:cs="Rockwell"/>
                              <w:noProof/>
                              <w:color w:val="0078D7"/>
                              <w:sz w:val="18"/>
                              <w:szCs w:val="18"/>
                            </w:rPr>
                          </w:pPr>
                          <w:r w:rsidRPr="00F95DB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48597A7"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6.4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" filled="f" stroked="f">
              <v:textbox style="mso-fit-shape-to-text:t" inset="20pt,0,0,15pt">
                <w:txbxContent>
                  <w:p w14:paraId="7C4B7572" w14:textId="75E5889A" w:rsidR="00F95DB2" w:rsidRPr="00F95DB2" w:rsidRDefault="00F95DB2" w:rsidP="00F95DB2">
                    <w:pPr>
                      <w:spacing w:after="0"/>
                      <w:rPr>
                        <w:rFonts w:ascii="Rockwell" w:eastAsia="Rockwell" w:hAnsi="Rockwell" w:cs="Rockwell"/>
                        <w:noProof/>
                        <w:color w:val="0078D7"/>
                        <w:sz w:val="18"/>
                        <w:szCs w:val="18"/>
                      </w:rPr>
                    </w:pPr>
                    <w:r w:rsidRPr="00F95DB2">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83A0A6" w14:textId="4B9E52EA" w:rsidR="00F95DB2" w:rsidRDefault="00F95DB2">
    <w:pPr>
      <w:pStyle w:val="Footer"/>
    </w:pPr>
    <w:r>
      <w:rPr>
        <w:noProof/>
      </w:rPr>
      <mc:AlternateContent>
        <mc:Choice Requires="wps">
          <w:drawing>
            <wp:anchor distT="0" distB="0" distL="0" distR="0" simplePos="0" relativeHeight="251658240" behindDoc="0" locked="0" layoutInCell="1" allowOverlap="1" wp14:anchorId="13DFC1BD" wp14:editId="6912ECB1">
              <wp:simplePos x="635" y="635"/>
              <wp:positionH relativeFrom="page">
                <wp:align>left</wp:align>
              </wp:positionH>
              <wp:positionV relativeFrom="page">
                <wp:align>bottom</wp:align>
              </wp:positionV>
              <wp:extent cx="2085975" cy="335280"/>
              <wp:effectExtent l="0" t="0" r="9525" b="0"/>
              <wp:wrapNone/>
              <wp:docPr id="1920637103"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70F62EB6" w14:textId="2F6AF654" w:rsidR="00F95DB2" w:rsidRPr="00F95DB2" w:rsidRDefault="00F95DB2" w:rsidP="00F95DB2">
                          <w:pPr>
                            <w:spacing w:after="0"/>
                            <w:rPr>
                              <w:rFonts w:ascii="Rockwell" w:eastAsia="Rockwell" w:hAnsi="Rockwell" w:cs="Rockwell"/>
                              <w:noProof/>
                              <w:color w:val="0078D7"/>
                              <w:sz w:val="18"/>
                              <w:szCs w:val="18"/>
                            </w:rPr>
                          </w:pPr>
                          <w:r w:rsidRPr="00F95DB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3DFC1BD"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6.4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" filled="f" stroked="f">
              <v:textbox style="mso-fit-shape-to-text:t" inset="20pt,0,0,15pt">
                <w:txbxContent>
                  <w:p w14:paraId="70F62EB6" w14:textId="2F6AF654" w:rsidR="00F95DB2" w:rsidRPr="00F95DB2" w:rsidRDefault="00F95DB2" w:rsidP="00F95DB2">
                    <w:pPr>
                      <w:spacing w:after="0"/>
                      <w:rPr>
                        <w:rFonts w:ascii="Rockwell" w:eastAsia="Rockwell" w:hAnsi="Rockwell" w:cs="Rockwell"/>
                        <w:noProof/>
                        <w:color w:val="0078D7"/>
                        <w:sz w:val="18"/>
                        <w:szCs w:val="18"/>
                      </w:rPr>
                    </w:pPr>
                    <w:r w:rsidRPr="00F95DB2">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0068EF" w14:textId="788B4AEE" w:rsidR="0068114E" w:rsidRPr="00757988" w:rsidRDefault="006811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BE9FEB" w14:textId="77777777" w:rsidR="00EA65C8" w:rsidRPr="00757988" w:rsidRDefault="00EA65C8">
      <w:pPr>
        <w:spacing w:after="0" w:line="240" w:lineRule="auto"/>
      </w:pPr>
      <w:r w:rsidRPr="00757988">
        <w:separator/>
      </w:r>
    </w:p>
  </w:footnote>
  <w:footnote w:type="continuationSeparator" w:id="0">
    <w:p w14:paraId="4C3849AB" w14:textId="77777777" w:rsidR="00EA65C8" w:rsidRPr="00757988" w:rsidRDefault="00EA65C8">
      <w:pPr>
        <w:spacing w:after="0" w:line="240" w:lineRule="auto"/>
      </w:pPr>
      <w:r w:rsidRPr="00757988">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874F41"/>
    <w:multiLevelType w:val="hybridMultilevel"/>
    <w:tmpl w:val="5BEA725C"/>
    <w:lvl w:ilvl="0" w:tplc="83A012B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E61A3D"/>
    <w:multiLevelType w:val="hybridMultilevel"/>
    <w:tmpl w:val="6EA093EE"/>
    <w:lvl w:ilvl="0" w:tplc="08090011">
      <w:start w:val="1"/>
      <w:numFmt w:val="decimal"/>
      <w:lvlText w:val="%1)"/>
      <w:lvlJc w:val="left"/>
      <w:pPr>
        <w:ind w:left="720" w:hanging="360"/>
      </w:pPr>
      <w:rPr>
        <w:rFonts w:hint="default"/>
      </w:rPr>
    </w:lvl>
    <w:lvl w:ilvl="1" w:tplc="B2480CE8">
      <w:start w:val="30"/>
      <w:numFmt w:val="decimal"/>
      <w:lvlText w:val="%2"/>
      <w:lvlJc w:val="left"/>
      <w:pPr>
        <w:ind w:left="1440" w:hanging="360"/>
      </w:pPr>
      <w:rPr>
        <w:rFonts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EE96A67"/>
    <w:multiLevelType w:val="hybridMultilevel"/>
    <w:tmpl w:val="A29E2390"/>
    <w:lvl w:ilvl="0" w:tplc="030E7A2E">
      <w:numFmt w:val="bullet"/>
      <w:lvlText w:val="-"/>
      <w:lvlJc w:val="left"/>
      <w:pPr>
        <w:ind w:left="720" w:hanging="360"/>
      </w:pPr>
      <w:rPr>
        <w:rFonts w:ascii="Calibri" w:eastAsiaTheme="minorHAnsi" w:hAnsi="Calibri"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FD8283B"/>
    <w:multiLevelType w:val="hybridMultilevel"/>
    <w:tmpl w:val="7C844412"/>
    <w:lvl w:ilvl="0" w:tplc="08090001">
      <w:start w:val="1"/>
      <w:numFmt w:val="bullet"/>
      <w:lvlText w:val=""/>
      <w:lvlJc w:val="left"/>
      <w:pPr>
        <w:ind w:left="720" w:hanging="360"/>
      </w:pPr>
      <w:rPr>
        <w:rFonts w:ascii="Symbol" w:hAnsi="Symbol" w:hint="default"/>
      </w:rPr>
    </w:lvl>
    <w:lvl w:ilvl="1" w:tplc="C5DAC458">
      <w:numFmt w:val="bullet"/>
      <w:lvlText w:val="-"/>
      <w:lvlJc w:val="left"/>
      <w:pPr>
        <w:ind w:left="1440" w:hanging="360"/>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1B35D3F"/>
    <w:multiLevelType w:val="hybridMultilevel"/>
    <w:tmpl w:val="299EDE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5582D21"/>
    <w:multiLevelType w:val="hybridMultilevel"/>
    <w:tmpl w:val="B366EFD2"/>
    <w:lvl w:ilvl="0" w:tplc="51C2D68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010858"/>
    <w:multiLevelType w:val="hybridMultilevel"/>
    <w:tmpl w:val="23D87CC2"/>
    <w:lvl w:ilvl="0" w:tplc="B81E0B6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14915133">
    <w:abstractNumId w:val="6"/>
  </w:num>
  <w:num w:numId="2" w16cid:durableId="252473459">
    <w:abstractNumId w:val="4"/>
  </w:num>
  <w:num w:numId="3" w16cid:durableId="1171456195">
    <w:abstractNumId w:val="3"/>
  </w:num>
  <w:num w:numId="4" w16cid:durableId="929898173">
    <w:abstractNumId w:val="5"/>
  </w:num>
  <w:num w:numId="5" w16cid:durableId="2131700812">
    <w:abstractNumId w:val="0"/>
  </w:num>
  <w:num w:numId="6" w16cid:durableId="632444920">
    <w:abstractNumId w:val="2"/>
  </w:num>
  <w:num w:numId="7" w16cid:durableId="10576248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xpert Rev Respiratory M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pw5s55pttpse00eqptdx5paawz5fzap5t&quot;&gt;My EndNote Library&lt;record-ids&gt;&lt;item&gt;133&lt;/item&gt;&lt;item&gt;762&lt;/item&gt;&lt;item&gt;1231&lt;/item&gt;&lt;item&gt;1233&lt;/item&gt;&lt;item&gt;1234&lt;/item&gt;&lt;item&gt;1235&lt;/item&gt;&lt;item&gt;1237&lt;/item&gt;&lt;item&gt;1238&lt;/item&gt;&lt;item&gt;1239&lt;/item&gt;&lt;item&gt;1240&lt;/item&gt;&lt;item&gt;1241&lt;/item&gt;&lt;item&gt;1242&lt;/item&gt;&lt;item&gt;1243&lt;/item&gt;&lt;item&gt;1244&lt;/item&gt;&lt;item&gt;1245&lt;/item&gt;&lt;item&gt;1246&lt;/item&gt;&lt;item&gt;1247&lt;/item&gt;&lt;item&gt;1248&lt;/item&gt;&lt;item&gt;1249&lt;/item&gt;&lt;item&gt;1250&lt;/item&gt;&lt;item&gt;1251&lt;/item&gt;&lt;item&gt;1252&lt;/item&gt;&lt;item&gt;1253&lt;/item&gt;&lt;item&gt;1254&lt;/item&gt;&lt;item&gt;1255&lt;/item&gt;&lt;item&gt;1256&lt;/item&gt;&lt;item&gt;1257&lt;/item&gt;&lt;item&gt;1258&lt;/item&gt;&lt;item&gt;1259&lt;/item&gt;&lt;item&gt;1260&lt;/item&gt;&lt;item&gt;1261&lt;/item&gt;&lt;item&gt;1262&lt;/item&gt;&lt;item&gt;1264&lt;/item&gt;&lt;item&gt;1265&lt;/item&gt;&lt;item&gt;1266&lt;/item&gt;&lt;item&gt;1267&lt;/item&gt;&lt;item&gt;1268&lt;/item&gt;&lt;item&gt;1269&lt;/item&gt;&lt;item&gt;1270&lt;/item&gt;&lt;item&gt;1271&lt;/item&gt;&lt;item&gt;1272&lt;/item&gt;&lt;item&gt;1273&lt;/item&gt;&lt;item&gt;1274&lt;/item&gt;&lt;item&gt;1275&lt;/item&gt;&lt;item&gt;1276&lt;/item&gt;&lt;item&gt;1277&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7&lt;/item&gt;&lt;item&gt;1308&lt;/item&gt;&lt;item&gt;1309&lt;/item&gt;&lt;item&gt;1310&lt;/item&gt;&lt;item&gt;1311&lt;/item&gt;&lt;item&gt;1312&lt;/item&gt;&lt;item&gt;1313&lt;/item&gt;&lt;item&gt;1314&lt;/item&gt;&lt;item&gt;1315&lt;/item&gt;&lt;item&gt;1316&lt;/item&gt;&lt;item&gt;1317&lt;/item&gt;&lt;item&gt;1318&lt;/item&gt;&lt;item&gt;1319&lt;/item&gt;&lt;item&gt;1320&lt;/item&gt;&lt;item&gt;1321&lt;/item&gt;&lt;item&gt;1322&lt;/item&gt;&lt;item&gt;1323&lt;/item&gt;&lt;item&gt;1324&lt;/item&gt;&lt;item&gt;1326&lt;/item&gt;&lt;item&gt;1327&lt;/item&gt;&lt;item&gt;1328&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6&lt;/item&gt;&lt;item&gt;1347&lt;/item&gt;&lt;item&gt;1348&lt;/item&gt;&lt;item&gt;1349&lt;/item&gt;&lt;item&gt;1350&lt;/item&gt;&lt;item&gt;1351&lt;/item&gt;&lt;item&gt;1352&lt;/item&gt;&lt;item&gt;1353&lt;/item&gt;&lt;item&gt;1354&lt;/item&gt;&lt;item&gt;1355&lt;/item&gt;&lt;item&gt;1356&lt;/item&gt;&lt;item&gt;1357&lt;/item&gt;&lt;item&gt;1358&lt;/item&gt;&lt;item&gt;1360&lt;/item&gt;&lt;item&gt;1361&lt;/item&gt;&lt;item&gt;1363&lt;/item&gt;&lt;item&gt;1364&lt;/item&gt;&lt;item&gt;1365&lt;/item&gt;&lt;item&gt;1366&lt;/item&gt;&lt;item&gt;1367&lt;/item&gt;&lt;item&gt;1368&lt;/item&gt;&lt;item&gt;1369&lt;/item&gt;&lt;item&gt;1372&lt;/item&gt;&lt;item&gt;1374&lt;/item&gt;&lt;item&gt;1375&lt;/item&gt;&lt;item&gt;1376&lt;/item&gt;&lt;item&gt;1377&lt;/item&gt;&lt;item&gt;1378&lt;/item&gt;&lt;item&gt;1379&lt;/item&gt;&lt;item&gt;1380&lt;/item&gt;&lt;item&gt;1381&lt;/item&gt;&lt;item&gt;1382&lt;/item&gt;&lt;item&gt;1383&lt;/item&gt;&lt;item&gt;1384&lt;/item&gt;&lt;item&gt;1385&lt;/item&gt;&lt;item&gt;1386&lt;/item&gt;&lt;item&gt;1387&lt;/item&gt;&lt;item&gt;1388&lt;/item&gt;&lt;item&gt;1389&lt;/item&gt;&lt;item&gt;1390&lt;/item&gt;&lt;item&gt;1391&lt;/item&gt;&lt;item&gt;1392&lt;/item&gt;&lt;item&gt;1393&lt;/item&gt;&lt;item&gt;1394&lt;/item&gt;&lt;item&gt;1395&lt;/item&gt;&lt;item&gt;1396&lt;/item&gt;&lt;item&gt;1397&lt;/item&gt;&lt;item&gt;1398&lt;/item&gt;&lt;item&gt;1399&lt;/item&gt;&lt;item&gt;1400&lt;/item&gt;&lt;item&gt;1401&lt;/item&gt;&lt;item&gt;1402&lt;/item&gt;&lt;item&gt;1403&lt;/item&gt;&lt;item&gt;1404&lt;/item&gt;&lt;item&gt;1405&lt;/item&gt;&lt;item&gt;1406&lt;/item&gt;&lt;item&gt;1407&lt;/item&gt;&lt;item&gt;1408&lt;/item&gt;&lt;item&gt;1409&lt;/item&gt;&lt;item&gt;1411&lt;/item&gt;&lt;item&gt;1412&lt;/item&gt;&lt;item&gt;1413&lt;/item&gt;&lt;item&gt;1414&lt;/item&gt;&lt;item&gt;1415&lt;/item&gt;&lt;item&gt;1416&lt;/item&gt;&lt;item&gt;1417&lt;/item&gt;&lt;item&gt;1418&lt;/item&gt;&lt;item&gt;1419&lt;/item&gt;&lt;item&gt;1420&lt;/item&gt;&lt;item&gt;1421&lt;/item&gt;&lt;item&gt;1422&lt;/item&gt;&lt;item&gt;1423&lt;/item&gt;&lt;item&gt;1424&lt;/item&gt;&lt;item&gt;1425&lt;/item&gt;&lt;item&gt;1426&lt;/item&gt;&lt;item&gt;1427&lt;/item&gt;&lt;item&gt;1428&lt;/item&gt;&lt;item&gt;1429&lt;/item&gt;&lt;item&gt;1430&lt;/item&gt;&lt;item&gt;1431&lt;/item&gt;&lt;item&gt;1432&lt;/item&gt;&lt;item&gt;1433&lt;/item&gt;&lt;item&gt;1434&lt;/item&gt;&lt;item&gt;1435&lt;/item&gt;&lt;item&gt;1436&lt;/item&gt;&lt;item&gt;1437&lt;/item&gt;&lt;item&gt;1438&lt;/item&gt;&lt;item&gt;1439&lt;/item&gt;&lt;item&gt;1440&lt;/item&gt;&lt;item&gt;1441&lt;/item&gt;&lt;item&gt;1442&lt;/item&gt;&lt;item&gt;1443&lt;/item&gt;&lt;item&gt;1445&lt;/item&gt;&lt;item&gt;1446&lt;/item&gt;&lt;item&gt;1447&lt;/item&gt;&lt;item&gt;1448&lt;/item&gt;&lt;item&gt;1449&lt;/item&gt;&lt;item&gt;1450&lt;/item&gt;&lt;item&gt;1451&lt;/item&gt;&lt;item&gt;1452&lt;/item&gt;&lt;item&gt;1453&lt;/item&gt;&lt;item&gt;1454&lt;/item&gt;&lt;item&gt;1455&lt;/item&gt;&lt;item&gt;1456&lt;/item&gt;&lt;item&gt;1457&lt;/item&gt;&lt;item&gt;1458&lt;/item&gt;&lt;item&gt;1459&lt;/item&gt;&lt;item&gt;1462&lt;/item&gt;&lt;item&gt;1463&lt;/item&gt;&lt;item&gt;1464&lt;/item&gt;&lt;item&gt;1465&lt;/item&gt;&lt;item&gt;1466&lt;/item&gt;&lt;item&gt;1467&lt;/item&gt;&lt;item&gt;1468&lt;/item&gt;&lt;item&gt;1469&lt;/item&gt;&lt;item&gt;1470&lt;/item&gt;&lt;item&gt;1472&lt;/item&gt;&lt;item&gt;1473&lt;/item&gt;&lt;item&gt;1474&lt;/item&gt;&lt;item&gt;1475&lt;/item&gt;&lt;item&gt;1476&lt;/item&gt;&lt;item&gt;1477&lt;/item&gt;&lt;item&gt;1478&lt;/item&gt;&lt;item&gt;1479&lt;/item&gt;&lt;item&gt;1480&lt;/item&gt;&lt;item&gt;1481&lt;/item&gt;&lt;item&gt;1482&lt;/item&gt;&lt;item&gt;1483&lt;/item&gt;&lt;item&gt;1484&lt;/item&gt;&lt;item&gt;1485&lt;/item&gt;&lt;item&gt;1486&lt;/item&gt;&lt;item&gt;1487&lt;/item&gt;&lt;item&gt;1488&lt;/item&gt;&lt;item&gt;1489&lt;/item&gt;&lt;item&gt;1490&lt;/item&gt;&lt;item&gt;1491&lt;/item&gt;&lt;item&gt;1492&lt;/item&gt;&lt;item&gt;1493&lt;/item&gt;&lt;item&gt;1494&lt;/item&gt;&lt;item&gt;1495&lt;/item&gt;&lt;item&gt;1496&lt;/item&gt;&lt;item&gt;1497&lt;/item&gt;&lt;item&gt;1498&lt;/item&gt;&lt;item&gt;1499&lt;/item&gt;&lt;item&gt;1500&lt;/item&gt;&lt;item&gt;1501&lt;/item&gt;&lt;item&gt;1502&lt;/item&gt;&lt;item&gt;1503&lt;/item&gt;&lt;item&gt;1504&lt;/item&gt;&lt;item&gt;1505&lt;/item&gt;&lt;item&gt;1506&lt;/item&gt;&lt;item&gt;1507&lt;/item&gt;&lt;item&gt;1508&lt;/item&gt;&lt;item&gt;1510&lt;/item&gt;&lt;item&gt;1511&lt;/item&gt;&lt;item&gt;1512&lt;/item&gt;&lt;item&gt;1513&lt;/item&gt;&lt;item&gt;1514&lt;/item&gt;&lt;item&gt;1515&lt;/item&gt;&lt;item&gt;1516&lt;/item&gt;&lt;item&gt;1517&lt;/item&gt;&lt;item&gt;1518&lt;/item&gt;&lt;item&gt;1519&lt;/item&gt;&lt;item&gt;1520&lt;/item&gt;&lt;item&gt;1521&lt;/item&gt;&lt;item&gt;1522&lt;/item&gt;&lt;item&gt;1523&lt;/item&gt;&lt;item&gt;1524&lt;/item&gt;&lt;item&gt;1525&lt;/item&gt;&lt;item&gt;1526&lt;/item&gt;&lt;item&gt;1527&lt;/item&gt;&lt;item&gt;1528&lt;/item&gt;&lt;item&gt;1529&lt;/item&gt;&lt;item&gt;1530&lt;/item&gt;&lt;item&gt;1531&lt;/item&gt;&lt;item&gt;1532&lt;/item&gt;&lt;item&gt;1533&lt;/item&gt;&lt;item&gt;1534&lt;/item&gt;&lt;item&gt;1535&lt;/item&gt;&lt;item&gt;1536&lt;/item&gt;&lt;item&gt;1537&lt;/item&gt;&lt;item&gt;1538&lt;/item&gt;&lt;item&gt;1539&lt;/item&gt;&lt;item&gt;1541&lt;/item&gt;&lt;item&gt;1542&lt;/item&gt;&lt;item&gt;1543&lt;/item&gt;&lt;item&gt;1544&lt;/item&gt;&lt;item&gt;1546&lt;/item&gt;&lt;item&gt;1548&lt;/item&gt;&lt;item&gt;1550&lt;/item&gt;&lt;item&gt;1551&lt;/item&gt;&lt;item&gt;1552&lt;/item&gt;&lt;item&gt;1553&lt;/item&gt;&lt;item&gt;1554&lt;/item&gt;&lt;item&gt;1555&lt;/item&gt;&lt;item&gt;1556&lt;/item&gt;&lt;item&gt;1558&lt;/item&gt;&lt;item&gt;1559&lt;/item&gt;&lt;item&gt;1561&lt;/item&gt;&lt;item&gt;1562&lt;/item&gt;&lt;item&gt;1563&lt;/item&gt;&lt;item&gt;1564&lt;/item&gt;&lt;item&gt;1565&lt;/item&gt;&lt;item&gt;1566&lt;/item&gt;&lt;item&gt;1567&lt;/item&gt;&lt;item&gt;1568&lt;/item&gt;&lt;item&gt;1569&lt;/item&gt;&lt;item&gt;1570&lt;/item&gt;&lt;item&gt;1572&lt;/item&gt;&lt;item&gt;1573&lt;/item&gt;&lt;item&gt;1574&lt;/item&gt;&lt;item&gt;1575&lt;/item&gt;&lt;item&gt;1576&lt;/item&gt;&lt;item&gt;1577&lt;/item&gt;&lt;item&gt;1578&lt;/item&gt;&lt;item&gt;1579&lt;/item&gt;&lt;item&gt;1580&lt;/item&gt;&lt;item&gt;1581&lt;/item&gt;&lt;/record-ids&gt;&lt;/item&gt;&lt;/Libraries&gt;"/>
  </w:docVars>
  <w:rsids>
    <w:rsidRoot w:val="00C86019"/>
    <w:rsid w:val="000008A8"/>
    <w:rsid w:val="00000E80"/>
    <w:rsid w:val="00001109"/>
    <w:rsid w:val="000030DC"/>
    <w:rsid w:val="00003B57"/>
    <w:rsid w:val="00003F76"/>
    <w:rsid w:val="00004B09"/>
    <w:rsid w:val="000050B5"/>
    <w:rsid w:val="000067A5"/>
    <w:rsid w:val="000072B0"/>
    <w:rsid w:val="000115D6"/>
    <w:rsid w:val="000124E2"/>
    <w:rsid w:val="0001278C"/>
    <w:rsid w:val="00013102"/>
    <w:rsid w:val="00013D95"/>
    <w:rsid w:val="00014054"/>
    <w:rsid w:val="00014A04"/>
    <w:rsid w:val="00014BB7"/>
    <w:rsid w:val="00014BC3"/>
    <w:rsid w:val="00014F48"/>
    <w:rsid w:val="00015003"/>
    <w:rsid w:val="00015888"/>
    <w:rsid w:val="00017724"/>
    <w:rsid w:val="0001785C"/>
    <w:rsid w:val="000179ED"/>
    <w:rsid w:val="00017B09"/>
    <w:rsid w:val="000203E4"/>
    <w:rsid w:val="00020EA2"/>
    <w:rsid w:val="00023381"/>
    <w:rsid w:val="00023466"/>
    <w:rsid w:val="000245D9"/>
    <w:rsid w:val="00026537"/>
    <w:rsid w:val="000268BC"/>
    <w:rsid w:val="00026C24"/>
    <w:rsid w:val="00026CB7"/>
    <w:rsid w:val="00026E75"/>
    <w:rsid w:val="0002716F"/>
    <w:rsid w:val="0003035A"/>
    <w:rsid w:val="00031285"/>
    <w:rsid w:val="000313AE"/>
    <w:rsid w:val="000317A6"/>
    <w:rsid w:val="0003225F"/>
    <w:rsid w:val="0003254A"/>
    <w:rsid w:val="00032EB4"/>
    <w:rsid w:val="00036465"/>
    <w:rsid w:val="00036BD6"/>
    <w:rsid w:val="00040461"/>
    <w:rsid w:val="0004111D"/>
    <w:rsid w:val="000414CD"/>
    <w:rsid w:val="00042126"/>
    <w:rsid w:val="000421CA"/>
    <w:rsid w:val="00042B22"/>
    <w:rsid w:val="000448A1"/>
    <w:rsid w:val="00044A55"/>
    <w:rsid w:val="00044F78"/>
    <w:rsid w:val="000468A9"/>
    <w:rsid w:val="00046BF5"/>
    <w:rsid w:val="00046ED2"/>
    <w:rsid w:val="00050206"/>
    <w:rsid w:val="0005240D"/>
    <w:rsid w:val="00052A7E"/>
    <w:rsid w:val="00052F4A"/>
    <w:rsid w:val="00053686"/>
    <w:rsid w:val="000539BB"/>
    <w:rsid w:val="00053C98"/>
    <w:rsid w:val="00056639"/>
    <w:rsid w:val="000568CA"/>
    <w:rsid w:val="00056A5E"/>
    <w:rsid w:val="00056AB9"/>
    <w:rsid w:val="00056CC4"/>
    <w:rsid w:val="00057A26"/>
    <w:rsid w:val="00057DC2"/>
    <w:rsid w:val="0006082D"/>
    <w:rsid w:val="00061275"/>
    <w:rsid w:val="0006170C"/>
    <w:rsid w:val="00062385"/>
    <w:rsid w:val="000627EA"/>
    <w:rsid w:val="00062B40"/>
    <w:rsid w:val="00063430"/>
    <w:rsid w:val="0006378D"/>
    <w:rsid w:val="00063D2B"/>
    <w:rsid w:val="00064411"/>
    <w:rsid w:val="00066082"/>
    <w:rsid w:val="0006686C"/>
    <w:rsid w:val="0006708B"/>
    <w:rsid w:val="00067101"/>
    <w:rsid w:val="00067615"/>
    <w:rsid w:val="000706FE"/>
    <w:rsid w:val="00070F13"/>
    <w:rsid w:val="00071D69"/>
    <w:rsid w:val="00072B89"/>
    <w:rsid w:val="000734B6"/>
    <w:rsid w:val="00074C62"/>
    <w:rsid w:val="0007547E"/>
    <w:rsid w:val="00075FD2"/>
    <w:rsid w:val="00076273"/>
    <w:rsid w:val="000762E7"/>
    <w:rsid w:val="00076572"/>
    <w:rsid w:val="000802EE"/>
    <w:rsid w:val="0008060A"/>
    <w:rsid w:val="00081DBB"/>
    <w:rsid w:val="000829E5"/>
    <w:rsid w:val="00083C6F"/>
    <w:rsid w:val="0008408B"/>
    <w:rsid w:val="00085C4A"/>
    <w:rsid w:val="00086157"/>
    <w:rsid w:val="000869EE"/>
    <w:rsid w:val="00086C28"/>
    <w:rsid w:val="0008775A"/>
    <w:rsid w:val="000878AE"/>
    <w:rsid w:val="00087EBA"/>
    <w:rsid w:val="00090D4A"/>
    <w:rsid w:val="00090FFF"/>
    <w:rsid w:val="0009101F"/>
    <w:rsid w:val="00091E5D"/>
    <w:rsid w:val="00092B03"/>
    <w:rsid w:val="00092D60"/>
    <w:rsid w:val="000944E3"/>
    <w:rsid w:val="0009486D"/>
    <w:rsid w:val="00094A6E"/>
    <w:rsid w:val="0009698C"/>
    <w:rsid w:val="000979E9"/>
    <w:rsid w:val="000A0736"/>
    <w:rsid w:val="000A10F7"/>
    <w:rsid w:val="000A1599"/>
    <w:rsid w:val="000A255A"/>
    <w:rsid w:val="000A2EA0"/>
    <w:rsid w:val="000A388F"/>
    <w:rsid w:val="000A431E"/>
    <w:rsid w:val="000A4453"/>
    <w:rsid w:val="000A4A1A"/>
    <w:rsid w:val="000A5C57"/>
    <w:rsid w:val="000A6AC2"/>
    <w:rsid w:val="000A6DFC"/>
    <w:rsid w:val="000A7BC2"/>
    <w:rsid w:val="000B31B7"/>
    <w:rsid w:val="000B3A08"/>
    <w:rsid w:val="000B3C45"/>
    <w:rsid w:val="000B4232"/>
    <w:rsid w:val="000B5D08"/>
    <w:rsid w:val="000B63E0"/>
    <w:rsid w:val="000B6446"/>
    <w:rsid w:val="000B6812"/>
    <w:rsid w:val="000B6EA4"/>
    <w:rsid w:val="000C0418"/>
    <w:rsid w:val="000C0AFC"/>
    <w:rsid w:val="000C0DD9"/>
    <w:rsid w:val="000C13B0"/>
    <w:rsid w:val="000C15A5"/>
    <w:rsid w:val="000C18B4"/>
    <w:rsid w:val="000C1AD7"/>
    <w:rsid w:val="000C4015"/>
    <w:rsid w:val="000C4301"/>
    <w:rsid w:val="000C4599"/>
    <w:rsid w:val="000C4B42"/>
    <w:rsid w:val="000C6935"/>
    <w:rsid w:val="000C6C69"/>
    <w:rsid w:val="000C7B8E"/>
    <w:rsid w:val="000D06C7"/>
    <w:rsid w:val="000D12A5"/>
    <w:rsid w:val="000D29FF"/>
    <w:rsid w:val="000D2F88"/>
    <w:rsid w:val="000D3F4E"/>
    <w:rsid w:val="000D528A"/>
    <w:rsid w:val="000D5833"/>
    <w:rsid w:val="000D5F42"/>
    <w:rsid w:val="000D6078"/>
    <w:rsid w:val="000D7552"/>
    <w:rsid w:val="000D7825"/>
    <w:rsid w:val="000E019C"/>
    <w:rsid w:val="000E15D8"/>
    <w:rsid w:val="000E17B0"/>
    <w:rsid w:val="000E4607"/>
    <w:rsid w:val="000E48AF"/>
    <w:rsid w:val="000E53B9"/>
    <w:rsid w:val="000E71DA"/>
    <w:rsid w:val="000E79BC"/>
    <w:rsid w:val="000E7A11"/>
    <w:rsid w:val="000F02A8"/>
    <w:rsid w:val="000F12F0"/>
    <w:rsid w:val="000F1C29"/>
    <w:rsid w:val="000F2858"/>
    <w:rsid w:val="000F2C5E"/>
    <w:rsid w:val="000F3415"/>
    <w:rsid w:val="000F3A4F"/>
    <w:rsid w:val="000F3C90"/>
    <w:rsid w:val="000F3CBF"/>
    <w:rsid w:val="000F411E"/>
    <w:rsid w:val="000F445A"/>
    <w:rsid w:val="000F59E6"/>
    <w:rsid w:val="000F6BD8"/>
    <w:rsid w:val="000F6F2F"/>
    <w:rsid w:val="00100000"/>
    <w:rsid w:val="0010022C"/>
    <w:rsid w:val="00100407"/>
    <w:rsid w:val="0010091B"/>
    <w:rsid w:val="00103AFD"/>
    <w:rsid w:val="001043B5"/>
    <w:rsid w:val="0010493A"/>
    <w:rsid w:val="00104F49"/>
    <w:rsid w:val="001101C2"/>
    <w:rsid w:val="00110346"/>
    <w:rsid w:val="00110770"/>
    <w:rsid w:val="00111283"/>
    <w:rsid w:val="00111D14"/>
    <w:rsid w:val="001120B6"/>
    <w:rsid w:val="00113A5F"/>
    <w:rsid w:val="00113EFD"/>
    <w:rsid w:val="00115B32"/>
    <w:rsid w:val="001165C0"/>
    <w:rsid w:val="00116B64"/>
    <w:rsid w:val="001175B2"/>
    <w:rsid w:val="00117B26"/>
    <w:rsid w:val="00120081"/>
    <w:rsid w:val="00120222"/>
    <w:rsid w:val="00120A08"/>
    <w:rsid w:val="00120FC4"/>
    <w:rsid w:val="00121180"/>
    <w:rsid w:val="00122D9A"/>
    <w:rsid w:val="00124BA6"/>
    <w:rsid w:val="001269B8"/>
    <w:rsid w:val="00127C83"/>
    <w:rsid w:val="00127C96"/>
    <w:rsid w:val="0013021C"/>
    <w:rsid w:val="0013028E"/>
    <w:rsid w:val="001314BB"/>
    <w:rsid w:val="0013152D"/>
    <w:rsid w:val="00131687"/>
    <w:rsid w:val="00131D90"/>
    <w:rsid w:val="0013294B"/>
    <w:rsid w:val="00133CB0"/>
    <w:rsid w:val="0013457B"/>
    <w:rsid w:val="00134CC2"/>
    <w:rsid w:val="001354AA"/>
    <w:rsid w:val="001406F4"/>
    <w:rsid w:val="00140A0E"/>
    <w:rsid w:val="00141C38"/>
    <w:rsid w:val="00142818"/>
    <w:rsid w:val="00142C0E"/>
    <w:rsid w:val="00143572"/>
    <w:rsid w:val="00143610"/>
    <w:rsid w:val="001437EE"/>
    <w:rsid w:val="00143BE5"/>
    <w:rsid w:val="00144343"/>
    <w:rsid w:val="00144826"/>
    <w:rsid w:val="001450A4"/>
    <w:rsid w:val="0014550A"/>
    <w:rsid w:val="00146BAC"/>
    <w:rsid w:val="00147B30"/>
    <w:rsid w:val="00151BD5"/>
    <w:rsid w:val="00152363"/>
    <w:rsid w:val="00153E3D"/>
    <w:rsid w:val="001540CF"/>
    <w:rsid w:val="00154107"/>
    <w:rsid w:val="0015417A"/>
    <w:rsid w:val="00154D5F"/>
    <w:rsid w:val="001557E8"/>
    <w:rsid w:val="00156218"/>
    <w:rsid w:val="001564D7"/>
    <w:rsid w:val="00157721"/>
    <w:rsid w:val="00160967"/>
    <w:rsid w:val="00160E23"/>
    <w:rsid w:val="001611EA"/>
    <w:rsid w:val="00162F06"/>
    <w:rsid w:val="0016300B"/>
    <w:rsid w:val="00163221"/>
    <w:rsid w:val="001645B9"/>
    <w:rsid w:val="0016484B"/>
    <w:rsid w:val="00166513"/>
    <w:rsid w:val="00170146"/>
    <w:rsid w:val="0017166D"/>
    <w:rsid w:val="001722B3"/>
    <w:rsid w:val="00172890"/>
    <w:rsid w:val="00172AD8"/>
    <w:rsid w:val="001737D1"/>
    <w:rsid w:val="001737F7"/>
    <w:rsid w:val="0017414A"/>
    <w:rsid w:val="00174882"/>
    <w:rsid w:val="00176228"/>
    <w:rsid w:val="00176AC2"/>
    <w:rsid w:val="001776D9"/>
    <w:rsid w:val="00180E1C"/>
    <w:rsid w:val="00181DAB"/>
    <w:rsid w:val="001824D0"/>
    <w:rsid w:val="00183B6A"/>
    <w:rsid w:val="00183F52"/>
    <w:rsid w:val="001841BC"/>
    <w:rsid w:val="001841E0"/>
    <w:rsid w:val="00184C38"/>
    <w:rsid w:val="00184D5A"/>
    <w:rsid w:val="0018612E"/>
    <w:rsid w:val="00187117"/>
    <w:rsid w:val="00187407"/>
    <w:rsid w:val="00187B1E"/>
    <w:rsid w:val="001903A2"/>
    <w:rsid w:val="00190820"/>
    <w:rsid w:val="00190839"/>
    <w:rsid w:val="00190962"/>
    <w:rsid w:val="00191627"/>
    <w:rsid w:val="00193951"/>
    <w:rsid w:val="00193D50"/>
    <w:rsid w:val="001959A6"/>
    <w:rsid w:val="001961D8"/>
    <w:rsid w:val="001964FE"/>
    <w:rsid w:val="00197C13"/>
    <w:rsid w:val="00197EAA"/>
    <w:rsid w:val="001A1C20"/>
    <w:rsid w:val="001A268C"/>
    <w:rsid w:val="001A2736"/>
    <w:rsid w:val="001A43FE"/>
    <w:rsid w:val="001A493A"/>
    <w:rsid w:val="001A50E3"/>
    <w:rsid w:val="001A5695"/>
    <w:rsid w:val="001A5BB0"/>
    <w:rsid w:val="001A5BB9"/>
    <w:rsid w:val="001A5D52"/>
    <w:rsid w:val="001A5EC1"/>
    <w:rsid w:val="001A7101"/>
    <w:rsid w:val="001A7A08"/>
    <w:rsid w:val="001A7A72"/>
    <w:rsid w:val="001B26CB"/>
    <w:rsid w:val="001B43A8"/>
    <w:rsid w:val="001B469C"/>
    <w:rsid w:val="001B51D3"/>
    <w:rsid w:val="001B5624"/>
    <w:rsid w:val="001C0125"/>
    <w:rsid w:val="001C06C9"/>
    <w:rsid w:val="001C14DC"/>
    <w:rsid w:val="001C2265"/>
    <w:rsid w:val="001C2FE6"/>
    <w:rsid w:val="001C30F1"/>
    <w:rsid w:val="001C3D75"/>
    <w:rsid w:val="001C4058"/>
    <w:rsid w:val="001C566C"/>
    <w:rsid w:val="001C5BE1"/>
    <w:rsid w:val="001C67FC"/>
    <w:rsid w:val="001C7D7B"/>
    <w:rsid w:val="001D0448"/>
    <w:rsid w:val="001D055A"/>
    <w:rsid w:val="001D0703"/>
    <w:rsid w:val="001D10F8"/>
    <w:rsid w:val="001D2BA1"/>
    <w:rsid w:val="001D2D21"/>
    <w:rsid w:val="001D432C"/>
    <w:rsid w:val="001D6D3B"/>
    <w:rsid w:val="001D7002"/>
    <w:rsid w:val="001D7BCF"/>
    <w:rsid w:val="001D7D06"/>
    <w:rsid w:val="001D7E85"/>
    <w:rsid w:val="001E030E"/>
    <w:rsid w:val="001E097C"/>
    <w:rsid w:val="001E1455"/>
    <w:rsid w:val="001E2FE7"/>
    <w:rsid w:val="001E3AEB"/>
    <w:rsid w:val="001E404D"/>
    <w:rsid w:val="001E4F03"/>
    <w:rsid w:val="001E52B6"/>
    <w:rsid w:val="001E5429"/>
    <w:rsid w:val="001E6DB4"/>
    <w:rsid w:val="001F08D5"/>
    <w:rsid w:val="001F133B"/>
    <w:rsid w:val="001F3069"/>
    <w:rsid w:val="001F3985"/>
    <w:rsid w:val="001F3E32"/>
    <w:rsid w:val="001F5168"/>
    <w:rsid w:val="001F5C8A"/>
    <w:rsid w:val="001F6613"/>
    <w:rsid w:val="001F6691"/>
    <w:rsid w:val="00200A2E"/>
    <w:rsid w:val="00202571"/>
    <w:rsid w:val="002038B4"/>
    <w:rsid w:val="00204A76"/>
    <w:rsid w:val="0020595C"/>
    <w:rsid w:val="00205E5C"/>
    <w:rsid w:val="002067E2"/>
    <w:rsid w:val="002102A9"/>
    <w:rsid w:val="00210323"/>
    <w:rsid w:val="0021140F"/>
    <w:rsid w:val="00211569"/>
    <w:rsid w:val="002130A8"/>
    <w:rsid w:val="00214EE4"/>
    <w:rsid w:val="002153E8"/>
    <w:rsid w:val="00215462"/>
    <w:rsid w:val="0021555C"/>
    <w:rsid w:val="002156E6"/>
    <w:rsid w:val="00216DBB"/>
    <w:rsid w:val="00217F5E"/>
    <w:rsid w:val="002202E9"/>
    <w:rsid w:val="0022047F"/>
    <w:rsid w:val="002207F4"/>
    <w:rsid w:val="00220960"/>
    <w:rsid w:val="002223D0"/>
    <w:rsid w:val="00223230"/>
    <w:rsid w:val="00224BEF"/>
    <w:rsid w:val="00224E9F"/>
    <w:rsid w:val="00226F52"/>
    <w:rsid w:val="00226FDC"/>
    <w:rsid w:val="0022766D"/>
    <w:rsid w:val="00227714"/>
    <w:rsid w:val="00227869"/>
    <w:rsid w:val="002304C0"/>
    <w:rsid w:val="00230FAB"/>
    <w:rsid w:val="00231B4E"/>
    <w:rsid w:val="00231B74"/>
    <w:rsid w:val="00232155"/>
    <w:rsid w:val="00232B50"/>
    <w:rsid w:val="00232F30"/>
    <w:rsid w:val="0023332B"/>
    <w:rsid w:val="00233EF9"/>
    <w:rsid w:val="00234CA2"/>
    <w:rsid w:val="00235787"/>
    <w:rsid w:val="00235FC7"/>
    <w:rsid w:val="00235FDB"/>
    <w:rsid w:val="0023607E"/>
    <w:rsid w:val="002364CA"/>
    <w:rsid w:val="002369D4"/>
    <w:rsid w:val="0024039F"/>
    <w:rsid w:val="00241A2A"/>
    <w:rsid w:val="00241CAE"/>
    <w:rsid w:val="002428B0"/>
    <w:rsid w:val="002428E4"/>
    <w:rsid w:val="00242BB0"/>
    <w:rsid w:val="00244B6C"/>
    <w:rsid w:val="0024581A"/>
    <w:rsid w:val="002473C9"/>
    <w:rsid w:val="002505FD"/>
    <w:rsid w:val="002510FA"/>
    <w:rsid w:val="002522E3"/>
    <w:rsid w:val="00253187"/>
    <w:rsid w:val="002539C1"/>
    <w:rsid w:val="00254309"/>
    <w:rsid w:val="002544CD"/>
    <w:rsid w:val="00254E12"/>
    <w:rsid w:val="00254EA4"/>
    <w:rsid w:val="00257645"/>
    <w:rsid w:val="0025783B"/>
    <w:rsid w:val="00260BAC"/>
    <w:rsid w:val="002623A5"/>
    <w:rsid w:val="00262C81"/>
    <w:rsid w:val="00263500"/>
    <w:rsid w:val="00264258"/>
    <w:rsid w:val="0026444C"/>
    <w:rsid w:val="00264C1A"/>
    <w:rsid w:val="00265821"/>
    <w:rsid w:val="00265EA6"/>
    <w:rsid w:val="0026624F"/>
    <w:rsid w:val="002667BB"/>
    <w:rsid w:val="0027103F"/>
    <w:rsid w:val="0027126E"/>
    <w:rsid w:val="002713D5"/>
    <w:rsid w:val="00271E3F"/>
    <w:rsid w:val="00272A3F"/>
    <w:rsid w:val="00272C1F"/>
    <w:rsid w:val="0027372A"/>
    <w:rsid w:val="00273E92"/>
    <w:rsid w:val="0027464D"/>
    <w:rsid w:val="00276F26"/>
    <w:rsid w:val="00277727"/>
    <w:rsid w:val="00281C34"/>
    <w:rsid w:val="00282749"/>
    <w:rsid w:val="002835CA"/>
    <w:rsid w:val="002843A0"/>
    <w:rsid w:val="002846AD"/>
    <w:rsid w:val="00284AB1"/>
    <w:rsid w:val="00285066"/>
    <w:rsid w:val="00285454"/>
    <w:rsid w:val="002875EF"/>
    <w:rsid w:val="0028768B"/>
    <w:rsid w:val="002877D1"/>
    <w:rsid w:val="00287BD9"/>
    <w:rsid w:val="002906D6"/>
    <w:rsid w:val="00290E8E"/>
    <w:rsid w:val="002913E2"/>
    <w:rsid w:val="00291632"/>
    <w:rsid w:val="002920D6"/>
    <w:rsid w:val="00292E03"/>
    <w:rsid w:val="00294103"/>
    <w:rsid w:val="00295DE2"/>
    <w:rsid w:val="00295E48"/>
    <w:rsid w:val="00297FD7"/>
    <w:rsid w:val="002A063E"/>
    <w:rsid w:val="002A3F89"/>
    <w:rsid w:val="002A5A04"/>
    <w:rsid w:val="002B0ACE"/>
    <w:rsid w:val="002B0E22"/>
    <w:rsid w:val="002B30BE"/>
    <w:rsid w:val="002B3471"/>
    <w:rsid w:val="002B3559"/>
    <w:rsid w:val="002B4705"/>
    <w:rsid w:val="002B536C"/>
    <w:rsid w:val="002C0708"/>
    <w:rsid w:val="002C2548"/>
    <w:rsid w:val="002C2737"/>
    <w:rsid w:val="002C39F8"/>
    <w:rsid w:val="002C46C5"/>
    <w:rsid w:val="002C51FF"/>
    <w:rsid w:val="002C5FCD"/>
    <w:rsid w:val="002C78B8"/>
    <w:rsid w:val="002C7AAF"/>
    <w:rsid w:val="002C7E51"/>
    <w:rsid w:val="002D0ED6"/>
    <w:rsid w:val="002D0F16"/>
    <w:rsid w:val="002D1B1B"/>
    <w:rsid w:val="002D1E6B"/>
    <w:rsid w:val="002D37BD"/>
    <w:rsid w:val="002D3BC9"/>
    <w:rsid w:val="002D45DF"/>
    <w:rsid w:val="002D49E0"/>
    <w:rsid w:val="002D4DA2"/>
    <w:rsid w:val="002D4DCF"/>
    <w:rsid w:val="002D71B8"/>
    <w:rsid w:val="002E05F8"/>
    <w:rsid w:val="002E085E"/>
    <w:rsid w:val="002E0E9D"/>
    <w:rsid w:val="002E1149"/>
    <w:rsid w:val="002E2605"/>
    <w:rsid w:val="002E3302"/>
    <w:rsid w:val="002E34E2"/>
    <w:rsid w:val="002E3A2E"/>
    <w:rsid w:val="002E4736"/>
    <w:rsid w:val="002E55B5"/>
    <w:rsid w:val="002E5C5C"/>
    <w:rsid w:val="002E72D6"/>
    <w:rsid w:val="002E79EF"/>
    <w:rsid w:val="002F03AE"/>
    <w:rsid w:val="002F1465"/>
    <w:rsid w:val="002F1628"/>
    <w:rsid w:val="002F1837"/>
    <w:rsid w:val="002F283B"/>
    <w:rsid w:val="002F28EB"/>
    <w:rsid w:val="002F3A5A"/>
    <w:rsid w:val="002F4A82"/>
    <w:rsid w:val="002F4B4C"/>
    <w:rsid w:val="002F50A6"/>
    <w:rsid w:val="002F6249"/>
    <w:rsid w:val="002F73C5"/>
    <w:rsid w:val="00300B07"/>
    <w:rsid w:val="003017E2"/>
    <w:rsid w:val="0030192D"/>
    <w:rsid w:val="00302CF2"/>
    <w:rsid w:val="00305477"/>
    <w:rsid w:val="00307B3D"/>
    <w:rsid w:val="00312145"/>
    <w:rsid w:val="003122FE"/>
    <w:rsid w:val="0031264E"/>
    <w:rsid w:val="00313AF2"/>
    <w:rsid w:val="003150B6"/>
    <w:rsid w:val="00317A38"/>
    <w:rsid w:val="00317A7F"/>
    <w:rsid w:val="0032009C"/>
    <w:rsid w:val="00320B8D"/>
    <w:rsid w:val="00321933"/>
    <w:rsid w:val="00321945"/>
    <w:rsid w:val="00322B63"/>
    <w:rsid w:val="00323DF2"/>
    <w:rsid w:val="003242F0"/>
    <w:rsid w:val="00324C2B"/>
    <w:rsid w:val="00324D00"/>
    <w:rsid w:val="00326446"/>
    <w:rsid w:val="00326B2A"/>
    <w:rsid w:val="003270D7"/>
    <w:rsid w:val="003273C0"/>
    <w:rsid w:val="003300E0"/>
    <w:rsid w:val="003304C6"/>
    <w:rsid w:val="00331507"/>
    <w:rsid w:val="0033191A"/>
    <w:rsid w:val="0033213B"/>
    <w:rsid w:val="00332604"/>
    <w:rsid w:val="00332711"/>
    <w:rsid w:val="003329CF"/>
    <w:rsid w:val="00333AD4"/>
    <w:rsid w:val="0033754E"/>
    <w:rsid w:val="00337595"/>
    <w:rsid w:val="003409FC"/>
    <w:rsid w:val="00341102"/>
    <w:rsid w:val="00341D4B"/>
    <w:rsid w:val="00341F39"/>
    <w:rsid w:val="003422A1"/>
    <w:rsid w:val="003425C0"/>
    <w:rsid w:val="00343622"/>
    <w:rsid w:val="003453D1"/>
    <w:rsid w:val="00345CA1"/>
    <w:rsid w:val="00347F3A"/>
    <w:rsid w:val="00350224"/>
    <w:rsid w:val="003505AF"/>
    <w:rsid w:val="003524E8"/>
    <w:rsid w:val="00352AEA"/>
    <w:rsid w:val="003534F5"/>
    <w:rsid w:val="00354293"/>
    <w:rsid w:val="00356098"/>
    <w:rsid w:val="00356392"/>
    <w:rsid w:val="00356427"/>
    <w:rsid w:val="00357440"/>
    <w:rsid w:val="00357B8D"/>
    <w:rsid w:val="00360146"/>
    <w:rsid w:val="003605D0"/>
    <w:rsid w:val="003623CB"/>
    <w:rsid w:val="003628D6"/>
    <w:rsid w:val="00363C4E"/>
    <w:rsid w:val="0036494D"/>
    <w:rsid w:val="0036531F"/>
    <w:rsid w:val="00365533"/>
    <w:rsid w:val="00365B9A"/>
    <w:rsid w:val="003664ED"/>
    <w:rsid w:val="0036671A"/>
    <w:rsid w:val="0037062E"/>
    <w:rsid w:val="00370F6B"/>
    <w:rsid w:val="00372628"/>
    <w:rsid w:val="00372E7A"/>
    <w:rsid w:val="00373344"/>
    <w:rsid w:val="00374438"/>
    <w:rsid w:val="00374E2C"/>
    <w:rsid w:val="00375044"/>
    <w:rsid w:val="00375198"/>
    <w:rsid w:val="00377CEF"/>
    <w:rsid w:val="00380868"/>
    <w:rsid w:val="003821AD"/>
    <w:rsid w:val="00383014"/>
    <w:rsid w:val="003833B2"/>
    <w:rsid w:val="0038425E"/>
    <w:rsid w:val="003845B5"/>
    <w:rsid w:val="00384C23"/>
    <w:rsid w:val="00384D19"/>
    <w:rsid w:val="00387F9D"/>
    <w:rsid w:val="0039117D"/>
    <w:rsid w:val="003920B6"/>
    <w:rsid w:val="0039239D"/>
    <w:rsid w:val="003923B7"/>
    <w:rsid w:val="00392C4D"/>
    <w:rsid w:val="00392FE1"/>
    <w:rsid w:val="0039408A"/>
    <w:rsid w:val="00395DC9"/>
    <w:rsid w:val="00396A45"/>
    <w:rsid w:val="00396F46"/>
    <w:rsid w:val="00396F95"/>
    <w:rsid w:val="003971F0"/>
    <w:rsid w:val="003A19F2"/>
    <w:rsid w:val="003A1D1F"/>
    <w:rsid w:val="003A2776"/>
    <w:rsid w:val="003A390E"/>
    <w:rsid w:val="003A5492"/>
    <w:rsid w:val="003A5936"/>
    <w:rsid w:val="003A5E4C"/>
    <w:rsid w:val="003A68C4"/>
    <w:rsid w:val="003A7C48"/>
    <w:rsid w:val="003B0CFD"/>
    <w:rsid w:val="003B1517"/>
    <w:rsid w:val="003B250E"/>
    <w:rsid w:val="003B43A0"/>
    <w:rsid w:val="003B658C"/>
    <w:rsid w:val="003B67F8"/>
    <w:rsid w:val="003B711E"/>
    <w:rsid w:val="003C08F2"/>
    <w:rsid w:val="003C0958"/>
    <w:rsid w:val="003C12FC"/>
    <w:rsid w:val="003C1C8F"/>
    <w:rsid w:val="003C22A4"/>
    <w:rsid w:val="003C2469"/>
    <w:rsid w:val="003C2730"/>
    <w:rsid w:val="003C2B1C"/>
    <w:rsid w:val="003C3871"/>
    <w:rsid w:val="003C506F"/>
    <w:rsid w:val="003C557A"/>
    <w:rsid w:val="003C59D6"/>
    <w:rsid w:val="003C6297"/>
    <w:rsid w:val="003C66A1"/>
    <w:rsid w:val="003C77FE"/>
    <w:rsid w:val="003D0FB8"/>
    <w:rsid w:val="003D162B"/>
    <w:rsid w:val="003D2EAC"/>
    <w:rsid w:val="003D2EB9"/>
    <w:rsid w:val="003D3CD0"/>
    <w:rsid w:val="003D4134"/>
    <w:rsid w:val="003D708F"/>
    <w:rsid w:val="003D7684"/>
    <w:rsid w:val="003D79C7"/>
    <w:rsid w:val="003D7BDC"/>
    <w:rsid w:val="003E0951"/>
    <w:rsid w:val="003E19C5"/>
    <w:rsid w:val="003E291D"/>
    <w:rsid w:val="003E2E99"/>
    <w:rsid w:val="003E35E3"/>
    <w:rsid w:val="003E4775"/>
    <w:rsid w:val="003E4ABA"/>
    <w:rsid w:val="003E510D"/>
    <w:rsid w:val="003E540C"/>
    <w:rsid w:val="003E5E92"/>
    <w:rsid w:val="003E65C7"/>
    <w:rsid w:val="003F0D09"/>
    <w:rsid w:val="003F15C9"/>
    <w:rsid w:val="003F163D"/>
    <w:rsid w:val="003F16C7"/>
    <w:rsid w:val="003F2294"/>
    <w:rsid w:val="003F233F"/>
    <w:rsid w:val="003F3911"/>
    <w:rsid w:val="003F4688"/>
    <w:rsid w:val="003F4F69"/>
    <w:rsid w:val="003F7A97"/>
    <w:rsid w:val="004007EC"/>
    <w:rsid w:val="00400961"/>
    <w:rsid w:val="00400DA9"/>
    <w:rsid w:val="00400E56"/>
    <w:rsid w:val="00401D46"/>
    <w:rsid w:val="004028D7"/>
    <w:rsid w:val="004029AB"/>
    <w:rsid w:val="00402F6A"/>
    <w:rsid w:val="00403154"/>
    <w:rsid w:val="0040329B"/>
    <w:rsid w:val="00403738"/>
    <w:rsid w:val="00403EA7"/>
    <w:rsid w:val="00406ADA"/>
    <w:rsid w:val="00407C28"/>
    <w:rsid w:val="00410626"/>
    <w:rsid w:val="00410B71"/>
    <w:rsid w:val="00410BD1"/>
    <w:rsid w:val="00411A12"/>
    <w:rsid w:val="00411DE6"/>
    <w:rsid w:val="00413067"/>
    <w:rsid w:val="00413439"/>
    <w:rsid w:val="004135C4"/>
    <w:rsid w:val="00413EA5"/>
    <w:rsid w:val="004141F7"/>
    <w:rsid w:val="004145C9"/>
    <w:rsid w:val="004150AD"/>
    <w:rsid w:val="00417ED6"/>
    <w:rsid w:val="0042161C"/>
    <w:rsid w:val="00423A13"/>
    <w:rsid w:val="00424041"/>
    <w:rsid w:val="00424D51"/>
    <w:rsid w:val="00425487"/>
    <w:rsid w:val="00425576"/>
    <w:rsid w:val="00425707"/>
    <w:rsid w:val="0042652D"/>
    <w:rsid w:val="00427766"/>
    <w:rsid w:val="00427D7A"/>
    <w:rsid w:val="00431148"/>
    <w:rsid w:val="00431DF3"/>
    <w:rsid w:val="00431F03"/>
    <w:rsid w:val="004329D8"/>
    <w:rsid w:val="0043406F"/>
    <w:rsid w:val="00434D19"/>
    <w:rsid w:val="004359B4"/>
    <w:rsid w:val="00435A51"/>
    <w:rsid w:val="004405F8"/>
    <w:rsid w:val="004416FB"/>
    <w:rsid w:val="00441ADB"/>
    <w:rsid w:val="004422E5"/>
    <w:rsid w:val="00442AB0"/>
    <w:rsid w:val="004436E1"/>
    <w:rsid w:val="00443991"/>
    <w:rsid w:val="00444A7D"/>
    <w:rsid w:val="00444BAD"/>
    <w:rsid w:val="00445387"/>
    <w:rsid w:val="004459F5"/>
    <w:rsid w:val="0044772E"/>
    <w:rsid w:val="00451175"/>
    <w:rsid w:val="00451270"/>
    <w:rsid w:val="0045187E"/>
    <w:rsid w:val="004519C8"/>
    <w:rsid w:val="004527A1"/>
    <w:rsid w:val="00452E07"/>
    <w:rsid w:val="004537EE"/>
    <w:rsid w:val="00454C6A"/>
    <w:rsid w:val="00455F5F"/>
    <w:rsid w:val="00463123"/>
    <w:rsid w:val="004642BF"/>
    <w:rsid w:val="0046520F"/>
    <w:rsid w:val="00465B7E"/>
    <w:rsid w:val="00466839"/>
    <w:rsid w:val="00467B06"/>
    <w:rsid w:val="004703AB"/>
    <w:rsid w:val="00470C35"/>
    <w:rsid w:val="00470E86"/>
    <w:rsid w:val="00470F66"/>
    <w:rsid w:val="0047105B"/>
    <w:rsid w:val="00471CC7"/>
    <w:rsid w:val="0047200A"/>
    <w:rsid w:val="0047260D"/>
    <w:rsid w:val="0047316F"/>
    <w:rsid w:val="00473CAD"/>
    <w:rsid w:val="00474DAD"/>
    <w:rsid w:val="00474E81"/>
    <w:rsid w:val="004753B2"/>
    <w:rsid w:val="004754DE"/>
    <w:rsid w:val="00476DF8"/>
    <w:rsid w:val="004823B8"/>
    <w:rsid w:val="00482497"/>
    <w:rsid w:val="00482659"/>
    <w:rsid w:val="0048265F"/>
    <w:rsid w:val="0048285B"/>
    <w:rsid w:val="004828BC"/>
    <w:rsid w:val="00484139"/>
    <w:rsid w:val="004851E6"/>
    <w:rsid w:val="004865A8"/>
    <w:rsid w:val="004877BC"/>
    <w:rsid w:val="004879AC"/>
    <w:rsid w:val="004905C6"/>
    <w:rsid w:val="0049076D"/>
    <w:rsid w:val="00491821"/>
    <w:rsid w:val="00491BE8"/>
    <w:rsid w:val="00491D60"/>
    <w:rsid w:val="004933B7"/>
    <w:rsid w:val="004948DB"/>
    <w:rsid w:val="0049556D"/>
    <w:rsid w:val="004957FF"/>
    <w:rsid w:val="0049621C"/>
    <w:rsid w:val="004962F5"/>
    <w:rsid w:val="00496553"/>
    <w:rsid w:val="00496781"/>
    <w:rsid w:val="00496945"/>
    <w:rsid w:val="0049797B"/>
    <w:rsid w:val="004A0494"/>
    <w:rsid w:val="004A082A"/>
    <w:rsid w:val="004A0AC5"/>
    <w:rsid w:val="004A23E3"/>
    <w:rsid w:val="004A2CA7"/>
    <w:rsid w:val="004A309F"/>
    <w:rsid w:val="004A3790"/>
    <w:rsid w:val="004A424A"/>
    <w:rsid w:val="004A455A"/>
    <w:rsid w:val="004A4A31"/>
    <w:rsid w:val="004A6A9F"/>
    <w:rsid w:val="004A6BFB"/>
    <w:rsid w:val="004A75F5"/>
    <w:rsid w:val="004B0B22"/>
    <w:rsid w:val="004B1586"/>
    <w:rsid w:val="004B1C6C"/>
    <w:rsid w:val="004B2685"/>
    <w:rsid w:val="004B2CA4"/>
    <w:rsid w:val="004B3220"/>
    <w:rsid w:val="004B362F"/>
    <w:rsid w:val="004B369A"/>
    <w:rsid w:val="004B3EED"/>
    <w:rsid w:val="004B41E4"/>
    <w:rsid w:val="004B5C53"/>
    <w:rsid w:val="004B6270"/>
    <w:rsid w:val="004B6347"/>
    <w:rsid w:val="004B73EC"/>
    <w:rsid w:val="004B75C0"/>
    <w:rsid w:val="004C0F91"/>
    <w:rsid w:val="004C17BE"/>
    <w:rsid w:val="004C1B07"/>
    <w:rsid w:val="004C283F"/>
    <w:rsid w:val="004C28E3"/>
    <w:rsid w:val="004C2F53"/>
    <w:rsid w:val="004C3179"/>
    <w:rsid w:val="004C57CF"/>
    <w:rsid w:val="004C5B11"/>
    <w:rsid w:val="004C5E2B"/>
    <w:rsid w:val="004C643C"/>
    <w:rsid w:val="004C67BC"/>
    <w:rsid w:val="004C6EFB"/>
    <w:rsid w:val="004C714E"/>
    <w:rsid w:val="004C71BA"/>
    <w:rsid w:val="004C78D9"/>
    <w:rsid w:val="004D04ED"/>
    <w:rsid w:val="004D13A5"/>
    <w:rsid w:val="004D224F"/>
    <w:rsid w:val="004D295A"/>
    <w:rsid w:val="004D39FA"/>
    <w:rsid w:val="004D44E1"/>
    <w:rsid w:val="004D5244"/>
    <w:rsid w:val="004D64E2"/>
    <w:rsid w:val="004D6510"/>
    <w:rsid w:val="004D6612"/>
    <w:rsid w:val="004D68CC"/>
    <w:rsid w:val="004D71A3"/>
    <w:rsid w:val="004D7857"/>
    <w:rsid w:val="004E01C4"/>
    <w:rsid w:val="004E1280"/>
    <w:rsid w:val="004E3014"/>
    <w:rsid w:val="004E3122"/>
    <w:rsid w:val="004E3325"/>
    <w:rsid w:val="004E3992"/>
    <w:rsid w:val="004E3A67"/>
    <w:rsid w:val="004E48FB"/>
    <w:rsid w:val="004E4B7B"/>
    <w:rsid w:val="004F0770"/>
    <w:rsid w:val="004F16F3"/>
    <w:rsid w:val="004F178D"/>
    <w:rsid w:val="004F17E6"/>
    <w:rsid w:val="004F1B59"/>
    <w:rsid w:val="004F24D8"/>
    <w:rsid w:val="004F2B57"/>
    <w:rsid w:val="004F2D21"/>
    <w:rsid w:val="004F2D9B"/>
    <w:rsid w:val="004F52A8"/>
    <w:rsid w:val="004F5512"/>
    <w:rsid w:val="004F6587"/>
    <w:rsid w:val="004F7017"/>
    <w:rsid w:val="00500B85"/>
    <w:rsid w:val="005011AA"/>
    <w:rsid w:val="00501ED2"/>
    <w:rsid w:val="00502662"/>
    <w:rsid w:val="005031B0"/>
    <w:rsid w:val="00504184"/>
    <w:rsid w:val="00505318"/>
    <w:rsid w:val="00505E66"/>
    <w:rsid w:val="005067A9"/>
    <w:rsid w:val="005074D5"/>
    <w:rsid w:val="005104C5"/>
    <w:rsid w:val="0051138F"/>
    <w:rsid w:val="00513536"/>
    <w:rsid w:val="00513722"/>
    <w:rsid w:val="00513BBD"/>
    <w:rsid w:val="005144F9"/>
    <w:rsid w:val="00514CE7"/>
    <w:rsid w:val="00514DD0"/>
    <w:rsid w:val="0051538E"/>
    <w:rsid w:val="005156C8"/>
    <w:rsid w:val="0051770B"/>
    <w:rsid w:val="00517A93"/>
    <w:rsid w:val="0052033D"/>
    <w:rsid w:val="00520540"/>
    <w:rsid w:val="0052098F"/>
    <w:rsid w:val="00521C92"/>
    <w:rsid w:val="005231EA"/>
    <w:rsid w:val="00525BD5"/>
    <w:rsid w:val="005266BC"/>
    <w:rsid w:val="005267EE"/>
    <w:rsid w:val="00526A7B"/>
    <w:rsid w:val="00527264"/>
    <w:rsid w:val="00530835"/>
    <w:rsid w:val="005308CA"/>
    <w:rsid w:val="00530B55"/>
    <w:rsid w:val="00532796"/>
    <w:rsid w:val="005338C9"/>
    <w:rsid w:val="0053433E"/>
    <w:rsid w:val="005350AC"/>
    <w:rsid w:val="005358C8"/>
    <w:rsid w:val="0053689E"/>
    <w:rsid w:val="0053781E"/>
    <w:rsid w:val="00537AD0"/>
    <w:rsid w:val="00537E5A"/>
    <w:rsid w:val="00537EF5"/>
    <w:rsid w:val="00540580"/>
    <w:rsid w:val="00540865"/>
    <w:rsid w:val="005412E8"/>
    <w:rsid w:val="005419EC"/>
    <w:rsid w:val="00541F66"/>
    <w:rsid w:val="00542168"/>
    <w:rsid w:val="00542836"/>
    <w:rsid w:val="00542CEF"/>
    <w:rsid w:val="00544127"/>
    <w:rsid w:val="00545EF0"/>
    <w:rsid w:val="00546095"/>
    <w:rsid w:val="005464CB"/>
    <w:rsid w:val="00547D31"/>
    <w:rsid w:val="00550870"/>
    <w:rsid w:val="00551D6A"/>
    <w:rsid w:val="00551E17"/>
    <w:rsid w:val="005523C4"/>
    <w:rsid w:val="00552C4E"/>
    <w:rsid w:val="005534D2"/>
    <w:rsid w:val="00553654"/>
    <w:rsid w:val="00553A93"/>
    <w:rsid w:val="00553BCA"/>
    <w:rsid w:val="00553BFE"/>
    <w:rsid w:val="00554F84"/>
    <w:rsid w:val="00557396"/>
    <w:rsid w:val="005574D5"/>
    <w:rsid w:val="00560BDC"/>
    <w:rsid w:val="0056115B"/>
    <w:rsid w:val="005620AA"/>
    <w:rsid w:val="00562392"/>
    <w:rsid w:val="00562521"/>
    <w:rsid w:val="00563786"/>
    <w:rsid w:val="00566030"/>
    <w:rsid w:val="00566038"/>
    <w:rsid w:val="005666CC"/>
    <w:rsid w:val="00566A55"/>
    <w:rsid w:val="00566F69"/>
    <w:rsid w:val="0056734C"/>
    <w:rsid w:val="0056742F"/>
    <w:rsid w:val="00573D8D"/>
    <w:rsid w:val="00577E67"/>
    <w:rsid w:val="00580829"/>
    <w:rsid w:val="00583B7B"/>
    <w:rsid w:val="00584317"/>
    <w:rsid w:val="00585DE9"/>
    <w:rsid w:val="00587C12"/>
    <w:rsid w:val="00587D22"/>
    <w:rsid w:val="00587EDC"/>
    <w:rsid w:val="005904A6"/>
    <w:rsid w:val="00590A21"/>
    <w:rsid w:val="0059225A"/>
    <w:rsid w:val="00592D49"/>
    <w:rsid w:val="005945A7"/>
    <w:rsid w:val="00594893"/>
    <w:rsid w:val="00595314"/>
    <w:rsid w:val="005958C4"/>
    <w:rsid w:val="005962ED"/>
    <w:rsid w:val="00596888"/>
    <w:rsid w:val="0059736D"/>
    <w:rsid w:val="005978C7"/>
    <w:rsid w:val="00597E56"/>
    <w:rsid w:val="005A2366"/>
    <w:rsid w:val="005A2E60"/>
    <w:rsid w:val="005A3229"/>
    <w:rsid w:val="005A41E3"/>
    <w:rsid w:val="005A4DBA"/>
    <w:rsid w:val="005A4E38"/>
    <w:rsid w:val="005A59F7"/>
    <w:rsid w:val="005A6EBB"/>
    <w:rsid w:val="005A73E1"/>
    <w:rsid w:val="005A74F6"/>
    <w:rsid w:val="005A780B"/>
    <w:rsid w:val="005B0750"/>
    <w:rsid w:val="005B0FA6"/>
    <w:rsid w:val="005B12A6"/>
    <w:rsid w:val="005B2AE8"/>
    <w:rsid w:val="005B2E05"/>
    <w:rsid w:val="005B3583"/>
    <w:rsid w:val="005B3E93"/>
    <w:rsid w:val="005B4FDB"/>
    <w:rsid w:val="005B715F"/>
    <w:rsid w:val="005B78B4"/>
    <w:rsid w:val="005C0085"/>
    <w:rsid w:val="005C034F"/>
    <w:rsid w:val="005C0EBF"/>
    <w:rsid w:val="005C271D"/>
    <w:rsid w:val="005C311D"/>
    <w:rsid w:val="005C3CF7"/>
    <w:rsid w:val="005C5E44"/>
    <w:rsid w:val="005C7FD5"/>
    <w:rsid w:val="005D0182"/>
    <w:rsid w:val="005D14CD"/>
    <w:rsid w:val="005D1C20"/>
    <w:rsid w:val="005D1F57"/>
    <w:rsid w:val="005D20D7"/>
    <w:rsid w:val="005D2479"/>
    <w:rsid w:val="005D2D64"/>
    <w:rsid w:val="005D3849"/>
    <w:rsid w:val="005D4620"/>
    <w:rsid w:val="005D47AD"/>
    <w:rsid w:val="005D47F6"/>
    <w:rsid w:val="005D4A65"/>
    <w:rsid w:val="005D53D1"/>
    <w:rsid w:val="005D6A5B"/>
    <w:rsid w:val="005D73F9"/>
    <w:rsid w:val="005E1B6F"/>
    <w:rsid w:val="005E2B60"/>
    <w:rsid w:val="005E5225"/>
    <w:rsid w:val="005E6489"/>
    <w:rsid w:val="005E6703"/>
    <w:rsid w:val="005E6F84"/>
    <w:rsid w:val="005E782C"/>
    <w:rsid w:val="005F0AD4"/>
    <w:rsid w:val="005F0D28"/>
    <w:rsid w:val="005F0D4A"/>
    <w:rsid w:val="005F4996"/>
    <w:rsid w:val="005F4A4B"/>
    <w:rsid w:val="005F54E9"/>
    <w:rsid w:val="005F7079"/>
    <w:rsid w:val="005F7B71"/>
    <w:rsid w:val="005F7EC8"/>
    <w:rsid w:val="00600558"/>
    <w:rsid w:val="006014F9"/>
    <w:rsid w:val="006019ED"/>
    <w:rsid w:val="00603131"/>
    <w:rsid w:val="00604991"/>
    <w:rsid w:val="0060714C"/>
    <w:rsid w:val="0060752A"/>
    <w:rsid w:val="006106B8"/>
    <w:rsid w:val="0061252D"/>
    <w:rsid w:val="006128DA"/>
    <w:rsid w:val="00614657"/>
    <w:rsid w:val="00616413"/>
    <w:rsid w:val="0061657A"/>
    <w:rsid w:val="0061739E"/>
    <w:rsid w:val="006176A0"/>
    <w:rsid w:val="00621972"/>
    <w:rsid w:val="00622DB3"/>
    <w:rsid w:val="00623225"/>
    <w:rsid w:val="006244DD"/>
    <w:rsid w:val="00624DE5"/>
    <w:rsid w:val="00625054"/>
    <w:rsid w:val="006251E7"/>
    <w:rsid w:val="0062540E"/>
    <w:rsid w:val="0062666C"/>
    <w:rsid w:val="00626F23"/>
    <w:rsid w:val="00627308"/>
    <w:rsid w:val="006304B5"/>
    <w:rsid w:val="00630932"/>
    <w:rsid w:val="00631395"/>
    <w:rsid w:val="00631825"/>
    <w:rsid w:val="00632823"/>
    <w:rsid w:val="0063479F"/>
    <w:rsid w:val="00634BF0"/>
    <w:rsid w:val="00634FED"/>
    <w:rsid w:val="00635AC0"/>
    <w:rsid w:val="00635E81"/>
    <w:rsid w:val="00635EBF"/>
    <w:rsid w:val="00636071"/>
    <w:rsid w:val="00636E05"/>
    <w:rsid w:val="00637839"/>
    <w:rsid w:val="00640274"/>
    <w:rsid w:val="00640F20"/>
    <w:rsid w:val="00641130"/>
    <w:rsid w:val="006417AE"/>
    <w:rsid w:val="006420EB"/>
    <w:rsid w:val="00642D90"/>
    <w:rsid w:val="00643FCB"/>
    <w:rsid w:val="006453E9"/>
    <w:rsid w:val="00647072"/>
    <w:rsid w:val="00647DFE"/>
    <w:rsid w:val="00650371"/>
    <w:rsid w:val="006504A1"/>
    <w:rsid w:val="0065075D"/>
    <w:rsid w:val="00651E96"/>
    <w:rsid w:val="00653944"/>
    <w:rsid w:val="0065399A"/>
    <w:rsid w:val="00653F4C"/>
    <w:rsid w:val="006548E9"/>
    <w:rsid w:val="00657D43"/>
    <w:rsid w:val="006602FC"/>
    <w:rsid w:val="00660A06"/>
    <w:rsid w:val="0066141E"/>
    <w:rsid w:val="0066242A"/>
    <w:rsid w:val="0066310C"/>
    <w:rsid w:val="006636F5"/>
    <w:rsid w:val="00663D11"/>
    <w:rsid w:val="00664203"/>
    <w:rsid w:val="00664247"/>
    <w:rsid w:val="0066438C"/>
    <w:rsid w:val="0066565B"/>
    <w:rsid w:val="00666BA5"/>
    <w:rsid w:val="00666E77"/>
    <w:rsid w:val="006674A0"/>
    <w:rsid w:val="00667641"/>
    <w:rsid w:val="00667E67"/>
    <w:rsid w:val="006700F2"/>
    <w:rsid w:val="0067130E"/>
    <w:rsid w:val="00672F4E"/>
    <w:rsid w:val="00673197"/>
    <w:rsid w:val="00675308"/>
    <w:rsid w:val="0067589A"/>
    <w:rsid w:val="00675A60"/>
    <w:rsid w:val="00676780"/>
    <w:rsid w:val="00676962"/>
    <w:rsid w:val="00676D9A"/>
    <w:rsid w:val="006775F5"/>
    <w:rsid w:val="0068114E"/>
    <w:rsid w:val="006813BD"/>
    <w:rsid w:val="00682440"/>
    <w:rsid w:val="00682550"/>
    <w:rsid w:val="00683052"/>
    <w:rsid w:val="006848E7"/>
    <w:rsid w:val="00686ED9"/>
    <w:rsid w:val="0068713C"/>
    <w:rsid w:val="00693763"/>
    <w:rsid w:val="006947A8"/>
    <w:rsid w:val="00695A5F"/>
    <w:rsid w:val="00695E28"/>
    <w:rsid w:val="00695EFC"/>
    <w:rsid w:val="00696252"/>
    <w:rsid w:val="00696312"/>
    <w:rsid w:val="0069655A"/>
    <w:rsid w:val="00697387"/>
    <w:rsid w:val="006977B8"/>
    <w:rsid w:val="006A0852"/>
    <w:rsid w:val="006A1FDA"/>
    <w:rsid w:val="006A2BE8"/>
    <w:rsid w:val="006A3836"/>
    <w:rsid w:val="006A43DA"/>
    <w:rsid w:val="006A4858"/>
    <w:rsid w:val="006A49A2"/>
    <w:rsid w:val="006A4A95"/>
    <w:rsid w:val="006A57BB"/>
    <w:rsid w:val="006A6C62"/>
    <w:rsid w:val="006A6C8B"/>
    <w:rsid w:val="006A707A"/>
    <w:rsid w:val="006A7625"/>
    <w:rsid w:val="006B0555"/>
    <w:rsid w:val="006B0646"/>
    <w:rsid w:val="006B148A"/>
    <w:rsid w:val="006B1B6F"/>
    <w:rsid w:val="006B2126"/>
    <w:rsid w:val="006B2FDC"/>
    <w:rsid w:val="006B3262"/>
    <w:rsid w:val="006B6412"/>
    <w:rsid w:val="006B6E59"/>
    <w:rsid w:val="006B6F45"/>
    <w:rsid w:val="006C00BE"/>
    <w:rsid w:val="006C113A"/>
    <w:rsid w:val="006C157B"/>
    <w:rsid w:val="006C1E7D"/>
    <w:rsid w:val="006C1EAA"/>
    <w:rsid w:val="006C37FF"/>
    <w:rsid w:val="006C429E"/>
    <w:rsid w:val="006C4D66"/>
    <w:rsid w:val="006C63E5"/>
    <w:rsid w:val="006C68FC"/>
    <w:rsid w:val="006C750F"/>
    <w:rsid w:val="006C7ABD"/>
    <w:rsid w:val="006D26DF"/>
    <w:rsid w:val="006D39F3"/>
    <w:rsid w:val="006D4236"/>
    <w:rsid w:val="006D42FA"/>
    <w:rsid w:val="006D4DAB"/>
    <w:rsid w:val="006D622B"/>
    <w:rsid w:val="006D6A6C"/>
    <w:rsid w:val="006D6D92"/>
    <w:rsid w:val="006D76FE"/>
    <w:rsid w:val="006D7870"/>
    <w:rsid w:val="006E0560"/>
    <w:rsid w:val="006E0A4F"/>
    <w:rsid w:val="006E232B"/>
    <w:rsid w:val="006E2842"/>
    <w:rsid w:val="006E2EE9"/>
    <w:rsid w:val="006E388B"/>
    <w:rsid w:val="006E3E52"/>
    <w:rsid w:val="006E5CD0"/>
    <w:rsid w:val="006E64F4"/>
    <w:rsid w:val="006E7A18"/>
    <w:rsid w:val="006E7B36"/>
    <w:rsid w:val="006F0A6A"/>
    <w:rsid w:val="006F0BEF"/>
    <w:rsid w:val="006F1942"/>
    <w:rsid w:val="006F22C9"/>
    <w:rsid w:val="006F2C0F"/>
    <w:rsid w:val="006F4215"/>
    <w:rsid w:val="006F4458"/>
    <w:rsid w:val="006F44DA"/>
    <w:rsid w:val="006F4512"/>
    <w:rsid w:val="006F4DE8"/>
    <w:rsid w:val="006F6A64"/>
    <w:rsid w:val="006F745B"/>
    <w:rsid w:val="006F7DEC"/>
    <w:rsid w:val="006F7E38"/>
    <w:rsid w:val="00701C61"/>
    <w:rsid w:val="00702352"/>
    <w:rsid w:val="00702554"/>
    <w:rsid w:val="007038A2"/>
    <w:rsid w:val="00703AE3"/>
    <w:rsid w:val="007040AA"/>
    <w:rsid w:val="0070553A"/>
    <w:rsid w:val="00706CDA"/>
    <w:rsid w:val="00710D58"/>
    <w:rsid w:val="00711CEE"/>
    <w:rsid w:val="0071226B"/>
    <w:rsid w:val="00712D62"/>
    <w:rsid w:val="00713350"/>
    <w:rsid w:val="0071364A"/>
    <w:rsid w:val="00713667"/>
    <w:rsid w:val="007138D6"/>
    <w:rsid w:val="007148EA"/>
    <w:rsid w:val="00715060"/>
    <w:rsid w:val="00715C66"/>
    <w:rsid w:val="00716DD7"/>
    <w:rsid w:val="00717E17"/>
    <w:rsid w:val="00722A97"/>
    <w:rsid w:val="00723B83"/>
    <w:rsid w:val="007241D1"/>
    <w:rsid w:val="0072462E"/>
    <w:rsid w:val="007254AB"/>
    <w:rsid w:val="00726224"/>
    <w:rsid w:val="007277CA"/>
    <w:rsid w:val="00727CA1"/>
    <w:rsid w:val="0073466D"/>
    <w:rsid w:val="00734DE1"/>
    <w:rsid w:val="00736A82"/>
    <w:rsid w:val="00736D81"/>
    <w:rsid w:val="00736F6C"/>
    <w:rsid w:val="00737C9B"/>
    <w:rsid w:val="00741EC6"/>
    <w:rsid w:val="007428BB"/>
    <w:rsid w:val="00742FEA"/>
    <w:rsid w:val="00743B85"/>
    <w:rsid w:val="007450E6"/>
    <w:rsid w:val="00746A21"/>
    <w:rsid w:val="00746FB3"/>
    <w:rsid w:val="0074740A"/>
    <w:rsid w:val="00750D15"/>
    <w:rsid w:val="007517DE"/>
    <w:rsid w:val="00751E16"/>
    <w:rsid w:val="007524C7"/>
    <w:rsid w:val="0075253D"/>
    <w:rsid w:val="00752BED"/>
    <w:rsid w:val="00753081"/>
    <w:rsid w:val="00754562"/>
    <w:rsid w:val="00754AF1"/>
    <w:rsid w:val="00754CAE"/>
    <w:rsid w:val="00754FC5"/>
    <w:rsid w:val="007559BE"/>
    <w:rsid w:val="0075611D"/>
    <w:rsid w:val="007569BA"/>
    <w:rsid w:val="00756C86"/>
    <w:rsid w:val="00756FE1"/>
    <w:rsid w:val="00757331"/>
    <w:rsid w:val="00757988"/>
    <w:rsid w:val="0076007B"/>
    <w:rsid w:val="007610CB"/>
    <w:rsid w:val="00761102"/>
    <w:rsid w:val="00761761"/>
    <w:rsid w:val="00761F96"/>
    <w:rsid w:val="00763B81"/>
    <w:rsid w:val="00767177"/>
    <w:rsid w:val="0076782E"/>
    <w:rsid w:val="00767ABC"/>
    <w:rsid w:val="00770027"/>
    <w:rsid w:val="00770F4B"/>
    <w:rsid w:val="007763B7"/>
    <w:rsid w:val="00777C08"/>
    <w:rsid w:val="0078088A"/>
    <w:rsid w:val="00780F32"/>
    <w:rsid w:val="007819E4"/>
    <w:rsid w:val="0078200D"/>
    <w:rsid w:val="007825ED"/>
    <w:rsid w:val="00784B05"/>
    <w:rsid w:val="00785241"/>
    <w:rsid w:val="0078752D"/>
    <w:rsid w:val="00787B0F"/>
    <w:rsid w:val="00787BCA"/>
    <w:rsid w:val="00791F4F"/>
    <w:rsid w:val="00792605"/>
    <w:rsid w:val="00795AF0"/>
    <w:rsid w:val="0079710E"/>
    <w:rsid w:val="007A3031"/>
    <w:rsid w:val="007A366E"/>
    <w:rsid w:val="007A4EAC"/>
    <w:rsid w:val="007A5045"/>
    <w:rsid w:val="007A583B"/>
    <w:rsid w:val="007A5CDC"/>
    <w:rsid w:val="007B06B5"/>
    <w:rsid w:val="007B17B7"/>
    <w:rsid w:val="007B1852"/>
    <w:rsid w:val="007B1B98"/>
    <w:rsid w:val="007B3DEC"/>
    <w:rsid w:val="007B3F06"/>
    <w:rsid w:val="007B59E5"/>
    <w:rsid w:val="007B5B02"/>
    <w:rsid w:val="007B6FD1"/>
    <w:rsid w:val="007C01D8"/>
    <w:rsid w:val="007C0559"/>
    <w:rsid w:val="007C16FE"/>
    <w:rsid w:val="007C189E"/>
    <w:rsid w:val="007C242B"/>
    <w:rsid w:val="007C2D6E"/>
    <w:rsid w:val="007C3087"/>
    <w:rsid w:val="007C575F"/>
    <w:rsid w:val="007C5779"/>
    <w:rsid w:val="007C655A"/>
    <w:rsid w:val="007C7BF8"/>
    <w:rsid w:val="007D02B1"/>
    <w:rsid w:val="007D15A2"/>
    <w:rsid w:val="007D251D"/>
    <w:rsid w:val="007D2E91"/>
    <w:rsid w:val="007D3ECB"/>
    <w:rsid w:val="007D407F"/>
    <w:rsid w:val="007D4130"/>
    <w:rsid w:val="007D4618"/>
    <w:rsid w:val="007D5088"/>
    <w:rsid w:val="007D53EA"/>
    <w:rsid w:val="007D58B5"/>
    <w:rsid w:val="007D613C"/>
    <w:rsid w:val="007D6DA6"/>
    <w:rsid w:val="007D6E24"/>
    <w:rsid w:val="007D78BD"/>
    <w:rsid w:val="007D7D31"/>
    <w:rsid w:val="007E0727"/>
    <w:rsid w:val="007E0C86"/>
    <w:rsid w:val="007E0D41"/>
    <w:rsid w:val="007E1EFD"/>
    <w:rsid w:val="007E2E57"/>
    <w:rsid w:val="007E422B"/>
    <w:rsid w:val="007E4EE2"/>
    <w:rsid w:val="007E5E48"/>
    <w:rsid w:val="007E7C51"/>
    <w:rsid w:val="007E7C7B"/>
    <w:rsid w:val="007F014E"/>
    <w:rsid w:val="007F0786"/>
    <w:rsid w:val="007F1612"/>
    <w:rsid w:val="007F285A"/>
    <w:rsid w:val="007F2869"/>
    <w:rsid w:val="007F3C79"/>
    <w:rsid w:val="007F5D55"/>
    <w:rsid w:val="007F7EC8"/>
    <w:rsid w:val="008001B6"/>
    <w:rsid w:val="00800412"/>
    <w:rsid w:val="008008FA"/>
    <w:rsid w:val="00800AB8"/>
    <w:rsid w:val="00800F0A"/>
    <w:rsid w:val="00801EA7"/>
    <w:rsid w:val="00802426"/>
    <w:rsid w:val="00803166"/>
    <w:rsid w:val="00803168"/>
    <w:rsid w:val="0080378D"/>
    <w:rsid w:val="00803F48"/>
    <w:rsid w:val="0080480F"/>
    <w:rsid w:val="008048B2"/>
    <w:rsid w:val="00804EFF"/>
    <w:rsid w:val="00805003"/>
    <w:rsid w:val="008060EC"/>
    <w:rsid w:val="008065C1"/>
    <w:rsid w:val="00807144"/>
    <w:rsid w:val="00810A03"/>
    <w:rsid w:val="00810ACB"/>
    <w:rsid w:val="00810C45"/>
    <w:rsid w:val="00810F01"/>
    <w:rsid w:val="008110C1"/>
    <w:rsid w:val="00811102"/>
    <w:rsid w:val="0081151F"/>
    <w:rsid w:val="00811932"/>
    <w:rsid w:val="008134AD"/>
    <w:rsid w:val="00813532"/>
    <w:rsid w:val="008137A7"/>
    <w:rsid w:val="0081401B"/>
    <w:rsid w:val="00815206"/>
    <w:rsid w:val="0081592C"/>
    <w:rsid w:val="00815DC5"/>
    <w:rsid w:val="0081673F"/>
    <w:rsid w:val="00817625"/>
    <w:rsid w:val="00817B48"/>
    <w:rsid w:val="00817FE0"/>
    <w:rsid w:val="00820574"/>
    <w:rsid w:val="00820645"/>
    <w:rsid w:val="008225D4"/>
    <w:rsid w:val="0082270C"/>
    <w:rsid w:val="00822719"/>
    <w:rsid w:val="0082283B"/>
    <w:rsid w:val="00822B7A"/>
    <w:rsid w:val="008232F5"/>
    <w:rsid w:val="008236C3"/>
    <w:rsid w:val="00823E89"/>
    <w:rsid w:val="008250A3"/>
    <w:rsid w:val="00825A8F"/>
    <w:rsid w:val="0082626C"/>
    <w:rsid w:val="0082647E"/>
    <w:rsid w:val="008266C3"/>
    <w:rsid w:val="00826947"/>
    <w:rsid w:val="00830F8A"/>
    <w:rsid w:val="008311C3"/>
    <w:rsid w:val="0083131E"/>
    <w:rsid w:val="008314B6"/>
    <w:rsid w:val="008328C6"/>
    <w:rsid w:val="00834BE6"/>
    <w:rsid w:val="00834D6D"/>
    <w:rsid w:val="008406D7"/>
    <w:rsid w:val="00840AD2"/>
    <w:rsid w:val="008412B2"/>
    <w:rsid w:val="00841F3F"/>
    <w:rsid w:val="00842D72"/>
    <w:rsid w:val="00843004"/>
    <w:rsid w:val="00843216"/>
    <w:rsid w:val="008437A1"/>
    <w:rsid w:val="008443FA"/>
    <w:rsid w:val="00845622"/>
    <w:rsid w:val="00846DF9"/>
    <w:rsid w:val="008472AD"/>
    <w:rsid w:val="00847F51"/>
    <w:rsid w:val="00850720"/>
    <w:rsid w:val="00851285"/>
    <w:rsid w:val="00851BF7"/>
    <w:rsid w:val="008526F2"/>
    <w:rsid w:val="008536A2"/>
    <w:rsid w:val="0085390C"/>
    <w:rsid w:val="00853B84"/>
    <w:rsid w:val="00853C9E"/>
    <w:rsid w:val="0085428C"/>
    <w:rsid w:val="00854A79"/>
    <w:rsid w:val="00855C12"/>
    <w:rsid w:val="00856CF6"/>
    <w:rsid w:val="0085780B"/>
    <w:rsid w:val="00860F00"/>
    <w:rsid w:val="00861E0C"/>
    <w:rsid w:val="00862F45"/>
    <w:rsid w:val="0086347B"/>
    <w:rsid w:val="00864B60"/>
    <w:rsid w:val="00864EB0"/>
    <w:rsid w:val="0086530C"/>
    <w:rsid w:val="00865AC6"/>
    <w:rsid w:val="00865B77"/>
    <w:rsid w:val="008660A4"/>
    <w:rsid w:val="00866852"/>
    <w:rsid w:val="00866B11"/>
    <w:rsid w:val="00867C0B"/>
    <w:rsid w:val="00867CC9"/>
    <w:rsid w:val="008707B3"/>
    <w:rsid w:val="00870AB9"/>
    <w:rsid w:val="0087108A"/>
    <w:rsid w:val="008714A5"/>
    <w:rsid w:val="00871AEC"/>
    <w:rsid w:val="00871C3A"/>
    <w:rsid w:val="00871E73"/>
    <w:rsid w:val="00872620"/>
    <w:rsid w:val="00872A45"/>
    <w:rsid w:val="008730DD"/>
    <w:rsid w:val="00875AFD"/>
    <w:rsid w:val="00876D14"/>
    <w:rsid w:val="00876D9D"/>
    <w:rsid w:val="008775E6"/>
    <w:rsid w:val="00880A44"/>
    <w:rsid w:val="00881C5F"/>
    <w:rsid w:val="00882AD7"/>
    <w:rsid w:val="008830F8"/>
    <w:rsid w:val="0088337E"/>
    <w:rsid w:val="00883C2D"/>
    <w:rsid w:val="008853E8"/>
    <w:rsid w:val="0088565A"/>
    <w:rsid w:val="00887F80"/>
    <w:rsid w:val="008925AE"/>
    <w:rsid w:val="00893A55"/>
    <w:rsid w:val="008942F3"/>
    <w:rsid w:val="00894B54"/>
    <w:rsid w:val="00894C77"/>
    <w:rsid w:val="008950B6"/>
    <w:rsid w:val="0089751B"/>
    <w:rsid w:val="008A11D8"/>
    <w:rsid w:val="008A1BC0"/>
    <w:rsid w:val="008A2DF8"/>
    <w:rsid w:val="008A3654"/>
    <w:rsid w:val="008A3B4A"/>
    <w:rsid w:val="008A425A"/>
    <w:rsid w:val="008A4A53"/>
    <w:rsid w:val="008A5803"/>
    <w:rsid w:val="008A63AD"/>
    <w:rsid w:val="008B153A"/>
    <w:rsid w:val="008B2D23"/>
    <w:rsid w:val="008B2E5E"/>
    <w:rsid w:val="008B3C29"/>
    <w:rsid w:val="008B4D1C"/>
    <w:rsid w:val="008B5D48"/>
    <w:rsid w:val="008B61E7"/>
    <w:rsid w:val="008B6204"/>
    <w:rsid w:val="008B6848"/>
    <w:rsid w:val="008C01DF"/>
    <w:rsid w:val="008C252A"/>
    <w:rsid w:val="008C4775"/>
    <w:rsid w:val="008C5A0E"/>
    <w:rsid w:val="008C696A"/>
    <w:rsid w:val="008C6CC7"/>
    <w:rsid w:val="008C748F"/>
    <w:rsid w:val="008C781C"/>
    <w:rsid w:val="008D0291"/>
    <w:rsid w:val="008D0C48"/>
    <w:rsid w:val="008D0F02"/>
    <w:rsid w:val="008D2C05"/>
    <w:rsid w:val="008D52B1"/>
    <w:rsid w:val="008D5567"/>
    <w:rsid w:val="008D598C"/>
    <w:rsid w:val="008D61D2"/>
    <w:rsid w:val="008D6832"/>
    <w:rsid w:val="008D6E0E"/>
    <w:rsid w:val="008E017A"/>
    <w:rsid w:val="008E1608"/>
    <w:rsid w:val="008E17EE"/>
    <w:rsid w:val="008E234D"/>
    <w:rsid w:val="008E2584"/>
    <w:rsid w:val="008E2D20"/>
    <w:rsid w:val="008E33E9"/>
    <w:rsid w:val="008E3C77"/>
    <w:rsid w:val="008E5C47"/>
    <w:rsid w:val="008E74B2"/>
    <w:rsid w:val="008E74EB"/>
    <w:rsid w:val="008E7DF7"/>
    <w:rsid w:val="008F08C0"/>
    <w:rsid w:val="008F0EAF"/>
    <w:rsid w:val="008F3C42"/>
    <w:rsid w:val="008F4CF4"/>
    <w:rsid w:val="008F707C"/>
    <w:rsid w:val="008F7406"/>
    <w:rsid w:val="008F790A"/>
    <w:rsid w:val="00903E0A"/>
    <w:rsid w:val="009044D6"/>
    <w:rsid w:val="00904676"/>
    <w:rsid w:val="00904A78"/>
    <w:rsid w:val="00904E25"/>
    <w:rsid w:val="00905307"/>
    <w:rsid w:val="009076E3"/>
    <w:rsid w:val="00910130"/>
    <w:rsid w:val="009101FE"/>
    <w:rsid w:val="00910F1B"/>
    <w:rsid w:val="00912DBA"/>
    <w:rsid w:val="00913741"/>
    <w:rsid w:val="009149E6"/>
    <w:rsid w:val="00914E04"/>
    <w:rsid w:val="00914EFC"/>
    <w:rsid w:val="0091513B"/>
    <w:rsid w:val="00915867"/>
    <w:rsid w:val="00915B53"/>
    <w:rsid w:val="00916175"/>
    <w:rsid w:val="0091644C"/>
    <w:rsid w:val="009164A4"/>
    <w:rsid w:val="00916B32"/>
    <w:rsid w:val="0091796E"/>
    <w:rsid w:val="00920081"/>
    <w:rsid w:val="00922F29"/>
    <w:rsid w:val="009250C8"/>
    <w:rsid w:val="00925A16"/>
    <w:rsid w:val="009260AD"/>
    <w:rsid w:val="00926596"/>
    <w:rsid w:val="00926A57"/>
    <w:rsid w:val="009272FF"/>
    <w:rsid w:val="00927F16"/>
    <w:rsid w:val="00927F64"/>
    <w:rsid w:val="00931688"/>
    <w:rsid w:val="009316BA"/>
    <w:rsid w:val="00931D5A"/>
    <w:rsid w:val="00931E13"/>
    <w:rsid w:val="009324E9"/>
    <w:rsid w:val="00932ED2"/>
    <w:rsid w:val="00932F1C"/>
    <w:rsid w:val="00933870"/>
    <w:rsid w:val="00935573"/>
    <w:rsid w:val="00936EE2"/>
    <w:rsid w:val="009379FE"/>
    <w:rsid w:val="00937E8B"/>
    <w:rsid w:val="009408F8"/>
    <w:rsid w:val="0094134E"/>
    <w:rsid w:val="00941794"/>
    <w:rsid w:val="009426BA"/>
    <w:rsid w:val="0094282A"/>
    <w:rsid w:val="00942914"/>
    <w:rsid w:val="00943108"/>
    <w:rsid w:val="00943AD8"/>
    <w:rsid w:val="00943D88"/>
    <w:rsid w:val="009441A8"/>
    <w:rsid w:val="00944257"/>
    <w:rsid w:val="009453BF"/>
    <w:rsid w:val="00946747"/>
    <w:rsid w:val="00946FDC"/>
    <w:rsid w:val="00946FE4"/>
    <w:rsid w:val="0094704A"/>
    <w:rsid w:val="00950353"/>
    <w:rsid w:val="00950CC5"/>
    <w:rsid w:val="00951730"/>
    <w:rsid w:val="009529CA"/>
    <w:rsid w:val="0095308C"/>
    <w:rsid w:val="00953B54"/>
    <w:rsid w:val="00954379"/>
    <w:rsid w:val="009547D8"/>
    <w:rsid w:val="00954B20"/>
    <w:rsid w:val="00955AFA"/>
    <w:rsid w:val="00955DD9"/>
    <w:rsid w:val="009560BE"/>
    <w:rsid w:val="00956237"/>
    <w:rsid w:val="0095662E"/>
    <w:rsid w:val="00957F4D"/>
    <w:rsid w:val="00960229"/>
    <w:rsid w:val="009610B5"/>
    <w:rsid w:val="00961275"/>
    <w:rsid w:val="0096284A"/>
    <w:rsid w:val="00962EA4"/>
    <w:rsid w:val="00962F2D"/>
    <w:rsid w:val="00965523"/>
    <w:rsid w:val="00965D62"/>
    <w:rsid w:val="009669B8"/>
    <w:rsid w:val="00966AD6"/>
    <w:rsid w:val="00966ED5"/>
    <w:rsid w:val="009679AD"/>
    <w:rsid w:val="00970A47"/>
    <w:rsid w:val="009717DE"/>
    <w:rsid w:val="009744B0"/>
    <w:rsid w:val="00975124"/>
    <w:rsid w:val="00977289"/>
    <w:rsid w:val="009778C5"/>
    <w:rsid w:val="00977923"/>
    <w:rsid w:val="0098140B"/>
    <w:rsid w:val="00981CE6"/>
    <w:rsid w:val="00982B51"/>
    <w:rsid w:val="00982B7E"/>
    <w:rsid w:val="00983006"/>
    <w:rsid w:val="00983860"/>
    <w:rsid w:val="0098541E"/>
    <w:rsid w:val="00985BFC"/>
    <w:rsid w:val="00987D6A"/>
    <w:rsid w:val="00991688"/>
    <w:rsid w:val="009921F8"/>
    <w:rsid w:val="00992641"/>
    <w:rsid w:val="009929F0"/>
    <w:rsid w:val="00993F56"/>
    <w:rsid w:val="00995091"/>
    <w:rsid w:val="00995196"/>
    <w:rsid w:val="00995302"/>
    <w:rsid w:val="00995F0D"/>
    <w:rsid w:val="00995FE9"/>
    <w:rsid w:val="00996B68"/>
    <w:rsid w:val="009976E7"/>
    <w:rsid w:val="009A06A7"/>
    <w:rsid w:val="009A2A17"/>
    <w:rsid w:val="009A2E5B"/>
    <w:rsid w:val="009A2FA9"/>
    <w:rsid w:val="009A3E7F"/>
    <w:rsid w:val="009A4811"/>
    <w:rsid w:val="009A4A0A"/>
    <w:rsid w:val="009A5094"/>
    <w:rsid w:val="009A5E60"/>
    <w:rsid w:val="009A5EEF"/>
    <w:rsid w:val="009A66C6"/>
    <w:rsid w:val="009A6FDA"/>
    <w:rsid w:val="009A7187"/>
    <w:rsid w:val="009A78FA"/>
    <w:rsid w:val="009A7A1C"/>
    <w:rsid w:val="009A7F80"/>
    <w:rsid w:val="009B26AB"/>
    <w:rsid w:val="009B2B90"/>
    <w:rsid w:val="009B364D"/>
    <w:rsid w:val="009B43B6"/>
    <w:rsid w:val="009B4D4F"/>
    <w:rsid w:val="009B7619"/>
    <w:rsid w:val="009C0F60"/>
    <w:rsid w:val="009C2A04"/>
    <w:rsid w:val="009C3337"/>
    <w:rsid w:val="009C4E9E"/>
    <w:rsid w:val="009C595F"/>
    <w:rsid w:val="009C67CC"/>
    <w:rsid w:val="009C7242"/>
    <w:rsid w:val="009C73DD"/>
    <w:rsid w:val="009C7C1B"/>
    <w:rsid w:val="009D21CA"/>
    <w:rsid w:val="009D31AA"/>
    <w:rsid w:val="009D461D"/>
    <w:rsid w:val="009D4990"/>
    <w:rsid w:val="009D5AFB"/>
    <w:rsid w:val="009D5BD3"/>
    <w:rsid w:val="009D5CD4"/>
    <w:rsid w:val="009D62A8"/>
    <w:rsid w:val="009D6648"/>
    <w:rsid w:val="009D6B5A"/>
    <w:rsid w:val="009D73BD"/>
    <w:rsid w:val="009D7DF6"/>
    <w:rsid w:val="009E0FE1"/>
    <w:rsid w:val="009E176B"/>
    <w:rsid w:val="009E1867"/>
    <w:rsid w:val="009E24B4"/>
    <w:rsid w:val="009E3377"/>
    <w:rsid w:val="009E3AA5"/>
    <w:rsid w:val="009E5D3C"/>
    <w:rsid w:val="009E646A"/>
    <w:rsid w:val="009E65EE"/>
    <w:rsid w:val="009E6AE3"/>
    <w:rsid w:val="009E72D9"/>
    <w:rsid w:val="009E7903"/>
    <w:rsid w:val="009F12ED"/>
    <w:rsid w:val="009F1F4F"/>
    <w:rsid w:val="009F2BB1"/>
    <w:rsid w:val="009F2C00"/>
    <w:rsid w:val="009F2FFB"/>
    <w:rsid w:val="009F30A9"/>
    <w:rsid w:val="009F3600"/>
    <w:rsid w:val="009F3E28"/>
    <w:rsid w:val="009F44AE"/>
    <w:rsid w:val="009F64B4"/>
    <w:rsid w:val="009F76B4"/>
    <w:rsid w:val="009F7A89"/>
    <w:rsid w:val="009F7DD9"/>
    <w:rsid w:val="00A00C29"/>
    <w:rsid w:val="00A01507"/>
    <w:rsid w:val="00A018F6"/>
    <w:rsid w:val="00A03193"/>
    <w:rsid w:val="00A035AF"/>
    <w:rsid w:val="00A036BB"/>
    <w:rsid w:val="00A0468E"/>
    <w:rsid w:val="00A06041"/>
    <w:rsid w:val="00A06E94"/>
    <w:rsid w:val="00A104CF"/>
    <w:rsid w:val="00A11B18"/>
    <w:rsid w:val="00A11F69"/>
    <w:rsid w:val="00A12B0C"/>
    <w:rsid w:val="00A12E1C"/>
    <w:rsid w:val="00A12E57"/>
    <w:rsid w:val="00A14C78"/>
    <w:rsid w:val="00A155B5"/>
    <w:rsid w:val="00A16AE3"/>
    <w:rsid w:val="00A17D5B"/>
    <w:rsid w:val="00A20D2D"/>
    <w:rsid w:val="00A217B7"/>
    <w:rsid w:val="00A22287"/>
    <w:rsid w:val="00A2309F"/>
    <w:rsid w:val="00A233D0"/>
    <w:rsid w:val="00A23C72"/>
    <w:rsid w:val="00A23D2F"/>
    <w:rsid w:val="00A24BD6"/>
    <w:rsid w:val="00A24C9F"/>
    <w:rsid w:val="00A24CA4"/>
    <w:rsid w:val="00A2613B"/>
    <w:rsid w:val="00A2662B"/>
    <w:rsid w:val="00A27507"/>
    <w:rsid w:val="00A30DE0"/>
    <w:rsid w:val="00A3147F"/>
    <w:rsid w:val="00A31D24"/>
    <w:rsid w:val="00A31FE9"/>
    <w:rsid w:val="00A32FAC"/>
    <w:rsid w:val="00A34CD9"/>
    <w:rsid w:val="00A35472"/>
    <w:rsid w:val="00A357A2"/>
    <w:rsid w:val="00A35C10"/>
    <w:rsid w:val="00A36517"/>
    <w:rsid w:val="00A36937"/>
    <w:rsid w:val="00A36F4C"/>
    <w:rsid w:val="00A373E4"/>
    <w:rsid w:val="00A376BB"/>
    <w:rsid w:val="00A41187"/>
    <w:rsid w:val="00A41467"/>
    <w:rsid w:val="00A41A8D"/>
    <w:rsid w:val="00A42D85"/>
    <w:rsid w:val="00A43F20"/>
    <w:rsid w:val="00A44566"/>
    <w:rsid w:val="00A453FB"/>
    <w:rsid w:val="00A45866"/>
    <w:rsid w:val="00A46A2B"/>
    <w:rsid w:val="00A47DF9"/>
    <w:rsid w:val="00A5007A"/>
    <w:rsid w:val="00A50875"/>
    <w:rsid w:val="00A50A21"/>
    <w:rsid w:val="00A50B95"/>
    <w:rsid w:val="00A51EED"/>
    <w:rsid w:val="00A5296C"/>
    <w:rsid w:val="00A52ECF"/>
    <w:rsid w:val="00A531C8"/>
    <w:rsid w:val="00A53547"/>
    <w:rsid w:val="00A53DE6"/>
    <w:rsid w:val="00A54966"/>
    <w:rsid w:val="00A60667"/>
    <w:rsid w:val="00A607A0"/>
    <w:rsid w:val="00A60983"/>
    <w:rsid w:val="00A60C89"/>
    <w:rsid w:val="00A60DF5"/>
    <w:rsid w:val="00A621E9"/>
    <w:rsid w:val="00A644B3"/>
    <w:rsid w:val="00A652D1"/>
    <w:rsid w:val="00A66A1B"/>
    <w:rsid w:val="00A701CF"/>
    <w:rsid w:val="00A705A9"/>
    <w:rsid w:val="00A71711"/>
    <w:rsid w:val="00A7200A"/>
    <w:rsid w:val="00A721E5"/>
    <w:rsid w:val="00A7354B"/>
    <w:rsid w:val="00A75599"/>
    <w:rsid w:val="00A75C7C"/>
    <w:rsid w:val="00A80DC7"/>
    <w:rsid w:val="00A80F1D"/>
    <w:rsid w:val="00A81530"/>
    <w:rsid w:val="00A821AB"/>
    <w:rsid w:val="00A8477B"/>
    <w:rsid w:val="00A847D9"/>
    <w:rsid w:val="00A84CF6"/>
    <w:rsid w:val="00A84E61"/>
    <w:rsid w:val="00A8605D"/>
    <w:rsid w:val="00A86DBA"/>
    <w:rsid w:val="00A90005"/>
    <w:rsid w:val="00A9126B"/>
    <w:rsid w:val="00A91939"/>
    <w:rsid w:val="00A942D2"/>
    <w:rsid w:val="00A95A26"/>
    <w:rsid w:val="00A96206"/>
    <w:rsid w:val="00A96542"/>
    <w:rsid w:val="00AA03D8"/>
    <w:rsid w:val="00AA09D7"/>
    <w:rsid w:val="00AA20C8"/>
    <w:rsid w:val="00AA37F1"/>
    <w:rsid w:val="00AA3880"/>
    <w:rsid w:val="00AA3B0C"/>
    <w:rsid w:val="00AA511D"/>
    <w:rsid w:val="00AA56E6"/>
    <w:rsid w:val="00AA5A2E"/>
    <w:rsid w:val="00AA6255"/>
    <w:rsid w:val="00AA6BC3"/>
    <w:rsid w:val="00AA72DC"/>
    <w:rsid w:val="00AA73C3"/>
    <w:rsid w:val="00AB03CE"/>
    <w:rsid w:val="00AB0AFF"/>
    <w:rsid w:val="00AB1367"/>
    <w:rsid w:val="00AB2474"/>
    <w:rsid w:val="00AB2566"/>
    <w:rsid w:val="00AB3D6A"/>
    <w:rsid w:val="00AB6444"/>
    <w:rsid w:val="00AB74F7"/>
    <w:rsid w:val="00AB7AA0"/>
    <w:rsid w:val="00AC02BA"/>
    <w:rsid w:val="00AC075F"/>
    <w:rsid w:val="00AC1249"/>
    <w:rsid w:val="00AC1D0D"/>
    <w:rsid w:val="00AC26AB"/>
    <w:rsid w:val="00AC270F"/>
    <w:rsid w:val="00AC3A9F"/>
    <w:rsid w:val="00AC7335"/>
    <w:rsid w:val="00AD02D4"/>
    <w:rsid w:val="00AD08A0"/>
    <w:rsid w:val="00AD0F45"/>
    <w:rsid w:val="00AD1566"/>
    <w:rsid w:val="00AD243B"/>
    <w:rsid w:val="00AD2B53"/>
    <w:rsid w:val="00AD2D85"/>
    <w:rsid w:val="00AD3FAF"/>
    <w:rsid w:val="00AD5B83"/>
    <w:rsid w:val="00AD609F"/>
    <w:rsid w:val="00AD6C75"/>
    <w:rsid w:val="00AD78ED"/>
    <w:rsid w:val="00AE2D1C"/>
    <w:rsid w:val="00AE2E4C"/>
    <w:rsid w:val="00AE2E88"/>
    <w:rsid w:val="00AE36B3"/>
    <w:rsid w:val="00AE3A35"/>
    <w:rsid w:val="00AE3AF8"/>
    <w:rsid w:val="00AE4528"/>
    <w:rsid w:val="00AE47A9"/>
    <w:rsid w:val="00AE4932"/>
    <w:rsid w:val="00AE4C1D"/>
    <w:rsid w:val="00AE4C60"/>
    <w:rsid w:val="00AE4CBB"/>
    <w:rsid w:val="00AE56FA"/>
    <w:rsid w:val="00AE59F6"/>
    <w:rsid w:val="00AE5A5F"/>
    <w:rsid w:val="00AE5C5F"/>
    <w:rsid w:val="00AE70C1"/>
    <w:rsid w:val="00AF060F"/>
    <w:rsid w:val="00AF0EF4"/>
    <w:rsid w:val="00AF0F2D"/>
    <w:rsid w:val="00AF26B6"/>
    <w:rsid w:val="00AF2CBE"/>
    <w:rsid w:val="00AF4CD0"/>
    <w:rsid w:val="00AF5F05"/>
    <w:rsid w:val="00AF6106"/>
    <w:rsid w:val="00AF6C97"/>
    <w:rsid w:val="00AF773F"/>
    <w:rsid w:val="00AF7B90"/>
    <w:rsid w:val="00B00A51"/>
    <w:rsid w:val="00B022FC"/>
    <w:rsid w:val="00B027ED"/>
    <w:rsid w:val="00B0353B"/>
    <w:rsid w:val="00B039E6"/>
    <w:rsid w:val="00B04FF0"/>
    <w:rsid w:val="00B05B03"/>
    <w:rsid w:val="00B0736F"/>
    <w:rsid w:val="00B10361"/>
    <w:rsid w:val="00B10EC4"/>
    <w:rsid w:val="00B1100D"/>
    <w:rsid w:val="00B11FA7"/>
    <w:rsid w:val="00B12A16"/>
    <w:rsid w:val="00B12DC6"/>
    <w:rsid w:val="00B14192"/>
    <w:rsid w:val="00B143D4"/>
    <w:rsid w:val="00B14E0D"/>
    <w:rsid w:val="00B14F79"/>
    <w:rsid w:val="00B15009"/>
    <w:rsid w:val="00B1572E"/>
    <w:rsid w:val="00B22CEF"/>
    <w:rsid w:val="00B2366C"/>
    <w:rsid w:val="00B23F23"/>
    <w:rsid w:val="00B2526E"/>
    <w:rsid w:val="00B258F7"/>
    <w:rsid w:val="00B258FB"/>
    <w:rsid w:val="00B25B19"/>
    <w:rsid w:val="00B25B4E"/>
    <w:rsid w:val="00B3099C"/>
    <w:rsid w:val="00B30DFF"/>
    <w:rsid w:val="00B311F8"/>
    <w:rsid w:val="00B31352"/>
    <w:rsid w:val="00B31667"/>
    <w:rsid w:val="00B31A44"/>
    <w:rsid w:val="00B326F5"/>
    <w:rsid w:val="00B32BF2"/>
    <w:rsid w:val="00B3536A"/>
    <w:rsid w:val="00B3541B"/>
    <w:rsid w:val="00B358B5"/>
    <w:rsid w:val="00B362F1"/>
    <w:rsid w:val="00B369DF"/>
    <w:rsid w:val="00B36EEE"/>
    <w:rsid w:val="00B37E8C"/>
    <w:rsid w:val="00B40461"/>
    <w:rsid w:val="00B40E0B"/>
    <w:rsid w:val="00B427A1"/>
    <w:rsid w:val="00B42F26"/>
    <w:rsid w:val="00B451BB"/>
    <w:rsid w:val="00B4739F"/>
    <w:rsid w:val="00B47B36"/>
    <w:rsid w:val="00B501EC"/>
    <w:rsid w:val="00B50519"/>
    <w:rsid w:val="00B51B62"/>
    <w:rsid w:val="00B51C7F"/>
    <w:rsid w:val="00B52821"/>
    <w:rsid w:val="00B5310D"/>
    <w:rsid w:val="00B535AD"/>
    <w:rsid w:val="00B53792"/>
    <w:rsid w:val="00B53CB3"/>
    <w:rsid w:val="00B53ED3"/>
    <w:rsid w:val="00B559C9"/>
    <w:rsid w:val="00B60D76"/>
    <w:rsid w:val="00B610E1"/>
    <w:rsid w:val="00B61192"/>
    <w:rsid w:val="00B615ED"/>
    <w:rsid w:val="00B6272F"/>
    <w:rsid w:val="00B633BB"/>
    <w:rsid w:val="00B63511"/>
    <w:rsid w:val="00B63855"/>
    <w:rsid w:val="00B63E1E"/>
    <w:rsid w:val="00B65726"/>
    <w:rsid w:val="00B6672E"/>
    <w:rsid w:val="00B66CA1"/>
    <w:rsid w:val="00B6700E"/>
    <w:rsid w:val="00B710A8"/>
    <w:rsid w:val="00B72BB8"/>
    <w:rsid w:val="00B72C14"/>
    <w:rsid w:val="00B756EA"/>
    <w:rsid w:val="00B75E86"/>
    <w:rsid w:val="00B77DF0"/>
    <w:rsid w:val="00B8031C"/>
    <w:rsid w:val="00B80FDD"/>
    <w:rsid w:val="00B81B80"/>
    <w:rsid w:val="00B81D0D"/>
    <w:rsid w:val="00B82883"/>
    <w:rsid w:val="00B837EE"/>
    <w:rsid w:val="00B83D6F"/>
    <w:rsid w:val="00B842B2"/>
    <w:rsid w:val="00B848BD"/>
    <w:rsid w:val="00B84C95"/>
    <w:rsid w:val="00B86AA1"/>
    <w:rsid w:val="00B87202"/>
    <w:rsid w:val="00B91768"/>
    <w:rsid w:val="00B92057"/>
    <w:rsid w:val="00B94417"/>
    <w:rsid w:val="00B951A0"/>
    <w:rsid w:val="00B95941"/>
    <w:rsid w:val="00B966A6"/>
    <w:rsid w:val="00B97AA0"/>
    <w:rsid w:val="00B97D18"/>
    <w:rsid w:val="00BA315B"/>
    <w:rsid w:val="00BA34CE"/>
    <w:rsid w:val="00BA4E37"/>
    <w:rsid w:val="00BA6884"/>
    <w:rsid w:val="00BA6E3A"/>
    <w:rsid w:val="00BA7B7A"/>
    <w:rsid w:val="00BB01E0"/>
    <w:rsid w:val="00BB0821"/>
    <w:rsid w:val="00BB2F94"/>
    <w:rsid w:val="00BB33E6"/>
    <w:rsid w:val="00BB4062"/>
    <w:rsid w:val="00BB42B3"/>
    <w:rsid w:val="00BB46D5"/>
    <w:rsid w:val="00BC01D0"/>
    <w:rsid w:val="00BC0820"/>
    <w:rsid w:val="00BC1966"/>
    <w:rsid w:val="00BC1B29"/>
    <w:rsid w:val="00BC3A78"/>
    <w:rsid w:val="00BC47FE"/>
    <w:rsid w:val="00BC4B94"/>
    <w:rsid w:val="00BC507C"/>
    <w:rsid w:val="00BC54F7"/>
    <w:rsid w:val="00BC5DF4"/>
    <w:rsid w:val="00BC5E9E"/>
    <w:rsid w:val="00BC6707"/>
    <w:rsid w:val="00BC764F"/>
    <w:rsid w:val="00BD077A"/>
    <w:rsid w:val="00BD0BED"/>
    <w:rsid w:val="00BD0E61"/>
    <w:rsid w:val="00BD12DD"/>
    <w:rsid w:val="00BD20D6"/>
    <w:rsid w:val="00BD25EF"/>
    <w:rsid w:val="00BD3589"/>
    <w:rsid w:val="00BD3CA0"/>
    <w:rsid w:val="00BD4CEE"/>
    <w:rsid w:val="00BD504D"/>
    <w:rsid w:val="00BD5BA5"/>
    <w:rsid w:val="00BD708C"/>
    <w:rsid w:val="00BE19AA"/>
    <w:rsid w:val="00BE2448"/>
    <w:rsid w:val="00BE299F"/>
    <w:rsid w:val="00BE2EB2"/>
    <w:rsid w:val="00BE4F18"/>
    <w:rsid w:val="00BE62EC"/>
    <w:rsid w:val="00BE6DA1"/>
    <w:rsid w:val="00BE79DD"/>
    <w:rsid w:val="00BE7D64"/>
    <w:rsid w:val="00BE7DDA"/>
    <w:rsid w:val="00BE7F72"/>
    <w:rsid w:val="00BF050F"/>
    <w:rsid w:val="00BF21F4"/>
    <w:rsid w:val="00BF2222"/>
    <w:rsid w:val="00BF673B"/>
    <w:rsid w:val="00BF6A06"/>
    <w:rsid w:val="00BF70FC"/>
    <w:rsid w:val="00BF71B0"/>
    <w:rsid w:val="00BF7525"/>
    <w:rsid w:val="00C013AC"/>
    <w:rsid w:val="00C01A69"/>
    <w:rsid w:val="00C01F40"/>
    <w:rsid w:val="00C0217E"/>
    <w:rsid w:val="00C02B0A"/>
    <w:rsid w:val="00C02B74"/>
    <w:rsid w:val="00C02D3B"/>
    <w:rsid w:val="00C02D74"/>
    <w:rsid w:val="00C04D79"/>
    <w:rsid w:val="00C0588E"/>
    <w:rsid w:val="00C05C4D"/>
    <w:rsid w:val="00C062BF"/>
    <w:rsid w:val="00C06D53"/>
    <w:rsid w:val="00C07831"/>
    <w:rsid w:val="00C07CD8"/>
    <w:rsid w:val="00C10DB2"/>
    <w:rsid w:val="00C115DF"/>
    <w:rsid w:val="00C11C1B"/>
    <w:rsid w:val="00C135CB"/>
    <w:rsid w:val="00C13FEE"/>
    <w:rsid w:val="00C14ECA"/>
    <w:rsid w:val="00C15264"/>
    <w:rsid w:val="00C1578A"/>
    <w:rsid w:val="00C164A9"/>
    <w:rsid w:val="00C16770"/>
    <w:rsid w:val="00C174AE"/>
    <w:rsid w:val="00C208D8"/>
    <w:rsid w:val="00C21850"/>
    <w:rsid w:val="00C22091"/>
    <w:rsid w:val="00C238F5"/>
    <w:rsid w:val="00C2429C"/>
    <w:rsid w:val="00C25A04"/>
    <w:rsid w:val="00C25E64"/>
    <w:rsid w:val="00C25FF6"/>
    <w:rsid w:val="00C2613E"/>
    <w:rsid w:val="00C2616A"/>
    <w:rsid w:val="00C27DF7"/>
    <w:rsid w:val="00C30A75"/>
    <w:rsid w:val="00C323BE"/>
    <w:rsid w:val="00C325D2"/>
    <w:rsid w:val="00C32CA5"/>
    <w:rsid w:val="00C331EA"/>
    <w:rsid w:val="00C33583"/>
    <w:rsid w:val="00C335F9"/>
    <w:rsid w:val="00C33ACF"/>
    <w:rsid w:val="00C35115"/>
    <w:rsid w:val="00C3515A"/>
    <w:rsid w:val="00C3536D"/>
    <w:rsid w:val="00C35653"/>
    <w:rsid w:val="00C35A7A"/>
    <w:rsid w:val="00C35AB5"/>
    <w:rsid w:val="00C36202"/>
    <w:rsid w:val="00C370AB"/>
    <w:rsid w:val="00C371E4"/>
    <w:rsid w:val="00C409A3"/>
    <w:rsid w:val="00C42304"/>
    <w:rsid w:val="00C4270A"/>
    <w:rsid w:val="00C42852"/>
    <w:rsid w:val="00C42A5F"/>
    <w:rsid w:val="00C44967"/>
    <w:rsid w:val="00C44F44"/>
    <w:rsid w:val="00C4690C"/>
    <w:rsid w:val="00C471CB"/>
    <w:rsid w:val="00C51F6D"/>
    <w:rsid w:val="00C52421"/>
    <w:rsid w:val="00C5242E"/>
    <w:rsid w:val="00C53F9F"/>
    <w:rsid w:val="00C54065"/>
    <w:rsid w:val="00C547B8"/>
    <w:rsid w:val="00C55131"/>
    <w:rsid w:val="00C5543B"/>
    <w:rsid w:val="00C5563E"/>
    <w:rsid w:val="00C56560"/>
    <w:rsid w:val="00C57036"/>
    <w:rsid w:val="00C572AF"/>
    <w:rsid w:val="00C57742"/>
    <w:rsid w:val="00C605FD"/>
    <w:rsid w:val="00C606F6"/>
    <w:rsid w:val="00C60C7D"/>
    <w:rsid w:val="00C60F46"/>
    <w:rsid w:val="00C61B1B"/>
    <w:rsid w:val="00C63D67"/>
    <w:rsid w:val="00C640E5"/>
    <w:rsid w:val="00C64CDE"/>
    <w:rsid w:val="00C64F55"/>
    <w:rsid w:val="00C66110"/>
    <w:rsid w:val="00C663A6"/>
    <w:rsid w:val="00C66AC1"/>
    <w:rsid w:val="00C66B4F"/>
    <w:rsid w:val="00C66BCF"/>
    <w:rsid w:val="00C701DB"/>
    <w:rsid w:val="00C70AEC"/>
    <w:rsid w:val="00C72264"/>
    <w:rsid w:val="00C7297B"/>
    <w:rsid w:val="00C7476C"/>
    <w:rsid w:val="00C7515B"/>
    <w:rsid w:val="00C75B70"/>
    <w:rsid w:val="00C75F37"/>
    <w:rsid w:val="00C761CC"/>
    <w:rsid w:val="00C76DD8"/>
    <w:rsid w:val="00C77121"/>
    <w:rsid w:val="00C771B5"/>
    <w:rsid w:val="00C824E9"/>
    <w:rsid w:val="00C8371D"/>
    <w:rsid w:val="00C83816"/>
    <w:rsid w:val="00C84308"/>
    <w:rsid w:val="00C84C0D"/>
    <w:rsid w:val="00C85467"/>
    <w:rsid w:val="00C857B5"/>
    <w:rsid w:val="00C85963"/>
    <w:rsid w:val="00C86019"/>
    <w:rsid w:val="00C86611"/>
    <w:rsid w:val="00C8692D"/>
    <w:rsid w:val="00C90746"/>
    <w:rsid w:val="00C91B72"/>
    <w:rsid w:val="00C93312"/>
    <w:rsid w:val="00C937E7"/>
    <w:rsid w:val="00C93805"/>
    <w:rsid w:val="00C93F0C"/>
    <w:rsid w:val="00C95471"/>
    <w:rsid w:val="00C95DF7"/>
    <w:rsid w:val="00C97F67"/>
    <w:rsid w:val="00CA0C5E"/>
    <w:rsid w:val="00CA1582"/>
    <w:rsid w:val="00CA1AB4"/>
    <w:rsid w:val="00CA2741"/>
    <w:rsid w:val="00CA2CB4"/>
    <w:rsid w:val="00CA393B"/>
    <w:rsid w:val="00CA40C6"/>
    <w:rsid w:val="00CA5576"/>
    <w:rsid w:val="00CA61F2"/>
    <w:rsid w:val="00CA7E5A"/>
    <w:rsid w:val="00CB02F4"/>
    <w:rsid w:val="00CB1025"/>
    <w:rsid w:val="00CB1B7F"/>
    <w:rsid w:val="00CB27D7"/>
    <w:rsid w:val="00CB2D23"/>
    <w:rsid w:val="00CB2DBC"/>
    <w:rsid w:val="00CB33E4"/>
    <w:rsid w:val="00CB4241"/>
    <w:rsid w:val="00CB5056"/>
    <w:rsid w:val="00CB61BB"/>
    <w:rsid w:val="00CB650E"/>
    <w:rsid w:val="00CB7073"/>
    <w:rsid w:val="00CB7781"/>
    <w:rsid w:val="00CC0E30"/>
    <w:rsid w:val="00CC127F"/>
    <w:rsid w:val="00CC17C8"/>
    <w:rsid w:val="00CC289E"/>
    <w:rsid w:val="00CC3D11"/>
    <w:rsid w:val="00CC4299"/>
    <w:rsid w:val="00CC5A22"/>
    <w:rsid w:val="00CC5F01"/>
    <w:rsid w:val="00CC69B6"/>
    <w:rsid w:val="00CC6BCC"/>
    <w:rsid w:val="00CC6DF8"/>
    <w:rsid w:val="00CC746D"/>
    <w:rsid w:val="00CC7914"/>
    <w:rsid w:val="00CD057C"/>
    <w:rsid w:val="00CD06E5"/>
    <w:rsid w:val="00CD1CC1"/>
    <w:rsid w:val="00CD208C"/>
    <w:rsid w:val="00CD2721"/>
    <w:rsid w:val="00CD2F31"/>
    <w:rsid w:val="00CD42CB"/>
    <w:rsid w:val="00CD46ED"/>
    <w:rsid w:val="00CD65AF"/>
    <w:rsid w:val="00CD6B5C"/>
    <w:rsid w:val="00CD6F3D"/>
    <w:rsid w:val="00CE0508"/>
    <w:rsid w:val="00CE23D1"/>
    <w:rsid w:val="00CE365A"/>
    <w:rsid w:val="00CE3D84"/>
    <w:rsid w:val="00CE3DE9"/>
    <w:rsid w:val="00CE46C5"/>
    <w:rsid w:val="00CE5CFC"/>
    <w:rsid w:val="00CE60BF"/>
    <w:rsid w:val="00CF049C"/>
    <w:rsid w:val="00CF0D39"/>
    <w:rsid w:val="00CF1043"/>
    <w:rsid w:val="00CF19A7"/>
    <w:rsid w:val="00CF1E4A"/>
    <w:rsid w:val="00CF2029"/>
    <w:rsid w:val="00CF4733"/>
    <w:rsid w:val="00CF4A26"/>
    <w:rsid w:val="00CF4E02"/>
    <w:rsid w:val="00CF59BC"/>
    <w:rsid w:val="00CF7621"/>
    <w:rsid w:val="00D00E52"/>
    <w:rsid w:val="00D00FC0"/>
    <w:rsid w:val="00D018F6"/>
    <w:rsid w:val="00D02B81"/>
    <w:rsid w:val="00D04498"/>
    <w:rsid w:val="00D04574"/>
    <w:rsid w:val="00D04B2A"/>
    <w:rsid w:val="00D056C5"/>
    <w:rsid w:val="00D0654E"/>
    <w:rsid w:val="00D07840"/>
    <w:rsid w:val="00D07985"/>
    <w:rsid w:val="00D108B9"/>
    <w:rsid w:val="00D134AC"/>
    <w:rsid w:val="00D13CD9"/>
    <w:rsid w:val="00D13FAE"/>
    <w:rsid w:val="00D14134"/>
    <w:rsid w:val="00D15955"/>
    <w:rsid w:val="00D15DD8"/>
    <w:rsid w:val="00D16DB2"/>
    <w:rsid w:val="00D17261"/>
    <w:rsid w:val="00D20207"/>
    <w:rsid w:val="00D20AEB"/>
    <w:rsid w:val="00D223EF"/>
    <w:rsid w:val="00D23177"/>
    <w:rsid w:val="00D235EA"/>
    <w:rsid w:val="00D30D82"/>
    <w:rsid w:val="00D31591"/>
    <w:rsid w:val="00D31C68"/>
    <w:rsid w:val="00D32741"/>
    <w:rsid w:val="00D330A8"/>
    <w:rsid w:val="00D34EEA"/>
    <w:rsid w:val="00D36250"/>
    <w:rsid w:val="00D363D6"/>
    <w:rsid w:val="00D36A30"/>
    <w:rsid w:val="00D3704C"/>
    <w:rsid w:val="00D37DB4"/>
    <w:rsid w:val="00D4078B"/>
    <w:rsid w:val="00D42772"/>
    <w:rsid w:val="00D435A0"/>
    <w:rsid w:val="00D43956"/>
    <w:rsid w:val="00D44D43"/>
    <w:rsid w:val="00D464F5"/>
    <w:rsid w:val="00D46D10"/>
    <w:rsid w:val="00D4712C"/>
    <w:rsid w:val="00D51000"/>
    <w:rsid w:val="00D51206"/>
    <w:rsid w:val="00D51457"/>
    <w:rsid w:val="00D5153D"/>
    <w:rsid w:val="00D51BE2"/>
    <w:rsid w:val="00D51F41"/>
    <w:rsid w:val="00D51FF6"/>
    <w:rsid w:val="00D529DC"/>
    <w:rsid w:val="00D52A74"/>
    <w:rsid w:val="00D535BC"/>
    <w:rsid w:val="00D545C9"/>
    <w:rsid w:val="00D54BC6"/>
    <w:rsid w:val="00D54E78"/>
    <w:rsid w:val="00D552F3"/>
    <w:rsid w:val="00D57B1F"/>
    <w:rsid w:val="00D57C6E"/>
    <w:rsid w:val="00D60A1B"/>
    <w:rsid w:val="00D60E52"/>
    <w:rsid w:val="00D62E2B"/>
    <w:rsid w:val="00D63D18"/>
    <w:rsid w:val="00D646C5"/>
    <w:rsid w:val="00D64C6B"/>
    <w:rsid w:val="00D64D39"/>
    <w:rsid w:val="00D65306"/>
    <w:rsid w:val="00D65A81"/>
    <w:rsid w:val="00D6685C"/>
    <w:rsid w:val="00D67343"/>
    <w:rsid w:val="00D6791C"/>
    <w:rsid w:val="00D67FD1"/>
    <w:rsid w:val="00D70AD3"/>
    <w:rsid w:val="00D72C57"/>
    <w:rsid w:val="00D7358A"/>
    <w:rsid w:val="00D75AF9"/>
    <w:rsid w:val="00D75E7C"/>
    <w:rsid w:val="00D764A4"/>
    <w:rsid w:val="00D812F3"/>
    <w:rsid w:val="00D83544"/>
    <w:rsid w:val="00D8418C"/>
    <w:rsid w:val="00D84484"/>
    <w:rsid w:val="00D877CF"/>
    <w:rsid w:val="00D877DB"/>
    <w:rsid w:val="00D87C47"/>
    <w:rsid w:val="00D9006F"/>
    <w:rsid w:val="00D902E4"/>
    <w:rsid w:val="00D91008"/>
    <w:rsid w:val="00D92522"/>
    <w:rsid w:val="00D92594"/>
    <w:rsid w:val="00D93D02"/>
    <w:rsid w:val="00D97CD1"/>
    <w:rsid w:val="00DA0574"/>
    <w:rsid w:val="00DA0905"/>
    <w:rsid w:val="00DA319F"/>
    <w:rsid w:val="00DA3D31"/>
    <w:rsid w:val="00DA4E47"/>
    <w:rsid w:val="00DA549A"/>
    <w:rsid w:val="00DA56FB"/>
    <w:rsid w:val="00DA58AC"/>
    <w:rsid w:val="00DA69C9"/>
    <w:rsid w:val="00DA78CB"/>
    <w:rsid w:val="00DB0D52"/>
    <w:rsid w:val="00DB2BD7"/>
    <w:rsid w:val="00DB55C6"/>
    <w:rsid w:val="00DB5B34"/>
    <w:rsid w:val="00DB6B08"/>
    <w:rsid w:val="00DB737D"/>
    <w:rsid w:val="00DC080F"/>
    <w:rsid w:val="00DC13D5"/>
    <w:rsid w:val="00DC1529"/>
    <w:rsid w:val="00DC16F4"/>
    <w:rsid w:val="00DC20C5"/>
    <w:rsid w:val="00DC2D28"/>
    <w:rsid w:val="00DC3E2D"/>
    <w:rsid w:val="00DC40B4"/>
    <w:rsid w:val="00DC4405"/>
    <w:rsid w:val="00DC4B77"/>
    <w:rsid w:val="00DC4B8D"/>
    <w:rsid w:val="00DC590C"/>
    <w:rsid w:val="00DC7CC3"/>
    <w:rsid w:val="00DD0E10"/>
    <w:rsid w:val="00DD239B"/>
    <w:rsid w:val="00DD3CE1"/>
    <w:rsid w:val="00DD490F"/>
    <w:rsid w:val="00DD4EC1"/>
    <w:rsid w:val="00DD57E8"/>
    <w:rsid w:val="00DD589A"/>
    <w:rsid w:val="00DD5E95"/>
    <w:rsid w:val="00DD5F3D"/>
    <w:rsid w:val="00DD64DD"/>
    <w:rsid w:val="00DE092C"/>
    <w:rsid w:val="00DE13A4"/>
    <w:rsid w:val="00DE160C"/>
    <w:rsid w:val="00DE1B95"/>
    <w:rsid w:val="00DE37A7"/>
    <w:rsid w:val="00DE3E19"/>
    <w:rsid w:val="00DE4FA7"/>
    <w:rsid w:val="00DE51E6"/>
    <w:rsid w:val="00DE5D42"/>
    <w:rsid w:val="00DE7802"/>
    <w:rsid w:val="00DF0334"/>
    <w:rsid w:val="00DF0EA5"/>
    <w:rsid w:val="00DF1239"/>
    <w:rsid w:val="00DF1B0A"/>
    <w:rsid w:val="00DF1C7F"/>
    <w:rsid w:val="00DF1D07"/>
    <w:rsid w:val="00DF211D"/>
    <w:rsid w:val="00DF3993"/>
    <w:rsid w:val="00DF467B"/>
    <w:rsid w:val="00DF4974"/>
    <w:rsid w:val="00DF66D8"/>
    <w:rsid w:val="00DF7098"/>
    <w:rsid w:val="00E0007D"/>
    <w:rsid w:val="00E016E6"/>
    <w:rsid w:val="00E01C6A"/>
    <w:rsid w:val="00E02A32"/>
    <w:rsid w:val="00E02BBC"/>
    <w:rsid w:val="00E02E5A"/>
    <w:rsid w:val="00E049CB"/>
    <w:rsid w:val="00E04B02"/>
    <w:rsid w:val="00E05450"/>
    <w:rsid w:val="00E0745A"/>
    <w:rsid w:val="00E0763D"/>
    <w:rsid w:val="00E079F5"/>
    <w:rsid w:val="00E101F6"/>
    <w:rsid w:val="00E10239"/>
    <w:rsid w:val="00E10D10"/>
    <w:rsid w:val="00E118E0"/>
    <w:rsid w:val="00E12750"/>
    <w:rsid w:val="00E12EA6"/>
    <w:rsid w:val="00E131BB"/>
    <w:rsid w:val="00E132CD"/>
    <w:rsid w:val="00E148F3"/>
    <w:rsid w:val="00E14F40"/>
    <w:rsid w:val="00E204A2"/>
    <w:rsid w:val="00E20E19"/>
    <w:rsid w:val="00E21269"/>
    <w:rsid w:val="00E22664"/>
    <w:rsid w:val="00E22718"/>
    <w:rsid w:val="00E235D7"/>
    <w:rsid w:val="00E2459A"/>
    <w:rsid w:val="00E24A45"/>
    <w:rsid w:val="00E25B6C"/>
    <w:rsid w:val="00E264E0"/>
    <w:rsid w:val="00E2685A"/>
    <w:rsid w:val="00E26C4E"/>
    <w:rsid w:val="00E26D2F"/>
    <w:rsid w:val="00E27F7C"/>
    <w:rsid w:val="00E30A54"/>
    <w:rsid w:val="00E31147"/>
    <w:rsid w:val="00E3312C"/>
    <w:rsid w:val="00E33E28"/>
    <w:rsid w:val="00E340EF"/>
    <w:rsid w:val="00E35FD0"/>
    <w:rsid w:val="00E36246"/>
    <w:rsid w:val="00E400D4"/>
    <w:rsid w:val="00E40182"/>
    <w:rsid w:val="00E401D8"/>
    <w:rsid w:val="00E4075A"/>
    <w:rsid w:val="00E4189E"/>
    <w:rsid w:val="00E42AED"/>
    <w:rsid w:val="00E42BE7"/>
    <w:rsid w:val="00E45CCE"/>
    <w:rsid w:val="00E469E9"/>
    <w:rsid w:val="00E46DB2"/>
    <w:rsid w:val="00E50766"/>
    <w:rsid w:val="00E50C6B"/>
    <w:rsid w:val="00E50CF1"/>
    <w:rsid w:val="00E5216C"/>
    <w:rsid w:val="00E536D0"/>
    <w:rsid w:val="00E54059"/>
    <w:rsid w:val="00E557F1"/>
    <w:rsid w:val="00E560FC"/>
    <w:rsid w:val="00E57C86"/>
    <w:rsid w:val="00E57CCA"/>
    <w:rsid w:val="00E602CB"/>
    <w:rsid w:val="00E606AB"/>
    <w:rsid w:val="00E6179B"/>
    <w:rsid w:val="00E62989"/>
    <w:rsid w:val="00E642AF"/>
    <w:rsid w:val="00E64548"/>
    <w:rsid w:val="00E6589F"/>
    <w:rsid w:val="00E6599F"/>
    <w:rsid w:val="00E66342"/>
    <w:rsid w:val="00E6664E"/>
    <w:rsid w:val="00E701DC"/>
    <w:rsid w:val="00E70A2B"/>
    <w:rsid w:val="00E71779"/>
    <w:rsid w:val="00E71BBC"/>
    <w:rsid w:val="00E72D6C"/>
    <w:rsid w:val="00E731F4"/>
    <w:rsid w:val="00E734FD"/>
    <w:rsid w:val="00E73E7E"/>
    <w:rsid w:val="00E73F43"/>
    <w:rsid w:val="00E74422"/>
    <w:rsid w:val="00E746EB"/>
    <w:rsid w:val="00E75A7F"/>
    <w:rsid w:val="00E762A6"/>
    <w:rsid w:val="00E777B4"/>
    <w:rsid w:val="00E80806"/>
    <w:rsid w:val="00E81253"/>
    <w:rsid w:val="00E81E6F"/>
    <w:rsid w:val="00E82376"/>
    <w:rsid w:val="00E84686"/>
    <w:rsid w:val="00E852FF"/>
    <w:rsid w:val="00E8626C"/>
    <w:rsid w:val="00E86D1F"/>
    <w:rsid w:val="00E87247"/>
    <w:rsid w:val="00E926E8"/>
    <w:rsid w:val="00E9295B"/>
    <w:rsid w:val="00E936EB"/>
    <w:rsid w:val="00E93971"/>
    <w:rsid w:val="00E93FA1"/>
    <w:rsid w:val="00E9589D"/>
    <w:rsid w:val="00E96185"/>
    <w:rsid w:val="00E96341"/>
    <w:rsid w:val="00E96646"/>
    <w:rsid w:val="00E966F9"/>
    <w:rsid w:val="00E96C31"/>
    <w:rsid w:val="00E96D6B"/>
    <w:rsid w:val="00E96E1E"/>
    <w:rsid w:val="00E97C14"/>
    <w:rsid w:val="00EA0531"/>
    <w:rsid w:val="00EA184F"/>
    <w:rsid w:val="00EA1B4B"/>
    <w:rsid w:val="00EA219E"/>
    <w:rsid w:val="00EA3145"/>
    <w:rsid w:val="00EA3AFA"/>
    <w:rsid w:val="00EA42A6"/>
    <w:rsid w:val="00EA4362"/>
    <w:rsid w:val="00EA65C8"/>
    <w:rsid w:val="00EB07DE"/>
    <w:rsid w:val="00EB2133"/>
    <w:rsid w:val="00EB2B9F"/>
    <w:rsid w:val="00EB34B4"/>
    <w:rsid w:val="00EB35C3"/>
    <w:rsid w:val="00EB380B"/>
    <w:rsid w:val="00EB44C8"/>
    <w:rsid w:val="00EB44E7"/>
    <w:rsid w:val="00EB564F"/>
    <w:rsid w:val="00EB641D"/>
    <w:rsid w:val="00EB64BA"/>
    <w:rsid w:val="00EB67D5"/>
    <w:rsid w:val="00EC0747"/>
    <w:rsid w:val="00EC1B7B"/>
    <w:rsid w:val="00EC433D"/>
    <w:rsid w:val="00EC4A3F"/>
    <w:rsid w:val="00EC4B3C"/>
    <w:rsid w:val="00EC4B59"/>
    <w:rsid w:val="00EC572D"/>
    <w:rsid w:val="00EC5C52"/>
    <w:rsid w:val="00EC5D6E"/>
    <w:rsid w:val="00EC6008"/>
    <w:rsid w:val="00EC642B"/>
    <w:rsid w:val="00EC64B9"/>
    <w:rsid w:val="00EC7774"/>
    <w:rsid w:val="00ED06A6"/>
    <w:rsid w:val="00ED0ED4"/>
    <w:rsid w:val="00ED12CE"/>
    <w:rsid w:val="00ED17AC"/>
    <w:rsid w:val="00ED2375"/>
    <w:rsid w:val="00ED2C30"/>
    <w:rsid w:val="00ED2C58"/>
    <w:rsid w:val="00ED3ECD"/>
    <w:rsid w:val="00ED5304"/>
    <w:rsid w:val="00ED65EB"/>
    <w:rsid w:val="00ED7430"/>
    <w:rsid w:val="00ED7A9A"/>
    <w:rsid w:val="00ED7D2B"/>
    <w:rsid w:val="00EE01F8"/>
    <w:rsid w:val="00EE0968"/>
    <w:rsid w:val="00EE0FCB"/>
    <w:rsid w:val="00EE1698"/>
    <w:rsid w:val="00EE17ED"/>
    <w:rsid w:val="00EE1934"/>
    <w:rsid w:val="00EE1D41"/>
    <w:rsid w:val="00EE233B"/>
    <w:rsid w:val="00EE243F"/>
    <w:rsid w:val="00EE30C1"/>
    <w:rsid w:val="00EE4080"/>
    <w:rsid w:val="00EE584D"/>
    <w:rsid w:val="00EE6B03"/>
    <w:rsid w:val="00EE7CEF"/>
    <w:rsid w:val="00EF2860"/>
    <w:rsid w:val="00EF2A15"/>
    <w:rsid w:val="00EF4547"/>
    <w:rsid w:val="00EF562F"/>
    <w:rsid w:val="00EF58F3"/>
    <w:rsid w:val="00EF5BED"/>
    <w:rsid w:val="00EF5DC5"/>
    <w:rsid w:val="00EF69DC"/>
    <w:rsid w:val="00EF6B99"/>
    <w:rsid w:val="00EF70FC"/>
    <w:rsid w:val="00EF7113"/>
    <w:rsid w:val="00EF778D"/>
    <w:rsid w:val="00EF7AAA"/>
    <w:rsid w:val="00F000F9"/>
    <w:rsid w:val="00F00EF3"/>
    <w:rsid w:val="00F0177C"/>
    <w:rsid w:val="00F037F8"/>
    <w:rsid w:val="00F0417B"/>
    <w:rsid w:val="00F045EA"/>
    <w:rsid w:val="00F0502E"/>
    <w:rsid w:val="00F05301"/>
    <w:rsid w:val="00F05C91"/>
    <w:rsid w:val="00F05F10"/>
    <w:rsid w:val="00F0620C"/>
    <w:rsid w:val="00F0734F"/>
    <w:rsid w:val="00F10D0D"/>
    <w:rsid w:val="00F11182"/>
    <w:rsid w:val="00F11528"/>
    <w:rsid w:val="00F11D7F"/>
    <w:rsid w:val="00F12842"/>
    <w:rsid w:val="00F13941"/>
    <w:rsid w:val="00F14865"/>
    <w:rsid w:val="00F15345"/>
    <w:rsid w:val="00F15373"/>
    <w:rsid w:val="00F15BFB"/>
    <w:rsid w:val="00F16B06"/>
    <w:rsid w:val="00F204C5"/>
    <w:rsid w:val="00F20A2D"/>
    <w:rsid w:val="00F20DAD"/>
    <w:rsid w:val="00F21A27"/>
    <w:rsid w:val="00F21A4C"/>
    <w:rsid w:val="00F21D69"/>
    <w:rsid w:val="00F22348"/>
    <w:rsid w:val="00F22521"/>
    <w:rsid w:val="00F227B3"/>
    <w:rsid w:val="00F22E46"/>
    <w:rsid w:val="00F2410A"/>
    <w:rsid w:val="00F24B2D"/>
    <w:rsid w:val="00F254FF"/>
    <w:rsid w:val="00F26586"/>
    <w:rsid w:val="00F26EB0"/>
    <w:rsid w:val="00F30642"/>
    <w:rsid w:val="00F3336B"/>
    <w:rsid w:val="00F33839"/>
    <w:rsid w:val="00F34ACE"/>
    <w:rsid w:val="00F34E17"/>
    <w:rsid w:val="00F358C0"/>
    <w:rsid w:val="00F35AB4"/>
    <w:rsid w:val="00F36188"/>
    <w:rsid w:val="00F3694D"/>
    <w:rsid w:val="00F3700A"/>
    <w:rsid w:val="00F37F2E"/>
    <w:rsid w:val="00F400D7"/>
    <w:rsid w:val="00F408ED"/>
    <w:rsid w:val="00F40D09"/>
    <w:rsid w:val="00F415D1"/>
    <w:rsid w:val="00F41A2D"/>
    <w:rsid w:val="00F41BBE"/>
    <w:rsid w:val="00F42917"/>
    <w:rsid w:val="00F44012"/>
    <w:rsid w:val="00F44666"/>
    <w:rsid w:val="00F44D29"/>
    <w:rsid w:val="00F459DB"/>
    <w:rsid w:val="00F45F40"/>
    <w:rsid w:val="00F463B8"/>
    <w:rsid w:val="00F46C6A"/>
    <w:rsid w:val="00F474FB"/>
    <w:rsid w:val="00F47AA4"/>
    <w:rsid w:val="00F47C9E"/>
    <w:rsid w:val="00F50C87"/>
    <w:rsid w:val="00F50F31"/>
    <w:rsid w:val="00F51C39"/>
    <w:rsid w:val="00F52882"/>
    <w:rsid w:val="00F52890"/>
    <w:rsid w:val="00F52BC2"/>
    <w:rsid w:val="00F534C5"/>
    <w:rsid w:val="00F543C6"/>
    <w:rsid w:val="00F5683D"/>
    <w:rsid w:val="00F606C3"/>
    <w:rsid w:val="00F614F2"/>
    <w:rsid w:val="00F61DCC"/>
    <w:rsid w:val="00F62D0D"/>
    <w:rsid w:val="00F637EF"/>
    <w:rsid w:val="00F6382B"/>
    <w:rsid w:val="00F6384D"/>
    <w:rsid w:val="00F64677"/>
    <w:rsid w:val="00F654E2"/>
    <w:rsid w:val="00F661B8"/>
    <w:rsid w:val="00F67636"/>
    <w:rsid w:val="00F67BBC"/>
    <w:rsid w:val="00F703EA"/>
    <w:rsid w:val="00F708C5"/>
    <w:rsid w:val="00F71025"/>
    <w:rsid w:val="00F712C4"/>
    <w:rsid w:val="00F717A9"/>
    <w:rsid w:val="00F7233B"/>
    <w:rsid w:val="00F72CC4"/>
    <w:rsid w:val="00F73A54"/>
    <w:rsid w:val="00F73C54"/>
    <w:rsid w:val="00F73C55"/>
    <w:rsid w:val="00F75085"/>
    <w:rsid w:val="00F76801"/>
    <w:rsid w:val="00F77A78"/>
    <w:rsid w:val="00F809C8"/>
    <w:rsid w:val="00F815F7"/>
    <w:rsid w:val="00F8165F"/>
    <w:rsid w:val="00F82606"/>
    <w:rsid w:val="00F829C3"/>
    <w:rsid w:val="00F836FE"/>
    <w:rsid w:val="00F841B7"/>
    <w:rsid w:val="00F870BD"/>
    <w:rsid w:val="00F874BA"/>
    <w:rsid w:val="00F87525"/>
    <w:rsid w:val="00F900F2"/>
    <w:rsid w:val="00F90C6B"/>
    <w:rsid w:val="00F925E7"/>
    <w:rsid w:val="00F92E8B"/>
    <w:rsid w:val="00F930FD"/>
    <w:rsid w:val="00F931A1"/>
    <w:rsid w:val="00F9322A"/>
    <w:rsid w:val="00F93D30"/>
    <w:rsid w:val="00F94FF1"/>
    <w:rsid w:val="00F954E6"/>
    <w:rsid w:val="00F95DB2"/>
    <w:rsid w:val="00F96F63"/>
    <w:rsid w:val="00FA1A74"/>
    <w:rsid w:val="00FA29C1"/>
    <w:rsid w:val="00FA2B0C"/>
    <w:rsid w:val="00FA3587"/>
    <w:rsid w:val="00FA3DA2"/>
    <w:rsid w:val="00FA3F66"/>
    <w:rsid w:val="00FA5219"/>
    <w:rsid w:val="00FA5B02"/>
    <w:rsid w:val="00FA6106"/>
    <w:rsid w:val="00FA6434"/>
    <w:rsid w:val="00FA7104"/>
    <w:rsid w:val="00FA71B9"/>
    <w:rsid w:val="00FB053C"/>
    <w:rsid w:val="00FB1024"/>
    <w:rsid w:val="00FB10BB"/>
    <w:rsid w:val="00FB17D3"/>
    <w:rsid w:val="00FB1F24"/>
    <w:rsid w:val="00FB2C74"/>
    <w:rsid w:val="00FB3016"/>
    <w:rsid w:val="00FB3CA2"/>
    <w:rsid w:val="00FB4279"/>
    <w:rsid w:val="00FB5EF5"/>
    <w:rsid w:val="00FB6AAE"/>
    <w:rsid w:val="00FB71ED"/>
    <w:rsid w:val="00FB7225"/>
    <w:rsid w:val="00FC0847"/>
    <w:rsid w:val="00FC2172"/>
    <w:rsid w:val="00FC2F7C"/>
    <w:rsid w:val="00FC3190"/>
    <w:rsid w:val="00FC38AC"/>
    <w:rsid w:val="00FC3D41"/>
    <w:rsid w:val="00FC4499"/>
    <w:rsid w:val="00FC4B52"/>
    <w:rsid w:val="00FC5A88"/>
    <w:rsid w:val="00FC627B"/>
    <w:rsid w:val="00FD0DCA"/>
    <w:rsid w:val="00FD14F9"/>
    <w:rsid w:val="00FD29C0"/>
    <w:rsid w:val="00FD3539"/>
    <w:rsid w:val="00FD3971"/>
    <w:rsid w:val="00FD4171"/>
    <w:rsid w:val="00FD7827"/>
    <w:rsid w:val="00FD7B5B"/>
    <w:rsid w:val="00FE0CC7"/>
    <w:rsid w:val="00FE0EB9"/>
    <w:rsid w:val="00FE2722"/>
    <w:rsid w:val="00FE2BF3"/>
    <w:rsid w:val="00FE3AA7"/>
    <w:rsid w:val="00FE4798"/>
    <w:rsid w:val="00FE4A44"/>
    <w:rsid w:val="00FE5467"/>
    <w:rsid w:val="00FE590F"/>
    <w:rsid w:val="00FE6D7D"/>
    <w:rsid w:val="00FE7601"/>
    <w:rsid w:val="00FF0391"/>
    <w:rsid w:val="00FF1B92"/>
    <w:rsid w:val="00FF2F15"/>
    <w:rsid w:val="00FF4669"/>
    <w:rsid w:val="00FF48E6"/>
    <w:rsid w:val="00FF4C3F"/>
    <w:rsid w:val="00FF4D17"/>
    <w:rsid w:val="00FF4DAD"/>
    <w:rsid w:val="00FF50D8"/>
    <w:rsid w:val="00FF6746"/>
    <w:rsid w:val="00FF7984"/>
    <w:rsid w:val="02D7E650"/>
    <w:rsid w:val="035AB121"/>
    <w:rsid w:val="03AD1573"/>
    <w:rsid w:val="08EFC90F"/>
    <w:rsid w:val="0A06FCD9"/>
    <w:rsid w:val="0E6A87F7"/>
    <w:rsid w:val="0F8690F8"/>
    <w:rsid w:val="110277A3"/>
    <w:rsid w:val="1779903A"/>
    <w:rsid w:val="1D1BE856"/>
    <w:rsid w:val="21353CAF"/>
    <w:rsid w:val="279C6400"/>
    <w:rsid w:val="298AB86A"/>
    <w:rsid w:val="3AB5C3E6"/>
    <w:rsid w:val="44A061EB"/>
    <w:rsid w:val="47E13F47"/>
    <w:rsid w:val="4B87CA9F"/>
    <w:rsid w:val="5F3DA1A1"/>
    <w:rsid w:val="5F5457E4"/>
    <w:rsid w:val="5F6F1BCC"/>
    <w:rsid w:val="5F92E114"/>
    <w:rsid w:val="61E124A8"/>
    <w:rsid w:val="630BE26F"/>
    <w:rsid w:val="63C858F9"/>
    <w:rsid w:val="643FC181"/>
    <w:rsid w:val="6A1BF369"/>
    <w:rsid w:val="6DD7AA8F"/>
    <w:rsid w:val="7644EAFD"/>
    <w:rsid w:val="7EC259ED"/>
    <w:rsid w:val="7F01B07A"/>
    <w:rsid w:val="7F8B8952"/>
    <w:rsid w:val="7FC1D9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A669A17"/>
  <w15:docId w15:val="{80C15764-5995-428A-B9ED-2157C3B06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2750"/>
    <w:rPr>
      <w:sz w:val="24"/>
      <w:lang w:val="en-US"/>
    </w:rPr>
  </w:style>
  <w:style w:type="paragraph" w:styleId="Heading1">
    <w:name w:val="heading 1"/>
    <w:basedOn w:val="Normal"/>
    <w:next w:val="Normal"/>
    <w:link w:val="Heading1Char"/>
    <w:uiPriority w:val="9"/>
    <w:qFormat/>
    <w:rsid w:val="001C0125"/>
    <w:pPr>
      <w:keepNext/>
      <w:keepLines/>
      <w:spacing w:before="36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F21A27"/>
    <w:pPr>
      <w:keepNext/>
      <w:keepLines/>
      <w:spacing w:before="80"/>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unhideWhenUsed/>
    <w:qFormat/>
    <w:rsid w:val="00444BAD"/>
    <w:pPr>
      <w:keepNext/>
      <w:keepLines/>
      <w:spacing w:before="40" w:after="0"/>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F21A27"/>
    <w:pPr>
      <w:keepNext/>
      <w:keepLines/>
      <w:spacing w:before="40"/>
      <w:outlineLvl w:val="3"/>
    </w:pPr>
    <w:rPr>
      <w:rFonts w:asciiTheme="majorHAnsi" w:eastAsiaTheme="majorEastAsia" w:hAnsiTheme="majorHAnsi"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4BB7"/>
    <w:pPr>
      <w:ind w:left="720"/>
      <w:contextualSpacing/>
    </w:pPr>
  </w:style>
  <w:style w:type="character" w:customStyle="1" w:styleId="Heading1Char">
    <w:name w:val="Heading 1 Char"/>
    <w:basedOn w:val="DefaultParagraphFont"/>
    <w:link w:val="Heading1"/>
    <w:uiPriority w:val="9"/>
    <w:rsid w:val="001C0125"/>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F21A27"/>
    <w:rPr>
      <w:rFonts w:asciiTheme="majorHAnsi" w:eastAsiaTheme="majorEastAsia" w:hAnsiTheme="majorHAnsi" w:cstheme="majorBidi"/>
      <w:b/>
      <w:sz w:val="24"/>
      <w:szCs w:val="26"/>
    </w:rPr>
  </w:style>
  <w:style w:type="character" w:styleId="CommentReference">
    <w:name w:val="annotation reference"/>
    <w:basedOn w:val="DefaultParagraphFont"/>
    <w:uiPriority w:val="99"/>
    <w:semiHidden/>
    <w:unhideWhenUsed/>
    <w:rsid w:val="00F22348"/>
    <w:rPr>
      <w:sz w:val="16"/>
      <w:szCs w:val="16"/>
    </w:rPr>
  </w:style>
  <w:style w:type="paragraph" w:styleId="CommentText">
    <w:name w:val="annotation text"/>
    <w:basedOn w:val="Normal"/>
    <w:link w:val="CommentTextChar"/>
    <w:unhideWhenUsed/>
    <w:rsid w:val="00F22348"/>
    <w:pPr>
      <w:spacing w:line="240" w:lineRule="auto"/>
    </w:pPr>
    <w:rPr>
      <w:sz w:val="20"/>
      <w:szCs w:val="20"/>
    </w:rPr>
  </w:style>
  <w:style w:type="character" w:customStyle="1" w:styleId="CommentTextChar">
    <w:name w:val="Comment Text Char"/>
    <w:basedOn w:val="DefaultParagraphFont"/>
    <w:link w:val="CommentText"/>
    <w:rsid w:val="00F22348"/>
    <w:rPr>
      <w:sz w:val="20"/>
      <w:szCs w:val="20"/>
    </w:rPr>
  </w:style>
  <w:style w:type="paragraph" w:styleId="CommentSubject">
    <w:name w:val="annotation subject"/>
    <w:basedOn w:val="CommentText"/>
    <w:next w:val="CommentText"/>
    <w:link w:val="CommentSubjectChar"/>
    <w:uiPriority w:val="99"/>
    <w:semiHidden/>
    <w:unhideWhenUsed/>
    <w:rsid w:val="00F22348"/>
    <w:rPr>
      <w:b/>
      <w:bCs/>
    </w:rPr>
  </w:style>
  <w:style w:type="character" w:customStyle="1" w:styleId="CommentSubjectChar">
    <w:name w:val="Comment Subject Char"/>
    <w:basedOn w:val="CommentTextChar"/>
    <w:link w:val="CommentSubject"/>
    <w:uiPriority w:val="99"/>
    <w:semiHidden/>
    <w:rsid w:val="00F22348"/>
    <w:rPr>
      <w:b/>
      <w:bCs/>
      <w:sz w:val="20"/>
      <w:szCs w:val="20"/>
    </w:rPr>
  </w:style>
  <w:style w:type="paragraph" w:styleId="BalloonText">
    <w:name w:val="Balloon Text"/>
    <w:basedOn w:val="Normal"/>
    <w:link w:val="BalloonTextChar"/>
    <w:uiPriority w:val="99"/>
    <w:semiHidden/>
    <w:unhideWhenUsed/>
    <w:rsid w:val="00F223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2348"/>
    <w:rPr>
      <w:rFonts w:ascii="Segoe UI" w:hAnsi="Segoe UI" w:cs="Segoe UI"/>
      <w:sz w:val="18"/>
      <w:szCs w:val="18"/>
    </w:rPr>
  </w:style>
  <w:style w:type="character" w:styleId="Hyperlink">
    <w:name w:val="Hyperlink"/>
    <w:basedOn w:val="DefaultParagraphFont"/>
    <w:uiPriority w:val="99"/>
    <w:unhideWhenUsed/>
    <w:rsid w:val="002623A5"/>
    <w:rPr>
      <w:color w:val="0000FF"/>
      <w:u w:val="single"/>
    </w:rPr>
  </w:style>
  <w:style w:type="character" w:customStyle="1" w:styleId="Heading3Char">
    <w:name w:val="Heading 3 Char"/>
    <w:basedOn w:val="DefaultParagraphFont"/>
    <w:link w:val="Heading3"/>
    <w:uiPriority w:val="9"/>
    <w:rsid w:val="00444BAD"/>
    <w:rPr>
      <w:rFonts w:asciiTheme="majorHAnsi" w:eastAsiaTheme="majorEastAsia" w:hAnsiTheme="majorHAnsi" w:cstheme="majorBidi"/>
      <w:sz w:val="24"/>
      <w:szCs w:val="24"/>
    </w:rPr>
  </w:style>
  <w:style w:type="table" w:styleId="TableGrid">
    <w:name w:val="Table Grid"/>
    <w:basedOn w:val="TableNormal"/>
    <w:uiPriority w:val="39"/>
    <w:rsid w:val="00B53E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416F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416FB"/>
    <w:rPr>
      <w:rFonts w:ascii="Calibri" w:hAnsi="Calibri" w:cs="Calibri"/>
      <w:noProof/>
      <w:sz w:val="24"/>
      <w:lang w:val="en-US"/>
    </w:rPr>
  </w:style>
  <w:style w:type="paragraph" w:customStyle="1" w:styleId="EndNoteBibliography">
    <w:name w:val="EndNote Bibliography"/>
    <w:basedOn w:val="Normal"/>
    <w:link w:val="EndNoteBibliographyChar"/>
    <w:rsid w:val="004416F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416FB"/>
    <w:rPr>
      <w:rFonts w:ascii="Calibri" w:hAnsi="Calibri" w:cs="Calibri"/>
      <w:noProof/>
      <w:sz w:val="24"/>
      <w:lang w:val="en-US"/>
    </w:rPr>
  </w:style>
  <w:style w:type="character" w:styleId="Emphasis">
    <w:name w:val="Emphasis"/>
    <w:aliases w:val="Figure legends"/>
    <w:basedOn w:val="DefaultParagraphFont"/>
    <w:uiPriority w:val="20"/>
    <w:qFormat/>
    <w:rsid w:val="00EC4A3F"/>
    <w:rPr>
      <w:i/>
      <w:iCs/>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TMLPreformatted">
    <w:name w:val="HTML Preformatted"/>
    <w:basedOn w:val="Normal"/>
    <w:link w:val="HTMLPreformattedChar"/>
    <w:uiPriority w:val="99"/>
    <w:semiHidden/>
    <w:unhideWhenUsed/>
    <w:rsid w:val="009101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sv-SE" w:eastAsia="sv-SE"/>
    </w:rPr>
  </w:style>
  <w:style w:type="character" w:customStyle="1" w:styleId="HTMLPreformattedChar">
    <w:name w:val="HTML Preformatted Char"/>
    <w:basedOn w:val="DefaultParagraphFont"/>
    <w:link w:val="HTMLPreformatted"/>
    <w:uiPriority w:val="99"/>
    <w:semiHidden/>
    <w:rsid w:val="00910130"/>
    <w:rPr>
      <w:rFonts w:ascii="Courier New" w:eastAsia="Times New Roman" w:hAnsi="Courier New" w:cs="Courier New"/>
      <w:sz w:val="20"/>
      <w:szCs w:val="20"/>
      <w:lang w:val="sv-SE" w:eastAsia="sv-SE"/>
    </w:rPr>
  </w:style>
  <w:style w:type="character" w:customStyle="1" w:styleId="ggboefpdpvb">
    <w:name w:val="ggboefpdpvb"/>
    <w:basedOn w:val="DefaultParagraphFont"/>
    <w:rsid w:val="00910130"/>
  </w:style>
  <w:style w:type="character" w:customStyle="1" w:styleId="UnresolvedMention1">
    <w:name w:val="Unresolved Mention1"/>
    <w:basedOn w:val="DefaultParagraphFont"/>
    <w:uiPriority w:val="99"/>
    <w:semiHidden/>
    <w:unhideWhenUsed/>
    <w:rsid w:val="00F717A9"/>
    <w:rPr>
      <w:color w:val="605E5C"/>
      <w:shd w:val="clear" w:color="auto" w:fill="E1DFDD"/>
    </w:rPr>
  </w:style>
  <w:style w:type="character" w:styleId="LineNumber">
    <w:name w:val="line number"/>
    <w:basedOn w:val="DefaultParagraphFont"/>
    <w:uiPriority w:val="99"/>
    <w:semiHidden/>
    <w:unhideWhenUsed/>
    <w:rsid w:val="00014BC3"/>
  </w:style>
  <w:style w:type="table" w:customStyle="1" w:styleId="TableGridLight1">
    <w:name w:val="Table Grid Light1"/>
    <w:basedOn w:val="TableNormal"/>
    <w:uiPriority w:val="40"/>
    <w:rsid w:val="00CB778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B756EA"/>
    <w:rPr>
      <w:color w:val="954F72" w:themeColor="followedHyperlink"/>
      <w:u w:val="single"/>
    </w:rPr>
  </w:style>
  <w:style w:type="character" w:customStyle="1" w:styleId="UnresolvedMention2">
    <w:name w:val="Unresolved Mention2"/>
    <w:basedOn w:val="DefaultParagraphFont"/>
    <w:uiPriority w:val="99"/>
    <w:semiHidden/>
    <w:unhideWhenUsed/>
    <w:rsid w:val="004D68CC"/>
    <w:rPr>
      <w:color w:val="605E5C"/>
      <w:shd w:val="clear" w:color="auto" w:fill="E1DFDD"/>
    </w:rPr>
  </w:style>
  <w:style w:type="character" w:customStyle="1" w:styleId="UnresolvedMention3">
    <w:name w:val="Unresolved Mention3"/>
    <w:basedOn w:val="DefaultParagraphFont"/>
    <w:uiPriority w:val="99"/>
    <w:unhideWhenUsed/>
    <w:rsid w:val="00AA09D7"/>
    <w:rPr>
      <w:color w:val="605E5C"/>
      <w:shd w:val="clear" w:color="auto" w:fill="E1DFDD"/>
    </w:rPr>
  </w:style>
  <w:style w:type="paragraph" w:styleId="NormalWeb">
    <w:name w:val="Normal (Web)"/>
    <w:basedOn w:val="Normal"/>
    <w:uiPriority w:val="99"/>
    <w:semiHidden/>
    <w:unhideWhenUsed/>
    <w:rsid w:val="00DA78CB"/>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UnresolvedMention4">
    <w:name w:val="Unresolved Mention4"/>
    <w:basedOn w:val="DefaultParagraphFont"/>
    <w:uiPriority w:val="99"/>
    <w:semiHidden/>
    <w:unhideWhenUsed/>
    <w:rsid w:val="005D4620"/>
    <w:rPr>
      <w:color w:val="605E5C"/>
      <w:shd w:val="clear" w:color="auto" w:fill="E1DFDD"/>
    </w:rPr>
  </w:style>
  <w:style w:type="paragraph" w:customStyle="1" w:styleId="xmsonormal">
    <w:name w:val="x_msonormal"/>
    <w:basedOn w:val="Normal"/>
    <w:rsid w:val="008266C3"/>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mark2ysc3n2lf">
    <w:name w:val="mark2ysc3n2lf"/>
    <w:basedOn w:val="DefaultParagraphFont"/>
    <w:rsid w:val="008266C3"/>
  </w:style>
  <w:style w:type="paragraph" w:styleId="Revision">
    <w:name w:val="Revision"/>
    <w:hidden/>
    <w:uiPriority w:val="99"/>
    <w:semiHidden/>
    <w:rsid w:val="009A66C6"/>
    <w:pPr>
      <w:spacing w:after="0" w:line="240" w:lineRule="auto"/>
    </w:pPr>
    <w:rPr>
      <w:sz w:val="24"/>
    </w:rPr>
  </w:style>
  <w:style w:type="paragraph" w:styleId="DocumentMap">
    <w:name w:val="Document Map"/>
    <w:basedOn w:val="Normal"/>
    <w:link w:val="DocumentMapChar"/>
    <w:uiPriority w:val="99"/>
    <w:semiHidden/>
    <w:unhideWhenUsed/>
    <w:rsid w:val="005A2E60"/>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5A2E60"/>
    <w:rPr>
      <w:rFonts w:ascii="Lucida Grande" w:hAnsi="Lucida Grande" w:cs="Lucida Grande"/>
      <w:sz w:val="24"/>
      <w:szCs w:val="24"/>
    </w:rPr>
  </w:style>
  <w:style w:type="character" w:customStyle="1" w:styleId="UnresolvedMention5">
    <w:name w:val="Unresolved Mention5"/>
    <w:basedOn w:val="DefaultParagraphFont"/>
    <w:uiPriority w:val="99"/>
    <w:semiHidden/>
    <w:unhideWhenUsed/>
    <w:rsid w:val="0079710E"/>
    <w:rPr>
      <w:color w:val="605E5C"/>
      <w:shd w:val="clear" w:color="auto" w:fill="E1DFDD"/>
    </w:rPr>
  </w:style>
  <w:style w:type="character" w:customStyle="1" w:styleId="Heading4Char">
    <w:name w:val="Heading 4 Char"/>
    <w:basedOn w:val="DefaultParagraphFont"/>
    <w:link w:val="Heading4"/>
    <w:uiPriority w:val="9"/>
    <w:rsid w:val="00F21A27"/>
    <w:rPr>
      <w:rFonts w:asciiTheme="majorHAnsi" w:eastAsiaTheme="majorEastAsia" w:hAnsiTheme="majorHAnsi" w:cstheme="majorBidi"/>
      <w:b/>
      <w:iCs/>
      <w:sz w:val="24"/>
    </w:rPr>
  </w:style>
  <w:style w:type="table" w:styleId="GridTable2">
    <w:name w:val="Grid Table 2"/>
    <w:basedOn w:val="TableNormal"/>
    <w:uiPriority w:val="47"/>
    <w:rsid w:val="00820574"/>
    <w:pPr>
      <w:spacing w:before="200" w:after="0" w:line="240" w:lineRule="auto"/>
    </w:pPr>
    <w:rPr>
      <w:rFonts w:ascii="Calibri" w:eastAsia="Times New Roman" w:hAnsi="Calibri" w:cs="Times New Roman"/>
      <w:lang w:eastAsia="zh-C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CaptionFollowon">
    <w:name w:val="Caption Follow on"/>
    <w:basedOn w:val="Caption"/>
    <w:next w:val="Normal"/>
    <w:qFormat/>
    <w:rsid w:val="008225D4"/>
    <w:pPr>
      <w:tabs>
        <w:tab w:val="left" w:pos="1418"/>
      </w:tabs>
      <w:spacing w:before="360" w:after="480"/>
      <w:contextualSpacing/>
    </w:pPr>
    <w:rPr>
      <w:rFonts w:ascii="Calibri" w:eastAsia="Times New Roman" w:hAnsi="Calibri" w:cs="Times New Roman"/>
      <w:iCs w:val="0"/>
      <w:color w:val="auto"/>
      <w:sz w:val="20"/>
      <w:szCs w:val="26"/>
    </w:rPr>
  </w:style>
  <w:style w:type="paragraph" w:styleId="Caption">
    <w:name w:val="caption"/>
    <w:basedOn w:val="Normal"/>
    <w:next w:val="Normal"/>
    <w:uiPriority w:val="35"/>
    <w:semiHidden/>
    <w:unhideWhenUsed/>
    <w:qFormat/>
    <w:rsid w:val="008225D4"/>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CC5F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6">
    <w:name w:val="Unresolved Mention6"/>
    <w:basedOn w:val="DefaultParagraphFont"/>
    <w:uiPriority w:val="99"/>
    <w:semiHidden/>
    <w:unhideWhenUsed/>
    <w:rsid w:val="0008408B"/>
    <w:rPr>
      <w:color w:val="605E5C"/>
      <w:shd w:val="clear" w:color="auto" w:fill="E1DFDD"/>
    </w:rPr>
  </w:style>
  <w:style w:type="character" w:styleId="UnresolvedMention">
    <w:name w:val="Unresolved Mention"/>
    <w:basedOn w:val="DefaultParagraphFont"/>
    <w:uiPriority w:val="99"/>
    <w:semiHidden/>
    <w:unhideWhenUsed/>
    <w:rsid w:val="00C57036"/>
    <w:rPr>
      <w:color w:val="605E5C"/>
      <w:shd w:val="clear" w:color="auto" w:fill="E1DFDD"/>
    </w:rPr>
  </w:style>
  <w:style w:type="character" w:styleId="PlaceholderText">
    <w:name w:val="Placeholder Text"/>
    <w:basedOn w:val="DefaultParagraphFont"/>
    <w:uiPriority w:val="99"/>
    <w:semiHidden/>
    <w:rsid w:val="0098541E"/>
    <w:rPr>
      <w:color w:val="666666"/>
    </w:rPr>
  </w:style>
  <w:style w:type="paragraph" w:styleId="Bibliography">
    <w:name w:val="Bibliography"/>
    <w:basedOn w:val="Normal"/>
    <w:next w:val="Normal"/>
    <w:uiPriority w:val="37"/>
    <w:semiHidden/>
    <w:unhideWhenUsed/>
    <w:rsid w:val="00B86AA1"/>
  </w:style>
  <w:style w:type="table" w:customStyle="1" w:styleId="TableGrid2">
    <w:name w:val="Table Grid2"/>
    <w:basedOn w:val="TableNormal"/>
    <w:next w:val="TableGrid"/>
    <w:uiPriority w:val="39"/>
    <w:rsid w:val="00202571"/>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757988"/>
  </w:style>
  <w:style w:type="character" w:customStyle="1" w:styleId="eop">
    <w:name w:val="eop"/>
    <w:basedOn w:val="DefaultParagraphFont"/>
    <w:rsid w:val="007579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5128">
      <w:bodyDiv w:val="1"/>
      <w:marLeft w:val="0"/>
      <w:marRight w:val="0"/>
      <w:marTop w:val="0"/>
      <w:marBottom w:val="0"/>
      <w:divBdr>
        <w:top w:val="none" w:sz="0" w:space="0" w:color="auto"/>
        <w:left w:val="none" w:sz="0" w:space="0" w:color="auto"/>
        <w:bottom w:val="none" w:sz="0" w:space="0" w:color="auto"/>
        <w:right w:val="none" w:sz="0" w:space="0" w:color="auto"/>
      </w:divBdr>
    </w:div>
    <w:div w:id="35399595">
      <w:bodyDiv w:val="1"/>
      <w:marLeft w:val="0"/>
      <w:marRight w:val="0"/>
      <w:marTop w:val="0"/>
      <w:marBottom w:val="0"/>
      <w:divBdr>
        <w:top w:val="none" w:sz="0" w:space="0" w:color="auto"/>
        <w:left w:val="none" w:sz="0" w:space="0" w:color="auto"/>
        <w:bottom w:val="none" w:sz="0" w:space="0" w:color="auto"/>
        <w:right w:val="none" w:sz="0" w:space="0" w:color="auto"/>
      </w:divBdr>
    </w:div>
    <w:div w:id="63843889">
      <w:bodyDiv w:val="1"/>
      <w:marLeft w:val="0"/>
      <w:marRight w:val="0"/>
      <w:marTop w:val="0"/>
      <w:marBottom w:val="0"/>
      <w:divBdr>
        <w:top w:val="none" w:sz="0" w:space="0" w:color="auto"/>
        <w:left w:val="none" w:sz="0" w:space="0" w:color="auto"/>
        <w:bottom w:val="none" w:sz="0" w:space="0" w:color="auto"/>
        <w:right w:val="none" w:sz="0" w:space="0" w:color="auto"/>
      </w:divBdr>
    </w:div>
    <w:div w:id="102386763">
      <w:bodyDiv w:val="1"/>
      <w:marLeft w:val="0"/>
      <w:marRight w:val="0"/>
      <w:marTop w:val="0"/>
      <w:marBottom w:val="0"/>
      <w:divBdr>
        <w:top w:val="none" w:sz="0" w:space="0" w:color="auto"/>
        <w:left w:val="none" w:sz="0" w:space="0" w:color="auto"/>
        <w:bottom w:val="none" w:sz="0" w:space="0" w:color="auto"/>
        <w:right w:val="none" w:sz="0" w:space="0" w:color="auto"/>
      </w:divBdr>
    </w:div>
    <w:div w:id="141586549">
      <w:bodyDiv w:val="1"/>
      <w:marLeft w:val="0"/>
      <w:marRight w:val="0"/>
      <w:marTop w:val="0"/>
      <w:marBottom w:val="0"/>
      <w:divBdr>
        <w:top w:val="none" w:sz="0" w:space="0" w:color="auto"/>
        <w:left w:val="none" w:sz="0" w:space="0" w:color="auto"/>
        <w:bottom w:val="none" w:sz="0" w:space="0" w:color="auto"/>
        <w:right w:val="none" w:sz="0" w:space="0" w:color="auto"/>
      </w:divBdr>
      <w:divsChild>
        <w:div w:id="2144957928">
          <w:marLeft w:val="480"/>
          <w:marRight w:val="0"/>
          <w:marTop w:val="0"/>
          <w:marBottom w:val="0"/>
          <w:divBdr>
            <w:top w:val="none" w:sz="0" w:space="0" w:color="auto"/>
            <w:left w:val="none" w:sz="0" w:space="0" w:color="auto"/>
            <w:bottom w:val="none" w:sz="0" w:space="0" w:color="auto"/>
            <w:right w:val="none" w:sz="0" w:space="0" w:color="auto"/>
          </w:divBdr>
        </w:div>
        <w:div w:id="1545482899">
          <w:marLeft w:val="480"/>
          <w:marRight w:val="0"/>
          <w:marTop w:val="0"/>
          <w:marBottom w:val="0"/>
          <w:divBdr>
            <w:top w:val="none" w:sz="0" w:space="0" w:color="auto"/>
            <w:left w:val="none" w:sz="0" w:space="0" w:color="auto"/>
            <w:bottom w:val="none" w:sz="0" w:space="0" w:color="auto"/>
            <w:right w:val="none" w:sz="0" w:space="0" w:color="auto"/>
          </w:divBdr>
        </w:div>
        <w:div w:id="735131093">
          <w:marLeft w:val="480"/>
          <w:marRight w:val="0"/>
          <w:marTop w:val="0"/>
          <w:marBottom w:val="0"/>
          <w:divBdr>
            <w:top w:val="none" w:sz="0" w:space="0" w:color="auto"/>
            <w:left w:val="none" w:sz="0" w:space="0" w:color="auto"/>
            <w:bottom w:val="none" w:sz="0" w:space="0" w:color="auto"/>
            <w:right w:val="none" w:sz="0" w:space="0" w:color="auto"/>
          </w:divBdr>
        </w:div>
        <w:div w:id="2043088565">
          <w:marLeft w:val="480"/>
          <w:marRight w:val="0"/>
          <w:marTop w:val="0"/>
          <w:marBottom w:val="0"/>
          <w:divBdr>
            <w:top w:val="none" w:sz="0" w:space="0" w:color="auto"/>
            <w:left w:val="none" w:sz="0" w:space="0" w:color="auto"/>
            <w:bottom w:val="none" w:sz="0" w:space="0" w:color="auto"/>
            <w:right w:val="none" w:sz="0" w:space="0" w:color="auto"/>
          </w:divBdr>
        </w:div>
        <w:div w:id="1018115879">
          <w:marLeft w:val="480"/>
          <w:marRight w:val="0"/>
          <w:marTop w:val="0"/>
          <w:marBottom w:val="0"/>
          <w:divBdr>
            <w:top w:val="none" w:sz="0" w:space="0" w:color="auto"/>
            <w:left w:val="none" w:sz="0" w:space="0" w:color="auto"/>
            <w:bottom w:val="none" w:sz="0" w:space="0" w:color="auto"/>
            <w:right w:val="none" w:sz="0" w:space="0" w:color="auto"/>
          </w:divBdr>
        </w:div>
        <w:div w:id="301539050">
          <w:marLeft w:val="480"/>
          <w:marRight w:val="0"/>
          <w:marTop w:val="0"/>
          <w:marBottom w:val="0"/>
          <w:divBdr>
            <w:top w:val="none" w:sz="0" w:space="0" w:color="auto"/>
            <w:left w:val="none" w:sz="0" w:space="0" w:color="auto"/>
            <w:bottom w:val="none" w:sz="0" w:space="0" w:color="auto"/>
            <w:right w:val="none" w:sz="0" w:space="0" w:color="auto"/>
          </w:divBdr>
        </w:div>
        <w:div w:id="1869103160">
          <w:marLeft w:val="480"/>
          <w:marRight w:val="0"/>
          <w:marTop w:val="0"/>
          <w:marBottom w:val="0"/>
          <w:divBdr>
            <w:top w:val="none" w:sz="0" w:space="0" w:color="auto"/>
            <w:left w:val="none" w:sz="0" w:space="0" w:color="auto"/>
            <w:bottom w:val="none" w:sz="0" w:space="0" w:color="auto"/>
            <w:right w:val="none" w:sz="0" w:space="0" w:color="auto"/>
          </w:divBdr>
        </w:div>
        <w:div w:id="1558930508">
          <w:marLeft w:val="480"/>
          <w:marRight w:val="0"/>
          <w:marTop w:val="0"/>
          <w:marBottom w:val="0"/>
          <w:divBdr>
            <w:top w:val="none" w:sz="0" w:space="0" w:color="auto"/>
            <w:left w:val="none" w:sz="0" w:space="0" w:color="auto"/>
            <w:bottom w:val="none" w:sz="0" w:space="0" w:color="auto"/>
            <w:right w:val="none" w:sz="0" w:space="0" w:color="auto"/>
          </w:divBdr>
        </w:div>
        <w:div w:id="911041567">
          <w:marLeft w:val="480"/>
          <w:marRight w:val="0"/>
          <w:marTop w:val="0"/>
          <w:marBottom w:val="0"/>
          <w:divBdr>
            <w:top w:val="none" w:sz="0" w:space="0" w:color="auto"/>
            <w:left w:val="none" w:sz="0" w:space="0" w:color="auto"/>
            <w:bottom w:val="none" w:sz="0" w:space="0" w:color="auto"/>
            <w:right w:val="none" w:sz="0" w:space="0" w:color="auto"/>
          </w:divBdr>
        </w:div>
        <w:div w:id="1474564702">
          <w:marLeft w:val="480"/>
          <w:marRight w:val="0"/>
          <w:marTop w:val="0"/>
          <w:marBottom w:val="0"/>
          <w:divBdr>
            <w:top w:val="none" w:sz="0" w:space="0" w:color="auto"/>
            <w:left w:val="none" w:sz="0" w:space="0" w:color="auto"/>
            <w:bottom w:val="none" w:sz="0" w:space="0" w:color="auto"/>
            <w:right w:val="none" w:sz="0" w:space="0" w:color="auto"/>
          </w:divBdr>
        </w:div>
        <w:div w:id="1862694966">
          <w:marLeft w:val="480"/>
          <w:marRight w:val="0"/>
          <w:marTop w:val="0"/>
          <w:marBottom w:val="0"/>
          <w:divBdr>
            <w:top w:val="none" w:sz="0" w:space="0" w:color="auto"/>
            <w:left w:val="none" w:sz="0" w:space="0" w:color="auto"/>
            <w:bottom w:val="none" w:sz="0" w:space="0" w:color="auto"/>
            <w:right w:val="none" w:sz="0" w:space="0" w:color="auto"/>
          </w:divBdr>
        </w:div>
        <w:div w:id="729621186">
          <w:marLeft w:val="480"/>
          <w:marRight w:val="0"/>
          <w:marTop w:val="0"/>
          <w:marBottom w:val="0"/>
          <w:divBdr>
            <w:top w:val="none" w:sz="0" w:space="0" w:color="auto"/>
            <w:left w:val="none" w:sz="0" w:space="0" w:color="auto"/>
            <w:bottom w:val="none" w:sz="0" w:space="0" w:color="auto"/>
            <w:right w:val="none" w:sz="0" w:space="0" w:color="auto"/>
          </w:divBdr>
        </w:div>
        <w:div w:id="413402325">
          <w:marLeft w:val="480"/>
          <w:marRight w:val="0"/>
          <w:marTop w:val="0"/>
          <w:marBottom w:val="0"/>
          <w:divBdr>
            <w:top w:val="none" w:sz="0" w:space="0" w:color="auto"/>
            <w:left w:val="none" w:sz="0" w:space="0" w:color="auto"/>
            <w:bottom w:val="none" w:sz="0" w:space="0" w:color="auto"/>
            <w:right w:val="none" w:sz="0" w:space="0" w:color="auto"/>
          </w:divBdr>
        </w:div>
        <w:div w:id="902328393">
          <w:marLeft w:val="480"/>
          <w:marRight w:val="0"/>
          <w:marTop w:val="0"/>
          <w:marBottom w:val="0"/>
          <w:divBdr>
            <w:top w:val="none" w:sz="0" w:space="0" w:color="auto"/>
            <w:left w:val="none" w:sz="0" w:space="0" w:color="auto"/>
            <w:bottom w:val="none" w:sz="0" w:space="0" w:color="auto"/>
            <w:right w:val="none" w:sz="0" w:space="0" w:color="auto"/>
          </w:divBdr>
        </w:div>
        <w:div w:id="238442661">
          <w:marLeft w:val="480"/>
          <w:marRight w:val="0"/>
          <w:marTop w:val="0"/>
          <w:marBottom w:val="0"/>
          <w:divBdr>
            <w:top w:val="none" w:sz="0" w:space="0" w:color="auto"/>
            <w:left w:val="none" w:sz="0" w:space="0" w:color="auto"/>
            <w:bottom w:val="none" w:sz="0" w:space="0" w:color="auto"/>
            <w:right w:val="none" w:sz="0" w:space="0" w:color="auto"/>
          </w:divBdr>
        </w:div>
        <w:div w:id="1151950001">
          <w:marLeft w:val="480"/>
          <w:marRight w:val="0"/>
          <w:marTop w:val="0"/>
          <w:marBottom w:val="0"/>
          <w:divBdr>
            <w:top w:val="none" w:sz="0" w:space="0" w:color="auto"/>
            <w:left w:val="none" w:sz="0" w:space="0" w:color="auto"/>
            <w:bottom w:val="none" w:sz="0" w:space="0" w:color="auto"/>
            <w:right w:val="none" w:sz="0" w:space="0" w:color="auto"/>
          </w:divBdr>
        </w:div>
        <w:div w:id="1591886314">
          <w:marLeft w:val="480"/>
          <w:marRight w:val="0"/>
          <w:marTop w:val="0"/>
          <w:marBottom w:val="0"/>
          <w:divBdr>
            <w:top w:val="none" w:sz="0" w:space="0" w:color="auto"/>
            <w:left w:val="none" w:sz="0" w:space="0" w:color="auto"/>
            <w:bottom w:val="none" w:sz="0" w:space="0" w:color="auto"/>
            <w:right w:val="none" w:sz="0" w:space="0" w:color="auto"/>
          </w:divBdr>
        </w:div>
        <w:div w:id="1493175518">
          <w:marLeft w:val="480"/>
          <w:marRight w:val="0"/>
          <w:marTop w:val="0"/>
          <w:marBottom w:val="0"/>
          <w:divBdr>
            <w:top w:val="none" w:sz="0" w:space="0" w:color="auto"/>
            <w:left w:val="none" w:sz="0" w:space="0" w:color="auto"/>
            <w:bottom w:val="none" w:sz="0" w:space="0" w:color="auto"/>
            <w:right w:val="none" w:sz="0" w:space="0" w:color="auto"/>
          </w:divBdr>
        </w:div>
        <w:div w:id="1651789214">
          <w:marLeft w:val="480"/>
          <w:marRight w:val="0"/>
          <w:marTop w:val="0"/>
          <w:marBottom w:val="0"/>
          <w:divBdr>
            <w:top w:val="none" w:sz="0" w:space="0" w:color="auto"/>
            <w:left w:val="none" w:sz="0" w:space="0" w:color="auto"/>
            <w:bottom w:val="none" w:sz="0" w:space="0" w:color="auto"/>
            <w:right w:val="none" w:sz="0" w:space="0" w:color="auto"/>
          </w:divBdr>
        </w:div>
        <w:div w:id="293297981">
          <w:marLeft w:val="480"/>
          <w:marRight w:val="0"/>
          <w:marTop w:val="0"/>
          <w:marBottom w:val="0"/>
          <w:divBdr>
            <w:top w:val="none" w:sz="0" w:space="0" w:color="auto"/>
            <w:left w:val="none" w:sz="0" w:space="0" w:color="auto"/>
            <w:bottom w:val="none" w:sz="0" w:space="0" w:color="auto"/>
            <w:right w:val="none" w:sz="0" w:space="0" w:color="auto"/>
          </w:divBdr>
        </w:div>
        <w:div w:id="1348096039">
          <w:marLeft w:val="480"/>
          <w:marRight w:val="0"/>
          <w:marTop w:val="0"/>
          <w:marBottom w:val="0"/>
          <w:divBdr>
            <w:top w:val="none" w:sz="0" w:space="0" w:color="auto"/>
            <w:left w:val="none" w:sz="0" w:space="0" w:color="auto"/>
            <w:bottom w:val="none" w:sz="0" w:space="0" w:color="auto"/>
            <w:right w:val="none" w:sz="0" w:space="0" w:color="auto"/>
          </w:divBdr>
        </w:div>
        <w:div w:id="655036981">
          <w:marLeft w:val="480"/>
          <w:marRight w:val="0"/>
          <w:marTop w:val="0"/>
          <w:marBottom w:val="0"/>
          <w:divBdr>
            <w:top w:val="none" w:sz="0" w:space="0" w:color="auto"/>
            <w:left w:val="none" w:sz="0" w:space="0" w:color="auto"/>
            <w:bottom w:val="none" w:sz="0" w:space="0" w:color="auto"/>
            <w:right w:val="none" w:sz="0" w:space="0" w:color="auto"/>
          </w:divBdr>
        </w:div>
        <w:div w:id="227231220">
          <w:marLeft w:val="480"/>
          <w:marRight w:val="0"/>
          <w:marTop w:val="0"/>
          <w:marBottom w:val="0"/>
          <w:divBdr>
            <w:top w:val="none" w:sz="0" w:space="0" w:color="auto"/>
            <w:left w:val="none" w:sz="0" w:space="0" w:color="auto"/>
            <w:bottom w:val="none" w:sz="0" w:space="0" w:color="auto"/>
            <w:right w:val="none" w:sz="0" w:space="0" w:color="auto"/>
          </w:divBdr>
        </w:div>
        <w:div w:id="876621191">
          <w:marLeft w:val="480"/>
          <w:marRight w:val="0"/>
          <w:marTop w:val="0"/>
          <w:marBottom w:val="0"/>
          <w:divBdr>
            <w:top w:val="none" w:sz="0" w:space="0" w:color="auto"/>
            <w:left w:val="none" w:sz="0" w:space="0" w:color="auto"/>
            <w:bottom w:val="none" w:sz="0" w:space="0" w:color="auto"/>
            <w:right w:val="none" w:sz="0" w:space="0" w:color="auto"/>
          </w:divBdr>
        </w:div>
        <w:div w:id="367146943">
          <w:marLeft w:val="480"/>
          <w:marRight w:val="0"/>
          <w:marTop w:val="0"/>
          <w:marBottom w:val="0"/>
          <w:divBdr>
            <w:top w:val="none" w:sz="0" w:space="0" w:color="auto"/>
            <w:left w:val="none" w:sz="0" w:space="0" w:color="auto"/>
            <w:bottom w:val="none" w:sz="0" w:space="0" w:color="auto"/>
            <w:right w:val="none" w:sz="0" w:space="0" w:color="auto"/>
          </w:divBdr>
        </w:div>
        <w:div w:id="717247482">
          <w:marLeft w:val="480"/>
          <w:marRight w:val="0"/>
          <w:marTop w:val="0"/>
          <w:marBottom w:val="0"/>
          <w:divBdr>
            <w:top w:val="none" w:sz="0" w:space="0" w:color="auto"/>
            <w:left w:val="none" w:sz="0" w:space="0" w:color="auto"/>
            <w:bottom w:val="none" w:sz="0" w:space="0" w:color="auto"/>
            <w:right w:val="none" w:sz="0" w:space="0" w:color="auto"/>
          </w:divBdr>
        </w:div>
        <w:div w:id="39060776">
          <w:marLeft w:val="480"/>
          <w:marRight w:val="0"/>
          <w:marTop w:val="0"/>
          <w:marBottom w:val="0"/>
          <w:divBdr>
            <w:top w:val="none" w:sz="0" w:space="0" w:color="auto"/>
            <w:left w:val="none" w:sz="0" w:space="0" w:color="auto"/>
            <w:bottom w:val="none" w:sz="0" w:space="0" w:color="auto"/>
            <w:right w:val="none" w:sz="0" w:space="0" w:color="auto"/>
          </w:divBdr>
        </w:div>
        <w:div w:id="707292642">
          <w:marLeft w:val="480"/>
          <w:marRight w:val="0"/>
          <w:marTop w:val="0"/>
          <w:marBottom w:val="0"/>
          <w:divBdr>
            <w:top w:val="none" w:sz="0" w:space="0" w:color="auto"/>
            <w:left w:val="none" w:sz="0" w:space="0" w:color="auto"/>
            <w:bottom w:val="none" w:sz="0" w:space="0" w:color="auto"/>
            <w:right w:val="none" w:sz="0" w:space="0" w:color="auto"/>
          </w:divBdr>
        </w:div>
        <w:div w:id="1901282281">
          <w:marLeft w:val="480"/>
          <w:marRight w:val="0"/>
          <w:marTop w:val="0"/>
          <w:marBottom w:val="0"/>
          <w:divBdr>
            <w:top w:val="none" w:sz="0" w:space="0" w:color="auto"/>
            <w:left w:val="none" w:sz="0" w:space="0" w:color="auto"/>
            <w:bottom w:val="none" w:sz="0" w:space="0" w:color="auto"/>
            <w:right w:val="none" w:sz="0" w:space="0" w:color="auto"/>
          </w:divBdr>
        </w:div>
        <w:div w:id="382759191">
          <w:marLeft w:val="480"/>
          <w:marRight w:val="0"/>
          <w:marTop w:val="0"/>
          <w:marBottom w:val="0"/>
          <w:divBdr>
            <w:top w:val="none" w:sz="0" w:space="0" w:color="auto"/>
            <w:left w:val="none" w:sz="0" w:space="0" w:color="auto"/>
            <w:bottom w:val="none" w:sz="0" w:space="0" w:color="auto"/>
            <w:right w:val="none" w:sz="0" w:space="0" w:color="auto"/>
          </w:divBdr>
        </w:div>
        <w:div w:id="126902049">
          <w:marLeft w:val="480"/>
          <w:marRight w:val="0"/>
          <w:marTop w:val="0"/>
          <w:marBottom w:val="0"/>
          <w:divBdr>
            <w:top w:val="none" w:sz="0" w:space="0" w:color="auto"/>
            <w:left w:val="none" w:sz="0" w:space="0" w:color="auto"/>
            <w:bottom w:val="none" w:sz="0" w:space="0" w:color="auto"/>
            <w:right w:val="none" w:sz="0" w:space="0" w:color="auto"/>
          </w:divBdr>
        </w:div>
        <w:div w:id="706609505">
          <w:marLeft w:val="480"/>
          <w:marRight w:val="0"/>
          <w:marTop w:val="0"/>
          <w:marBottom w:val="0"/>
          <w:divBdr>
            <w:top w:val="none" w:sz="0" w:space="0" w:color="auto"/>
            <w:left w:val="none" w:sz="0" w:space="0" w:color="auto"/>
            <w:bottom w:val="none" w:sz="0" w:space="0" w:color="auto"/>
            <w:right w:val="none" w:sz="0" w:space="0" w:color="auto"/>
          </w:divBdr>
        </w:div>
        <w:div w:id="2021270012">
          <w:marLeft w:val="480"/>
          <w:marRight w:val="0"/>
          <w:marTop w:val="0"/>
          <w:marBottom w:val="0"/>
          <w:divBdr>
            <w:top w:val="none" w:sz="0" w:space="0" w:color="auto"/>
            <w:left w:val="none" w:sz="0" w:space="0" w:color="auto"/>
            <w:bottom w:val="none" w:sz="0" w:space="0" w:color="auto"/>
            <w:right w:val="none" w:sz="0" w:space="0" w:color="auto"/>
          </w:divBdr>
        </w:div>
        <w:div w:id="2000425158">
          <w:marLeft w:val="480"/>
          <w:marRight w:val="0"/>
          <w:marTop w:val="0"/>
          <w:marBottom w:val="0"/>
          <w:divBdr>
            <w:top w:val="none" w:sz="0" w:space="0" w:color="auto"/>
            <w:left w:val="none" w:sz="0" w:space="0" w:color="auto"/>
            <w:bottom w:val="none" w:sz="0" w:space="0" w:color="auto"/>
            <w:right w:val="none" w:sz="0" w:space="0" w:color="auto"/>
          </w:divBdr>
        </w:div>
        <w:div w:id="17853418">
          <w:marLeft w:val="480"/>
          <w:marRight w:val="0"/>
          <w:marTop w:val="0"/>
          <w:marBottom w:val="0"/>
          <w:divBdr>
            <w:top w:val="none" w:sz="0" w:space="0" w:color="auto"/>
            <w:left w:val="none" w:sz="0" w:space="0" w:color="auto"/>
            <w:bottom w:val="none" w:sz="0" w:space="0" w:color="auto"/>
            <w:right w:val="none" w:sz="0" w:space="0" w:color="auto"/>
          </w:divBdr>
        </w:div>
        <w:div w:id="1265772957">
          <w:marLeft w:val="480"/>
          <w:marRight w:val="0"/>
          <w:marTop w:val="0"/>
          <w:marBottom w:val="0"/>
          <w:divBdr>
            <w:top w:val="none" w:sz="0" w:space="0" w:color="auto"/>
            <w:left w:val="none" w:sz="0" w:space="0" w:color="auto"/>
            <w:bottom w:val="none" w:sz="0" w:space="0" w:color="auto"/>
            <w:right w:val="none" w:sz="0" w:space="0" w:color="auto"/>
          </w:divBdr>
        </w:div>
        <w:div w:id="1768849156">
          <w:marLeft w:val="480"/>
          <w:marRight w:val="0"/>
          <w:marTop w:val="0"/>
          <w:marBottom w:val="0"/>
          <w:divBdr>
            <w:top w:val="none" w:sz="0" w:space="0" w:color="auto"/>
            <w:left w:val="none" w:sz="0" w:space="0" w:color="auto"/>
            <w:bottom w:val="none" w:sz="0" w:space="0" w:color="auto"/>
            <w:right w:val="none" w:sz="0" w:space="0" w:color="auto"/>
          </w:divBdr>
        </w:div>
        <w:div w:id="469439300">
          <w:marLeft w:val="480"/>
          <w:marRight w:val="0"/>
          <w:marTop w:val="0"/>
          <w:marBottom w:val="0"/>
          <w:divBdr>
            <w:top w:val="none" w:sz="0" w:space="0" w:color="auto"/>
            <w:left w:val="none" w:sz="0" w:space="0" w:color="auto"/>
            <w:bottom w:val="none" w:sz="0" w:space="0" w:color="auto"/>
            <w:right w:val="none" w:sz="0" w:space="0" w:color="auto"/>
          </w:divBdr>
        </w:div>
        <w:div w:id="301889980">
          <w:marLeft w:val="480"/>
          <w:marRight w:val="0"/>
          <w:marTop w:val="0"/>
          <w:marBottom w:val="0"/>
          <w:divBdr>
            <w:top w:val="none" w:sz="0" w:space="0" w:color="auto"/>
            <w:left w:val="none" w:sz="0" w:space="0" w:color="auto"/>
            <w:bottom w:val="none" w:sz="0" w:space="0" w:color="auto"/>
            <w:right w:val="none" w:sz="0" w:space="0" w:color="auto"/>
          </w:divBdr>
        </w:div>
        <w:div w:id="898171189">
          <w:marLeft w:val="480"/>
          <w:marRight w:val="0"/>
          <w:marTop w:val="0"/>
          <w:marBottom w:val="0"/>
          <w:divBdr>
            <w:top w:val="none" w:sz="0" w:space="0" w:color="auto"/>
            <w:left w:val="none" w:sz="0" w:space="0" w:color="auto"/>
            <w:bottom w:val="none" w:sz="0" w:space="0" w:color="auto"/>
            <w:right w:val="none" w:sz="0" w:space="0" w:color="auto"/>
          </w:divBdr>
        </w:div>
        <w:div w:id="526061146">
          <w:marLeft w:val="480"/>
          <w:marRight w:val="0"/>
          <w:marTop w:val="0"/>
          <w:marBottom w:val="0"/>
          <w:divBdr>
            <w:top w:val="none" w:sz="0" w:space="0" w:color="auto"/>
            <w:left w:val="none" w:sz="0" w:space="0" w:color="auto"/>
            <w:bottom w:val="none" w:sz="0" w:space="0" w:color="auto"/>
            <w:right w:val="none" w:sz="0" w:space="0" w:color="auto"/>
          </w:divBdr>
        </w:div>
        <w:div w:id="566648078">
          <w:marLeft w:val="480"/>
          <w:marRight w:val="0"/>
          <w:marTop w:val="0"/>
          <w:marBottom w:val="0"/>
          <w:divBdr>
            <w:top w:val="none" w:sz="0" w:space="0" w:color="auto"/>
            <w:left w:val="none" w:sz="0" w:space="0" w:color="auto"/>
            <w:bottom w:val="none" w:sz="0" w:space="0" w:color="auto"/>
            <w:right w:val="none" w:sz="0" w:space="0" w:color="auto"/>
          </w:divBdr>
        </w:div>
        <w:div w:id="1169365649">
          <w:marLeft w:val="480"/>
          <w:marRight w:val="0"/>
          <w:marTop w:val="0"/>
          <w:marBottom w:val="0"/>
          <w:divBdr>
            <w:top w:val="none" w:sz="0" w:space="0" w:color="auto"/>
            <w:left w:val="none" w:sz="0" w:space="0" w:color="auto"/>
            <w:bottom w:val="none" w:sz="0" w:space="0" w:color="auto"/>
            <w:right w:val="none" w:sz="0" w:space="0" w:color="auto"/>
          </w:divBdr>
        </w:div>
        <w:div w:id="2091460787">
          <w:marLeft w:val="480"/>
          <w:marRight w:val="0"/>
          <w:marTop w:val="0"/>
          <w:marBottom w:val="0"/>
          <w:divBdr>
            <w:top w:val="none" w:sz="0" w:space="0" w:color="auto"/>
            <w:left w:val="none" w:sz="0" w:space="0" w:color="auto"/>
            <w:bottom w:val="none" w:sz="0" w:space="0" w:color="auto"/>
            <w:right w:val="none" w:sz="0" w:space="0" w:color="auto"/>
          </w:divBdr>
        </w:div>
        <w:div w:id="401103312">
          <w:marLeft w:val="480"/>
          <w:marRight w:val="0"/>
          <w:marTop w:val="0"/>
          <w:marBottom w:val="0"/>
          <w:divBdr>
            <w:top w:val="none" w:sz="0" w:space="0" w:color="auto"/>
            <w:left w:val="none" w:sz="0" w:space="0" w:color="auto"/>
            <w:bottom w:val="none" w:sz="0" w:space="0" w:color="auto"/>
            <w:right w:val="none" w:sz="0" w:space="0" w:color="auto"/>
          </w:divBdr>
        </w:div>
        <w:div w:id="309948462">
          <w:marLeft w:val="480"/>
          <w:marRight w:val="0"/>
          <w:marTop w:val="0"/>
          <w:marBottom w:val="0"/>
          <w:divBdr>
            <w:top w:val="none" w:sz="0" w:space="0" w:color="auto"/>
            <w:left w:val="none" w:sz="0" w:space="0" w:color="auto"/>
            <w:bottom w:val="none" w:sz="0" w:space="0" w:color="auto"/>
            <w:right w:val="none" w:sz="0" w:space="0" w:color="auto"/>
          </w:divBdr>
        </w:div>
        <w:div w:id="1413703768">
          <w:marLeft w:val="480"/>
          <w:marRight w:val="0"/>
          <w:marTop w:val="0"/>
          <w:marBottom w:val="0"/>
          <w:divBdr>
            <w:top w:val="none" w:sz="0" w:space="0" w:color="auto"/>
            <w:left w:val="none" w:sz="0" w:space="0" w:color="auto"/>
            <w:bottom w:val="none" w:sz="0" w:space="0" w:color="auto"/>
            <w:right w:val="none" w:sz="0" w:space="0" w:color="auto"/>
          </w:divBdr>
        </w:div>
        <w:div w:id="1759402956">
          <w:marLeft w:val="480"/>
          <w:marRight w:val="0"/>
          <w:marTop w:val="0"/>
          <w:marBottom w:val="0"/>
          <w:divBdr>
            <w:top w:val="none" w:sz="0" w:space="0" w:color="auto"/>
            <w:left w:val="none" w:sz="0" w:space="0" w:color="auto"/>
            <w:bottom w:val="none" w:sz="0" w:space="0" w:color="auto"/>
            <w:right w:val="none" w:sz="0" w:space="0" w:color="auto"/>
          </w:divBdr>
        </w:div>
        <w:div w:id="857425024">
          <w:marLeft w:val="480"/>
          <w:marRight w:val="0"/>
          <w:marTop w:val="0"/>
          <w:marBottom w:val="0"/>
          <w:divBdr>
            <w:top w:val="none" w:sz="0" w:space="0" w:color="auto"/>
            <w:left w:val="none" w:sz="0" w:space="0" w:color="auto"/>
            <w:bottom w:val="none" w:sz="0" w:space="0" w:color="auto"/>
            <w:right w:val="none" w:sz="0" w:space="0" w:color="auto"/>
          </w:divBdr>
        </w:div>
        <w:div w:id="2145734628">
          <w:marLeft w:val="480"/>
          <w:marRight w:val="0"/>
          <w:marTop w:val="0"/>
          <w:marBottom w:val="0"/>
          <w:divBdr>
            <w:top w:val="none" w:sz="0" w:space="0" w:color="auto"/>
            <w:left w:val="none" w:sz="0" w:space="0" w:color="auto"/>
            <w:bottom w:val="none" w:sz="0" w:space="0" w:color="auto"/>
            <w:right w:val="none" w:sz="0" w:space="0" w:color="auto"/>
          </w:divBdr>
        </w:div>
        <w:div w:id="1585845839">
          <w:marLeft w:val="480"/>
          <w:marRight w:val="0"/>
          <w:marTop w:val="0"/>
          <w:marBottom w:val="0"/>
          <w:divBdr>
            <w:top w:val="none" w:sz="0" w:space="0" w:color="auto"/>
            <w:left w:val="none" w:sz="0" w:space="0" w:color="auto"/>
            <w:bottom w:val="none" w:sz="0" w:space="0" w:color="auto"/>
            <w:right w:val="none" w:sz="0" w:space="0" w:color="auto"/>
          </w:divBdr>
        </w:div>
        <w:div w:id="697311895">
          <w:marLeft w:val="480"/>
          <w:marRight w:val="0"/>
          <w:marTop w:val="0"/>
          <w:marBottom w:val="0"/>
          <w:divBdr>
            <w:top w:val="none" w:sz="0" w:space="0" w:color="auto"/>
            <w:left w:val="none" w:sz="0" w:space="0" w:color="auto"/>
            <w:bottom w:val="none" w:sz="0" w:space="0" w:color="auto"/>
            <w:right w:val="none" w:sz="0" w:space="0" w:color="auto"/>
          </w:divBdr>
        </w:div>
        <w:div w:id="1926455503">
          <w:marLeft w:val="480"/>
          <w:marRight w:val="0"/>
          <w:marTop w:val="0"/>
          <w:marBottom w:val="0"/>
          <w:divBdr>
            <w:top w:val="none" w:sz="0" w:space="0" w:color="auto"/>
            <w:left w:val="none" w:sz="0" w:space="0" w:color="auto"/>
            <w:bottom w:val="none" w:sz="0" w:space="0" w:color="auto"/>
            <w:right w:val="none" w:sz="0" w:space="0" w:color="auto"/>
          </w:divBdr>
        </w:div>
        <w:div w:id="879318304">
          <w:marLeft w:val="480"/>
          <w:marRight w:val="0"/>
          <w:marTop w:val="0"/>
          <w:marBottom w:val="0"/>
          <w:divBdr>
            <w:top w:val="none" w:sz="0" w:space="0" w:color="auto"/>
            <w:left w:val="none" w:sz="0" w:space="0" w:color="auto"/>
            <w:bottom w:val="none" w:sz="0" w:space="0" w:color="auto"/>
            <w:right w:val="none" w:sz="0" w:space="0" w:color="auto"/>
          </w:divBdr>
        </w:div>
        <w:div w:id="2004580861">
          <w:marLeft w:val="480"/>
          <w:marRight w:val="0"/>
          <w:marTop w:val="0"/>
          <w:marBottom w:val="0"/>
          <w:divBdr>
            <w:top w:val="none" w:sz="0" w:space="0" w:color="auto"/>
            <w:left w:val="none" w:sz="0" w:space="0" w:color="auto"/>
            <w:bottom w:val="none" w:sz="0" w:space="0" w:color="auto"/>
            <w:right w:val="none" w:sz="0" w:space="0" w:color="auto"/>
          </w:divBdr>
        </w:div>
        <w:div w:id="193540513">
          <w:marLeft w:val="480"/>
          <w:marRight w:val="0"/>
          <w:marTop w:val="0"/>
          <w:marBottom w:val="0"/>
          <w:divBdr>
            <w:top w:val="none" w:sz="0" w:space="0" w:color="auto"/>
            <w:left w:val="none" w:sz="0" w:space="0" w:color="auto"/>
            <w:bottom w:val="none" w:sz="0" w:space="0" w:color="auto"/>
            <w:right w:val="none" w:sz="0" w:space="0" w:color="auto"/>
          </w:divBdr>
        </w:div>
        <w:div w:id="1981226523">
          <w:marLeft w:val="480"/>
          <w:marRight w:val="0"/>
          <w:marTop w:val="0"/>
          <w:marBottom w:val="0"/>
          <w:divBdr>
            <w:top w:val="none" w:sz="0" w:space="0" w:color="auto"/>
            <w:left w:val="none" w:sz="0" w:space="0" w:color="auto"/>
            <w:bottom w:val="none" w:sz="0" w:space="0" w:color="auto"/>
            <w:right w:val="none" w:sz="0" w:space="0" w:color="auto"/>
          </w:divBdr>
        </w:div>
        <w:div w:id="1612394750">
          <w:marLeft w:val="480"/>
          <w:marRight w:val="0"/>
          <w:marTop w:val="0"/>
          <w:marBottom w:val="0"/>
          <w:divBdr>
            <w:top w:val="none" w:sz="0" w:space="0" w:color="auto"/>
            <w:left w:val="none" w:sz="0" w:space="0" w:color="auto"/>
            <w:bottom w:val="none" w:sz="0" w:space="0" w:color="auto"/>
            <w:right w:val="none" w:sz="0" w:space="0" w:color="auto"/>
          </w:divBdr>
        </w:div>
        <w:div w:id="1209226968">
          <w:marLeft w:val="480"/>
          <w:marRight w:val="0"/>
          <w:marTop w:val="0"/>
          <w:marBottom w:val="0"/>
          <w:divBdr>
            <w:top w:val="none" w:sz="0" w:space="0" w:color="auto"/>
            <w:left w:val="none" w:sz="0" w:space="0" w:color="auto"/>
            <w:bottom w:val="none" w:sz="0" w:space="0" w:color="auto"/>
            <w:right w:val="none" w:sz="0" w:space="0" w:color="auto"/>
          </w:divBdr>
        </w:div>
        <w:div w:id="1874998003">
          <w:marLeft w:val="480"/>
          <w:marRight w:val="0"/>
          <w:marTop w:val="0"/>
          <w:marBottom w:val="0"/>
          <w:divBdr>
            <w:top w:val="none" w:sz="0" w:space="0" w:color="auto"/>
            <w:left w:val="none" w:sz="0" w:space="0" w:color="auto"/>
            <w:bottom w:val="none" w:sz="0" w:space="0" w:color="auto"/>
            <w:right w:val="none" w:sz="0" w:space="0" w:color="auto"/>
          </w:divBdr>
        </w:div>
        <w:div w:id="1263994416">
          <w:marLeft w:val="480"/>
          <w:marRight w:val="0"/>
          <w:marTop w:val="0"/>
          <w:marBottom w:val="0"/>
          <w:divBdr>
            <w:top w:val="none" w:sz="0" w:space="0" w:color="auto"/>
            <w:left w:val="none" w:sz="0" w:space="0" w:color="auto"/>
            <w:bottom w:val="none" w:sz="0" w:space="0" w:color="auto"/>
            <w:right w:val="none" w:sz="0" w:space="0" w:color="auto"/>
          </w:divBdr>
        </w:div>
        <w:div w:id="149761978">
          <w:marLeft w:val="480"/>
          <w:marRight w:val="0"/>
          <w:marTop w:val="0"/>
          <w:marBottom w:val="0"/>
          <w:divBdr>
            <w:top w:val="none" w:sz="0" w:space="0" w:color="auto"/>
            <w:left w:val="none" w:sz="0" w:space="0" w:color="auto"/>
            <w:bottom w:val="none" w:sz="0" w:space="0" w:color="auto"/>
            <w:right w:val="none" w:sz="0" w:space="0" w:color="auto"/>
          </w:divBdr>
        </w:div>
        <w:div w:id="1880898115">
          <w:marLeft w:val="480"/>
          <w:marRight w:val="0"/>
          <w:marTop w:val="0"/>
          <w:marBottom w:val="0"/>
          <w:divBdr>
            <w:top w:val="none" w:sz="0" w:space="0" w:color="auto"/>
            <w:left w:val="none" w:sz="0" w:space="0" w:color="auto"/>
            <w:bottom w:val="none" w:sz="0" w:space="0" w:color="auto"/>
            <w:right w:val="none" w:sz="0" w:space="0" w:color="auto"/>
          </w:divBdr>
        </w:div>
        <w:div w:id="377364566">
          <w:marLeft w:val="480"/>
          <w:marRight w:val="0"/>
          <w:marTop w:val="0"/>
          <w:marBottom w:val="0"/>
          <w:divBdr>
            <w:top w:val="none" w:sz="0" w:space="0" w:color="auto"/>
            <w:left w:val="none" w:sz="0" w:space="0" w:color="auto"/>
            <w:bottom w:val="none" w:sz="0" w:space="0" w:color="auto"/>
            <w:right w:val="none" w:sz="0" w:space="0" w:color="auto"/>
          </w:divBdr>
        </w:div>
        <w:div w:id="2019892399">
          <w:marLeft w:val="480"/>
          <w:marRight w:val="0"/>
          <w:marTop w:val="0"/>
          <w:marBottom w:val="0"/>
          <w:divBdr>
            <w:top w:val="none" w:sz="0" w:space="0" w:color="auto"/>
            <w:left w:val="none" w:sz="0" w:space="0" w:color="auto"/>
            <w:bottom w:val="none" w:sz="0" w:space="0" w:color="auto"/>
            <w:right w:val="none" w:sz="0" w:space="0" w:color="auto"/>
          </w:divBdr>
        </w:div>
        <w:div w:id="930312827">
          <w:marLeft w:val="480"/>
          <w:marRight w:val="0"/>
          <w:marTop w:val="0"/>
          <w:marBottom w:val="0"/>
          <w:divBdr>
            <w:top w:val="none" w:sz="0" w:space="0" w:color="auto"/>
            <w:left w:val="none" w:sz="0" w:space="0" w:color="auto"/>
            <w:bottom w:val="none" w:sz="0" w:space="0" w:color="auto"/>
            <w:right w:val="none" w:sz="0" w:space="0" w:color="auto"/>
          </w:divBdr>
        </w:div>
        <w:div w:id="1821116482">
          <w:marLeft w:val="480"/>
          <w:marRight w:val="0"/>
          <w:marTop w:val="0"/>
          <w:marBottom w:val="0"/>
          <w:divBdr>
            <w:top w:val="none" w:sz="0" w:space="0" w:color="auto"/>
            <w:left w:val="none" w:sz="0" w:space="0" w:color="auto"/>
            <w:bottom w:val="none" w:sz="0" w:space="0" w:color="auto"/>
            <w:right w:val="none" w:sz="0" w:space="0" w:color="auto"/>
          </w:divBdr>
        </w:div>
        <w:div w:id="1224294181">
          <w:marLeft w:val="480"/>
          <w:marRight w:val="0"/>
          <w:marTop w:val="0"/>
          <w:marBottom w:val="0"/>
          <w:divBdr>
            <w:top w:val="none" w:sz="0" w:space="0" w:color="auto"/>
            <w:left w:val="none" w:sz="0" w:space="0" w:color="auto"/>
            <w:bottom w:val="none" w:sz="0" w:space="0" w:color="auto"/>
            <w:right w:val="none" w:sz="0" w:space="0" w:color="auto"/>
          </w:divBdr>
        </w:div>
        <w:div w:id="1505246113">
          <w:marLeft w:val="480"/>
          <w:marRight w:val="0"/>
          <w:marTop w:val="0"/>
          <w:marBottom w:val="0"/>
          <w:divBdr>
            <w:top w:val="none" w:sz="0" w:space="0" w:color="auto"/>
            <w:left w:val="none" w:sz="0" w:space="0" w:color="auto"/>
            <w:bottom w:val="none" w:sz="0" w:space="0" w:color="auto"/>
            <w:right w:val="none" w:sz="0" w:space="0" w:color="auto"/>
          </w:divBdr>
        </w:div>
        <w:div w:id="698628369">
          <w:marLeft w:val="480"/>
          <w:marRight w:val="0"/>
          <w:marTop w:val="0"/>
          <w:marBottom w:val="0"/>
          <w:divBdr>
            <w:top w:val="none" w:sz="0" w:space="0" w:color="auto"/>
            <w:left w:val="none" w:sz="0" w:space="0" w:color="auto"/>
            <w:bottom w:val="none" w:sz="0" w:space="0" w:color="auto"/>
            <w:right w:val="none" w:sz="0" w:space="0" w:color="auto"/>
          </w:divBdr>
        </w:div>
        <w:div w:id="764692481">
          <w:marLeft w:val="480"/>
          <w:marRight w:val="0"/>
          <w:marTop w:val="0"/>
          <w:marBottom w:val="0"/>
          <w:divBdr>
            <w:top w:val="none" w:sz="0" w:space="0" w:color="auto"/>
            <w:left w:val="none" w:sz="0" w:space="0" w:color="auto"/>
            <w:bottom w:val="none" w:sz="0" w:space="0" w:color="auto"/>
            <w:right w:val="none" w:sz="0" w:space="0" w:color="auto"/>
          </w:divBdr>
        </w:div>
        <w:div w:id="982005983">
          <w:marLeft w:val="480"/>
          <w:marRight w:val="0"/>
          <w:marTop w:val="0"/>
          <w:marBottom w:val="0"/>
          <w:divBdr>
            <w:top w:val="none" w:sz="0" w:space="0" w:color="auto"/>
            <w:left w:val="none" w:sz="0" w:space="0" w:color="auto"/>
            <w:bottom w:val="none" w:sz="0" w:space="0" w:color="auto"/>
            <w:right w:val="none" w:sz="0" w:space="0" w:color="auto"/>
          </w:divBdr>
        </w:div>
        <w:div w:id="633682535">
          <w:marLeft w:val="480"/>
          <w:marRight w:val="0"/>
          <w:marTop w:val="0"/>
          <w:marBottom w:val="0"/>
          <w:divBdr>
            <w:top w:val="none" w:sz="0" w:space="0" w:color="auto"/>
            <w:left w:val="none" w:sz="0" w:space="0" w:color="auto"/>
            <w:bottom w:val="none" w:sz="0" w:space="0" w:color="auto"/>
            <w:right w:val="none" w:sz="0" w:space="0" w:color="auto"/>
          </w:divBdr>
        </w:div>
        <w:div w:id="1078479800">
          <w:marLeft w:val="480"/>
          <w:marRight w:val="0"/>
          <w:marTop w:val="0"/>
          <w:marBottom w:val="0"/>
          <w:divBdr>
            <w:top w:val="none" w:sz="0" w:space="0" w:color="auto"/>
            <w:left w:val="none" w:sz="0" w:space="0" w:color="auto"/>
            <w:bottom w:val="none" w:sz="0" w:space="0" w:color="auto"/>
            <w:right w:val="none" w:sz="0" w:space="0" w:color="auto"/>
          </w:divBdr>
        </w:div>
        <w:div w:id="1666665073">
          <w:marLeft w:val="480"/>
          <w:marRight w:val="0"/>
          <w:marTop w:val="0"/>
          <w:marBottom w:val="0"/>
          <w:divBdr>
            <w:top w:val="none" w:sz="0" w:space="0" w:color="auto"/>
            <w:left w:val="none" w:sz="0" w:space="0" w:color="auto"/>
            <w:bottom w:val="none" w:sz="0" w:space="0" w:color="auto"/>
            <w:right w:val="none" w:sz="0" w:space="0" w:color="auto"/>
          </w:divBdr>
        </w:div>
        <w:div w:id="1225213939">
          <w:marLeft w:val="480"/>
          <w:marRight w:val="0"/>
          <w:marTop w:val="0"/>
          <w:marBottom w:val="0"/>
          <w:divBdr>
            <w:top w:val="none" w:sz="0" w:space="0" w:color="auto"/>
            <w:left w:val="none" w:sz="0" w:space="0" w:color="auto"/>
            <w:bottom w:val="none" w:sz="0" w:space="0" w:color="auto"/>
            <w:right w:val="none" w:sz="0" w:space="0" w:color="auto"/>
          </w:divBdr>
        </w:div>
        <w:div w:id="432482348">
          <w:marLeft w:val="480"/>
          <w:marRight w:val="0"/>
          <w:marTop w:val="0"/>
          <w:marBottom w:val="0"/>
          <w:divBdr>
            <w:top w:val="none" w:sz="0" w:space="0" w:color="auto"/>
            <w:left w:val="none" w:sz="0" w:space="0" w:color="auto"/>
            <w:bottom w:val="none" w:sz="0" w:space="0" w:color="auto"/>
            <w:right w:val="none" w:sz="0" w:space="0" w:color="auto"/>
          </w:divBdr>
        </w:div>
        <w:div w:id="2042171114">
          <w:marLeft w:val="480"/>
          <w:marRight w:val="0"/>
          <w:marTop w:val="0"/>
          <w:marBottom w:val="0"/>
          <w:divBdr>
            <w:top w:val="none" w:sz="0" w:space="0" w:color="auto"/>
            <w:left w:val="none" w:sz="0" w:space="0" w:color="auto"/>
            <w:bottom w:val="none" w:sz="0" w:space="0" w:color="auto"/>
            <w:right w:val="none" w:sz="0" w:space="0" w:color="auto"/>
          </w:divBdr>
        </w:div>
        <w:div w:id="1623220910">
          <w:marLeft w:val="480"/>
          <w:marRight w:val="0"/>
          <w:marTop w:val="0"/>
          <w:marBottom w:val="0"/>
          <w:divBdr>
            <w:top w:val="none" w:sz="0" w:space="0" w:color="auto"/>
            <w:left w:val="none" w:sz="0" w:space="0" w:color="auto"/>
            <w:bottom w:val="none" w:sz="0" w:space="0" w:color="auto"/>
            <w:right w:val="none" w:sz="0" w:space="0" w:color="auto"/>
          </w:divBdr>
        </w:div>
        <w:div w:id="1549101391">
          <w:marLeft w:val="480"/>
          <w:marRight w:val="0"/>
          <w:marTop w:val="0"/>
          <w:marBottom w:val="0"/>
          <w:divBdr>
            <w:top w:val="none" w:sz="0" w:space="0" w:color="auto"/>
            <w:left w:val="none" w:sz="0" w:space="0" w:color="auto"/>
            <w:bottom w:val="none" w:sz="0" w:space="0" w:color="auto"/>
            <w:right w:val="none" w:sz="0" w:space="0" w:color="auto"/>
          </w:divBdr>
        </w:div>
        <w:div w:id="70012559">
          <w:marLeft w:val="480"/>
          <w:marRight w:val="0"/>
          <w:marTop w:val="0"/>
          <w:marBottom w:val="0"/>
          <w:divBdr>
            <w:top w:val="none" w:sz="0" w:space="0" w:color="auto"/>
            <w:left w:val="none" w:sz="0" w:space="0" w:color="auto"/>
            <w:bottom w:val="none" w:sz="0" w:space="0" w:color="auto"/>
            <w:right w:val="none" w:sz="0" w:space="0" w:color="auto"/>
          </w:divBdr>
        </w:div>
        <w:div w:id="756631646">
          <w:marLeft w:val="480"/>
          <w:marRight w:val="0"/>
          <w:marTop w:val="0"/>
          <w:marBottom w:val="0"/>
          <w:divBdr>
            <w:top w:val="none" w:sz="0" w:space="0" w:color="auto"/>
            <w:left w:val="none" w:sz="0" w:space="0" w:color="auto"/>
            <w:bottom w:val="none" w:sz="0" w:space="0" w:color="auto"/>
            <w:right w:val="none" w:sz="0" w:space="0" w:color="auto"/>
          </w:divBdr>
        </w:div>
        <w:div w:id="263877435">
          <w:marLeft w:val="480"/>
          <w:marRight w:val="0"/>
          <w:marTop w:val="0"/>
          <w:marBottom w:val="0"/>
          <w:divBdr>
            <w:top w:val="none" w:sz="0" w:space="0" w:color="auto"/>
            <w:left w:val="none" w:sz="0" w:space="0" w:color="auto"/>
            <w:bottom w:val="none" w:sz="0" w:space="0" w:color="auto"/>
            <w:right w:val="none" w:sz="0" w:space="0" w:color="auto"/>
          </w:divBdr>
        </w:div>
        <w:div w:id="451556304">
          <w:marLeft w:val="480"/>
          <w:marRight w:val="0"/>
          <w:marTop w:val="0"/>
          <w:marBottom w:val="0"/>
          <w:divBdr>
            <w:top w:val="none" w:sz="0" w:space="0" w:color="auto"/>
            <w:left w:val="none" w:sz="0" w:space="0" w:color="auto"/>
            <w:bottom w:val="none" w:sz="0" w:space="0" w:color="auto"/>
            <w:right w:val="none" w:sz="0" w:space="0" w:color="auto"/>
          </w:divBdr>
        </w:div>
        <w:div w:id="1280601697">
          <w:marLeft w:val="480"/>
          <w:marRight w:val="0"/>
          <w:marTop w:val="0"/>
          <w:marBottom w:val="0"/>
          <w:divBdr>
            <w:top w:val="none" w:sz="0" w:space="0" w:color="auto"/>
            <w:left w:val="none" w:sz="0" w:space="0" w:color="auto"/>
            <w:bottom w:val="none" w:sz="0" w:space="0" w:color="auto"/>
            <w:right w:val="none" w:sz="0" w:space="0" w:color="auto"/>
          </w:divBdr>
        </w:div>
        <w:div w:id="1203982160">
          <w:marLeft w:val="480"/>
          <w:marRight w:val="0"/>
          <w:marTop w:val="0"/>
          <w:marBottom w:val="0"/>
          <w:divBdr>
            <w:top w:val="none" w:sz="0" w:space="0" w:color="auto"/>
            <w:left w:val="none" w:sz="0" w:space="0" w:color="auto"/>
            <w:bottom w:val="none" w:sz="0" w:space="0" w:color="auto"/>
            <w:right w:val="none" w:sz="0" w:space="0" w:color="auto"/>
          </w:divBdr>
        </w:div>
        <w:div w:id="721516052">
          <w:marLeft w:val="480"/>
          <w:marRight w:val="0"/>
          <w:marTop w:val="0"/>
          <w:marBottom w:val="0"/>
          <w:divBdr>
            <w:top w:val="none" w:sz="0" w:space="0" w:color="auto"/>
            <w:left w:val="none" w:sz="0" w:space="0" w:color="auto"/>
            <w:bottom w:val="none" w:sz="0" w:space="0" w:color="auto"/>
            <w:right w:val="none" w:sz="0" w:space="0" w:color="auto"/>
          </w:divBdr>
        </w:div>
        <w:div w:id="1038091129">
          <w:marLeft w:val="480"/>
          <w:marRight w:val="0"/>
          <w:marTop w:val="0"/>
          <w:marBottom w:val="0"/>
          <w:divBdr>
            <w:top w:val="none" w:sz="0" w:space="0" w:color="auto"/>
            <w:left w:val="none" w:sz="0" w:space="0" w:color="auto"/>
            <w:bottom w:val="none" w:sz="0" w:space="0" w:color="auto"/>
            <w:right w:val="none" w:sz="0" w:space="0" w:color="auto"/>
          </w:divBdr>
        </w:div>
        <w:div w:id="1924102904">
          <w:marLeft w:val="480"/>
          <w:marRight w:val="0"/>
          <w:marTop w:val="0"/>
          <w:marBottom w:val="0"/>
          <w:divBdr>
            <w:top w:val="none" w:sz="0" w:space="0" w:color="auto"/>
            <w:left w:val="none" w:sz="0" w:space="0" w:color="auto"/>
            <w:bottom w:val="none" w:sz="0" w:space="0" w:color="auto"/>
            <w:right w:val="none" w:sz="0" w:space="0" w:color="auto"/>
          </w:divBdr>
        </w:div>
        <w:div w:id="1641106705">
          <w:marLeft w:val="480"/>
          <w:marRight w:val="0"/>
          <w:marTop w:val="0"/>
          <w:marBottom w:val="0"/>
          <w:divBdr>
            <w:top w:val="none" w:sz="0" w:space="0" w:color="auto"/>
            <w:left w:val="none" w:sz="0" w:space="0" w:color="auto"/>
            <w:bottom w:val="none" w:sz="0" w:space="0" w:color="auto"/>
            <w:right w:val="none" w:sz="0" w:space="0" w:color="auto"/>
          </w:divBdr>
        </w:div>
        <w:div w:id="1954243422">
          <w:marLeft w:val="480"/>
          <w:marRight w:val="0"/>
          <w:marTop w:val="0"/>
          <w:marBottom w:val="0"/>
          <w:divBdr>
            <w:top w:val="none" w:sz="0" w:space="0" w:color="auto"/>
            <w:left w:val="none" w:sz="0" w:space="0" w:color="auto"/>
            <w:bottom w:val="none" w:sz="0" w:space="0" w:color="auto"/>
            <w:right w:val="none" w:sz="0" w:space="0" w:color="auto"/>
          </w:divBdr>
        </w:div>
        <w:div w:id="127477800">
          <w:marLeft w:val="480"/>
          <w:marRight w:val="0"/>
          <w:marTop w:val="0"/>
          <w:marBottom w:val="0"/>
          <w:divBdr>
            <w:top w:val="none" w:sz="0" w:space="0" w:color="auto"/>
            <w:left w:val="none" w:sz="0" w:space="0" w:color="auto"/>
            <w:bottom w:val="none" w:sz="0" w:space="0" w:color="auto"/>
            <w:right w:val="none" w:sz="0" w:space="0" w:color="auto"/>
          </w:divBdr>
        </w:div>
        <w:div w:id="965429196">
          <w:marLeft w:val="480"/>
          <w:marRight w:val="0"/>
          <w:marTop w:val="0"/>
          <w:marBottom w:val="0"/>
          <w:divBdr>
            <w:top w:val="none" w:sz="0" w:space="0" w:color="auto"/>
            <w:left w:val="none" w:sz="0" w:space="0" w:color="auto"/>
            <w:bottom w:val="none" w:sz="0" w:space="0" w:color="auto"/>
            <w:right w:val="none" w:sz="0" w:space="0" w:color="auto"/>
          </w:divBdr>
        </w:div>
        <w:div w:id="1852600790">
          <w:marLeft w:val="480"/>
          <w:marRight w:val="0"/>
          <w:marTop w:val="0"/>
          <w:marBottom w:val="0"/>
          <w:divBdr>
            <w:top w:val="none" w:sz="0" w:space="0" w:color="auto"/>
            <w:left w:val="none" w:sz="0" w:space="0" w:color="auto"/>
            <w:bottom w:val="none" w:sz="0" w:space="0" w:color="auto"/>
            <w:right w:val="none" w:sz="0" w:space="0" w:color="auto"/>
          </w:divBdr>
        </w:div>
        <w:div w:id="98910642">
          <w:marLeft w:val="480"/>
          <w:marRight w:val="0"/>
          <w:marTop w:val="0"/>
          <w:marBottom w:val="0"/>
          <w:divBdr>
            <w:top w:val="none" w:sz="0" w:space="0" w:color="auto"/>
            <w:left w:val="none" w:sz="0" w:space="0" w:color="auto"/>
            <w:bottom w:val="none" w:sz="0" w:space="0" w:color="auto"/>
            <w:right w:val="none" w:sz="0" w:space="0" w:color="auto"/>
          </w:divBdr>
        </w:div>
        <w:div w:id="843907783">
          <w:marLeft w:val="480"/>
          <w:marRight w:val="0"/>
          <w:marTop w:val="0"/>
          <w:marBottom w:val="0"/>
          <w:divBdr>
            <w:top w:val="none" w:sz="0" w:space="0" w:color="auto"/>
            <w:left w:val="none" w:sz="0" w:space="0" w:color="auto"/>
            <w:bottom w:val="none" w:sz="0" w:space="0" w:color="auto"/>
            <w:right w:val="none" w:sz="0" w:space="0" w:color="auto"/>
          </w:divBdr>
        </w:div>
        <w:div w:id="2132895070">
          <w:marLeft w:val="480"/>
          <w:marRight w:val="0"/>
          <w:marTop w:val="0"/>
          <w:marBottom w:val="0"/>
          <w:divBdr>
            <w:top w:val="none" w:sz="0" w:space="0" w:color="auto"/>
            <w:left w:val="none" w:sz="0" w:space="0" w:color="auto"/>
            <w:bottom w:val="none" w:sz="0" w:space="0" w:color="auto"/>
            <w:right w:val="none" w:sz="0" w:space="0" w:color="auto"/>
          </w:divBdr>
        </w:div>
        <w:div w:id="1395196750">
          <w:marLeft w:val="480"/>
          <w:marRight w:val="0"/>
          <w:marTop w:val="0"/>
          <w:marBottom w:val="0"/>
          <w:divBdr>
            <w:top w:val="none" w:sz="0" w:space="0" w:color="auto"/>
            <w:left w:val="none" w:sz="0" w:space="0" w:color="auto"/>
            <w:bottom w:val="none" w:sz="0" w:space="0" w:color="auto"/>
            <w:right w:val="none" w:sz="0" w:space="0" w:color="auto"/>
          </w:divBdr>
        </w:div>
        <w:div w:id="544413284">
          <w:marLeft w:val="480"/>
          <w:marRight w:val="0"/>
          <w:marTop w:val="0"/>
          <w:marBottom w:val="0"/>
          <w:divBdr>
            <w:top w:val="none" w:sz="0" w:space="0" w:color="auto"/>
            <w:left w:val="none" w:sz="0" w:space="0" w:color="auto"/>
            <w:bottom w:val="none" w:sz="0" w:space="0" w:color="auto"/>
            <w:right w:val="none" w:sz="0" w:space="0" w:color="auto"/>
          </w:divBdr>
        </w:div>
        <w:div w:id="57217182">
          <w:marLeft w:val="480"/>
          <w:marRight w:val="0"/>
          <w:marTop w:val="0"/>
          <w:marBottom w:val="0"/>
          <w:divBdr>
            <w:top w:val="none" w:sz="0" w:space="0" w:color="auto"/>
            <w:left w:val="none" w:sz="0" w:space="0" w:color="auto"/>
            <w:bottom w:val="none" w:sz="0" w:space="0" w:color="auto"/>
            <w:right w:val="none" w:sz="0" w:space="0" w:color="auto"/>
          </w:divBdr>
        </w:div>
        <w:div w:id="1344821049">
          <w:marLeft w:val="480"/>
          <w:marRight w:val="0"/>
          <w:marTop w:val="0"/>
          <w:marBottom w:val="0"/>
          <w:divBdr>
            <w:top w:val="none" w:sz="0" w:space="0" w:color="auto"/>
            <w:left w:val="none" w:sz="0" w:space="0" w:color="auto"/>
            <w:bottom w:val="none" w:sz="0" w:space="0" w:color="auto"/>
            <w:right w:val="none" w:sz="0" w:space="0" w:color="auto"/>
          </w:divBdr>
        </w:div>
        <w:div w:id="1465073865">
          <w:marLeft w:val="480"/>
          <w:marRight w:val="0"/>
          <w:marTop w:val="0"/>
          <w:marBottom w:val="0"/>
          <w:divBdr>
            <w:top w:val="none" w:sz="0" w:space="0" w:color="auto"/>
            <w:left w:val="none" w:sz="0" w:space="0" w:color="auto"/>
            <w:bottom w:val="none" w:sz="0" w:space="0" w:color="auto"/>
            <w:right w:val="none" w:sz="0" w:space="0" w:color="auto"/>
          </w:divBdr>
        </w:div>
        <w:div w:id="369498207">
          <w:marLeft w:val="480"/>
          <w:marRight w:val="0"/>
          <w:marTop w:val="0"/>
          <w:marBottom w:val="0"/>
          <w:divBdr>
            <w:top w:val="none" w:sz="0" w:space="0" w:color="auto"/>
            <w:left w:val="none" w:sz="0" w:space="0" w:color="auto"/>
            <w:bottom w:val="none" w:sz="0" w:space="0" w:color="auto"/>
            <w:right w:val="none" w:sz="0" w:space="0" w:color="auto"/>
          </w:divBdr>
        </w:div>
        <w:div w:id="327287647">
          <w:marLeft w:val="480"/>
          <w:marRight w:val="0"/>
          <w:marTop w:val="0"/>
          <w:marBottom w:val="0"/>
          <w:divBdr>
            <w:top w:val="none" w:sz="0" w:space="0" w:color="auto"/>
            <w:left w:val="none" w:sz="0" w:space="0" w:color="auto"/>
            <w:bottom w:val="none" w:sz="0" w:space="0" w:color="auto"/>
            <w:right w:val="none" w:sz="0" w:space="0" w:color="auto"/>
          </w:divBdr>
        </w:div>
        <w:div w:id="1784376229">
          <w:marLeft w:val="480"/>
          <w:marRight w:val="0"/>
          <w:marTop w:val="0"/>
          <w:marBottom w:val="0"/>
          <w:divBdr>
            <w:top w:val="none" w:sz="0" w:space="0" w:color="auto"/>
            <w:left w:val="none" w:sz="0" w:space="0" w:color="auto"/>
            <w:bottom w:val="none" w:sz="0" w:space="0" w:color="auto"/>
            <w:right w:val="none" w:sz="0" w:space="0" w:color="auto"/>
          </w:divBdr>
        </w:div>
        <w:div w:id="523325126">
          <w:marLeft w:val="480"/>
          <w:marRight w:val="0"/>
          <w:marTop w:val="0"/>
          <w:marBottom w:val="0"/>
          <w:divBdr>
            <w:top w:val="none" w:sz="0" w:space="0" w:color="auto"/>
            <w:left w:val="none" w:sz="0" w:space="0" w:color="auto"/>
            <w:bottom w:val="none" w:sz="0" w:space="0" w:color="auto"/>
            <w:right w:val="none" w:sz="0" w:space="0" w:color="auto"/>
          </w:divBdr>
        </w:div>
        <w:div w:id="978151676">
          <w:marLeft w:val="480"/>
          <w:marRight w:val="0"/>
          <w:marTop w:val="0"/>
          <w:marBottom w:val="0"/>
          <w:divBdr>
            <w:top w:val="none" w:sz="0" w:space="0" w:color="auto"/>
            <w:left w:val="none" w:sz="0" w:space="0" w:color="auto"/>
            <w:bottom w:val="none" w:sz="0" w:space="0" w:color="auto"/>
            <w:right w:val="none" w:sz="0" w:space="0" w:color="auto"/>
          </w:divBdr>
        </w:div>
        <w:div w:id="990215557">
          <w:marLeft w:val="480"/>
          <w:marRight w:val="0"/>
          <w:marTop w:val="0"/>
          <w:marBottom w:val="0"/>
          <w:divBdr>
            <w:top w:val="none" w:sz="0" w:space="0" w:color="auto"/>
            <w:left w:val="none" w:sz="0" w:space="0" w:color="auto"/>
            <w:bottom w:val="none" w:sz="0" w:space="0" w:color="auto"/>
            <w:right w:val="none" w:sz="0" w:space="0" w:color="auto"/>
          </w:divBdr>
        </w:div>
        <w:div w:id="2031449612">
          <w:marLeft w:val="480"/>
          <w:marRight w:val="0"/>
          <w:marTop w:val="0"/>
          <w:marBottom w:val="0"/>
          <w:divBdr>
            <w:top w:val="none" w:sz="0" w:space="0" w:color="auto"/>
            <w:left w:val="none" w:sz="0" w:space="0" w:color="auto"/>
            <w:bottom w:val="none" w:sz="0" w:space="0" w:color="auto"/>
            <w:right w:val="none" w:sz="0" w:space="0" w:color="auto"/>
          </w:divBdr>
        </w:div>
        <w:div w:id="858545939">
          <w:marLeft w:val="480"/>
          <w:marRight w:val="0"/>
          <w:marTop w:val="0"/>
          <w:marBottom w:val="0"/>
          <w:divBdr>
            <w:top w:val="none" w:sz="0" w:space="0" w:color="auto"/>
            <w:left w:val="none" w:sz="0" w:space="0" w:color="auto"/>
            <w:bottom w:val="none" w:sz="0" w:space="0" w:color="auto"/>
            <w:right w:val="none" w:sz="0" w:space="0" w:color="auto"/>
          </w:divBdr>
        </w:div>
        <w:div w:id="1326323174">
          <w:marLeft w:val="480"/>
          <w:marRight w:val="0"/>
          <w:marTop w:val="0"/>
          <w:marBottom w:val="0"/>
          <w:divBdr>
            <w:top w:val="none" w:sz="0" w:space="0" w:color="auto"/>
            <w:left w:val="none" w:sz="0" w:space="0" w:color="auto"/>
            <w:bottom w:val="none" w:sz="0" w:space="0" w:color="auto"/>
            <w:right w:val="none" w:sz="0" w:space="0" w:color="auto"/>
          </w:divBdr>
        </w:div>
        <w:div w:id="1448309580">
          <w:marLeft w:val="480"/>
          <w:marRight w:val="0"/>
          <w:marTop w:val="0"/>
          <w:marBottom w:val="0"/>
          <w:divBdr>
            <w:top w:val="none" w:sz="0" w:space="0" w:color="auto"/>
            <w:left w:val="none" w:sz="0" w:space="0" w:color="auto"/>
            <w:bottom w:val="none" w:sz="0" w:space="0" w:color="auto"/>
            <w:right w:val="none" w:sz="0" w:space="0" w:color="auto"/>
          </w:divBdr>
        </w:div>
        <w:div w:id="318272066">
          <w:marLeft w:val="480"/>
          <w:marRight w:val="0"/>
          <w:marTop w:val="0"/>
          <w:marBottom w:val="0"/>
          <w:divBdr>
            <w:top w:val="none" w:sz="0" w:space="0" w:color="auto"/>
            <w:left w:val="none" w:sz="0" w:space="0" w:color="auto"/>
            <w:bottom w:val="none" w:sz="0" w:space="0" w:color="auto"/>
            <w:right w:val="none" w:sz="0" w:space="0" w:color="auto"/>
          </w:divBdr>
        </w:div>
        <w:div w:id="105392254">
          <w:marLeft w:val="480"/>
          <w:marRight w:val="0"/>
          <w:marTop w:val="0"/>
          <w:marBottom w:val="0"/>
          <w:divBdr>
            <w:top w:val="none" w:sz="0" w:space="0" w:color="auto"/>
            <w:left w:val="none" w:sz="0" w:space="0" w:color="auto"/>
            <w:bottom w:val="none" w:sz="0" w:space="0" w:color="auto"/>
            <w:right w:val="none" w:sz="0" w:space="0" w:color="auto"/>
          </w:divBdr>
        </w:div>
        <w:div w:id="1932160251">
          <w:marLeft w:val="480"/>
          <w:marRight w:val="0"/>
          <w:marTop w:val="0"/>
          <w:marBottom w:val="0"/>
          <w:divBdr>
            <w:top w:val="none" w:sz="0" w:space="0" w:color="auto"/>
            <w:left w:val="none" w:sz="0" w:space="0" w:color="auto"/>
            <w:bottom w:val="none" w:sz="0" w:space="0" w:color="auto"/>
            <w:right w:val="none" w:sz="0" w:space="0" w:color="auto"/>
          </w:divBdr>
        </w:div>
        <w:div w:id="1249773834">
          <w:marLeft w:val="480"/>
          <w:marRight w:val="0"/>
          <w:marTop w:val="0"/>
          <w:marBottom w:val="0"/>
          <w:divBdr>
            <w:top w:val="none" w:sz="0" w:space="0" w:color="auto"/>
            <w:left w:val="none" w:sz="0" w:space="0" w:color="auto"/>
            <w:bottom w:val="none" w:sz="0" w:space="0" w:color="auto"/>
            <w:right w:val="none" w:sz="0" w:space="0" w:color="auto"/>
          </w:divBdr>
        </w:div>
        <w:div w:id="1615942415">
          <w:marLeft w:val="480"/>
          <w:marRight w:val="0"/>
          <w:marTop w:val="0"/>
          <w:marBottom w:val="0"/>
          <w:divBdr>
            <w:top w:val="none" w:sz="0" w:space="0" w:color="auto"/>
            <w:left w:val="none" w:sz="0" w:space="0" w:color="auto"/>
            <w:bottom w:val="none" w:sz="0" w:space="0" w:color="auto"/>
            <w:right w:val="none" w:sz="0" w:space="0" w:color="auto"/>
          </w:divBdr>
        </w:div>
        <w:div w:id="1303193995">
          <w:marLeft w:val="480"/>
          <w:marRight w:val="0"/>
          <w:marTop w:val="0"/>
          <w:marBottom w:val="0"/>
          <w:divBdr>
            <w:top w:val="none" w:sz="0" w:space="0" w:color="auto"/>
            <w:left w:val="none" w:sz="0" w:space="0" w:color="auto"/>
            <w:bottom w:val="none" w:sz="0" w:space="0" w:color="auto"/>
            <w:right w:val="none" w:sz="0" w:space="0" w:color="auto"/>
          </w:divBdr>
        </w:div>
        <w:div w:id="297076188">
          <w:marLeft w:val="480"/>
          <w:marRight w:val="0"/>
          <w:marTop w:val="0"/>
          <w:marBottom w:val="0"/>
          <w:divBdr>
            <w:top w:val="none" w:sz="0" w:space="0" w:color="auto"/>
            <w:left w:val="none" w:sz="0" w:space="0" w:color="auto"/>
            <w:bottom w:val="none" w:sz="0" w:space="0" w:color="auto"/>
            <w:right w:val="none" w:sz="0" w:space="0" w:color="auto"/>
          </w:divBdr>
        </w:div>
        <w:div w:id="914054624">
          <w:marLeft w:val="480"/>
          <w:marRight w:val="0"/>
          <w:marTop w:val="0"/>
          <w:marBottom w:val="0"/>
          <w:divBdr>
            <w:top w:val="none" w:sz="0" w:space="0" w:color="auto"/>
            <w:left w:val="none" w:sz="0" w:space="0" w:color="auto"/>
            <w:bottom w:val="none" w:sz="0" w:space="0" w:color="auto"/>
            <w:right w:val="none" w:sz="0" w:space="0" w:color="auto"/>
          </w:divBdr>
        </w:div>
        <w:div w:id="1240796536">
          <w:marLeft w:val="480"/>
          <w:marRight w:val="0"/>
          <w:marTop w:val="0"/>
          <w:marBottom w:val="0"/>
          <w:divBdr>
            <w:top w:val="none" w:sz="0" w:space="0" w:color="auto"/>
            <w:left w:val="none" w:sz="0" w:space="0" w:color="auto"/>
            <w:bottom w:val="none" w:sz="0" w:space="0" w:color="auto"/>
            <w:right w:val="none" w:sz="0" w:space="0" w:color="auto"/>
          </w:divBdr>
        </w:div>
        <w:div w:id="442308656">
          <w:marLeft w:val="480"/>
          <w:marRight w:val="0"/>
          <w:marTop w:val="0"/>
          <w:marBottom w:val="0"/>
          <w:divBdr>
            <w:top w:val="none" w:sz="0" w:space="0" w:color="auto"/>
            <w:left w:val="none" w:sz="0" w:space="0" w:color="auto"/>
            <w:bottom w:val="none" w:sz="0" w:space="0" w:color="auto"/>
            <w:right w:val="none" w:sz="0" w:space="0" w:color="auto"/>
          </w:divBdr>
        </w:div>
      </w:divsChild>
    </w:div>
    <w:div w:id="163741247">
      <w:bodyDiv w:val="1"/>
      <w:marLeft w:val="0"/>
      <w:marRight w:val="0"/>
      <w:marTop w:val="0"/>
      <w:marBottom w:val="0"/>
      <w:divBdr>
        <w:top w:val="none" w:sz="0" w:space="0" w:color="auto"/>
        <w:left w:val="none" w:sz="0" w:space="0" w:color="auto"/>
        <w:bottom w:val="none" w:sz="0" w:space="0" w:color="auto"/>
        <w:right w:val="none" w:sz="0" w:space="0" w:color="auto"/>
      </w:divBdr>
    </w:div>
    <w:div w:id="229267707">
      <w:bodyDiv w:val="1"/>
      <w:marLeft w:val="0"/>
      <w:marRight w:val="0"/>
      <w:marTop w:val="0"/>
      <w:marBottom w:val="0"/>
      <w:divBdr>
        <w:top w:val="none" w:sz="0" w:space="0" w:color="auto"/>
        <w:left w:val="none" w:sz="0" w:space="0" w:color="auto"/>
        <w:bottom w:val="none" w:sz="0" w:space="0" w:color="auto"/>
        <w:right w:val="none" w:sz="0" w:space="0" w:color="auto"/>
      </w:divBdr>
    </w:div>
    <w:div w:id="271938594">
      <w:bodyDiv w:val="1"/>
      <w:marLeft w:val="0"/>
      <w:marRight w:val="0"/>
      <w:marTop w:val="0"/>
      <w:marBottom w:val="0"/>
      <w:divBdr>
        <w:top w:val="none" w:sz="0" w:space="0" w:color="auto"/>
        <w:left w:val="none" w:sz="0" w:space="0" w:color="auto"/>
        <w:bottom w:val="none" w:sz="0" w:space="0" w:color="auto"/>
        <w:right w:val="none" w:sz="0" w:space="0" w:color="auto"/>
      </w:divBdr>
    </w:div>
    <w:div w:id="273441090">
      <w:bodyDiv w:val="1"/>
      <w:marLeft w:val="0"/>
      <w:marRight w:val="0"/>
      <w:marTop w:val="0"/>
      <w:marBottom w:val="0"/>
      <w:divBdr>
        <w:top w:val="none" w:sz="0" w:space="0" w:color="auto"/>
        <w:left w:val="none" w:sz="0" w:space="0" w:color="auto"/>
        <w:bottom w:val="none" w:sz="0" w:space="0" w:color="auto"/>
        <w:right w:val="none" w:sz="0" w:space="0" w:color="auto"/>
      </w:divBdr>
    </w:div>
    <w:div w:id="311057841">
      <w:bodyDiv w:val="1"/>
      <w:marLeft w:val="0"/>
      <w:marRight w:val="0"/>
      <w:marTop w:val="0"/>
      <w:marBottom w:val="0"/>
      <w:divBdr>
        <w:top w:val="none" w:sz="0" w:space="0" w:color="auto"/>
        <w:left w:val="none" w:sz="0" w:space="0" w:color="auto"/>
        <w:bottom w:val="none" w:sz="0" w:space="0" w:color="auto"/>
        <w:right w:val="none" w:sz="0" w:space="0" w:color="auto"/>
      </w:divBdr>
    </w:div>
    <w:div w:id="330374036">
      <w:bodyDiv w:val="1"/>
      <w:marLeft w:val="0"/>
      <w:marRight w:val="0"/>
      <w:marTop w:val="0"/>
      <w:marBottom w:val="0"/>
      <w:divBdr>
        <w:top w:val="none" w:sz="0" w:space="0" w:color="auto"/>
        <w:left w:val="none" w:sz="0" w:space="0" w:color="auto"/>
        <w:bottom w:val="none" w:sz="0" w:space="0" w:color="auto"/>
        <w:right w:val="none" w:sz="0" w:space="0" w:color="auto"/>
      </w:divBdr>
    </w:div>
    <w:div w:id="353699919">
      <w:bodyDiv w:val="1"/>
      <w:marLeft w:val="0"/>
      <w:marRight w:val="0"/>
      <w:marTop w:val="0"/>
      <w:marBottom w:val="0"/>
      <w:divBdr>
        <w:top w:val="none" w:sz="0" w:space="0" w:color="auto"/>
        <w:left w:val="none" w:sz="0" w:space="0" w:color="auto"/>
        <w:bottom w:val="none" w:sz="0" w:space="0" w:color="auto"/>
        <w:right w:val="none" w:sz="0" w:space="0" w:color="auto"/>
      </w:divBdr>
    </w:div>
    <w:div w:id="461533216">
      <w:bodyDiv w:val="1"/>
      <w:marLeft w:val="0"/>
      <w:marRight w:val="0"/>
      <w:marTop w:val="0"/>
      <w:marBottom w:val="0"/>
      <w:divBdr>
        <w:top w:val="none" w:sz="0" w:space="0" w:color="auto"/>
        <w:left w:val="none" w:sz="0" w:space="0" w:color="auto"/>
        <w:bottom w:val="none" w:sz="0" w:space="0" w:color="auto"/>
        <w:right w:val="none" w:sz="0" w:space="0" w:color="auto"/>
      </w:divBdr>
    </w:div>
    <w:div w:id="508101292">
      <w:bodyDiv w:val="1"/>
      <w:marLeft w:val="0"/>
      <w:marRight w:val="0"/>
      <w:marTop w:val="0"/>
      <w:marBottom w:val="0"/>
      <w:divBdr>
        <w:top w:val="none" w:sz="0" w:space="0" w:color="auto"/>
        <w:left w:val="none" w:sz="0" w:space="0" w:color="auto"/>
        <w:bottom w:val="none" w:sz="0" w:space="0" w:color="auto"/>
        <w:right w:val="none" w:sz="0" w:space="0" w:color="auto"/>
      </w:divBdr>
    </w:div>
    <w:div w:id="515074217">
      <w:bodyDiv w:val="1"/>
      <w:marLeft w:val="0"/>
      <w:marRight w:val="0"/>
      <w:marTop w:val="0"/>
      <w:marBottom w:val="0"/>
      <w:divBdr>
        <w:top w:val="none" w:sz="0" w:space="0" w:color="auto"/>
        <w:left w:val="none" w:sz="0" w:space="0" w:color="auto"/>
        <w:bottom w:val="none" w:sz="0" w:space="0" w:color="auto"/>
        <w:right w:val="none" w:sz="0" w:space="0" w:color="auto"/>
      </w:divBdr>
    </w:div>
    <w:div w:id="521555525">
      <w:bodyDiv w:val="1"/>
      <w:marLeft w:val="0"/>
      <w:marRight w:val="0"/>
      <w:marTop w:val="0"/>
      <w:marBottom w:val="0"/>
      <w:divBdr>
        <w:top w:val="none" w:sz="0" w:space="0" w:color="auto"/>
        <w:left w:val="none" w:sz="0" w:space="0" w:color="auto"/>
        <w:bottom w:val="none" w:sz="0" w:space="0" w:color="auto"/>
        <w:right w:val="none" w:sz="0" w:space="0" w:color="auto"/>
      </w:divBdr>
    </w:div>
    <w:div w:id="569004730">
      <w:bodyDiv w:val="1"/>
      <w:marLeft w:val="0"/>
      <w:marRight w:val="0"/>
      <w:marTop w:val="0"/>
      <w:marBottom w:val="0"/>
      <w:divBdr>
        <w:top w:val="none" w:sz="0" w:space="0" w:color="auto"/>
        <w:left w:val="none" w:sz="0" w:space="0" w:color="auto"/>
        <w:bottom w:val="none" w:sz="0" w:space="0" w:color="auto"/>
        <w:right w:val="none" w:sz="0" w:space="0" w:color="auto"/>
      </w:divBdr>
    </w:div>
    <w:div w:id="582643631">
      <w:bodyDiv w:val="1"/>
      <w:marLeft w:val="0"/>
      <w:marRight w:val="0"/>
      <w:marTop w:val="0"/>
      <w:marBottom w:val="0"/>
      <w:divBdr>
        <w:top w:val="none" w:sz="0" w:space="0" w:color="auto"/>
        <w:left w:val="none" w:sz="0" w:space="0" w:color="auto"/>
        <w:bottom w:val="none" w:sz="0" w:space="0" w:color="auto"/>
        <w:right w:val="none" w:sz="0" w:space="0" w:color="auto"/>
      </w:divBdr>
    </w:div>
    <w:div w:id="606734295">
      <w:bodyDiv w:val="1"/>
      <w:marLeft w:val="0"/>
      <w:marRight w:val="0"/>
      <w:marTop w:val="0"/>
      <w:marBottom w:val="0"/>
      <w:divBdr>
        <w:top w:val="none" w:sz="0" w:space="0" w:color="auto"/>
        <w:left w:val="none" w:sz="0" w:space="0" w:color="auto"/>
        <w:bottom w:val="none" w:sz="0" w:space="0" w:color="auto"/>
        <w:right w:val="none" w:sz="0" w:space="0" w:color="auto"/>
      </w:divBdr>
    </w:div>
    <w:div w:id="652566232">
      <w:bodyDiv w:val="1"/>
      <w:marLeft w:val="0"/>
      <w:marRight w:val="0"/>
      <w:marTop w:val="0"/>
      <w:marBottom w:val="0"/>
      <w:divBdr>
        <w:top w:val="none" w:sz="0" w:space="0" w:color="auto"/>
        <w:left w:val="none" w:sz="0" w:space="0" w:color="auto"/>
        <w:bottom w:val="none" w:sz="0" w:space="0" w:color="auto"/>
        <w:right w:val="none" w:sz="0" w:space="0" w:color="auto"/>
      </w:divBdr>
    </w:div>
    <w:div w:id="653491333">
      <w:bodyDiv w:val="1"/>
      <w:marLeft w:val="0"/>
      <w:marRight w:val="0"/>
      <w:marTop w:val="0"/>
      <w:marBottom w:val="0"/>
      <w:divBdr>
        <w:top w:val="none" w:sz="0" w:space="0" w:color="auto"/>
        <w:left w:val="none" w:sz="0" w:space="0" w:color="auto"/>
        <w:bottom w:val="none" w:sz="0" w:space="0" w:color="auto"/>
        <w:right w:val="none" w:sz="0" w:space="0" w:color="auto"/>
      </w:divBdr>
    </w:div>
    <w:div w:id="661931102">
      <w:bodyDiv w:val="1"/>
      <w:marLeft w:val="0"/>
      <w:marRight w:val="0"/>
      <w:marTop w:val="0"/>
      <w:marBottom w:val="0"/>
      <w:divBdr>
        <w:top w:val="none" w:sz="0" w:space="0" w:color="auto"/>
        <w:left w:val="none" w:sz="0" w:space="0" w:color="auto"/>
        <w:bottom w:val="none" w:sz="0" w:space="0" w:color="auto"/>
        <w:right w:val="none" w:sz="0" w:space="0" w:color="auto"/>
      </w:divBdr>
    </w:div>
    <w:div w:id="676619809">
      <w:bodyDiv w:val="1"/>
      <w:marLeft w:val="0"/>
      <w:marRight w:val="0"/>
      <w:marTop w:val="0"/>
      <w:marBottom w:val="0"/>
      <w:divBdr>
        <w:top w:val="none" w:sz="0" w:space="0" w:color="auto"/>
        <w:left w:val="none" w:sz="0" w:space="0" w:color="auto"/>
        <w:bottom w:val="none" w:sz="0" w:space="0" w:color="auto"/>
        <w:right w:val="none" w:sz="0" w:space="0" w:color="auto"/>
      </w:divBdr>
    </w:div>
    <w:div w:id="679741444">
      <w:bodyDiv w:val="1"/>
      <w:marLeft w:val="0"/>
      <w:marRight w:val="0"/>
      <w:marTop w:val="0"/>
      <w:marBottom w:val="0"/>
      <w:divBdr>
        <w:top w:val="none" w:sz="0" w:space="0" w:color="auto"/>
        <w:left w:val="none" w:sz="0" w:space="0" w:color="auto"/>
        <w:bottom w:val="none" w:sz="0" w:space="0" w:color="auto"/>
        <w:right w:val="none" w:sz="0" w:space="0" w:color="auto"/>
      </w:divBdr>
    </w:div>
    <w:div w:id="680742676">
      <w:bodyDiv w:val="1"/>
      <w:marLeft w:val="0"/>
      <w:marRight w:val="0"/>
      <w:marTop w:val="0"/>
      <w:marBottom w:val="0"/>
      <w:divBdr>
        <w:top w:val="none" w:sz="0" w:space="0" w:color="auto"/>
        <w:left w:val="none" w:sz="0" w:space="0" w:color="auto"/>
        <w:bottom w:val="none" w:sz="0" w:space="0" w:color="auto"/>
        <w:right w:val="none" w:sz="0" w:space="0" w:color="auto"/>
      </w:divBdr>
    </w:div>
    <w:div w:id="715086776">
      <w:bodyDiv w:val="1"/>
      <w:marLeft w:val="0"/>
      <w:marRight w:val="0"/>
      <w:marTop w:val="0"/>
      <w:marBottom w:val="0"/>
      <w:divBdr>
        <w:top w:val="none" w:sz="0" w:space="0" w:color="auto"/>
        <w:left w:val="none" w:sz="0" w:space="0" w:color="auto"/>
        <w:bottom w:val="none" w:sz="0" w:space="0" w:color="auto"/>
        <w:right w:val="none" w:sz="0" w:space="0" w:color="auto"/>
      </w:divBdr>
    </w:div>
    <w:div w:id="733891697">
      <w:bodyDiv w:val="1"/>
      <w:marLeft w:val="0"/>
      <w:marRight w:val="0"/>
      <w:marTop w:val="0"/>
      <w:marBottom w:val="0"/>
      <w:divBdr>
        <w:top w:val="none" w:sz="0" w:space="0" w:color="auto"/>
        <w:left w:val="none" w:sz="0" w:space="0" w:color="auto"/>
        <w:bottom w:val="none" w:sz="0" w:space="0" w:color="auto"/>
        <w:right w:val="none" w:sz="0" w:space="0" w:color="auto"/>
      </w:divBdr>
    </w:div>
    <w:div w:id="737098308">
      <w:bodyDiv w:val="1"/>
      <w:marLeft w:val="0"/>
      <w:marRight w:val="0"/>
      <w:marTop w:val="0"/>
      <w:marBottom w:val="0"/>
      <w:divBdr>
        <w:top w:val="none" w:sz="0" w:space="0" w:color="auto"/>
        <w:left w:val="none" w:sz="0" w:space="0" w:color="auto"/>
        <w:bottom w:val="none" w:sz="0" w:space="0" w:color="auto"/>
        <w:right w:val="none" w:sz="0" w:space="0" w:color="auto"/>
      </w:divBdr>
    </w:div>
    <w:div w:id="749427438">
      <w:bodyDiv w:val="1"/>
      <w:marLeft w:val="0"/>
      <w:marRight w:val="0"/>
      <w:marTop w:val="0"/>
      <w:marBottom w:val="0"/>
      <w:divBdr>
        <w:top w:val="none" w:sz="0" w:space="0" w:color="auto"/>
        <w:left w:val="none" w:sz="0" w:space="0" w:color="auto"/>
        <w:bottom w:val="none" w:sz="0" w:space="0" w:color="auto"/>
        <w:right w:val="none" w:sz="0" w:space="0" w:color="auto"/>
      </w:divBdr>
      <w:divsChild>
        <w:div w:id="1767386519">
          <w:marLeft w:val="480"/>
          <w:marRight w:val="0"/>
          <w:marTop w:val="0"/>
          <w:marBottom w:val="0"/>
          <w:divBdr>
            <w:top w:val="none" w:sz="0" w:space="0" w:color="auto"/>
            <w:left w:val="none" w:sz="0" w:space="0" w:color="auto"/>
            <w:bottom w:val="none" w:sz="0" w:space="0" w:color="auto"/>
            <w:right w:val="none" w:sz="0" w:space="0" w:color="auto"/>
          </w:divBdr>
        </w:div>
        <w:div w:id="393744153">
          <w:marLeft w:val="480"/>
          <w:marRight w:val="0"/>
          <w:marTop w:val="0"/>
          <w:marBottom w:val="0"/>
          <w:divBdr>
            <w:top w:val="none" w:sz="0" w:space="0" w:color="auto"/>
            <w:left w:val="none" w:sz="0" w:space="0" w:color="auto"/>
            <w:bottom w:val="none" w:sz="0" w:space="0" w:color="auto"/>
            <w:right w:val="none" w:sz="0" w:space="0" w:color="auto"/>
          </w:divBdr>
        </w:div>
        <w:div w:id="1979337412">
          <w:marLeft w:val="480"/>
          <w:marRight w:val="0"/>
          <w:marTop w:val="0"/>
          <w:marBottom w:val="0"/>
          <w:divBdr>
            <w:top w:val="none" w:sz="0" w:space="0" w:color="auto"/>
            <w:left w:val="none" w:sz="0" w:space="0" w:color="auto"/>
            <w:bottom w:val="none" w:sz="0" w:space="0" w:color="auto"/>
            <w:right w:val="none" w:sz="0" w:space="0" w:color="auto"/>
          </w:divBdr>
        </w:div>
        <w:div w:id="1305428213">
          <w:marLeft w:val="480"/>
          <w:marRight w:val="0"/>
          <w:marTop w:val="0"/>
          <w:marBottom w:val="0"/>
          <w:divBdr>
            <w:top w:val="none" w:sz="0" w:space="0" w:color="auto"/>
            <w:left w:val="none" w:sz="0" w:space="0" w:color="auto"/>
            <w:bottom w:val="none" w:sz="0" w:space="0" w:color="auto"/>
            <w:right w:val="none" w:sz="0" w:space="0" w:color="auto"/>
          </w:divBdr>
        </w:div>
        <w:div w:id="1518042338">
          <w:marLeft w:val="480"/>
          <w:marRight w:val="0"/>
          <w:marTop w:val="0"/>
          <w:marBottom w:val="0"/>
          <w:divBdr>
            <w:top w:val="none" w:sz="0" w:space="0" w:color="auto"/>
            <w:left w:val="none" w:sz="0" w:space="0" w:color="auto"/>
            <w:bottom w:val="none" w:sz="0" w:space="0" w:color="auto"/>
            <w:right w:val="none" w:sz="0" w:space="0" w:color="auto"/>
          </w:divBdr>
        </w:div>
        <w:div w:id="682436845">
          <w:marLeft w:val="480"/>
          <w:marRight w:val="0"/>
          <w:marTop w:val="0"/>
          <w:marBottom w:val="0"/>
          <w:divBdr>
            <w:top w:val="none" w:sz="0" w:space="0" w:color="auto"/>
            <w:left w:val="none" w:sz="0" w:space="0" w:color="auto"/>
            <w:bottom w:val="none" w:sz="0" w:space="0" w:color="auto"/>
            <w:right w:val="none" w:sz="0" w:space="0" w:color="auto"/>
          </w:divBdr>
        </w:div>
        <w:div w:id="1490249922">
          <w:marLeft w:val="480"/>
          <w:marRight w:val="0"/>
          <w:marTop w:val="0"/>
          <w:marBottom w:val="0"/>
          <w:divBdr>
            <w:top w:val="none" w:sz="0" w:space="0" w:color="auto"/>
            <w:left w:val="none" w:sz="0" w:space="0" w:color="auto"/>
            <w:bottom w:val="none" w:sz="0" w:space="0" w:color="auto"/>
            <w:right w:val="none" w:sz="0" w:space="0" w:color="auto"/>
          </w:divBdr>
        </w:div>
        <w:div w:id="433941299">
          <w:marLeft w:val="480"/>
          <w:marRight w:val="0"/>
          <w:marTop w:val="0"/>
          <w:marBottom w:val="0"/>
          <w:divBdr>
            <w:top w:val="none" w:sz="0" w:space="0" w:color="auto"/>
            <w:left w:val="none" w:sz="0" w:space="0" w:color="auto"/>
            <w:bottom w:val="none" w:sz="0" w:space="0" w:color="auto"/>
            <w:right w:val="none" w:sz="0" w:space="0" w:color="auto"/>
          </w:divBdr>
        </w:div>
        <w:div w:id="1955823286">
          <w:marLeft w:val="480"/>
          <w:marRight w:val="0"/>
          <w:marTop w:val="0"/>
          <w:marBottom w:val="0"/>
          <w:divBdr>
            <w:top w:val="none" w:sz="0" w:space="0" w:color="auto"/>
            <w:left w:val="none" w:sz="0" w:space="0" w:color="auto"/>
            <w:bottom w:val="none" w:sz="0" w:space="0" w:color="auto"/>
            <w:right w:val="none" w:sz="0" w:space="0" w:color="auto"/>
          </w:divBdr>
        </w:div>
        <w:div w:id="1796412372">
          <w:marLeft w:val="480"/>
          <w:marRight w:val="0"/>
          <w:marTop w:val="0"/>
          <w:marBottom w:val="0"/>
          <w:divBdr>
            <w:top w:val="none" w:sz="0" w:space="0" w:color="auto"/>
            <w:left w:val="none" w:sz="0" w:space="0" w:color="auto"/>
            <w:bottom w:val="none" w:sz="0" w:space="0" w:color="auto"/>
            <w:right w:val="none" w:sz="0" w:space="0" w:color="auto"/>
          </w:divBdr>
        </w:div>
        <w:div w:id="1766028302">
          <w:marLeft w:val="480"/>
          <w:marRight w:val="0"/>
          <w:marTop w:val="0"/>
          <w:marBottom w:val="0"/>
          <w:divBdr>
            <w:top w:val="none" w:sz="0" w:space="0" w:color="auto"/>
            <w:left w:val="none" w:sz="0" w:space="0" w:color="auto"/>
            <w:bottom w:val="none" w:sz="0" w:space="0" w:color="auto"/>
            <w:right w:val="none" w:sz="0" w:space="0" w:color="auto"/>
          </w:divBdr>
        </w:div>
        <w:div w:id="307979676">
          <w:marLeft w:val="480"/>
          <w:marRight w:val="0"/>
          <w:marTop w:val="0"/>
          <w:marBottom w:val="0"/>
          <w:divBdr>
            <w:top w:val="none" w:sz="0" w:space="0" w:color="auto"/>
            <w:left w:val="none" w:sz="0" w:space="0" w:color="auto"/>
            <w:bottom w:val="none" w:sz="0" w:space="0" w:color="auto"/>
            <w:right w:val="none" w:sz="0" w:space="0" w:color="auto"/>
          </w:divBdr>
        </w:div>
        <w:div w:id="932204428">
          <w:marLeft w:val="480"/>
          <w:marRight w:val="0"/>
          <w:marTop w:val="0"/>
          <w:marBottom w:val="0"/>
          <w:divBdr>
            <w:top w:val="none" w:sz="0" w:space="0" w:color="auto"/>
            <w:left w:val="none" w:sz="0" w:space="0" w:color="auto"/>
            <w:bottom w:val="none" w:sz="0" w:space="0" w:color="auto"/>
            <w:right w:val="none" w:sz="0" w:space="0" w:color="auto"/>
          </w:divBdr>
        </w:div>
        <w:div w:id="1734427778">
          <w:marLeft w:val="480"/>
          <w:marRight w:val="0"/>
          <w:marTop w:val="0"/>
          <w:marBottom w:val="0"/>
          <w:divBdr>
            <w:top w:val="none" w:sz="0" w:space="0" w:color="auto"/>
            <w:left w:val="none" w:sz="0" w:space="0" w:color="auto"/>
            <w:bottom w:val="none" w:sz="0" w:space="0" w:color="auto"/>
            <w:right w:val="none" w:sz="0" w:space="0" w:color="auto"/>
          </w:divBdr>
        </w:div>
        <w:div w:id="1154107331">
          <w:marLeft w:val="480"/>
          <w:marRight w:val="0"/>
          <w:marTop w:val="0"/>
          <w:marBottom w:val="0"/>
          <w:divBdr>
            <w:top w:val="none" w:sz="0" w:space="0" w:color="auto"/>
            <w:left w:val="none" w:sz="0" w:space="0" w:color="auto"/>
            <w:bottom w:val="none" w:sz="0" w:space="0" w:color="auto"/>
            <w:right w:val="none" w:sz="0" w:space="0" w:color="auto"/>
          </w:divBdr>
        </w:div>
        <w:div w:id="206334970">
          <w:marLeft w:val="480"/>
          <w:marRight w:val="0"/>
          <w:marTop w:val="0"/>
          <w:marBottom w:val="0"/>
          <w:divBdr>
            <w:top w:val="none" w:sz="0" w:space="0" w:color="auto"/>
            <w:left w:val="none" w:sz="0" w:space="0" w:color="auto"/>
            <w:bottom w:val="none" w:sz="0" w:space="0" w:color="auto"/>
            <w:right w:val="none" w:sz="0" w:space="0" w:color="auto"/>
          </w:divBdr>
        </w:div>
        <w:div w:id="414283148">
          <w:marLeft w:val="480"/>
          <w:marRight w:val="0"/>
          <w:marTop w:val="0"/>
          <w:marBottom w:val="0"/>
          <w:divBdr>
            <w:top w:val="none" w:sz="0" w:space="0" w:color="auto"/>
            <w:left w:val="none" w:sz="0" w:space="0" w:color="auto"/>
            <w:bottom w:val="none" w:sz="0" w:space="0" w:color="auto"/>
            <w:right w:val="none" w:sz="0" w:space="0" w:color="auto"/>
          </w:divBdr>
        </w:div>
        <w:div w:id="1032456973">
          <w:marLeft w:val="480"/>
          <w:marRight w:val="0"/>
          <w:marTop w:val="0"/>
          <w:marBottom w:val="0"/>
          <w:divBdr>
            <w:top w:val="none" w:sz="0" w:space="0" w:color="auto"/>
            <w:left w:val="none" w:sz="0" w:space="0" w:color="auto"/>
            <w:bottom w:val="none" w:sz="0" w:space="0" w:color="auto"/>
            <w:right w:val="none" w:sz="0" w:space="0" w:color="auto"/>
          </w:divBdr>
        </w:div>
        <w:div w:id="732241145">
          <w:marLeft w:val="480"/>
          <w:marRight w:val="0"/>
          <w:marTop w:val="0"/>
          <w:marBottom w:val="0"/>
          <w:divBdr>
            <w:top w:val="none" w:sz="0" w:space="0" w:color="auto"/>
            <w:left w:val="none" w:sz="0" w:space="0" w:color="auto"/>
            <w:bottom w:val="none" w:sz="0" w:space="0" w:color="auto"/>
            <w:right w:val="none" w:sz="0" w:space="0" w:color="auto"/>
          </w:divBdr>
        </w:div>
        <w:div w:id="1193887113">
          <w:marLeft w:val="480"/>
          <w:marRight w:val="0"/>
          <w:marTop w:val="0"/>
          <w:marBottom w:val="0"/>
          <w:divBdr>
            <w:top w:val="none" w:sz="0" w:space="0" w:color="auto"/>
            <w:left w:val="none" w:sz="0" w:space="0" w:color="auto"/>
            <w:bottom w:val="none" w:sz="0" w:space="0" w:color="auto"/>
            <w:right w:val="none" w:sz="0" w:space="0" w:color="auto"/>
          </w:divBdr>
        </w:div>
        <w:div w:id="137915102">
          <w:marLeft w:val="480"/>
          <w:marRight w:val="0"/>
          <w:marTop w:val="0"/>
          <w:marBottom w:val="0"/>
          <w:divBdr>
            <w:top w:val="none" w:sz="0" w:space="0" w:color="auto"/>
            <w:left w:val="none" w:sz="0" w:space="0" w:color="auto"/>
            <w:bottom w:val="none" w:sz="0" w:space="0" w:color="auto"/>
            <w:right w:val="none" w:sz="0" w:space="0" w:color="auto"/>
          </w:divBdr>
        </w:div>
        <w:div w:id="1689939901">
          <w:marLeft w:val="480"/>
          <w:marRight w:val="0"/>
          <w:marTop w:val="0"/>
          <w:marBottom w:val="0"/>
          <w:divBdr>
            <w:top w:val="none" w:sz="0" w:space="0" w:color="auto"/>
            <w:left w:val="none" w:sz="0" w:space="0" w:color="auto"/>
            <w:bottom w:val="none" w:sz="0" w:space="0" w:color="auto"/>
            <w:right w:val="none" w:sz="0" w:space="0" w:color="auto"/>
          </w:divBdr>
        </w:div>
        <w:div w:id="1729837118">
          <w:marLeft w:val="480"/>
          <w:marRight w:val="0"/>
          <w:marTop w:val="0"/>
          <w:marBottom w:val="0"/>
          <w:divBdr>
            <w:top w:val="none" w:sz="0" w:space="0" w:color="auto"/>
            <w:left w:val="none" w:sz="0" w:space="0" w:color="auto"/>
            <w:bottom w:val="none" w:sz="0" w:space="0" w:color="auto"/>
            <w:right w:val="none" w:sz="0" w:space="0" w:color="auto"/>
          </w:divBdr>
        </w:div>
        <w:div w:id="724378673">
          <w:marLeft w:val="480"/>
          <w:marRight w:val="0"/>
          <w:marTop w:val="0"/>
          <w:marBottom w:val="0"/>
          <w:divBdr>
            <w:top w:val="none" w:sz="0" w:space="0" w:color="auto"/>
            <w:left w:val="none" w:sz="0" w:space="0" w:color="auto"/>
            <w:bottom w:val="none" w:sz="0" w:space="0" w:color="auto"/>
            <w:right w:val="none" w:sz="0" w:space="0" w:color="auto"/>
          </w:divBdr>
        </w:div>
        <w:div w:id="647442329">
          <w:marLeft w:val="480"/>
          <w:marRight w:val="0"/>
          <w:marTop w:val="0"/>
          <w:marBottom w:val="0"/>
          <w:divBdr>
            <w:top w:val="none" w:sz="0" w:space="0" w:color="auto"/>
            <w:left w:val="none" w:sz="0" w:space="0" w:color="auto"/>
            <w:bottom w:val="none" w:sz="0" w:space="0" w:color="auto"/>
            <w:right w:val="none" w:sz="0" w:space="0" w:color="auto"/>
          </w:divBdr>
        </w:div>
        <w:div w:id="1232740284">
          <w:marLeft w:val="480"/>
          <w:marRight w:val="0"/>
          <w:marTop w:val="0"/>
          <w:marBottom w:val="0"/>
          <w:divBdr>
            <w:top w:val="none" w:sz="0" w:space="0" w:color="auto"/>
            <w:left w:val="none" w:sz="0" w:space="0" w:color="auto"/>
            <w:bottom w:val="none" w:sz="0" w:space="0" w:color="auto"/>
            <w:right w:val="none" w:sz="0" w:space="0" w:color="auto"/>
          </w:divBdr>
        </w:div>
        <w:div w:id="237789508">
          <w:marLeft w:val="480"/>
          <w:marRight w:val="0"/>
          <w:marTop w:val="0"/>
          <w:marBottom w:val="0"/>
          <w:divBdr>
            <w:top w:val="none" w:sz="0" w:space="0" w:color="auto"/>
            <w:left w:val="none" w:sz="0" w:space="0" w:color="auto"/>
            <w:bottom w:val="none" w:sz="0" w:space="0" w:color="auto"/>
            <w:right w:val="none" w:sz="0" w:space="0" w:color="auto"/>
          </w:divBdr>
        </w:div>
        <w:div w:id="1834030301">
          <w:marLeft w:val="480"/>
          <w:marRight w:val="0"/>
          <w:marTop w:val="0"/>
          <w:marBottom w:val="0"/>
          <w:divBdr>
            <w:top w:val="none" w:sz="0" w:space="0" w:color="auto"/>
            <w:left w:val="none" w:sz="0" w:space="0" w:color="auto"/>
            <w:bottom w:val="none" w:sz="0" w:space="0" w:color="auto"/>
            <w:right w:val="none" w:sz="0" w:space="0" w:color="auto"/>
          </w:divBdr>
        </w:div>
        <w:div w:id="621809277">
          <w:marLeft w:val="480"/>
          <w:marRight w:val="0"/>
          <w:marTop w:val="0"/>
          <w:marBottom w:val="0"/>
          <w:divBdr>
            <w:top w:val="none" w:sz="0" w:space="0" w:color="auto"/>
            <w:left w:val="none" w:sz="0" w:space="0" w:color="auto"/>
            <w:bottom w:val="none" w:sz="0" w:space="0" w:color="auto"/>
            <w:right w:val="none" w:sz="0" w:space="0" w:color="auto"/>
          </w:divBdr>
        </w:div>
        <w:div w:id="2111507272">
          <w:marLeft w:val="480"/>
          <w:marRight w:val="0"/>
          <w:marTop w:val="0"/>
          <w:marBottom w:val="0"/>
          <w:divBdr>
            <w:top w:val="none" w:sz="0" w:space="0" w:color="auto"/>
            <w:left w:val="none" w:sz="0" w:space="0" w:color="auto"/>
            <w:bottom w:val="none" w:sz="0" w:space="0" w:color="auto"/>
            <w:right w:val="none" w:sz="0" w:space="0" w:color="auto"/>
          </w:divBdr>
        </w:div>
        <w:div w:id="1442187177">
          <w:marLeft w:val="480"/>
          <w:marRight w:val="0"/>
          <w:marTop w:val="0"/>
          <w:marBottom w:val="0"/>
          <w:divBdr>
            <w:top w:val="none" w:sz="0" w:space="0" w:color="auto"/>
            <w:left w:val="none" w:sz="0" w:space="0" w:color="auto"/>
            <w:bottom w:val="none" w:sz="0" w:space="0" w:color="auto"/>
            <w:right w:val="none" w:sz="0" w:space="0" w:color="auto"/>
          </w:divBdr>
        </w:div>
        <w:div w:id="2020693226">
          <w:marLeft w:val="480"/>
          <w:marRight w:val="0"/>
          <w:marTop w:val="0"/>
          <w:marBottom w:val="0"/>
          <w:divBdr>
            <w:top w:val="none" w:sz="0" w:space="0" w:color="auto"/>
            <w:left w:val="none" w:sz="0" w:space="0" w:color="auto"/>
            <w:bottom w:val="none" w:sz="0" w:space="0" w:color="auto"/>
            <w:right w:val="none" w:sz="0" w:space="0" w:color="auto"/>
          </w:divBdr>
        </w:div>
        <w:div w:id="2073311143">
          <w:marLeft w:val="480"/>
          <w:marRight w:val="0"/>
          <w:marTop w:val="0"/>
          <w:marBottom w:val="0"/>
          <w:divBdr>
            <w:top w:val="none" w:sz="0" w:space="0" w:color="auto"/>
            <w:left w:val="none" w:sz="0" w:space="0" w:color="auto"/>
            <w:bottom w:val="none" w:sz="0" w:space="0" w:color="auto"/>
            <w:right w:val="none" w:sz="0" w:space="0" w:color="auto"/>
          </w:divBdr>
        </w:div>
        <w:div w:id="709258642">
          <w:marLeft w:val="480"/>
          <w:marRight w:val="0"/>
          <w:marTop w:val="0"/>
          <w:marBottom w:val="0"/>
          <w:divBdr>
            <w:top w:val="none" w:sz="0" w:space="0" w:color="auto"/>
            <w:left w:val="none" w:sz="0" w:space="0" w:color="auto"/>
            <w:bottom w:val="none" w:sz="0" w:space="0" w:color="auto"/>
            <w:right w:val="none" w:sz="0" w:space="0" w:color="auto"/>
          </w:divBdr>
        </w:div>
        <w:div w:id="1724255685">
          <w:marLeft w:val="480"/>
          <w:marRight w:val="0"/>
          <w:marTop w:val="0"/>
          <w:marBottom w:val="0"/>
          <w:divBdr>
            <w:top w:val="none" w:sz="0" w:space="0" w:color="auto"/>
            <w:left w:val="none" w:sz="0" w:space="0" w:color="auto"/>
            <w:bottom w:val="none" w:sz="0" w:space="0" w:color="auto"/>
            <w:right w:val="none" w:sz="0" w:space="0" w:color="auto"/>
          </w:divBdr>
        </w:div>
        <w:div w:id="2131968150">
          <w:marLeft w:val="480"/>
          <w:marRight w:val="0"/>
          <w:marTop w:val="0"/>
          <w:marBottom w:val="0"/>
          <w:divBdr>
            <w:top w:val="none" w:sz="0" w:space="0" w:color="auto"/>
            <w:left w:val="none" w:sz="0" w:space="0" w:color="auto"/>
            <w:bottom w:val="none" w:sz="0" w:space="0" w:color="auto"/>
            <w:right w:val="none" w:sz="0" w:space="0" w:color="auto"/>
          </w:divBdr>
        </w:div>
        <w:div w:id="177931221">
          <w:marLeft w:val="480"/>
          <w:marRight w:val="0"/>
          <w:marTop w:val="0"/>
          <w:marBottom w:val="0"/>
          <w:divBdr>
            <w:top w:val="none" w:sz="0" w:space="0" w:color="auto"/>
            <w:left w:val="none" w:sz="0" w:space="0" w:color="auto"/>
            <w:bottom w:val="none" w:sz="0" w:space="0" w:color="auto"/>
            <w:right w:val="none" w:sz="0" w:space="0" w:color="auto"/>
          </w:divBdr>
        </w:div>
        <w:div w:id="1347556328">
          <w:marLeft w:val="480"/>
          <w:marRight w:val="0"/>
          <w:marTop w:val="0"/>
          <w:marBottom w:val="0"/>
          <w:divBdr>
            <w:top w:val="none" w:sz="0" w:space="0" w:color="auto"/>
            <w:left w:val="none" w:sz="0" w:space="0" w:color="auto"/>
            <w:bottom w:val="none" w:sz="0" w:space="0" w:color="auto"/>
            <w:right w:val="none" w:sz="0" w:space="0" w:color="auto"/>
          </w:divBdr>
        </w:div>
        <w:div w:id="624891459">
          <w:marLeft w:val="480"/>
          <w:marRight w:val="0"/>
          <w:marTop w:val="0"/>
          <w:marBottom w:val="0"/>
          <w:divBdr>
            <w:top w:val="none" w:sz="0" w:space="0" w:color="auto"/>
            <w:left w:val="none" w:sz="0" w:space="0" w:color="auto"/>
            <w:bottom w:val="none" w:sz="0" w:space="0" w:color="auto"/>
            <w:right w:val="none" w:sz="0" w:space="0" w:color="auto"/>
          </w:divBdr>
        </w:div>
        <w:div w:id="940258438">
          <w:marLeft w:val="480"/>
          <w:marRight w:val="0"/>
          <w:marTop w:val="0"/>
          <w:marBottom w:val="0"/>
          <w:divBdr>
            <w:top w:val="none" w:sz="0" w:space="0" w:color="auto"/>
            <w:left w:val="none" w:sz="0" w:space="0" w:color="auto"/>
            <w:bottom w:val="none" w:sz="0" w:space="0" w:color="auto"/>
            <w:right w:val="none" w:sz="0" w:space="0" w:color="auto"/>
          </w:divBdr>
        </w:div>
        <w:div w:id="1868132445">
          <w:marLeft w:val="480"/>
          <w:marRight w:val="0"/>
          <w:marTop w:val="0"/>
          <w:marBottom w:val="0"/>
          <w:divBdr>
            <w:top w:val="none" w:sz="0" w:space="0" w:color="auto"/>
            <w:left w:val="none" w:sz="0" w:space="0" w:color="auto"/>
            <w:bottom w:val="none" w:sz="0" w:space="0" w:color="auto"/>
            <w:right w:val="none" w:sz="0" w:space="0" w:color="auto"/>
          </w:divBdr>
        </w:div>
        <w:div w:id="436095537">
          <w:marLeft w:val="480"/>
          <w:marRight w:val="0"/>
          <w:marTop w:val="0"/>
          <w:marBottom w:val="0"/>
          <w:divBdr>
            <w:top w:val="none" w:sz="0" w:space="0" w:color="auto"/>
            <w:left w:val="none" w:sz="0" w:space="0" w:color="auto"/>
            <w:bottom w:val="none" w:sz="0" w:space="0" w:color="auto"/>
            <w:right w:val="none" w:sz="0" w:space="0" w:color="auto"/>
          </w:divBdr>
        </w:div>
        <w:div w:id="1180655758">
          <w:marLeft w:val="480"/>
          <w:marRight w:val="0"/>
          <w:marTop w:val="0"/>
          <w:marBottom w:val="0"/>
          <w:divBdr>
            <w:top w:val="none" w:sz="0" w:space="0" w:color="auto"/>
            <w:left w:val="none" w:sz="0" w:space="0" w:color="auto"/>
            <w:bottom w:val="none" w:sz="0" w:space="0" w:color="auto"/>
            <w:right w:val="none" w:sz="0" w:space="0" w:color="auto"/>
          </w:divBdr>
        </w:div>
        <w:div w:id="254637423">
          <w:marLeft w:val="480"/>
          <w:marRight w:val="0"/>
          <w:marTop w:val="0"/>
          <w:marBottom w:val="0"/>
          <w:divBdr>
            <w:top w:val="none" w:sz="0" w:space="0" w:color="auto"/>
            <w:left w:val="none" w:sz="0" w:space="0" w:color="auto"/>
            <w:bottom w:val="none" w:sz="0" w:space="0" w:color="auto"/>
            <w:right w:val="none" w:sz="0" w:space="0" w:color="auto"/>
          </w:divBdr>
        </w:div>
        <w:div w:id="697436593">
          <w:marLeft w:val="480"/>
          <w:marRight w:val="0"/>
          <w:marTop w:val="0"/>
          <w:marBottom w:val="0"/>
          <w:divBdr>
            <w:top w:val="none" w:sz="0" w:space="0" w:color="auto"/>
            <w:left w:val="none" w:sz="0" w:space="0" w:color="auto"/>
            <w:bottom w:val="none" w:sz="0" w:space="0" w:color="auto"/>
            <w:right w:val="none" w:sz="0" w:space="0" w:color="auto"/>
          </w:divBdr>
        </w:div>
        <w:div w:id="660277656">
          <w:marLeft w:val="480"/>
          <w:marRight w:val="0"/>
          <w:marTop w:val="0"/>
          <w:marBottom w:val="0"/>
          <w:divBdr>
            <w:top w:val="none" w:sz="0" w:space="0" w:color="auto"/>
            <w:left w:val="none" w:sz="0" w:space="0" w:color="auto"/>
            <w:bottom w:val="none" w:sz="0" w:space="0" w:color="auto"/>
            <w:right w:val="none" w:sz="0" w:space="0" w:color="auto"/>
          </w:divBdr>
        </w:div>
        <w:div w:id="803081222">
          <w:marLeft w:val="480"/>
          <w:marRight w:val="0"/>
          <w:marTop w:val="0"/>
          <w:marBottom w:val="0"/>
          <w:divBdr>
            <w:top w:val="none" w:sz="0" w:space="0" w:color="auto"/>
            <w:left w:val="none" w:sz="0" w:space="0" w:color="auto"/>
            <w:bottom w:val="none" w:sz="0" w:space="0" w:color="auto"/>
            <w:right w:val="none" w:sz="0" w:space="0" w:color="auto"/>
          </w:divBdr>
        </w:div>
        <w:div w:id="796948145">
          <w:marLeft w:val="480"/>
          <w:marRight w:val="0"/>
          <w:marTop w:val="0"/>
          <w:marBottom w:val="0"/>
          <w:divBdr>
            <w:top w:val="none" w:sz="0" w:space="0" w:color="auto"/>
            <w:left w:val="none" w:sz="0" w:space="0" w:color="auto"/>
            <w:bottom w:val="none" w:sz="0" w:space="0" w:color="auto"/>
            <w:right w:val="none" w:sz="0" w:space="0" w:color="auto"/>
          </w:divBdr>
        </w:div>
        <w:div w:id="1850630998">
          <w:marLeft w:val="480"/>
          <w:marRight w:val="0"/>
          <w:marTop w:val="0"/>
          <w:marBottom w:val="0"/>
          <w:divBdr>
            <w:top w:val="none" w:sz="0" w:space="0" w:color="auto"/>
            <w:left w:val="none" w:sz="0" w:space="0" w:color="auto"/>
            <w:bottom w:val="none" w:sz="0" w:space="0" w:color="auto"/>
            <w:right w:val="none" w:sz="0" w:space="0" w:color="auto"/>
          </w:divBdr>
        </w:div>
        <w:div w:id="1265504509">
          <w:marLeft w:val="480"/>
          <w:marRight w:val="0"/>
          <w:marTop w:val="0"/>
          <w:marBottom w:val="0"/>
          <w:divBdr>
            <w:top w:val="none" w:sz="0" w:space="0" w:color="auto"/>
            <w:left w:val="none" w:sz="0" w:space="0" w:color="auto"/>
            <w:bottom w:val="none" w:sz="0" w:space="0" w:color="auto"/>
            <w:right w:val="none" w:sz="0" w:space="0" w:color="auto"/>
          </w:divBdr>
        </w:div>
        <w:div w:id="850949063">
          <w:marLeft w:val="480"/>
          <w:marRight w:val="0"/>
          <w:marTop w:val="0"/>
          <w:marBottom w:val="0"/>
          <w:divBdr>
            <w:top w:val="none" w:sz="0" w:space="0" w:color="auto"/>
            <w:left w:val="none" w:sz="0" w:space="0" w:color="auto"/>
            <w:bottom w:val="none" w:sz="0" w:space="0" w:color="auto"/>
            <w:right w:val="none" w:sz="0" w:space="0" w:color="auto"/>
          </w:divBdr>
        </w:div>
        <w:div w:id="581524492">
          <w:marLeft w:val="480"/>
          <w:marRight w:val="0"/>
          <w:marTop w:val="0"/>
          <w:marBottom w:val="0"/>
          <w:divBdr>
            <w:top w:val="none" w:sz="0" w:space="0" w:color="auto"/>
            <w:left w:val="none" w:sz="0" w:space="0" w:color="auto"/>
            <w:bottom w:val="none" w:sz="0" w:space="0" w:color="auto"/>
            <w:right w:val="none" w:sz="0" w:space="0" w:color="auto"/>
          </w:divBdr>
        </w:div>
        <w:div w:id="364064816">
          <w:marLeft w:val="480"/>
          <w:marRight w:val="0"/>
          <w:marTop w:val="0"/>
          <w:marBottom w:val="0"/>
          <w:divBdr>
            <w:top w:val="none" w:sz="0" w:space="0" w:color="auto"/>
            <w:left w:val="none" w:sz="0" w:space="0" w:color="auto"/>
            <w:bottom w:val="none" w:sz="0" w:space="0" w:color="auto"/>
            <w:right w:val="none" w:sz="0" w:space="0" w:color="auto"/>
          </w:divBdr>
        </w:div>
        <w:div w:id="1412435403">
          <w:marLeft w:val="480"/>
          <w:marRight w:val="0"/>
          <w:marTop w:val="0"/>
          <w:marBottom w:val="0"/>
          <w:divBdr>
            <w:top w:val="none" w:sz="0" w:space="0" w:color="auto"/>
            <w:left w:val="none" w:sz="0" w:space="0" w:color="auto"/>
            <w:bottom w:val="none" w:sz="0" w:space="0" w:color="auto"/>
            <w:right w:val="none" w:sz="0" w:space="0" w:color="auto"/>
          </w:divBdr>
        </w:div>
        <w:div w:id="1081215421">
          <w:marLeft w:val="480"/>
          <w:marRight w:val="0"/>
          <w:marTop w:val="0"/>
          <w:marBottom w:val="0"/>
          <w:divBdr>
            <w:top w:val="none" w:sz="0" w:space="0" w:color="auto"/>
            <w:left w:val="none" w:sz="0" w:space="0" w:color="auto"/>
            <w:bottom w:val="none" w:sz="0" w:space="0" w:color="auto"/>
            <w:right w:val="none" w:sz="0" w:space="0" w:color="auto"/>
          </w:divBdr>
        </w:div>
        <w:div w:id="1152873296">
          <w:marLeft w:val="480"/>
          <w:marRight w:val="0"/>
          <w:marTop w:val="0"/>
          <w:marBottom w:val="0"/>
          <w:divBdr>
            <w:top w:val="none" w:sz="0" w:space="0" w:color="auto"/>
            <w:left w:val="none" w:sz="0" w:space="0" w:color="auto"/>
            <w:bottom w:val="none" w:sz="0" w:space="0" w:color="auto"/>
            <w:right w:val="none" w:sz="0" w:space="0" w:color="auto"/>
          </w:divBdr>
        </w:div>
        <w:div w:id="690305289">
          <w:marLeft w:val="480"/>
          <w:marRight w:val="0"/>
          <w:marTop w:val="0"/>
          <w:marBottom w:val="0"/>
          <w:divBdr>
            <w:top w:val="none" w:sz="0" w:space="0" w:color="auto"/>
            <w:left w:val="none" w:sz="0" w:space="0" w:color="auto"/>
            <w:bottom w:val="none" w:sz="0" w:space="0" w:color="auto"/>
            <w:right w:val="none" w:sz="0" w:space="0" w:color="auto"/>
          </w:divBdr>
        </w:div>
        <w:div w:id="684790953">
          <w:marLeft w:val="480"/>
          <w:marRight w:val="0"/>
          <w:marTop w:val="0"/>
          <w:marBottom w:val="0"/>
          <w:divBdr>
            <w:top w:val="none" w:sz="0" w:space="0" w:color="auto"/>
            <w:left w:val="none" w:sz="0" w:space="0" w:color="auto"/>
            <w:bottom w:val="none" w:sz="0" w:space="0" w:color="auto"/>
            <w:right w:val="none" w:sz="0" w:space="0" w:color="auto"/>
          </w:divBdr>
        </w:div>
        <w:div w:id="312681270">
          <w:marLeft w:val="480"/>
          <w:marRight w:val="0"/>
          <w:marTop w:val="0"/>
          <w:marBottom w:val="0"/>
          <w:divBdr>
            <w:top w:val="none" w:sz="0" w:space="0" w:color="auto"/>
            <w:left w:val="none" w:sz="0" w:space="0" w:color="auto"/>
            <w:bottom w:val="none" w:sz="0" w:space="0" w:color="auto"/>
            <w:right w:val="none" w:sz="0" w:space="0" w:color="auto"/>
          </w:divBdr>
        </w:div>
        <w:div w:id="1351880729">
          <w:marLeft w:val="480"/>
          <w:marRight w:val="0"/>
          <w:marTop w:val="0"/>
          <w:marBottom w:val="0"/>
          <w:divBdr>
            <w:top w:val="none" w:sz="0" w:space="0" w:color="auto"/>
            <w:left w:val="none" w:sz="0" w:space="0" w:color="auto"/>
            <w:bottom w:val="none" w:sz="0" w:space="0" w:color="auto"/>
            <w:right w:val="none" w:sz="0" w:space="0" w:color="auto"/>
          </w:divBdr>
        </w:div>
        <w:div w:id="1701739989">
          <w:marLeft w:val="480"/>
          <w:marRight w:val="0"/>
          <w:marTop w:val="0"/>
          <w:marBottom w:val="0"/>
          <w:divBdr>
            <w:top w:val="none" w:sz="0" w:space="0" w:color="auto"/>
            <w:left w:val="none" w:sz="0" w:space="0" w:color="auto"/>
            <w:bottom w:val="none" w:sz="0" w:space="0" w:color="auto"/>
            <w:right w:val="none" w:sz="0" w:space="0" w:color="auto"/>
          </w:divBdr>
        </w:div>
        <w:div w:id="156966166">
          <w:marLeft w:val="480"/>
          <w:marRight w:val="0"/>
          <w:marTop w:val="0"/>
          <w:marBottom w:val="0"/>
          <w:divBdr>
            <w:top w:val="none" w:sz="0" w:space="0" w:color="auto"/>
            <w:left w:val="none" w:sz="0" w:space="0" w:color="auto"/>
            <w:bottom w:val="none" w:sz="0" w:space="0" w:color="auto"/>
            <w:right w:val="none" w:sz="0" w:space="0" w:color="auto"/>
          </w:divBdr>
        </w:div>
        <w:div w:id="13461190">
          <w:marLeft w:val="480"/>
          <w:marRight w:val="0"/>
          <w:marTop w:val="0"/>
          <w:marBottom w:val="0"/>
          <w:divBdr>
            <w:top w:val="none" w:sz="0" w:space="0" w:color="auto"/>
            <w:left w:val="none" w:sz="0" w:space="0" w:color="auto"/>
            <w:bottom w:val="none" w:sz="0" w:space="0" w:color="auto"/>
            <w:right w:val="none" w:sz="0" w:space="0" w:color="auto"/>
          </w:divBdr>
        </w:div>
        <w:div w:id="1558274662">
          <w:marLeft w:val="480"/>
          <w:marRight w:val="0"/>
          <w:marTop w:val="0"/>
          <w:marBottom w:val="0"/>
          <w:divBdr>
            <w:top w:val="none" w:sz="0" w:space="0" w:color="auto"/>
            <w:left w:val="none" w:sz="0" w:space="0" w:color="auto"/>
            <w:bottom w:val="none" w:sz="0" w:space="0" w:color="auto"/>
            <w:right w:val="none" w:sz="0" w:space="0" w:color="auto"/>
          </w:divBdr>
        </w:div>
        <w:div w:id="1728453588">
          <w:marLeft w:val="480"/>
          <w:marRight w:val="0"/>
          <w:marTop w:val="0"/>
          <w:marBottom w:val="0"/>
          <w:divBdr>
            <w:top w:val="none" w:sz="0" w:space="0" w:color="auto"/>
            <w:left w:val="none" w:sz="0" w:space="0" w:color="auto"/>
            <w:bottom w:val="none" w:sz="0" w:space="0" w:color="auto"/>
            <w:right w:val="none" w:sz="0" w:space="0" w:color="auto"/>
          </w:divBdr>
        </w:div>
        <w:div w:id="1807355007">
          <w:marLeft w:val="480"/>
          <w:marRight w:val="0"/>
          <w:marTop w:val="0"/>
          <w:marBottom w:val="0"/>
          <w:divBdr>
            <w:top w:val="none" w:sz="0" w:space="0" w:color="auto"/>
            <w:left w:val="none" w:sz="0" w:space="0" w:color="auto"/>
            <w:bottom w:val="none" w:sz="0" w:space="0" w:color="auto"/>
            <w:right w:val="none" w:sz="0" w:space="0" w:color="auto"/>
          </w:divBdr>
        </w:div>
        <w:div w:id="385373611">
          <w:marLeft w:val="480"/>
          <w:marRight w:val="0"/>
          <w:marTop w:val="0"/>
          <w:marBottom w:val="0"/>
          <w:divBdr>
            <w:top w:val="none" w:sz="0" w:space="0" w:color="auto"/>
            <w:left w:val="none" w:sz="0" w:space="0" w:color="auto"/>
            <w:bottom w:val="none" w:sz="0" w:space="0" w:color="auto"/>
            <w:right w:val="none" w:sz="0" w:space="0" w:color="auto"/>
          </w:divBdr>
        </w:div>
        <w:div w:id="233004675">
          <w:marLeft w:val="480"/>
          <w:marRight w:val="0"/>
          <w:marTop w:val="0"/>
          <w:marBottom w:val="0"/>
          <w:divBdr>
            <w:top w:val="none" w:sz="0" w:space="0" w:color="auto"/>
            <w:left w:val="none" w:sz="0" w:space="0" w:color="auto"/>
            <w:bottom w:val="none" w:sz="0" w:space="0" w:color="auto"/>
            <w:right w:val="none" w:sz="0" w:space="0" w:color="auto"/>
          </w:divBdr>
        </w:div>
        <w:div w:id="929267001">
          <w:marLeft w:val="480"/>
          <w:marRight w:val="0"/>
          <w:marTop w:val="0"/>
          <w:marBottom w:val="0"/>
          <w:divBdr>
            <w:top w:val="none" w:sz="0" w:space="0" w:color="auto"/>
            <w:left w:val="none" w:sz="0" w:space="0" w:color="auto"/>
            <w:bottom w:val="none" w:sz="0" w:space="0" w:color="auto"/>
            <w:right w:val="none" w:sz="0" w:space="0" w:color="auto"/>
          </w:divBdr>
        </w:div>
        <w:div w:id="537819146">
          <w:marLeft w:val="480"/>
          <w:marRight w:val="0"/>
          <w:marTop w:val="0"/>
          <w:marBottom w:val="0"/>
          <w:divBdr>
            <w:top w:val="none" w:sz="0" w:space="0" w:color="auto"/>
            <w:left w:val="none" w:sz="0" w:space="0" w:color="auto"/>
            <w:bottom w:val="none" w:sz="0" w:space="0" w:color="auto"/>
            <w:right w:val="none" w:sz="0" w:space="0" w:color="auto"/>
          </w:divBdr>
        </w:div>
        <w:div w:id="1178272614">
          <w:marLeft w:val="480"/>
          <w:marRight w:val="0"/>
          <w:marTop w:val="0"/>
          <w:marBottom w:val="0"/>
          <w:divBdr>
            <w:top w:val="none" w:sz="0" w:space="0" w:color="auto"/>
            <w:left w:val="none" w:sz="0" w:space="0" w:color="auto"/>
            <w:bottom w:val="none" w:sz="0" w:space="0" w:color="auto"/>
            <w:right w:val="none" w:sz="0" w:space="0" w:color="auto"/>
          </w:divBdr>
        </w:div>
        <w:div w:id="289678341">
          <w:marLeft w:val="480"/>
          <w:marRight w:val="0"/>
          <w:marTop w:val="0"/>
          <w:marBottom w:val="0"/>
          <w:divBdr>
            <w:top w:val="none" w:sz="0" w:space="0" w:color="auto"/>
            <w:left w:val="none" w:sz="0" w:space="0" w:color="auto"/>
            <w:bottom w:val="none" w:sz="0" w:space="0" w:color="auto"/>
            <w:right w:val="none" w:sz="0" w:space="0" w:color="auto"/>
          </w:divBdr>
        </w:div>
        <w:div w:id="475611741">
          <w:marLeft w:val="480"/>
          <w:marRight w:val="0"/>
          <w:marTop w:val="0"/>
          <w:marBottom w:val="0"/>
          <w:divBdr>
            <w:top w:val="none" w:sz="0" w:space="0" w:color="auto"/>
            <w:left w:val="none" w:sz="0" w:space="0" w:color="auto"/>
            <w:bottom w:val="none" w:sz="0" w:space="0" w:color="auto"/>
            <w:right w:val="none" w:sz="0" w:space="0" w:color="auto"/>
          </w:divBdr>
        </w:div>
        <w:div w:id="60180408">
          <w:marLeft w:val="480"/>
          <w:marRight w:val="0"/>
          <w:marTop w:val="0"/>
          <w:marBottom w:val="0"/>
          <w:divBdr>
            <w:top w:val="none" w:sz="0" w:space="0" w:color="auto"/>
            <w:left w:val="none" w:sz="0" w:space="0" w:color="auto"/>
            <w:bottom w:val="none" w:sz="0" w:space="0" w:color="auto"/>
            <w:right w:val="none" w:sz="0" w:space="0" w:color="auto"/>
          </w:divBdr>
        </w:div>
        <w:div w:id="330645982">
          <w:marLeft w:val="480"/>
          <w:marRight w:val="0"/>
          <w:marTop w:val="0"/>
          <w:marBottom w:val="0"/>
          <w:divBdr>
            <w:top w:val="none" w:sz="0" w:space="0" w:color="auto"/>
            <w:left w:val="none" w:sz="0" w:space="0" w:color="auto"/>
            <w:bottom w:val="none" w:sz="0" w:space="0" w:color="auto"/>
            <w:right w:val="none" w:sz="0" w:space="0" w:color="auto"/>
          </w:divBdr>
        </w:div>
        <w:div w:id="1986663266">
          <w:marLeft w:val="480"/>
          <w:marRight w:val="0"/>
          <w:marTop w:val="0"/>
          <w:marBottom w:val="0"/>
          <w:divBdr>
            <w:top w:val="none" w:sz="0" w:space="0" w:color="auto"/>
            <w:left w:val="none" w:sz="0" w:space="0" w:color="auto"/>
            <w:bottom w:val="none" w:sz="0" w:space="0" w:color="auto"/>
            <w:right w:val="none" w:sz="0" w:space="0" w:color="auto"/>
          </w:divBdr>
        </w:div>
        <w:div w:id="1609460297">
          <w:marLeft w:val="480"/>
          <w:marRight w:val="0"/>
          <w:marTop w:val="0"/>
          <w:marBottom w:val="0"/>
          <w:divBdr>
            <w:top w:val="none" w:sz="0" w:space="0" w:color="auto"/>
            <w:left w:val="none" w:sz="0" w:space="0" w:color="auto"/>
            <w:bottom w:val="none" w:sz="0" w:space="0" w:color="auto"/>
            <w:right w:val="none" w:sz="0" w:space="0" w:color="auto"/>
          </w:divBdr>
        </w:div>
        <w:div w:id="116729673">
          <w:marLeft w:val="480"/>
          <w:marRight w:val="0"/>
          <w:marTop w:val="0"/>
          <w:marBottom w:val="0"/>
          <w:divBdr>
            <w:top w:val="none" w:sz="0" w:space="0" w:color="auto"/>
            <w:left w:val="none" w:sz="0" w:space="0" w:color="auto"/>
            <w:bottom w:val="none" w:sz="0" w:space="0" w:color="auto"/>
            <w:right w:val="none" w:sz="0" w:space="0" w:color="auto"/>
          </w:divBdr>
        </w:div>
        <w:div w:id="1249653445">
          <w:marLeft w:val="480"/>
          <w:marRight w:val="0"/>
          <w:marTop w:val="0"/>
          <w:marBottom w:val="0"/>
          <w:divBdr>
            <w:top w:val="none" w:sz="0" w:space="0" w:color="auto"/>
            <w:left w:val="none" w:sz="0" w:space="0" w:color="auto"/>
            <w:bottom w:val="none" w:sz="0" w:space="0" w:color="auto"/>
            <w:right w:val="none" w:sz="0" w:space="0" w:color="auto"/>
          </w:divBdr>
        </w:div>
        <w:div w:id="2057467486">
          <w:marLeft w:val="480"/>
          <w:marRight w:val="0"/>
          <w:marTop w:val="0"/>
          <w:marBottom w:val="0"/>
          <w:divBdr>
            <w:top w:val="none" w:sz="0" w:space="0" w:color="auto"/>
            <w:left w:val="none" w:sz="0" w:space="0" w:color="auto"/>
            <w:bottom w:val="none" w:sz="0" w:space="0" w:color="auto"/>
            <w:right w:val="none" w:sz="0" w:space="0" w:color="auto"/>
          </w:divBdr>
        </w:div>
        <w:div w:id="1500199409">
          <w:marLeft w:val="480"/>
          <w:marRight w:val="0"/>
          <w:marTop w:val="0"/>
          <w:marBottom w:val="0"/>
          <w:divBdr>
            <w:top w:val="none" w:sz="0" w:space="0" w:color="auto"/>
            <w:left w:val="none" w:sz="0" w:space="0" w:color="auto"/>
            <w:bottom w:val="none" w:sz="0" w:space="0" w:color="auto"/>
            <w:right w:val="none" w:sz="0" w:space="0" w:color="auto"/>
          </w:divBdr>
        </w:div>
        <w:div w:id="405340697">
          <w:marLeft w:val="480"/>
          <w:marRight w:val="0"/>
          <w:marTop w:val="0"/>
          <w:marBottom w:val="0"/>
          <w:divBdr>
            <w:top w:val="none" w:sz="0" w:space="0" w:color="auto"/>
            <w:left w:val="none" w:sz="0" w:space="0" w:color="auto"/>
            <w:bottom w:val="none" w:sz="0" w:space="0" w:color="auto"/>
            <w:right w:val="none" w:sz="0" w:space="0" w:color="auto"/>
          </w:divBdr>
        </w:div>
        <w:div w:id="2010474178">
          <w:marLeft w:val="480"/>
          <w:marRight w:val="0"/>
          <w:marTop w:val="0"/>
          <w:marBottom w:val="0"/>
          <w:divBdr>
            <w:top w:val="none" w:sz="0" w:space="0" w:color="auto"/>
            <w:left w:val="none" w:sz="0" w:space="0" w:color="auto"/>
            <w:bottom w:val="none" w:sz="0" w:space="0" w:color="auto"/>
            <w:right w:val="none" w:sz="0" w:space="0" w:color="auto"/>
          </w:divBdr>
        </w:div>
        <w:div w:id="484202407">
          <w:marLeft w:val="480"/>
          <w:marRight w:val="0"/>
          <w:marTop w:val="0"/>
          <w:marBottom w:val="0"/>
          <w:divBdr>
            <w:top w:val="none" w:sz="0" w:space="0" w:color="auto"/>
            <w:left w:val="none" w:sz="0" w:space="0" w:color="auto"/>
            <w:bottom w:val="none" w:sz="0" w:space="0" w:color="auto"/>
            <w:right w:val="none" w:sz="0" w:space="0" w:color="auto"/>
          </w:divBdr>
        </w:div>
        <w:div w:id="757142238">
          <w:marLeft w:val="480"/>
          <w:marRight w:val="0"/>
          <w:marTop w:val="0"/>
          <w:marBottom w:val="0"/>
          <w:divBdr>
            <w:top w:val="none" w:sz="0" w:space="0" w:color="auto"/>
            <w:left w:val="none" w:sz="0" w:space="0" w:color="auto"/>
            <w:bottom w:val="none" w:sz="0" w:space="0" w:color="auto"/>
            <w:right w:val="none" w:sz="0" w:space="0" w:color="auto"/>
          </w:divBdr>
        </w:div>
        <w:div w:id="1459756690">
          <w:marLeft w:val="480"/>
          <w:marRight w:val="0"/>
          <w:marTop w:val="0"/>
          <w:marBottom w:val="0"/>
          <w:divBdr>
            <w:top w:val="none" w:sz="0" w:space="0" w:color="auto"/>
            <w:left w:val="none" w:sz="0" w:space="0" w:color="auto"/>
            <w:bottom w:val="none" w:sz="0" w:space="0" w:color="auto"/>
            <w:right w:val="none" w:sz="0" w:space="0" w:color="auto"/>
          </w:divBdr>
        </w:div>
        <w:div w:id="972062124">
          <w:marLeft w:val="480"/>
          <w:marRight w:val="0"/>
          <w:marTop w:val="0"/>
          <w:marBottom w:val="0"/>
          <w:divBdr>
            <w:top w:val="none" w:sz="0" w:space="0" w:color="auto"/>
            <w:left w:val="none" w:sz="0" w:space="0" w:color="auto"/>
            <w:bottom w:val="none" w:sz="0" w:space="0" w:color="auto"/>
            <w:right w:val="none" w:sz="0" w:space="0" w:color="auto"/>
          </w:divBdr>
        </w:div>
        <w:div w:id="144901199">
          <w:marLeft w:val="480"/>
          <w:marRight w:val="0"/>
          <w:marTop w:val="0"/>
          <w:marBottom w:val="0"/>
          <w:divBdr>
            <w:top w:val="none" w:sz="0" w:space="0" w:color="auto"/>
            <w:left w:val="none" w:sz="0" w:space="0" w:color="auto"/>
            <w:bottom w:val="none" w:sz="0" w:space="0" w:color="auto"/>
            <w:right w:val="none" w:sz="0" w:space="0" w:color="auto"/>
          </w:divBdr>
        </w:div>
        <w:div w:id="1506818819">
          <w:marLeft w:val="480"/>
          <w:marRight w:val="0"/>
          <w:marTop w:val="0"/>
          <w:marBottom w:val="0"/>
          <w:divBdr>
            <w:top w:val="none" w:sz="0" w:space="0" w:color="auto"/>
            <w:left w:val="none" w:sz="0" w:space="0" w:color="auto"/>
            <w:bottom w:val="none" w:sz="0" w:space="0" w:color="auto"/>
            <w:right w:val="none" w:sz="0" w:space="0" w:color="auto"/>
          </w:divBdr>
        </w:div>
        <w:div w:id="378894975">
          <w:marLeft w:val="480"/>
          <w:marRight w:val="0"/>
          <w:marTop w:val="0"/>
          <w:marBottom w:val="0"/>
          <w:divBdr>
            <w:top w:val="none" w:sz="0" w:space="0" w:color="auto"/>
            <w:left w:val="none" w:sz="0" w:space="0" w:color="auto"/>
            <w:bottom w:val="none" w:sz="0" w:space="0" w:color="auto"/>
            <w:right w:val="none" w:sz="0" w:space="0" w:color="auto"/>
          </w:divBdr>
        </w:div>
        <w:div w:id="930436127">
          <w:marLeft w:val="480"/>
          <w:marRight w:val="0"/>
          <w:marTop w:val="0"/>
          <w:marBottom w:val="0"/>
          <w:divBdr>
            <w:top w:val="none" w:sz="0" w:space="0" w:color="auto"/>
            <w:left w:val="none" w:sz="0" w:space="0" w:color="auto"/>
            <w:bottom w:val="none" w:sz="0" w:space="0" w:color="auto"/>
            <w:right w:val="none" w:sz="0" w:space="0" w:color="auto"/>
          </w:divBdr>
        </w:div>
        <w:div w:id="383482319">
          <w:marLeft w:val="480"/>
          <w:marRight w:val="0"/>
          <w:marTop w:val="0"/>
          <w:marBottom w:val="0"/>
          <w:divBdr>
            <w:top w:val="none" w:sz="0" w:space="0" w:color="auto"/>
            <w:left w:val="none" w:sz="0" w:space="0" w:color="auto"/>
            <w:bottom w:val="none" w:sz="0" w:space="0" w:color="auto"/>
            <w:right w:val="none" w:sz="0" w:space="0" w:color="auto"/>
          </w:divBdr>
        </w:div>
        <w:div w:id="1044211616">
          <w:marLeft w:val="480"/>
          <w:marRight w:val="0"/>
          <w:marTop w:val="0"/>
          <w:marBottom w:val="0"/>
          <w:divBdr>
            <w:top w:val="none" w:sz="0" w:space="0" w:color="auto"/>
            <w:left w:val="none" w:sz="0" w:space="0" w:color="auto"/>
            <w:bottom w:val="none" w:sz="0" w:space="0" w:color="auto"/>
            <w:right w:val="none" w:sz="0" w:space="0" w:color="auto"/>
          </w:divBdr>
        </w:div>
        <w:div w:id="762146051">
          <w:marLeft w:val="480"/>
          <w:marRight w:val="0"/>
          <w:marTop w:val="0"/>
          <w:marBottom w:val="0"/>
          <w:divBdr>
            <w:top w:val="none" w:sz="0" w:space="0" w:color="auto"/>
            <w:left w:val="none" w:sz="0" w:space="0" w:color="auto"/>
            <w:bottom w:val="none" w:sz="0" w:space="0" w:color="auto"/>
            <w:right w:val="none" w:sz="0" w:space="0" w:color="auto"/>
          </w:divBdr>
        </w:div>
        <w:div w:id="11491516">
          <w:marLeft w:val="480"/>
          <w:marRight w:val="0"/>
          <w:marTop w:val="0"/>
          <w:marBottom w:val="0"/>
          <w:divBdr>
            <w:top w:val="none" w:sz="0" w:space="0" w:color="auto"/>
            <w:left w:val="none" w:sz="0" w:space="0" w:color="auto"/>
            <w:bottom w:val="none" w:sz="0" w:space="0" w:color="auto"/>
            <w:right w:val="none" w:sz="0" w:space="0" w:color="auto"/>
          </w:divBdr>
        </w:div>
        <w:div w:id="757211921">
          <w:marLeft w:val="480"/>
          <w:marRight w:val="0"/>
          <w:marTop w:val="0"/>
          <w:marBottom w:val="0"/>
          <w:divBdr>
            <w:top w:val="none" w:sz="0" w:space="0" w:color="auto"/>
            <w:left w:val="none" w:sz="0" w:space="0" w:color="auto"/>
            <w:bottom w:val="none" w:sz="0" w:space="0" w:color="auto"/>
            <w:right w:val="none" w:sz="0" w:space="0" w:color="auto"/>
          </w:divBdr>
        </w:div>
        <w:div w:id="1597133247">
          <w:marLeft w:val="480"/>
          <w:marRight w:val="0"/>
          <w:marTop w:val="0"/>
          <w:marBottom w:val="0"/>
          <w:divBdr>
            <w:top w:val="none" w:sz="0" w:space="0" w:color="auto"/>
            <w:left w:val="none" w:sz="0" w:space="0" w:color="auto"/>
            <w:bottom w:val="none" w:sz="0" w:space="0" w:color="auto"/>
            <w:right w:val="none" w:sz="0" w:space="0" w:color="auto"/>
          </w:divBdr>
        </w:div>
        <w:div w:id="1410811238">
          <w:marLeft w:val="480"/>
          <w:marRight w:val="0"/>
          <w:marTop w:val="0"/>
          <w:marBottom w:val="0"/>
          <w:divBdr>
            <w:top w:val="none" w:sz="0" w:space="0" w:color="auto"/>
            <w:left w:val="none" w:sz="0" w:space="0" w:color="auto"/>
            <w:bottom w:val="none" w:sz="0" w:space="0" w:color="auto"/>
            <w:right w:val="none" w:sz="0" w:space="0" w:color="auto"/>
          </w:divBdr>
        </w:div>
        <w:div w:id="1831173654">
          <w:marLeft w:val="480"/>
          <w:marRight w:val="0"/>
          <w:marTop w:val="0"/>
          <w:marBottom w:val="0"/>
          <w:divBdr>
            <w:top w:val="none" w:sz="0" w:space="0" w:color="auto"/>
            <w:left w:val="none" w:sz="0" w:space="0" w:color="auto"/>
            <w:bottom w:val="none" w:sz="0" w:space="0" w:color="auto"/>
            <w:right w:val="none" w:sz="0" w:space="0" w:color="auto"/>
          </w:divBdr>
        </w:div>
        <w:div w:id="813109655">
          <w:marLeft w:val="480"/>
          <w:marRight w:val="0"/>
          <w:marTop w:val="0"/>
          <w:marBottom w:val="0"/>
          <w:divBdr>
            <w:top w:val="none" w:sz="0" w:space="0" w:color="auto"/>
            <w:left w:val="none" w:sz="0" w:space="0" w:color="auto"/>
            <w:bottom w:val="none" w:sz="0" w:space="0" w:color="auto"/>
            <w:right w:val="none" w:sz="0" w:space="0" w:color="auto"/>
          </w:divBdr>
        </w:div>
        <w:div w:id="1335457450">
          <w:marLeft w:val="480"/>
          <w:marRight w:val="0"/>
          <w:marTop w:val="0"/>
          <w:marBottom w:val="0"/>
          <w:divBdr>
            <w:top w:val="none" w:sz="0" w:space="0" w:color="auto"/>
            <w:left w:val="none" w:sz="0" w:space="0" w:color="auto"/>
            <w:bottom w:val="none" w:sz="0" w:space="0" w:color="auto"/>
            <w:right w:val="none" w:sz="0" w:space="0" w:color="auto"/>
          </w:divBdr>
        </w:div>
        <w:div w:id="1378042087">
          <w:marLeft w:val="480"/>
          <w:marRight w:val="0"/>
          <w:marTop w:val="0"/>
          <w:marBottom w:val="0"/>
          <w:divBdr>
            <w:top w:val="none" w:sz="0" w:space="0" w:color="auto"/>
            <w:left w:val="none" w:sz="0" w:space="0" w:color="auto"/>
            <w:bottom w:val="none" w:sz="0" w:space="0" w:color="auto"/>
            <w:right w:val="none" w:sz="0" w:space="0" w:color="auto"/>
          </w:divBdr>
        </w:div>
        <w:div w:id="1968705572">
          <w:marLeft w:val="480"/>
          <w:marRight w:val="0"/>
          <w:marTop w:val="0"/>
          <w:marBottom w:val="0"/>
          <w:divBdr>
            <w:top w:val="none" w:sz="0" w:space="0" w:color="auto"/>
            <w:left w:val="none" w:sz="0" w:space="0" w:color="auto"/>
            <w:bottom w:val="none" w:sz="0" w:space="0" w:color="auto"/>
            <w:right w:val="none" w:sz="0" w:space="0" w:color="auto"/>
          </w:divBdr>
        </w:div>
        <w:div w:id="319504121">
          <w:marLeft w:val="480"/>
          <w:marRight w:val="0"/>
          <w:marTop w:val="0"/>
          <w:marBottom w:val="0"/>
          <w:divBdr>
            <w:top w:val="none" w:sz="0" w:space="0" w:color="auto"/>
            <w:left w:val="none" w:sz="0" w:space="0" w:color="auto"/>
            <w:bottom w:val="none" w:sz="0" w:space="0" w:color="auto"/>
            <w:right w:val="none" w:sz="0" w:space="0" w:color="auto"/>
          </w:divBdr>
        </w:div>
        <w:div w:id="740098086">
          <w:marLeft w:val="480"/>
          <w:marRight w:val="0"/>
          <w:marTop w:val="0"/>
          <w:marBottom w:val="0"/>
          <w:divBdr>
            <w:top w:val="none" w:sz="0" w:space="0" w:color="auto"/>
            <w:left w:val="none" w:sz="0" w:space="0" w:color="auto"/>
            <w:bottom w:val="none" w:sz="0" w:space="0" w:color="auto"/>
            <w:right w:val="none" w:sz="0" w:space="0" w:color="auto"/>
          </w:divBdr>
        </w:div>
        <w:div w:id="129787832">
          <w:marLeft w:val="480"/>
          <w:marRight w:val="0"/>
          <w:marTop w:val="0"/>
          <w:marBottom w:val="0"/>
          <w:divBdr>
            <w:top w:val="none" w:sz="0" w:space="0" w:color="auto"/>
            <w:left w:val="none" w:sz="0" w:space="0" w:color="auto"/>
            <w:bottom w:val="none" w:sz="0" w:space="0" w:color="auto"/>
            <w:right w:val="none" w:sz="0" w:space="0" w:color="auto"/>
          </w:divBdr>
        </w:div>
        <w:div w:id="1674643175">
          <w:marLeft w:val="480"/>
          <w:marRight w:val="0"/>
          <w:marTop w:val="0"/>
          <w:marBottom w:val="0"/>
          <w:divBdr>
            <w:top w:val="none" w:sz="0" w:space="0" w:color="auto"/>
            <w:left w:val="none" w:sz="0" w:space="0" w:color="auto"/>
            <w:bottom w:val="none" w:sz="0" w:space="0" w:color="auto"/>
            <w:right w:val="none" w:sz="0" w:space="0" w:color="auto"/>
          </w:divBdr>
        </w:div>
        <w:div w:id="1096900118">
          <w:marLeft w:val="480"/>
          <w:marRight w:val="0"/>
          <w:marTop w:val="0"/>
          <w:marBottom w:val="0"/>
          <w:divBdr>
            <w:top w:val="none" w:sz="0" w:space="0" w:color="auto"/>
            <w:left w:val="none" w:sz="0" w:space="0" w:color="auto"/>
            <w:bottom w:val="none" w:sz="0" w:space="0" w:color="auto"/>
            <w:right w:val="none" w:sz="0" w:space="0" w:color="auto"/>
          </w:divBdr>
        </w:div>
        <w:div w:id="1486362115">
          <w:marLeft w:val="480"/>
          <w:marRight w:val="0"/>
          <w:marTop w:val="0"/>
          <w:marBottom w:val="0"/>
          <w:divBdr>
            <w:top w:val="none" w:sz="0" w:space="0" w:color="auto"/>
            <w:left w:val="none" w:sz="0" w:space="0" w:color="auto"/>
            <w:bottom w:val="none" w:sz="0" w:space="0" w:color="auto"/>
            <w:right w:val="none" w:sz="0" w:space="0" w:color="auto"/>
          </w:divBdr>
        </w:div>
        <w:div w:id="1847552508">
          <w:marLeft w:val="480"/>
          <w:marRight w:val="0"/>
          <w:marTop w:val="0"/>
          <w:marBottom w:val="0"/>
          <w:divBdr>
            <w:top w:val="none" w:sz="0" w:space="0" w:color="auto"/>
            <w:left w:val="none" w:sz="0" w:space="0" w:color="auto"/>
            <w:bottom w:val="none" w:sz="0" w:space="0" w:color="auto"/>
            <w:right w:val="none" w:sz="0" w:space="0" w:color="auto"/>
          </w:divBdr>
        </w:div>
        <w:div w:id="2001276740">
          <w:marLeft w:val="480"/>
          <w:marRight w:val="0"/>
          <w:marTop w:val="0"/>
          <w:marBottom w:val="0"/>
          <w:divBdr>
            <w:top w:val="none" w:sz="0" w:space="0" w:color="auto"/>
            <w:left w:val="none" w:sz="0" w:space="0" w:color="auto"/>
            <w:bottom w:val="none" w:sz="0" w:space="0" w:color="auto"/>
            <w:right w:val="none" w:sz="0" w:space="0" w:color="auto"/>
          </w:divBdr>
        </w:div>
        <w:div w:id="1441294014">
          <w:marLeft w:val="480"/>
          <w:marRight w:val="0"/>
          <w:marTop w:val="0"/>
          <w:marBottom w:val="0"/>
          <w:divBdr>
            <w:top w:val="none" w:sz="0" w:space="0" w:color="auto"/>
            <w:left w:val="none" w:sz="0" w:space="0" w:color="auto"/>
            <w:bottom w:val="none" w:sz="0" w:space="0" w:color="auto"/>
            <w:right w:val="none" w:sz="0" w:space="0" w:color="auto"/>
          </w:divBdr>
        </w:div>
        <w:div w:id="264773344">
          <w:marLeft w:val="480"/>
          <w:marRight w:val="0"/>
          <w:marTop w:val="0"/>
          <w:marBottom w:val="0"/>
          <w:divBdr>
            <w:top w:val="none" w:sz="0" w:space="0" w:color="auto"/>
            <w:left w:val="none" w:sz="0" w:space="0" w:color="auto"/>
            <w:bottom w:val="none" w:sz="0" w:space="0" w:color="auto"/>
            <w:right w:val="none" w:sz="0" w:space="0" w:color="auto"/>
          </w:divBdr>
        </w:div>
        <w:div w:id="1265115230">
          <w:marLeft w:val="480"/>
          <w:marRight w:val="0"/>
          <w:marTop w:val="0"/>
          <w:marBottom w:val="0"/>
          <w:divBdr>
            <w:top w:val="none" w:sz="0" w:space="0" w:color="auto"/>
            <w:left w:val="none" w:sz="0" w:space="0" w:color="auto"/>
            <w:bottom w:val="none" w:sz="0" w:space="0" w:color="auto"/>
            <w:right w:val="none" w:sz="0" w:space="0" w:color="auto"/>
          </w:divBdr>
        </w:div>
        <w:div w:id="1529372013">
          <w:marLeft w:val="480"/>
          <w:marRight w:val="0"/>
          <w:marTop w:val="0"/>
          <w:marBottom w:val="0"/>
          <w:divBdr>
            <w:top w:val="none" w:sz="0" w:space="0" w:color="auto"/>
            <w:left w:val="none" w:sz="0" w:space="0" w:color="auto"/>
            <w:bottom w:val="none" w:sz="0" w:space="0" w:color="auto"/>
            <w:right w:val="none" w:sz="0" w:space="0" w:color="auto"/>
          </w:divBdr>
        </w:div>
        <w:div w:id="55008392">
          <w:marLeft w:val="480"/>
          <w:marRight w:val="0"/>
          <w:marTop w:val="0"/>
          <w:marBottom w:val="0"/>
          <w:divBdr>
            <w:top w:val="none" w:sz="0" w:space="0" w:color="auto"/>
            <w:left w:val="none" w:sz="0" w:space="0" w:color="auto"/>
            <w:bottom w:val="none" w:sz="0" w:space="0" w:color="auto"/>
            <w:right w:val="none" w:sz="0" w:space="0" w:color="auto"/>
          </w:divBdr>
        </w:div>
        <w:div w:id="1492330783">
          <w:marLeft w:val="480"/>
          <w:marRight w:val="0"/>
          <w:marTop w:val="0"/>
          <w:marBottom w:val="0"/>
          <w:divBdr>
            <w:top w:val="none" w:sz="0" w:space="0" w:color="auto"/>
            <w:left w:val="none" w:sz="0" w:space="0" w:color="auto"/>
            <w:bottom w:val="none" w:sz="0" w:space="0" w:color="auto"/>
            <w:right w:val="none" w:sz="0" w:space="0" w:color="auto"/>
          </w:divBdr>
        </w:div>
        <w:div w:id="151334420">
          <w:marLeft w:val="480"/>
          <w:marRight w:val="0"/>
          <w:marTop w:val="0"/>
          <w:marBottom w:val="0"/>
          <w:divBdr>
            <w:top w:val="none" w:sz="0" w:space="0" w:color="auto"/>
            <w:left w:val="none" w:sz="0" w:space="0" w:color="auto"/>
            <w:bottom w:val="none" w:sz="0" w:space="0" w:color="auto"/>
            <w:right w:val="none" w:sz="0" w:space="0" w:color="auto"/>
          </w:divBdr>
        </w:div>
        <w:div w:id="1022323971">
          <w:marLeft w:val="480"/>
          <w:marRight w:val="0"/>
          <w:marTop w:val="0"/>
          <w:marBottom w:val="0"/>
          <w:divBdr>
            <w:top w:val="none" w:sz="0" w:space="0" w:color="auto"/>
            <w:left w:val="none" w:sz="0" w:space="0" w:color="auto"/>
            <w:bottom w:val="none" w:sz="0" w:space="0" w:color="auto"/>
            <w:right w:val="none" w:sz="0" w:space="0" w:color="auto"/>
          </w:divBdr>
        </w:div>
        <w:div w:id="56635224">
          <w:marLeft w:val="480"/>
          <w:marRight w:val="0"/>
          <w:marTop w:val="0"/>
          <w:marBottom w:val="0"/>
          <w:divBdr>
            <w:top w:val="none" w:sz="0" w:space="0" w:color="auto"/>
            <w:left w:val="none" w:sz="0" w:space="0" w:color="auto"/>
            <w:bottom w:val="none" w:sz="0" w:space="0" w:color="auto"/>
            <w:right w:val="none" w:sz="0" w:space="0" w:color="auto"/>
          </w:divBdr>
        </w:div>
        <w:div w:id="1735931410">
          <w:marLeft w:val="480"/>
          <w:marRight w:val="0"/>
          <w:marTop w:val="0"/>
          <w:marBottom w:val="0"/>
          <w:divBdr>
            <w:top w:val="none" w:sz="0" w:space="0" w:color="auto"/>
            <w:left w:val="none" w:sz="0" w:space="0" w:color="auto"/>
            <w:bottom w:val="none" w:sz="0" w:space="0" w:color="auto"/>
            <w:right w:val="none" w:sz="0" w:space="0" w:color="auto"/>
          </w:divBdr>
        </w:div>
        <w:div w:id="996418465">
          <w:marLeft w:val="480"/>
          <w:marRight w:val="0"/>
          <w:marTop w:val="0"/>
          <w:marBottom w:val="0"/>
          <w:divBdr>
            <w:top w:val="none" w:sz="0" w:space="0" w:color="auto"/>
            <w:left w:val="none" w:sz="0" w:space="0" w:color="auto"/>
            <w:bottom w:val="none" w:sz="0" w:space="0" w:color="auto"/>
            <w:right w:val="none" w:sz="0" w:space="0" w:color="auto"/>
          </w:divBdr>
        </w:div>
      </w:divsChild>
    </w:div>
    <w:div w:id="759521593">
      <w:bodyDiv w:val="1"/>
      <w:marLeft w:val="0"/>
      <w:marRight w:val="0"/>
      <w:marTop w:val="0"/>
      <w:marBottom w:val="0"/>
      <w:divBdr>
        <w:top w:val="none" w:sz="0" w:space="0" w:color="auto"/>
        <w:left w:val="none" w:sz="0" w:space="0" w:color="auto"/>
        <w:bottom w:val="none" w:sz="0" w:space="0" w:color="auto"/>
        <w:right w:val="none" w:sz="0" w:space="0" w:color="auto"/>
      </w:divBdr>
    </w:div>
    <w:div w:id="763496610">
      <w:bodyDiv w:val="1"/>
      <w:marLeft w:val="0"/>
      <w:marRight w:val="0"/>
      <w:marTop w:val="0"/>
      <w:marBottom w:val="0"/>
      <w:divBdr>
        <w:top w:val="none" w:sz="0" w:space="0" w:color="auto"/>
        <w:left w:val="none" w:sz="0" w:space="0" w:color="auto"/>
        <w:bottom w:val="none" w:sz="0" w:space="0" w:color="auto"/>
        <w:right w:val="none" w:sz="0" w:space="0" w:color="auto"/>
      </w:divBdr>
    </w:div>
    <w:div w:id="795021994">
      <w:bodyDiv w:val="1"/>
      <w:marLeft w:val="0"/>
      <w:marRight w:val="0"/>
      <w:marTop w:val="0"/>
      <w:marBottom w:val="0"/>
      <w:divBdr>
        <w:top w:val="none" w:sz="0" w:space="0" w:color="auto"/>
        <w:left w:val="none" w:sz="0" w:space="0" w:color="auto"/>
        <w:bottom w:val="none" w:sz="0" w:space="0" w:color="auto"/>
        <w:right w:val="none" w:sz="0" w:space="0" w:color="auto"/>
      </w:divBdr>
    </w:div>
    <w:div w:id="852769948">
      <w:bodyDiv w:val="1"/>
      <w:marLeft w:val="0"/>
      <w:marRight w:val="0"/>
      <w:marTop w:val="0"/>
      <w:marBottom w:val="0"/>
      <w:divBdr>
        <w:top w:val="none" w:sz="0" w:space="0" w:color="auto"/>
        <w:left w:val="none" w:sz="0" w:space="0" w:color="auto"/>
        <w:bottom w:val="none" w:sz="0" w:space="0" w:color="auto"/>
        <w:right w:val="none" w:sz="0" w:space="0" w:color="auto"/>
      </w:divBdr>
    </w:div>
    <w:div w:id="853416957">
      <w:bodyDiv w:val="1"/>
      <w:marLeft w:val="0"/>
      <w:marRight w:val="0"/>
      <w:marTop w:val="0"/>
      <w:marBottom w:val="0"/>
      <w:divBdr>
        <w:top w:val="none" w:sz="0" w:space="0" w:color="auto"/>
        <w:left w:val="none" w:sz="0" w:space="0" w:color="auto"/>
        <w:bottom w:val="none" w:sz="0" w:space="0" w:color="auto"/>
        <w:right w:val="none" w:sz="0" w:space="0" w:color="auto"/>
      </w:divBdr>
    </w:div>
    <w:div w:id="857893489">
      <w:bodyDiv w:val="1"/>
      <w:marLeft w:val="0"/>
      <w:marRight w:val="0"/>
      <w:marTop w:val="0"/>
      <w:marBottom w:val="0"/>
      <w:divBdr>
        <w:top w:val="none" w:sz="0" w:space="0" w:color="auto"/>
        <w:left w:val="none" w:sz="0" w:space="0" w:color="auto"/>
        <w:bottom w:val="none" w:sz="0" w:space="0" w:color="auto"/>
        <w:right w:val="none" w:sz="0" w:space="0" w:color="auto"/>
      </w:divBdr>
    </w:div>
    <w:div w:id="934241636">
      <w:bodyDiv w:val="1"/>
      <w:marLeft w:val="0"/>
      <w:marRight w:val="0"/>
      <w:marTop w:val="0"/>
      <w:marBottom w:val="0"/>
      <w:divBdr>
        <w:top w:val="none" w:sz="0" w:space="0" w:color="auto"/>
        <w:left w:val="none" w:sz="0" w:space="0" w:color="auto"/>
        <w:bottom w:val="none" w:sz="0" w:space="0" w:color="auto"/>
        <w:right w:val="none" w:sz="0" w:space="0" w:color="auto"/>
      </w:divBdr>
    </w:div>
    <w:div w:id="1004748555">
      <w:bodyDiv w:val="1"/>
      <w:marLeft w:val="0"/>
      <w:marRight w:val="0"/>
      <w:marTop w:val="0"/>
      <w:marBottom w:val="0"/>
      <w:divBdr>
        <w:top w:val="none" w:sz="0" w:space="0" w:color="auto"/>
        <w:left w:val="none" w:sz="0" w:space="0" w:color="auto"/>
        <w:bottom w:val="none" w:sz="0" w:space="0" w:color="auto"/>
        <w:right w:val="none" w:sz="0" w:space="0" w:color="auto"/>
      </w:divBdr>
    </w:div>
    <w:div w:id="1027409239">
      <w:bodyDiv w:val="1"/>
      <w:marLeft w:val="0"/>
      <w:marRight w:val="0"/>
      <w:marTop w:val="0"/>
      <w:marBottom w:val="0"/>
      <w:divBdr>
        <w:top w:val="none" w:sz="0" w:space="0" w:color="auto"/>
        <w:left w:val="none" w:sz="0" w:space="0" w:color="auto"/>
        <w:bottom w:val="none" w:sz="0" w:space="0" w:color="auto"/>
        <w:right w:val="none" w:sz="0" w:space="0" w:color="auto"/>
      </w:divBdr>
    </w:div>
    <w:div w:id="1071002577">
      <w:bodyDiv w:val="1"/>
      <w:marLeft w:val="0"/>
      <w:marRight w:val="0"/>
      <w:marTop w:val="0"/>
      <w:marBottom w:val="0"/>
      <w:divBdr>
        <w:top w:val="none" w:sz="0" w:space="0" w:color="auto"/>
        <w:left w:val="none" w:sz="0" w:space="0" w:color="auto"/>
        <w:bottom w:val="none" w:sz="0" w:space="0" w:color="auto"/>
        <w:right w:val="none" w:sz="0" w:space="0" w:color="auto"/>
      </w:divBdr>
    </w:div>
    <w:div w:id="1146581868">
      <w:bodyDiv w:val="1"/>
      <w:marLeft w:val="0"/>
      <w:marRight w:val="0"/>
      <w:marTop w:val="0"/>
      <w:marBottom w:val="0"/>
      <w:divBdr>
        <w:top w:val="none" w:sz="0" w:space="0" w:color="auto"/>
        <w:left w:val="none" w:sz="0" w:space="0" w:color="auto"/>
        <w:bottom w:val="none" w:sz="0" w:space="0" w:color="auto"/>
        <w:right w:val="none" w:sz="0" w:space="0" w:color="auto"/>
      </w:divBdr>
    </w:div>
    <w:div w:id="1157185439">
      <w:bodyDiv w:val="1"/>
      <w:marLeft w:val="0"/>
      <w:marRight w:val="0"/>
      <w:marTop w:val="0"/>
      <w:marBottom w:val="0"/>
      <w:divBdr>
        <w:top w:val="none" w:sz="0" w:space="0" w:color="auto"/>
        <w:left w:val="none" w:sz="0" w:space="0" w:color="auto"/>
        <w:bottom w:val="none" w:sz="0" w:space="0" w:color="auto"/>
        <w:right w:val="none" w:sz="0" w:space="0" w:color="auto"/>
      </w:divBdr>
    </w:div>
    <w:div w:id="1172526623">
      <w:bodyDiv w:val="1"/>
      <w:marLeft w:val="0"/>
      <w:marRight w:val="0"/>
      <w:marTop w:val="0"/>
      <w:marBottom w:val="0"/>
      <w:divBdr>
        <w:top w:val="none" w:sz="0" w:space="0" w:color="auto"/>
        <w:left w:val="none" w:sz="0" w:space="0" w:color="auto"/>
        <w:bottom w:val="none" w:sz="0" w:space="0" w:color="auto"/>
        <w:right w:val="none" w:sz="0" w:space="0" w:color="auto"/>
      </w:divBdr>
    </w:div>
    <w:div w:id="1173447726">
      <w:bodyDiv w:val="1"/>
      <w:marLeft w:val="0"/>
      <w:marRight w:val="0"/>
      <w:marTop w:val="0"/>
      <w:marBottom w:val="0"/>
      <w:divBdr>
        <w:top w:val="none" w:sz="0" w:space="0" w:color="auto"/>
        <w:left w:val="none" w:sz="0" w:space="0" w:color="auto"/>
        <w:bottom w:val="none" w:sz="0" w:space="0" w:color="auto"/>
        <w:right w:val="none" w:sz="0" w:space="0" w:color="auto"/>
      </w:divBdr>
    </w:div>
    <w:div w:id="1183397122">
      <w:bodyDiv w:val="1"/>
      <w:marLeft w:val="0"/>
      <w:marRight w:val="0"/>
      <w:marTop w:val="0"/>
      <w:marBottom w:val="0"/>
      <w:divBdr>
        <w:top w:val="none" w:sz="0" w:space="0" w:color="auto"/>
        <w:left w:val="none" w:sz="0" w:space="0" w:color="auto"/>
        <w:bottom w:val="none" w:sz="0" w:space="0" w:color="auto"/>
        <w:right w:val="none" w:sz="0" w:space="0" w:color="auto"/>
      </w:divBdr>
    </w:div>
    <w:div w:id="1196626307">
      <w:bodyDiv w:val="1"/>
      <w:marLeft w:val="0"/>
      <w:marRight w:val="0"/>
      <w:marTop w:val="0"/>
      <w:marBottom w:val="0"/>
      <w:divBdr>
        <w:top w:val="none" w:sz="0" w:space="0" w:color="auto"/>
        <w:left w:val="none" w:sz="0" w:space="0" w:color="auto"/>
        <w:bottom w:val="none" w:sz="0" w:space="0" w:color="auto"/>
        <w:right w:val="none" w:sz="0" w:space="0" w:color="auto"/>
      </w:divBdr>
    </w:div>
    <w:div w:id="1245341246">
      <w:bodyDiv w:val="1"/>
      <w:marLeft w:val="0"/>
      <w:marRight w:val="0"/>
      <w:marTop w:val="0"/>
      <w:marBottom w:val="0"/>
      <w:divBdr>
        <w:top w:val="none" w:sz="0" w:space="0" w:color="auto"/>
        <w:left w:val="none" w:sz="0" w:space="0" w:color="auto"/>
        <w:bottom w:val="none" w:sz="0" w:space="0" w:color="auto"/>
        <w:right w:val="none" w:sz="0" w:space="0" w:color="auto"/>
      </w:divBdr>
    </w:div>
    <w:div w:id="1250966322">
      <w:bodyDiv w:val="1"/>
      <w:marLeft w:val="0"/>
      <w:marRight w:val="0"/>
      <w:marTop w:val="0"/>
      <w:marBottom w:val="0"/>
      <w:divBdr>
        <w:top w:val="none" w:sz="0" w:space="0" w:color="auto"/>
        <w:left w:val="none" w:sz="0" w:space="0" w:color="auto"/>
        <w:bottom w:val="none" w:sz="0" w:space="0" w:color="auto"/>
        <w:right w:val="none" w:sz="0" w:space="0" w:color="auto"/>
      </w:divBdr>
    </w:div>
    <w:div w:id="1260260909">
      <w:bodyDiv w:val="1"/>
      <w:marLeft w:val="0"/>
      <w:marRight w:val="0"/>
      <w:marTop w:val="0"/>
      <w:marBottom w:val="0"/>
      <w:divBdr>
        <w:top w:val="none" w:sz="0" w:space="0" w:color="auto"/>
        <w:left w:val="none" w:sz="0" w:space="0" w:color="auto"/>
        <w:bottom w:val="none" w:sz="0" w:space="0" w:color="auto"/>
        <w:right w:val="none" w:sz="0" w:space="0" w:color="auto"/>
      </w:divBdr>
      <w:divsChild>
        <w:div w:id="525679233">
          <w:marLeft w:val="0"/>
          <w:marRight w:val="0"/>
          <w:marTop w:val="0"/>
          <w:marBottom w:val="0"/>
          <w:divBdr>
            <w:top w:val="none" w:sz="0" w:space="0" w:color="auto"/>
            <w:left w:val="none" w:sz="0" w:space="0" w:color="auto"/>
            <w:bottom w:val="none" w:sz="0" w:space="0" w:color="auto"/>
            <w:right w:val="none" w:sz="0" w:space="0" w:color="auto"/>
          </w:divBdr>
          <w:divsChild>
            <w:div w:id="1079253435">
              <w:marLeft w:val="0"/>
              <w:marRight w:val="0"/>
              <w:marTop w:val="0"/>
              <w:marBottom w:val="0"/>
              <w:divBdr>
                <w:top w:val="none" w:sz="0" w:space="0" w:color="auto"/>
                <w:left w:val="none" w:sz="0" w:space="0" w:color="auto"/>
                <w:bottom w:val="none" w:sz="0" w:space="0" w:color="auto"/>
                <w:right w:val="none" w:sz="0" w:space="0" w:color="auto"/>
              </w:divBdr>
            </w:div>
          </w:divsChild>
        </w:div>
        <w:div w:id="63112081">
          <w:marLeft w:val="0"/>
          <w:marRight w:val="0"/>
          <w:marTop w:val="0"/>
          <w:marBottom w:val="0"/>
          <w:divBdr>
            <w:top w:val="none" w:sz="0" w:space="0" w:color="auto"/>
            <w:left w:val="none" w:sz="0" w:space="0" w:color="auto"/>
            <w:bottom w:val="none" w:sz="0" w:space="0" w:color="auto"/>
            <w:right w:val="none" w:sz="0" w:space="0" w:color="auto"/>
          </w:divBdr>
          <w:divsChild>
            <w:div w:id="1066881894">
              <w:marLeft w:val="0"/>
              <w:marRight w:val="0"/>
              <w:marTop w:val="0"/>
              <w:marBottom w:val="0"/>
              <w:divBdr>
                <w:top w:val="none" w:sz="0" w:space="0" w:color="auto"/>
                <w:left w:val="none" w:sz="0" w:space="0" w:color="auto"/>
                <w:bottom w:val="none" w:sz="0" w:space="0" w:color="auto"/>
                <w:right w:val="none" w:sz="0" w:space="0" w:color="auto"/>
              </w:divBdr>
              <w:divsChild>
                <w:div w:id="1165828610">
                  <w:marLeft w:val="0"/>
                  <w:marRight w:val="0"/>
                  <w:marTop w:val="0"/>
                  <w:marBottom w:val="0"/>
                  <w:divBdr>
                    <w:top w:val="none" w:sz="0" w:space="0" w:color="auto"/>
                    <w:left w:val="none" w:sz="0" w:space="0" w:color="auto"/>
                    <w:bottom w:val="none" w:sz="0" w:space="0" w:color="auto"/>
                    <w:right w:val="none" w:sz="0" w:space="0" w:color="auto"/>
                  </w:divBdr>
                  <w:divsChild>
                    <w:div w:id="1946695609">
                      <w:marLeft w:val="0"/>
                      <w:marRight w:val="0"/>
                      <w:marTop w:val="0"/>
                      <w:marBottom w:val="0"/>
                      <w:divBdr>
                        <w:top w:val="none" w:sz="0" w:space="0" w:color="auto"/>
                        <w:left w:val="none" w:sz="0" w:space="0" w:color="auto"/>
                        <w:bottom w:val="none" w:sz="0" w:space="0" w:color="auto"/>
                        <w:right w:val="none" w:sz="0" w:space="0" w:color="auto"/>
                      </w:divBdr>
                      <w:divsChild>
                        <w:div w:id="89674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9504842">
      <w:bodyDiv w:val="1"/>
      <w:marLeft w:val="0"/>
      <w:marRight w:val="0"/>
      <w:marTop w:val="0"/>
      <w:marBottom w:val="0"/>
      <w:divBdr>
        <w:top w:val="none" w:sz="0" w:space="0" w:color="auto"/>
        <w:left w:val="none" w:sz="0" w:space="0" w:color="auto"/>
        <w:bottom w:val="none" w:sz="0" w:space="0" w:color="auto"/>
        <w:right w:val="none" w:sz="0" w:space="0" w:color="auto"/>
      </w:divBdr>
    </w:div>
    <w:div w:id="1274635470">
      <w:bodyDiv w:val="1"/>
      <w:marLeft w:val="0"/>
      <w:marRight w:val="0"/>
      <w:marTop w:val="0"/>
      <w:marBottom w:val="0"/>
      <w:divBdr>
        <w:top w:val="none" w:sz="0" w:space="0" w:color="auto"/>
        <w:left w:val="none" w:sz="0" w:space="0" w:color="auto"/>
        <w:bottom w:val="none" w:sz="0" w:space="0" w:color="auto"/>
        <w:right w:val="none" w:sz="0" w:space="0" w:color="auto"/>
      </w:divBdr>
    </w:div>
    <w:div w:id="1299995252">
      <w:bodyDiv w:val="1"/>
      <w:marLeft w:val="0"/>
      <w:marRight w:val="0"/>
      <w:marTop w:val="0"/>
      <w:marBottom w:val="0"/>
      <w:divBdr>
        <w:top w:val="none" w:sz="0" w:space="0" w:color="auto"/>
        <w:left w:val="none" w:sz="0" w:space="0" w:color="auto"/>
        <w:bottom w:val="none" w:sz="0" w:space="0" w:color="auto"/>
        <w:right w:val="none" w:sz="0" w:space="0" w:color="auto"/>
      </w:divBdr>
    </w:div>
    <w:div w:id="1304043943">
      <w:bodyDiv w:val="1"/>
      <w:marLeft w:val="0"/>
      <w:marRight w:val="0"/>
      <w:marTop w:val="0"/>
      <w:marBottom w:val="0"/>
      <w:divBdr>
        <w:top w:val="none" w:sz="0" w:space="0" w:color="auto"/>
        <w:left w:val="none" w:sz="0" w:space="0" w:color="auto"/>
        <w:bottom w:val="none" w:sz="0" w:space="0" w:color="auto"/>
        <w:right w:val="none" w:sz="0" w:space="0" w:color="auto"/>
      </w:divBdr>
    </w:div>
    <w:div w:id="1362125165">
      <w:bodyDiv w:val="1"/>
      <w:marLeft w:val="0"/>
      <w:marRight w:val="0"/>
      <w:marTop w:val="0"/>
      <w:marBottom w:val="0"/>
      <w:divBdr>
        <w:top w:val="none" w:sz="0" w:space="0" w:color="auto"/>
        <w:left w:val="none" w:sz="0" w:space="0" w:color="auto"/>
        <w:bottom w:val="none" w:sz="0" w:space="0" w:color="auto"/>
        <w:right w:val="none" w:sz="0" w:space="0" w:color="auto"/>
      </w:divBdr>
    </w:div>
    <w:div w:id="1403219206">
      <w:bodyDiv w:val="1"/>
      <w:marLeft w:val="0"/>
      <w:marRight w:val="0"/>
      <w:marTop w:val="0"/>
      <w:marBottom w:val="0"/>
      <w:divBdr>
        <w:top w:val="none" w:sz="0" w:space="0" w:color="auto"/>
        <w:left w:val="none" w:sz="0" w:space="0" w:color="auto"/>
        <w:bottom w:val="none" w:sz="0" w:space="0" w:color="auto"/>
        <w:right w:val="none" w:sz="0" w:space="0" w:color="auto"/>
      </w:divBdr>
    </w:div>
    <w:div w:id="1413044213">
      <w:bodyDiv w:val="1"/>
      <w:marLeft w:val="0"/>
      <w:marRight w:val="0"/>
      <w:marTop w:val="0"/>
      <w:marBottom w:val="0"/>
      <w:divBdr>
        <w:top w:val="none" w:sz="0" w:space="0" w:color="auto"/>
        <w:left w:val="none" w:sz="0" w:space="0" w:color="auto"/>
        <w:bottom w:val="none" w:sz="0" w:space="0" w:color="auto"/>
        <w:right w:val="none" w:sz="0" w:space="0" w:color="auto"/>
      </w:divBdr>
    </w:div>
    <w:div w:id="1472018241">
      <w:bodyDiv w:val="1"/>
      <w:marLeft w:val="0"/>
      <w:marRight w:val="0"/>
      <w:marTop w:val="0"/>
      <w:marBottom w:val="0"/>
      <w:divBdr>
        <w:top w:val="none" w:sz="0" w:space="0" w:color="auto"/>
        <w:left w:val="none" w:sz="0" w:space="0" w:color="auto"/>
        <w:bottom w:val="none" w:sz="0" w:space="0" w:color="auto"/>
        <w:right w:val="none" w:sz="0" w:space="0" w:color="auto"/>
      </w:divBdr>
    </w:div>
    <w:div w:id="1476558041">
      <w:bodyDiv w:val="1"/>
      <w:marLeft w:val="0"/>
      <w:marRight w:val="0"/>
      <w:marTop w:val="0"/>
      <w:marBottom w:val="0"/>
      <w:divBdr>
        <w:top w:val="none" w:sz="0" w:space="0" w:color="auto"/>
        <w:left w:val="none" w:sz="0" w:space="0" w:color="auto"/>
        <w:bottom w:val="none" w:sz="0" w:space="0" w:color="auto"/>
        <w:right w:val="none" w:sz="0" w:space="0" w:color="auto"/>
      </w:divBdr>
    </w:div>
    <w:div w:id="1484345853">
      <w:bodyDiv w:val="1"/>
      <w:marLeft w:val="0"/>
      <w:marRight w:val="0"/>
      <w:marTop w:val="0"/>
      <w:marBottom w:val="0"/>
      <w:divBdr>
        <w:top w:val="none" w:sz="0" w:space="0" w:color="auto"/>
        <w:left w:val="none" w:sz="0" w:space="0" w:color="auto"/>
        <w:bottom w:val="none" w:sz="0" w:space="0" w:color="auto"/>
        <w:right w:val="none" w:sz="0" w:space="0" w:color="auto"/>
      </w:divBdr>
    </w:div>
    <w:div w:id="1488666507">
      <w:bodyDiv w:val="1"/>
      <w:marLeft w:val="0"/>
      <w:marRight w:val="0"/>
      <w:marTop w:val="0"/>
      <w:marBottom w:val="0"/>
      <w:divBdr>
        <w:top w:val="none" w:sz="0" w:space="0" w:color="auto"/>
        <w:left w:val="none" w:sz="0" w:space="0" w:color="auto"/>
        <w:bottom w:val="none" w:sz="0" w:space="0" w:color="auto"/>
        <w:right w:val="none" w:sz="0" w:space="0" w:color="auto"/>
      </w:divBdr>
    </w:div>
    <w:div w:id="1502427414">
      <w:bodyDiv w:val="1"/>
      <w:marLeft w:val="0"/>
      <w:marRight w:val="0"/>
      <w:marTop w:val="0"/>
      <w:marBottom w:val="0"/>
      <w:divBdr>
        <w:top w:val="none" w:sz="0" w:space="0" w:color="auto"/>
        <w:left w:val="none" w:sz="0" w:space="0" w:color="auto"/>
        <w:bottom w:val="none" w:sz="0" w:space="0" w:color="auto"/>
        <w:right w:val="none" w:sz="0" w:space="0" w:color="auto"/>
      </w:divBdr>
    </w:div>
    <w:div w:id="1602756635">
      <w:bodyDiv w:val="1"/>
      <w:marLeft w:val="0"/>
      <w:marRight w:val="0"/>
      <w:marTop w:val="0"/>
      <w:marBottom w:val="0"/>
      <w:divBdr>
        <w:top w:val="none" w:sz="0" w:space="0" w:color="auto"/>
        <w:left w:val="none" w:sz="0" w:space="0" w:color="auto"/>
        <w:bottom w:val="none" w:sz="0" w:space="0" w:color="auto"/>
        <w:right w:val="none" w:sz="0" w:space="0" w:color="auto"/>
      </w:divBdr>
    </w:div>
    <w:div w:id="1730030052">
      <w:bodyDiv w:val="1"/>
      <w:marLeft w:val="0"/>
      <w:marRight w:val="0"/>
      <w:marTop w:val="0"/>
      <w:marBottom w:val="0"/>
      <w:divBdr>
        <w:top w:val="none" w:sz="0" w:space="0" w:color="auto"/>
        <w:left w:val="none" w:sz="0" w:space="0" w:color="auto"/>
        <w:bottom w:val="none" w:sz="0" w:space="0" w:color="auto"/>
        <w:right w:val="none" w:sz="0" w:space="0" w:color="auto"/>
      </w:divBdr>
      <w:divsChild>
        <w:div w:id="56125913">
          <w:marLeft w:val="480"/>
          <w:marRight w:val="0"/>
          <w:marTop w:val="0"/>
          <w:marBottom w:val="0"/>
          <w:divBdr>
            <w:top w:val="none" w:sz="0" w:space="0" w:color="auto"/>
            <w:left w:val="none" w:sz="0" w:space="0" w:color="auto"/>
            <w:bottom w:val="none" w:sz="0" w:space="0" w:color="auto"/>
            <w:right w:val="none" w:sz="0" w:space="0" w:color="auto"/>
          </w:divBdr>
        </w:div>
        <w:div w:id="361132230">
          <w:marLeft w:val="480"/>
          <w:marRight w:val="0"/>
          <w:marTop w:val="0"/>
          <w:marBottom w:val="0"/>
          <w:divBdr>
            <w:top w:val="none" w:sz="0" w:space="0" w:color="auto"/>
            <w:left w:val="none" w:sz="0" w:space="0" w:color="auto"/>
            <w:bottom w:val="none" w:sz="0" w:space="0" w:color="auto"/>
            <w:right w:val="none" w:sz="0" w:space="0" w:color="auto"/>
          </w:divBdr>
        </w:div>
        <w:div w:id="2005011689">
          <w:marLeft w:val="480"/>
          <w:marRight w:val="0"/>
          <w:marTop w:val="0"/>
          <w:marBottom w:val="0"/>
          <w:divBdr>
            <w:top w:val="none" w:sz="0" w:space="0" w:color="auto"/>
            <w:left w:val="none" w:sz="0" w:space="0" w:color="auto"/>
            <w:bottom w:val="none" w:sz="0" w:space="0" w:color="auto"/>
            <w:right w:val="none" w:sz="0" w:space="0" w:color="auto"/>
          </w:divBdr>
        </w:div>
        <w:div w:id="189032296">
          <w:marLeft w:val="480"/>
          <w:marRight w:val="0"/>
          <w:marTop w:val="0"/>
          <w:marBottom w:val="0"/>
          <w:divBdr>
            <w:top w:val="none" w:sz="0" w:space="0" w:color="auto"/>
            <w:left w:val="none" w:sz="0" w:space="0" w:color="auto"/>
            <w:bottom w:val="none" w:sz="0" w:space="0" w:color="auto"/>
            <w:right w:val="none" w:sz="0" w:space="0" w:color="auto"/>
          </w:divBdr>
        </w:div>
        <w:div w:id="940525879">
          <w:marLeft w:val="480"/>
          <w:marRight w:val="0"/>
          <w:marTop w:val="0"/>
          <w:marBottom w:val="0"/>
          <w:divBdr>
            <w:top w:val="none" w:sz="0" w:space="0" w:color="auto"/>
            <w:left w:val="none" w:sz="0" w:space="0" w:color="auto"/>
            <w:bottom w:val="none" w:sz="0" w:space="0" w:color="auto"/>
            <w:right w:val="none" w:sz="0" w:space="0" w:color="auto"/>
          </w:divBdr>
        </w:div>
        <w:div w:id="619454077">
          <w:marLeft w:val="480"/>
          <w:marRight w:val="0"/>
          <w:marTop w:val="0"/>
          <w:marBottom w:val="0"/>
          <w:divBdr>
            <w:top w:val="none" w:sz="0" w:space="0" w:color="auto"/>
            <w:left w:val="none" w:sz="0" w:space="0" w:color="auto"/>
            <w:bottom w:val="none" w:sz="0" w:space="0" w:color="auto"/>
            <w:right w:val="none" w:sz="0" w:space="0" w:color="auto"/>
          </w:divBdr>
        </w:div>
        <w:div w:id="178782540">
          <w:marLeft w:val="480"/>
          <w:marRight w:val="0"/>
          <w:marTop w:val="0"/>
          <w:marBottom w:val="0"/>
          <w:divBdr>
            <w:top w:val="none" w:sz="0" w:space="0" w:color="auto"/>
            <w:left w:val="none" w:sz="0" w:space="0" w:color="auto"/>
            <w:bottom w:val="none" w:sz="0" w:space="0" w:color="auto"/>
            <w:right w:val="none" w:sz="0" w:space="0" w:color="auto"/>
          </w:divBdr>
        </w:div>
        <w:div w:id="50076082">
          <w:marLeft w:val="480"/>
          <w:marRight w:val="0"/>
          <w:marTop w:val="0"/>
          <w:marBottom w:val="0"/>
          <w:divBdr>
            <w:top w:val="none" w:sz="0" w:space="0" w:color="auto"/>
            <w:left w:val="none" w:sz="0" w:space="0" w:color="auto"/>
            <w:bottom w:val="none" w:sz="0" w:space="0" w:color="auto"/>
            <w:right w:val="none" w:sz="0" w:space="0" w:color="auto"/>
          </w:divBdr>
        </w:div>
        <w:div w:id="1565872162">
          <w:marLeft w:val="480"/>
          <w:marRight w:val="0"/>
          <w:marTop w:val="0"/>
          <w:marBottom w:val="0"/>
          <w:divBdr>
            <w:top w:val="none" w:sz="0" w:space="0" w:color="auto"/>
            <w:left w:val="none" w:sz="0" w:space="0" w:color="auto"/>
            <w:bottom w:val="none" w:sz="0" w:space="0" w:color="auto"/>
            <w:right w:val="none" w:sz="0" w:space="0" w:color="auto"/>
          </w:divBdr>
        </w:div>
        <w:div w:id="2028406146">
          <w:marLeft w:val="480"/>
          <w:marRight w:val="0"/>
          <w:marTop w:val="0"/>
          <w:marBottom w:val="0"/>
          <w:divBdr>
            <w:top w:val="none" w:sz="0" w:space="0" w:color="auto"/>
            <w:left w:val="none" w:sz="0" w:space="0" w:color="auto"/>
            <w:bottom w:val="none" w:sz="0" w:space="0" w:color="auto"/>
            <w:right w:val="none" w:sz="0" w:space="0" w:color="auto"/>
          </w:divBdr>
        </w:div>
        <w:div w:id="2081099745">
          <w:marLeft w:val="480"/>
          <w:marRight w:val="0"/>
          <w:marTop w:val="0"/>
          <w:marBottom w:val="0"/>
          <w:divBdr>
            <w:top w:val="none" w:sz="0" w:space="0" w:color="auto"/>
            <w:left w:val="none" w:sz="0" w:space="0" w:color="auto"/>
            <w:bottom w:val="none" w:sz="0" w:space="0" w:color="auto"/>
            <w:right w:val="none" w:sz="0" w:space="0" w:color="auto"/>
          </w:divBdr>
        </w:div>
        <w:div w:id="930892862">
          <w:marLeft w:val="480"/>
          <w:marRight w:val="0"/>
          <w:marTop w:val="0"/>
          <w:marBottom w:val="0"/>
          <w:divBdr>
            <w:top w:val="none" w:sz="0" w:space="0" w:color="auto"/>
            <w:left w:val="none" w:sz="0" w:space="0" w:color="auto"/>
            <w:bottom w:val="none" w:sz="0" w:space="0" w:color="auto"/>
            <w:right w:val="none" w:sz="0" w:space="0" w:color="auto"/>
          </w:divBdr>
        </w:div>
        <w:div w:id="1209878014">
          <w:marLeft w:val="480"/>
          <w:marRight w:val="0"/>
          <w:marTop w:val="0"/>
          <w:marBottom w:val="0"/>
          <w:divBdr>
            <w:top w:val="none" w:sz="0" w:space="0" w:color="auto"/>
            <w:left w:val="none" w:sz="0" w:space="0" w:color="auto"/>
            <w:bottom w:val="none" w:sz="0" w:space="0" w:color="auto"/>
            <w:right w:val="none" w:sz="0" w:space="0" w:color="auto"/>
          </w:divBdr>
        </w:div>
        <w:div w:id="677269151">
          <w:marLeft w:val="480"/>
          <w:marRight w:val="0"/>
          <w:marTop w:val="0"/>
          <w:marBottom w:val="0"/>
          <w:divBdr>
            <w:top w:val="none" w:sz="0" w:space="0" w:color="auto"/>
            <w:left w:val="none" w:sz="0" w:space="0" w:color="auto"/>
            <w:bottom w:val="none" w:sz="0" w:space="0" w:color="auto"/>
            <w:right w:val="none" w:sz="0" w:space="0" w:color="auto"/>
          </w:divBdr>
        </w:div>
        <w:div w:id="1751730454">
          <w:marLeft w:val="480"/>
          <w:marRight w:val="0"/>
          <w:marTop w:val="0"/>
          <w:marBottom w:val="0"/>
          <w:divBdr>
            <w:top w:val="none" w:sz="0" w:space="0" w:color="auto"/>
            <w:left w:val="none" w:sz="0" w:space="0" w:color="auto"/>
            <w:bottom w:val="none" w:sz="0" w:space="0" w:color="auto"/>
            <w:right w:val="none" w:sz="0" w:space="0" w:color="auto"/>
          </w:divBdr>
        </w:div>
        <w:div w:id="1020351802">
          <w:marLeft w:val="480"/>
          <w:marRight w:val="0"/>
          <w:marTop w:val="0"/>
          <w:marBottom w:val="0"/>
          <w:divBdr>
            <w:top w:val="none" w:sz="0" w:space="0" w:color="auto"/>
            <w:left w:val="none" w:sz="0" w:space="0" w:color="auto"/>
            <w:bottom w:val="none" w:sz="0" w:space="0" w:color="auto"/>
            <w:right w:val="none" w:sz="0" w:space="0" w:color="auto"/>
          </w:divBdr>
        </w:div>
        <w:div w:id="1350184074">
          <w:marLeft w:val="480"/>
          <w:marRight w:val="0"/>
          <w:marTop w:val="0"/>
          <w:marBottom w:val="0"/>
          <w:divBdr>
            <w:top w:val="none" w:sz="0" w:space="0" w:color="auto"/>
            <w:left w:val="none" w:sz="0" w:space="0" w:color="auto"/>
            <w:bottom w:val="none" w:sz="0" w:space="0" w:color="auto"/>
            <w:right w:val="none" w:sz="0" w:space="0" w:color="auto"/>
          </w:divBdr>
        </w:div>
        <w:div w:id="1272014705">
          <w:marLeft w:val="480"/>
          <w:marRight w:val="0"/>
          <w:marTop w:val="0"/>
          <w:marBottom w:val="0"/>
          <w:divBdr>
            <w:top w:val="none" w:sz="0" w:space="0" w:color="auto"/>
            <w:left w:val="none" w:sz="0" w:space="0" w:color="auto"/>
            <w:bottom w:val="none" w:sz="0" w:space="0" w:color="auto"/>
            <w:right w:val="none" w:sz="0" w:space="0" w:color="auto"/>
          </w:divBdr>
        </w:div>
        <w:div w:id="1914730426">
          <w:marLeft w:val="480"/>
          <w:marRight w:val="0"/>
          <w:marTop w:val="0"/>
          <w:marBottom w:val="0"/>
          <w:divBdr>
            <w:top w:val="none" w:sz="0" w:space="0" w:color="auto"/>
            <w:left w:val="none" w:sz="0" w:space="0" w:color="auto"/>
            <w:bottom w:val="none" w:sz="0" w:space="0" w:color="auto"/>
            <w:right w:val="none" w:sz="0" w:space="0" w:color="auto"/>
          </w:divBdr>
        </w:div>
        <w:div w:id="2135783648">
          <w:marLeft w:val="480"/>
          <w:marRight w:val="0"/>
          <w:marTop w:val="0"/>
          <w:marBottom w:val="0"/>
          <w:divBdr>
            <w:top w:val="none" w:sz="0" w:space="0" w:color="auto"/>
            <w:left w:val="none" w:sz="0" w:space="0" w:color="auto"/>
            <w:bottom w:val="none" w:sz="0" w:space="0" w:color="auto"/>
            <w:right w:val="none" w:sz="0" w:space="0" w:color="auto"/>
          </w:divBdr>
        </w:div>
        <w:div w:id="541091925">
          <w:marLeft w:val="480"/>
          <w:marRight w:val="0"/>
          <w:marTop w:val="0"/>
          <w:marBottom w:val="0"/>
          <w:divBdr>
            <w:top w:val="none" w:sz="0" w:space="0" w:color="auto"/>
            <w:left w:val="none" w:sz="0" w:space="0" w:color="auto"/>
            <w:bottom w:val="none" w:sz="0" w:space="0" w:color="auto"/>
            <w:right w:val="none" w:sz="0" w:space="0" w:color="auto"/>
          </w:divBdr>
        </w:div>
        <w:div w:id="1946308122">
          <w:marLeft w:val="480"/>
          <w:marRight w:val="0"/>
          <w:marTop w:val="0"/>
          <w:marBottom w:val="0"/>
          <w:divBdr>
            <w:top w:val="none" w:sz="0" w:space="0" w:color="auto"/>
            <w:left w:val="none" w:sz="0" w:space="0" w:color="auto"/>
            <w:bottom w:val="none" w:sz="0" w:space="0" w:color="auto"/>
            <w:right w:val="none" w:sz="0" w:space="0" w:color="auto"/>
          </w:divBdr>
        </w:div>
        <w:div w:id="228078966">
          <w:marLeft w:val="480"/>
          <w:marRight w:val="0"/>
          <w:marTop w:val="0"/>
          <w:marBottom w:val="0"/>
          <w:divBdr>
            <w:top w:val="none" w:sz="0" w:space="0" w:color="auto"/>
            <w:left w:val="none" w:sz="0" w:space="0" w:color="auto"/>
            <w:bottom w:val="none" w:sz="0" w:space="0" w:color="auto"/>
            <w:right w:val="none" w:sz="0" w:space="0" w:color="auto"/>
          </w:divBdr>
        </w:div>
        <w:div w:id="1520924631">
          <w:marLeft w:val="480"/>
          <w:marRight w:val="0"/>
          <w:marTop w:val="0"/>
          <w:marBottom w:val="0"/>
          <w:divBdr>
            <w:top w:val="none" w:sz="0" w:space="0" w:color="auto"/>
            <w:left w:val="none" w:sz="0" w:space="0" w:color="auto"/>
            <w:bottom w:val="none" w:sz="0" w:space="0" w:color="auto"/>
            <w:right w:val="none" w:sz="0" w:space="0" w:color="auto"/>
          </w:divBdr>
        </w:div>
        <w:div w:id="1383750375">
          <w:marLeft w:val="480"/>
          <w:marRight w:val="0"/>
          <w:marTop w:val="0"/>
          <w:marBottom w:val="0"/>
          <w:divBdr>
            <w:top w:val="none" w:sz="0" w:space="0" w:color="auto"/>
            <w:left w:val="none" w:sz="0" w:space="0" w:color="auto"/>
            <w:bottom w:val="none" w:sz="0" w:space="0" w:color="auto"/>
            <w:right w:val="none" w:sz="0" w:space="0" w:color="auto"/>
          </w:divBdr>
        </w:div>
        <w:div w:id="94135199">
          <w:marLeft w:val="480"/>
          <w:marRight w:val="0"/>
          <w:marTop w:val="0"/>
          <w:marBottom w:val="0"/>
          <w:divBdr>
            <w:top w:val="none" w:sz="0" w:space="0" w:color="auto"/>
            <w:left w:val="none" w:sz="0" w:space="0" w:color="auto"/>
            <w:bottom w:val="none" w:sz="0" w:space="0" w:color="auto"/>
            <w:right w:val="none" w:sz="0" w:space="0" w:color="auto"/>
          </w:divBdr>
        </w:div>
        <w:div w:id="1513374339">
          <w:marLeft w:val="480"/>
          <w:marRight w:val="0"/>
          <w:marTop w:val="0"/>
          <w:marBottom w:val="0"/>
          <w:divBdr>
            <w:top w:val="none" w:sz="0" w:space="0" w:color="auto"/>
            <w:left w:val="none" w:sz="0" w:space="0" w:color="auto"/>
            <w:bottom w:val="none" w:sz="0" w:space="0" w:color="auto"/>
            <w:right w:val="none" w:sz="0" w:space="0" w:color="auto"/>
          </w:divBdr>
        </w:div>
        <w:div w:id="1557744566">
          <w:marLeft w:val="480"/>
          <w:marRight w:val="0"/>
          <w:marTop w:val="0"/>
          <w:marBottom w:val="0"/>
          <w:divBdr>
            <w:top w:val="none" w:sz="0" w:space="0" w:color="auto"/>
            <w:left w:val="none" w:sz="0" w:space="0" w:color="auto"/>
            <w:bottom w:val="none" w:sz="0" w:space="0" w:color="auto"/>
            <w:right w:val="none" w:sz="0" w:space="0" w:color="auto"/>
          </w:divBdr>
        </w:div>
        <w:div w:id="1623146093">
          <w:marLeft w:val="480"/>
          <w:marRight w:val="0"/>
          <w:marTop w:val="0"/>
          <w:marBottom w:val="0"/>
          <w:divBdr>
            <w:top w:val="none" w:sz="0" w:space="0" w:color="auto"/>
            <w:left w:val="none" w:sz="0" w:space="0" w:color="auto"/>
            <w:bottom w:val="none" w:sz="0" w:space="0" w:color="auto"/>
            <w:right w:val="none" w:sz="0" w:space="0" w:color="auto"/>
          </w:divBdr>
        </w:div>
        <w:div w:id="472063639">
          <w:marLeft w:val="480"/>
          <w:marRight w:val="0"/>
          <w:marTop w:val="0"/>
          <w:marBottom w:val="0"/>
          <w:divBdr>
            <w:top w:val="none" w:sz="0" w:space="0" w:color="auto"/>
            <w:left w:val="none" w:sz="0" w:space="0" w:color="auto"/>
            <w:bottom w:val="none" w:sz="0" w:space="0" w:color="auto"/>
            <w:right w:val="none" w:sz="0" w:space="0" w:color="auto"/>
          </w:divBdr>
        </w:div>
        <w:div w:id="931740595">
          <w:marLeft w:val="480"/>
          <w:marRight w:val="0"/>
          <w:marTop w:val="0"/>
          <w:marBottom w:val="0"/>
          <w:divBdr>
            <w:top w:val="none" w:sz="0" w:space="0" w:color="auto"/>
            <w:left w:val="none" w:sz="0" w:space="0" w:color="auto"/>
            <w:bottom w:val="none" w:sz="0" w:space="0" w:color="auto"/>
            <w:right w:val="none" w:sz="0" w:space="0" w:color="auto"/>
          </w:divBdr>
        </w:div>
        <w:div w:id="270941975">
          <w:marLeft w:val="480"/>
          <w:marRight w:val="0"/>
          <w:marTop w:val="0"/>
          <w:marBottom w:val="0"/>
          <w:divBdr>
            <w:top w:val="none" w:sz="0" w:space="0" w:color="auto"/>
            <w:left w:val="none" w:sz="0" w:space="0" w:color="auto"/>
            <w:bottom w:val="none" w:sz="0" w:space="0" w:color="auto"/>
            <w:right w:val="none" w:sz="0" w:space="0" w:color="auto"/>
          </w:divBdr>
        </w:div>
        <w:div w:id="543714397">
          <w:marLeft w:val="480"/>
          <w:marRight w:val="0"/>
          <w:marTop w:val="0"/>
          <w:marBottom w:val="0"/>
          <w:divBdr>
            <w:top w:val="none" w:sz="0" w:space="0" w:color="auto"/>
            <w:left w:val="none" w:sz="0" w:space="0" w:color="auto"/>
            <w:bottom w:val="none" w:sz="0" w:space="0" w:color="auto"/>
            <w:right w:val="none" w:sz="0" w:space="0" w:color="auto"/>
          </w:divBdr>
        </w:div>
        <w:div w:id="169108613">
          <w:marLeft w:val="480"/>
          <w:marRight w:val="0"/>
          <w:marTop w:val="0"/>
          <w:marBottom w:val="0"/>
          <w:divBdr>
            <w:top w:val="none" w:sz="0" w:space="0" w:color="auto"/>
            <w:left w:val="none" w:sz="0" w:space="0" w:color="auto"/>
            <w:bottom w:val="none" w:sz="0" w:space="0" w:color="auto"/>
            <w:right w:val="none" w:sz="0" w:space="0" w:color="auto"/>
          </w:divBdr>
        </w:div>
        <w:div w:id="727067907">
          <w:marLeft w:val="480"/>
          <w:marRight w:val="0"/>
          <w:marTop w:val="0"/>
          <w:marBottom w:val="0"/>
          <w:divBdr>
            <w:top w:val="none" w:sz="0" w:space="0" w:color="auto"/>
            <w:left w:val="none" w:sz="0" w:space="0" w:color="auto"/>
            <w:bottom w:val="none" w:sz="0" w:space="0" w:color="auto"/>
            <w:right w:val="none" w:sz="0" w:space="0" w:color="auto"/>
          </w:divBdr>
        </w:div>
        <w:div w:id="665939723">
          <w:marLeft w:val="480"/>
          <w:marRight w:val="0"/>
          <w:marTop w:val="0"/>
          <w:marBottom w:val="0"/>
          <w:divBdr>
            <w:top w:val="none" w:sz="0" w:space="0" w:color="auto"/>
            <w:left w:val="none" w:sz="0" w:space="0" w:color="auto"/>
            <w:bottom w:val="none" w:sz="0" w:space="0" w:color="auto"/>
            <w:right w:val="none" w:sz="0" w:space="0" w:color="auto"/>
          </w:divBdr>
        </w:div>
        <w:div w:id="1771124673">
          <w:marLeft w:val="480"/>
          <w:marRight w:val="0"/>
          <w:marTop w:val="0"/>
          <w:marBottom w:val="0"/>
          <w:divBdr>
            <w:top w:val="none" w:sz="0" w:space="0" w:color="auto"/>
            <w:left w:val="none" w:sz="0" w:space="0" w:color="auto"/>
            <w:bottom w:val="none" w:sz="0" w:space="0" w:color="auto"/>
            <w:right w:val="none" w:sz="0" w:space="0" w:color="auto"/>
          </w:divBdr>
        </w:div>
        <w:div w:id="1725713106">
          <w:marLeft w:val="480"/>
          <w:marRight w:val="0"/>
          <w:marTop w:val="0"/>
          <w:marBottom w:val="0"/>
          <w:divBdr>
            <w:top w:val="none" w:sz="0" w:space="0" w:color="auto"/>
            <w:left w:val="none" w:sz="0" w:space="0" w:color="auto"/>
            <w:bottom w:val="none" w:sz="0" w:space="0" w:color="auto"/>
            <w:right w:val="none" w:sz="0" w:space="0" w:color="auto"/>
          </w:divBdr>
        </w:div>
        <w:div w:id="712535838">
          <w:marLeft w:val="480"/>
          <w:marRight w:val="0"/>
          <w:marTop w:val="0"/>
          <w:marBottom w:val="0"/>
          <w:divBdr>
            <w:top w:val="none" w:sz="0" w:space="0" w:color="auto"/>
            <w:left w:val="none" w:sz="0" w:space="0" w:color="auto"/>
            <w:bottom w:val="none" w:sz="0" w:space="0" w:color="auto"/>
            <w:right w:val="none" w:sz="0" w:space="0" w:color="auto"/>
          </w:divBdr>
        </w:div>
        <w:div w:id="1696732087">
          <w:marLeft w:val="480"/>
          <w:marRight w:val="0"/>
          <w:marTop w:val="0"/>
          <w:marBottom w:val="0"/>
          <w:divBdr>
            <w:top w:val="none" w:sz="0" w:space="0" w:color="auto"/>
            <w:left w:val="none" w:sz="0" w:space="0" w:color="auto"/>
            <w:bottom w:val="none" w:sz="0" w:space="0" w:color="auto"/>
            <w:right w:val="none" w:sz="0" w:space="0" w:color="auto"/>
          </w:divBdr>
        </w:div>
        <w:div w:id="1354257988">
          <w:marLeft w:val="480"/>
          <w:marRight w:val="0"/>
          <w:marTop w:val="0"/>
          <w:marBottom w:val="0"/>
          <w:divBdr>
            <w:top w:val="none" w:sz="0" w:space="0" w:color="auto"/>
            <w:left w:val="none" w:sz="0" w:space="0" w:color="auto"/>
            <w:bottom w:val="none" w:sz="0" w:space="0" w:color="auto"/>
            <w:right w:val="none" w:sz="0" w:space="0" w:color="auto"/>
          </w:divBdr>
        </w:div>
        <w:div w:id="1693073611">
          <w:marLeft w:val="480"/>
          <w:marRight w:val="0"/>
          <w:marTop w:val="0"/>
          <w:marBottom w:val="0"/>
          <w:divBdr>
            <w:top w:val="none" w:sz="0" w:space="0" w:color="auto"/>
            <w:left w:val="none" w:sz="0" w:space="0" w:color="auto"/>
            <w:bottom w:val="none" w:sz="0" w:space="0" w:color="auto"/>
            <w:right w:val="none" w:sz="0" w:space="0" w:color="auto"/>
          </w:divBdr>
        </w:div>
        <w:div w:id="888109751">
          <w:marLeft w:val="480"/>
          <w:marRight w:val="0"/>
          <w:marTop w:val="0"/>
          <w:marBottom w:val="0"/>
          <w:divBdr>
            <w:top w:val="none" w:sz="0" w:space="0" w:color="auto"/>
            <w:left w:val="none" w:sz="0" w:space="0" w:color="auto"/>
            <w:bottom w:val="none" w:sz="0" w:space="0" w:color="auto"/>
            <w:right w:val="none" w:sz="0" w:space="0" w:color="auto"/>
          </w:divBdr>
        </w:div>
        <w:div w:id="315228751">
          <w:marLeft w:val="480"/>
          <w:marRight w:val="0"/>
          <w:marTop w:val="0"/>
          <w:marBottom w:val="0"/>
          <w:divBdr>
            <w:top w:val="none" w:sz="0" w:space="0" w:color="auto"/>
            <w:left w:val="none" w:sz="0" w:space="0" w:color="auto"/>
            <w:bottom w:val="none" w:sz="0" w:space="0" w:color="auto"/>
            <w:right w:val="none" w:sz="0" w:space="0" w:color="auto"/>
          </w:divBdr>
        </w:div>
        <w:div w:id="2009481672">
          <w:marLeft w:val="480"/>
          <w:marRight w:val="0"/>
          <w:marTop w:val="0"/>
          <w:marBottom w:val="0"/>
          <w:divBdr>
            <w:top w:val="none" w:sz="0" w:space="0" w:color="auto"/>
            <w:left w:val="none" w:sz="0" w:space="0" w:color="auto"/>
            <w:bottom w:val="none" w:sz="0" w:space="0" w:color="auto"/>
            <w:right w:val="none" w:sz="0" w:space="0" w:color="auto"/>
          </w:divBdr>
        </w:div>
        <w:div w:id="1440221507">
          <w:marLeft w:val="480"/>
          <w:marRight w:val="0"/>
          <w:marTop w:val="0"/>
          <w:marBottom w:val="0"/>
          <w:divBdr>
            <w:top w:val="none" w:sz="0" w:space="0" w:color="auto"/>
            <w:left w:val="none" w:sz="0" w:space="0" w:color="auto"/>
            <w:bottom w:val="none" w:sz="0" w:space="0" w:color="auto"/>
            <w:right w:val="none" w:sz="0" w:space="0" w:color="auto"/>
          </w:divBdr>
        </w:div>
        <w:div w:id="2055618617">
          <w:marLeft w:val="480"/>
          <w:marRight w:val="0"/>
          <w:marTop w:val="0"/>
          <w:marBottom w:val="0"/>
          <w:divBdr>
            <w:top w:val="none" w:sz="0" w:space="0" w:color="auto"/>
            <w:left w:val="none" w:sz="0" w:space="0" w:color="auto"/>
            <w:bottom w:val="none" w:sz="0" w:space="0" w:color="auto"/>
            <w:right w:val="none" w:sz="0" w:space="0" w:color="auto"/>
          </w:divBdr>
        </w:div>
        <w:div w:id="885024783">
          <w:marLeft w:val="480"/>
          <w:marRight w:val="0"/>
          <w:marTop w:val="0"/>
          <w:marBottom w:val="0"/>
          <w:divBdr>
            <w:top w:val="none" w:sz="0" w:space="0" w:color="auto"/>
            <w:left w:val="none" w:sz="0" w:space="0" w:color="auto"/>
            <w:bottom w:val="none" w:sz="0" w:space="0" w:color="auto"/>
            <w:right w:val="none" w:sz="0" w:space="0" w:color="auto"/>
          </w:divBdr>
        </w:div>
        <w:div w:id="591399496">
          <w:marLeft w:val="480"/>
          <w:marRight w:val="0"/>
          <w:marTop w:val="0"/>
          <w:marBottom w:val="0"/>
          <w:divBdr>
            <w:top w:val="none" w:sz="0" w:space="0" w:color="auto"/>
            <w:left w:val="none" w:sz="0" w:space="0" w:color="auto"/>
            <w:bottom w:val="none" w:sz="0" w:space="0" w:color="auto"/>
            <w:right w:val="none" w:sz="0" w:space="0" w:color="auto"/>
          </w:divBdr>
        </w:div>
        <w:div w:id="2070112369">
          <w:marLeft w:val="480"/>
          <w:marRight w:val="0"/>
          <w:marTop w:val="0"/>
          <w:marBottom w:val="0"/>
          <w:divBdr>
            <w:top w:val="none" w:sz="0" w:space="0" w:color="auto"/>
            <w:left w:val="none" w:sz="0" w:space="0" w:color="auto"/>
            <w:bottom w:val="none" w:sz="0" w:space="0" w:color="auto"/>
            <w:right w:val="none" w:sz="0" w:space="0" w:color="auto"/>
          </w:divBdr>
        </w:div>
        <w:div w:id="2026977949">
          <w:marLeft w:val="480"/>
          <w:marRight w:val="0"/>
          <w:marTop w:val="0"/>
          <w:marBottom w:val="0"/>
          <w:divBdr>
            <w:top w:val="none" w:sz="0" w:space="0" w:color="auto"/>
            <w:left w:val="none" w:sz="0" w:space="0" w:color="auto"/>
            <w:bottom w:val="none" w:sz="0" w:space="0" w:color="auto"/>
            <w:right w:val="none" w:sz="0" w:space="0" w:color="auto"/>
          </w:divBdr>
        </w:div>
        <w:div w:id="8602592">
          <w:marLeft w:val="480"/>
          <w:marRight w:val="0"/>
          <w:marTop w:val="0"/>
          <w:marBottom w:val="0"/>
          <w:divBdr>
            <w:top w:val="none" w:sz="0" w:space="0" w:color="auto"/>
            <w:left w:val="none" w:sz="0" w:space="0" w:color="auto"/>
            <w:bottom w:val="none" w:sz="0" w:space="0" w:color="auto"/>
            <w:right w:val="none" w:sz="0" w:space="0" w:color="auto"/>
          </w:divBdr>
        </w:div>
        <w:div w:id="2138329994">
          <w:marLeft w:val="480"/>
          <w:marRight w:val="0"/>
          <w:marTop w:val="0"/>
          <w:marBottom w:val="0"/>
          <w:divBdr>
            <w:top w:val="none" w:sz="0" w:space="0" w:color="auto"/>
            <w:left w:val="none" w:sz="0" w:space="0" w:color="auto"/>
            <w:bottom w:val="none" w:sz="0" w:space="0" w:color="auto"/>
            <w:right w:val="none" w:sz="0" w:space="0" w:color="auto"/>
          </w:divBdr>
        </w:div>
        <w:div w:id="1340961672">
          <w:marLeft w:val="480"/>
          <w:marRight w:val="0"/>
          <w:marTop w:val="0"/>
          <w:marBottom w:val="0"/>
          <w:divBdr>
            <w:top w:val="none" w:sz="0" w:space="0" w:color="auto"/>
            <w:left w:val="none" w:sz="0" w:space="0" w:color="auto"/>
            <w:bottom w:val="none" w:sz="0" w:space="0" w:color="auto"/>
            <w:right w:val="none" w:sz="0" w:space="0" w:color="auto"/>
          </w:divBdr>
        </w:div>
        <w:div w:id="1052390279">
          <w:marLeft w:val="480"/>
          <w:marRight w:val="0"/>
          <w:marTop w:val="0"/>
          <w:marBottom w:val="0"/>
          <w:divBdr>
            <w:top w:val="none" w:sz="0" w:space="0" w:color="auto"/>
            <w:left w:val="none" w:sz="0" w:space="0" w:color="auto"/>
            <w:bottom w:val="none" w:sz="0" w:space="0" w:color="auto"/>
            <w:right w:val="none" w:sz="0" w:space="0" w:color="auto"/>
          </w:divBdr>
        </w:div>
        <w:div w:id="491727274">
          <w:marLeft w:val="480"/>
          <w:marRight w:val="0"/>
          <w:marTop w:val="0"/>
          <w:marBottom w:val="0"/>
          <w:divBdr>
            <w:top w:val="none" w:sz="0" w:space="0" w:color="auto"/>
            <w:left w:val="none" w:sz="0" w:space="0" w:color="auto"/>
            <w:bottom w:val="none" w:sz="0" w:space="0" w:color="auto"/>
            <w:right w:val="none" w:sz="0" w:space="0" w:color="auto"/>
          </w:divBdr>
        </w:div>
        <w:div w:id="285157151">
          <w:marLeft w:val="480"/>
          <w:marRight w:val="0"/>
          <w:marTop w:val="0"/>
          <w:marBottom w:val="0"/>
          <w:divBdr>
            <w:top w:val="none" w:sz="0" w:space="0" w:color="auto"/>
            <w:left w:val="none" w:sz="0" w:space="0" w:color="auto"/>
            <w:bottom w:val="none" w:sz="0" w:space="0" w:color="auto"/>
            <w:right w:val="none" w:sz="0" w:space="0" w:color="auto"/>
          </w:divBdr>
        </w:div>
        <w:div w:id="1681423158">
          <w:marLeft w:val="480"/>
          <w:marRight w:val="0"/>
          <w:marTop w:val="0"/>
          <w:marBottom w:val="0"/>
          <w:divBdr>
            <w:top w:val="none" w:sz="0" w:space="0" w:color="auto"/>
            <w:left w:val="none" w:sz="0" w:space="0" w:color="auto"/>
            <w:bottom w:val="none" w:sz="0" w:space="0" w:color="auto"/>
            <w:right w:val="none" w:sz="0" w:space="0" w:color="auto"/>
          </w:divBdr>
        </w:div>
        <w:div w:id="1140152007">
          <w:marLeft w:val="480"/>
          <w:marRight w:val="0"/>
          <w:marTop w:val="0"/>
          <w:marBottom w:val="0"/>
          <w:divBdr>
            <w:top w:val="none" w:sz="0" w:space="0" w:color="auto"/>
            <w:left w:val="none" w:sz="0" w:space="0" w:color="auto"/>
            <w:bottom w:val="none" w:sz="0" w:space="0" w:color="auto"/>
            <w:right w:val="none" w:sz="0" w:space="0" w:color="auto"/>
          </w:divBdr>
        </w:div>
        <w:div w:id="19089575">
          <w:marLeft w:val="480"/>
          <w:marRight w:val="0"/>
          <w:marTop w:val="0"/>
          <w:marBottom w:val="0"/>
          <w:divBdr>
            <w:top w:val="none" w:sz="0" w:space="0" w:color="auto"/>
            <w:left w:val="none" w:sz="0" w:space="0" w:color="auto"/>
            <w:bottom w:val="none" w:sz="0" w:space="0" w:color="auto"/>
            <w:right w:val="none" w:sz="0" w:space="0" w:color="auto"/>
          </w:divBdr>
        </w:div>
        <w:div w:id="422529367">
          <w:marLeft w:val="480"/>
          <w:marRight w:val="0"/>
          <w:marTop w:val="0"/>
          <w:marBottom w:val="0"/>
          <w:divBdr>
            <w:top w:val="none" w:sz="0" w:space="0" w:color="auto"/>
            <w:left w:val="none" w:sz="0" w:space="0" w:color="auto"/>
            <w:bottom w:val="none" w:sz="0" w:space="0" w:color="auto"/>
            <w:right w:val="none" w:sz="0" w:space="0" w:color="auto"/>
          </w:divBdr>
        </w:div>
        <w:div w:id="881015212">
          <w:marLeft w:val="480"/>
          <w:marRight w:val="0"/>
          <w:marTop w:val="0"/>
          <w:marBottom w:val="0"/>
          <w:divBdr>
            <w:top w:val="none" w:sz="0" w:space="0" w:color="auto"/>
            <w:left w:val="none" w:sz="0" w:space="0" w:color="auto"/>
            <w:bottom w:val="none" w:sz="0" w:space="0" w:color="auto"/>
            <w:right w:val="none" w:sz="0" w:space="0" w:color="auto"/>
          </w:divBdr>
        </w:div>
        <w:div w:id="848716239">
          <w:marLeft w:val="480"/>
          <w:marRight w:val="0"/>
          <w:marTop w:val="0"/>
          <w:marBottom w:val="0"/>
          <w:divBdr>
            <w:top w:val="none" w:sz="0" w:space="0" w:color="auto"/>
            <w:left w:val="none" w:sz="0" w:space="0" w:color="auto"/>
            <w:bottom w:val="none" w:sz="0" w:space="0" w:color="auto"/>
            <w:right w:val="none" w:sz="0" w:space="0" w:color="auto"/>
          </w:divBdr>
        </w:div>
        <w:div w:id="1240749447">
          <w:marLeft w:val="480"/>
          <w:marRight w:val="0"/>
          <w:marTop w:val="0"/>
          <w:marBottom w:val="0"/>
          <w:divBdr>
            <w:top w:val="none" w:sz="0" w:space="0" w:color="auto"/>
            <w:left w:val="none" w:sz="0" w:space="0" w:color="auto"/>
            <w:bottom w:val="none" w:sz="0" w:space="0" w:color="auto"/>
            <w:right w:val="none" w:sz="0" w:space="0" w:color="auto"/>
          </w:divBdr>
        </w:div>
        <w:div w:id="42486062">
          <w:marLeft w:val="480"/>
          <w:marRight w:val="0"/>
          <w:marTop w:val="0"/>
          <w:marBottom w:val="0"/>
          <w:divBdr>
            <w:top w:val="none" w:sz="0" w:space="0" w:color="auto"/>
            <w:left w:val="none" w:sz="0" w:space="0" w:color="auto"/>
            <w:bottom w:val="none" w:sz="0" w:space="0" w:color="auto"/>
            <w:right w:val="none" w:sz="0" w:space="0" w:color="auto"/>
          </w:divBdr>
        </w:div>
        <w:div w:id="28728523">
          <w:marLeft w:val="480"/>
          <w:marRight w:val="0"/>
          <w:marTop w:val="0"/>
          <w:marBottom w:val="0"/>
          <w:divBdr>
            <w:top w:val="none" w:sz="0" w:space="0" w:color="auto"/>
            <w:left w:val="none" w:sz="0" w:space="0" w:color="auto"/>
            <w:bottom w:val="none" w:sz="0" w:space="0" w:color="auto"/>
            <w:right w:val="none" w:sz="0" w:space="0" w:color="auto"/>
          </w:divBdr>
        </w:div>
        <w:div w:id="8142495">
          <w:marLeft w:val="480"/>
          <w:marRight w:val="0"/>
          <w:marTop w:val="0"/>
          <w:marBottom w:val="0"/>
          <w:divBdr>
            <w:top w:val="none" w:sz="0" w:space="0" w:color="auto"/>
            <w:left w:val="none" w:sz="0" w:space="0" w:color="auto"/>
            <w:bottom w:val="none" w:sz="0" w:space="0" w:color="auto"/>
            <w:right w:val="none" w:sz="0" w:space="0" w:color="auto"/>
          </w:divBdr>
        </w:div>
        <w:div w:id="1406223467">
          <w:marLeft w:val="480"/>
          <w:marRight w:val="0"/>
          <w:marTop w:val="0"/>
          <w:marBottom w:val="0"/>
          <w:divBdr>
            <w:top w:val="none" w:sz="0" w:space="0" w:color="auto"/>
            <w:left w:val="none" w:sz="0" w:space="0" w:color="auto"/>
            <w:bottom w:val="none" w:sz="0" w:space="0" w:color="auto"/>
            <w:right w:val="none" w:sz="0" w:space="0" w:color="auto"/>
          </w:divBdr>
        </w:div>
        <w:div w:id="185952282">
          <w:marLeft w:val="480"/>
          <w:marRight w:val="0"/>
          <w:marTop w:val="0"/>
          <w:marBottom w:val="0"/>
          <w:divBdr>
            <w:top w:val="none" w:sz="0" w:space="0" w:color="auto"/>
            <w:left w:val="none" w:sz="0" w:space="0" w:color="auto"/>
            <w:bottom w:val="none" w:sz="0" w:space="0" w:color="auto"/>
            <w:right w:val="none" w:sz="0" w:space="0" w:color="auto"/>
          </w:divBdr>
        </w:div>
        <w:div w:id="283848087">
          <w:marLeft w:val="480"/>
          <w:marRight w:val="0"/>
          <w:marTop w:val="0"/>
          <w:marBottom w:val="0"/>
          <w:divBdr>
            <w:top w:val="none" w:sz="0" w:space="0" w:color="auto"/>
            <w:left w:val="none" w:sz="0" w:space="0" w:color="auto"/>
            <w:bottom w:val="none" w:sz="0" w:space="0" w:color="auto"/>
            <w:right w:val="none" w:sz="0" w:space="0" w:color="auto"/>
          </w:divBdr>
        </w:div>
        <w:div w:id="1547251653">
          <w:marLeft w:val="480"/>
          <w:marRight w:val="0"/>
          <w:marTop w:val="0"/>
          <w:marBottom w:val="0"/>
          <w:divBdr>
            <w:top w:val="none" w:sz="0" w:space="0" w:color="auto"/>
            <w:left w:val="none" w:sz="0" w:space="0" w:color="auto"/>
            <w:bottom w:val="none" w:sz="0" w:space="0" w:color="auto"/>
            <w:right w:val="none" w:sz="0" w:space="0" w:color="auto"/>
          </w:divBdr>
        </w:div>
        <w:div w:id="1754281250">
          <w:marLeft w:val="480"/>
          <w:marRight w:val="0"/>
          <w:marTop w:val="0"/>
          <w:marBottom w:val="0"/>
          <w:divBdr>
            <w:top w:val="none" w:sz="0" w:space="0" w:color="auto"/>
            <w:left w:val="none" w:sz="0" w:space="0" w:color="auto"/>
            <w:bottom w:val="none" w:sz="0" w:space="0" w:color="auto"/>
            <w:right w:val="none" w:sz="0" w:space="0" w:color="auto"/>
          </w:divBdr>
        </w:div>
        <w:div w:id="652880762">
          <w:marLeft w:val="480"/>
          <w:marRight w:val="0"/>
          <w:marTop w:val="0"/>
          <w:marBottom w:val="0"/>
          <w:divBdr>
            <w:top w:val="none" w:sz="0" w:space="0" w:color="auto"/>
            <w:left w:val="none" w:sz="0" w:space="0" w:color="auto"/>
            <w:bottom w:val="none" w:sz="0" w:space="0" w:color="auto"/>
            <w:right w:val="none" w:sz="0" w:space="0" w:color="auto"/>
          </w:divBdr>
        </w:div>
        <w:div w:id="817697023">
          <w:marLeft w:val="480"/>
          <w:marRight w:val="0"/>
          <w:marTop w:val="0"/>
          <w:marBottom w:val="0"/>
          <w:divBdr>
            <w:top w:val="none" w:sz="0" w:space="0" w:color="auto"/>
            <w:left w:val="none" w:sz="0" w:space="0" w:color="auto"/>
            <w:bottom w:val="none" w:sz="0" w:space="0" w:color="auto"/>
            <w:right w:val="none" w:sz="0" w:space="0" w:color="auto"/>
          </w:divBdr>
        </w:div>
        <w:div w:id="1681812670">
          <w:marLeft w:val="480"/>
          <w:marRight w:val="0"/>
          <w:marTop w:val="0"/>
          <w:marBottom w:val="0"/>
          <w:divBdr>
            <w:top w:val="none" w:sz="0" w:space="0" w:color="auto"/>
            <w:left w:val="none" w:sz="0" w:space="0" w:color="auto"/>
            <w:bottom w:val="none" w:sz="0" w:space="0" w:color="auto"/>
            <w:right w:val="none" w:sz="0" w:space="0" w:color="auto"/>
          </w:divBdr>
        </w:div>
        <w:div w:id="371805114">
          <w:marLeft w:val="480"/>
          <w:marRight w:val="0"/>
          <w:marTop w:val="0"/>
          <w:marBottom w:val="0"/>
          <w:divBdr>
            <w:top w:val="none" w:sz="0" w:space="0" w:color="auto"/>
            <w:left w:val="none" w:sz="0" w:space="0" w:color="auto"/>
            <w:bottom w:val="none" w:sz="0" w:space="0" w:color="auto"/>
            <w:right w:val="none" w:sz="0" w:space="0" w:color="auto"/>
          </w:divBdr>
        </w:div>
        <w:div w:id="1311594360">
          <w:marLeft w:val="480"/>
          <w:marRight w:val="0"/>
          <w:marTop w:val="0"/>
          <w:marBottom w:val="0"/>
          <w:divBdr>
            <w:top w:val="none" w:sz="0" w:space="0" w:color="auto"/>
            <w:left w:val="none" w:sz="0" w:space="0" w:color="auto"/>
            <w:bottom w:val="none" w:sz="0" w:space="0" w:color="auto"/>
            <w:right w:val="none" w:sz="0" w:space="0" w:color="auto"/>
          </w:divBdr>
        </w:div>
        <w:div w:id="993752460">
          <w:marLeft w:val="480"/>
          <w:marRight w:val="0"/>
          <w:marTop w:val="0"/>
          <w:marBottom w:val="0"/>
          <w:divBdr>
            <w:top w:val="none" w:sz="0" w:space="0" w:color="auto"/>
            <w:left w:val="none" w:sz="0" w:space="0" w:color="auto"/>
            <w:bottom w:val="none" w:sz="0" w:space="0" w:color="auto"/>
            <w:right w:val="none" w:sz="0" w:space="0" w:color="auto"/>
          </w:divBdr>
        </w:div>
        <w:div w:id="1066613955">
          <w:marLeft w:val="480"/>
          <w:marRight w:val="0"/>
          <w:marTop w:val="0"/>
          <w:marBottom w:val="0"/>
          <w:divBdr>
            <w:top w:val="none" w:sz="0" w:space="0" w:color="auto"/>
            <w:left w:val="none" w:sz="0" w:space="0" w:color="auto"/>
            <w:bottom w:val="none" w:sz="0" w:space="0" w:color="auto"/>
            <w:right w:val="none" w:sz="0" w:space="0" w:color="auto"/>
          </w:divBdr>
        </w:div>
        <w:div w:id="1750082263">
          <w:marLeft w:val="480"/>
          <w:marRight w:val="0"/>
          <w:marTop w:val="0"/>
          <w:marBottom w:val="0"/>
          <w:divBdr>
            <w:top w:val="none" w:sz="0" w:space="0" w:color="auto"/>
            <w:left w:val="none" w:sz="0" w:space="0" w:color="auto"/>
            <w:bottom w:val="none" w:sz="0" w:space="0" w:color="auto"/>
            <w:right w:val="none" w:sz="0" w:space="0" w:color="auto"/>
          </w:divBdr>
        </w:div>
        <w:div w:id="1919711656">
          <w:marLeft w:val="480"/>
          <w:marRight w:val="0"/>
          <w:marTop w:val="0"/>
          <w:marBottom w:val="0"/>
          <w:divBdr>
            <w:top w:val="none" w:sz="0" w:space="0" w:color="auto"/>
            <w:left w:val="none" w:sz="0" w:space="0" w:color="auto"/>
            <w:bottom w:val="none" w:sz="0" w:space="0" w:color="auto"/>
            <w:right w:val="none" w:sz="0" w:space="0" w:color="auto"/>
          </w:divBdr>
        </w:div>
        <w:div w:id="1225483477">
          <w:marLeft w:val="480"/>
          <w:marRight w:val="0"/>
          <w:marTop w:val="0"/>
          <w:marBottom w:val="0"/>
          <w:divBdr>
            <w:top w:val="none" w:sz="0" w:space="0" w:color="auto"/>
            <w:left w:val="none" w:sz="0" w:space="0" w:color="auto"/>
            <w:bottom w:val="none" w:sz="0" w:space="0" w:color="auto"/>
            <w:right w:val="none" w:sz="0" w:space="0" w:color="auto"/>
          </w:divBdr>
        </w:div>
        <w:div w:id="1890066265">
          <w:marLeft w:val="480"/>
          <w:marRight w:val="0"/>
          <w:marTop w:val="0"/>
          <w:marBottom w:val="0"/>
          <w:divBdr>
            <w:top w:val="none" w:sz="0" w:space="0" w:color="auto"/>
            <w:left w:val="none" w:sz="0" w:space="0" w:color="auto"/>
            <w:bottom w:val="none" w:sz="0" w:space="0" w:color="auto"/>
            <w:right w:val="none" w:sz="0" w:space="0" w:color="auto"/>
          </w:divBdr>
        </w:div>
        <w:div w:id="1199511261">
          <w:marLeft w:val="480"/>
          <w:marRight w:val="0"/>
          <w:marTop w:val="0"/>
          <w:marBottom w:val="0"/>
          <w:divBdr>
            <w:top w:val="none" w:sz="0" w:space="0" w:color="auto"/>
            <w:left w:val="none" w:sz="0" w:space="0" w:color="auto"/>
            <w:bottom w:val="none" w:sz="0" w:space="0" w:color="auto"/>
            <w:right w:val="none" w:sz="0" w:space="0" w:color="auto"/>
          </w:divBdr>
        </w:div>
        <w:div w:id="850223754">
          <w:marLeft w:val="480"/>
          <w:marRight w:val="0"/>
          <w:marTop w:val="0"/>
          <w:marBottom w:val="0"/>
          <w:divBdr>
            <w:top w:val="none" w:sz="0" w:space="0" w:color="auto"/>
            <w:left w:val="none" w:sz="0" w:space="0" w:color="auto"/>
            <w:bottom w:val="none" w:sz="0" w:space="0" w:color="auto"/>
            <w:right w:val="none" w:sz="0" w:space="0" w:color="auto"/>
          </w:divBdr>
        </w:div>
        <w:div w:id="879243460">
          <w:marLeft w:val="480"/>
          <w:marRight w:val="0"/>
          <w:marTop w:val="0"/>
          <w:marBottom w:val="0"/>
          <w:divBdr>
            <w:top w:val="none" w:sz="0" w:space="0" w:color="auto"/>
            <w:left w:val="none" w:sz="0" w:space="0" w:color="auto"/>
            <w:bottom w:val="none" w:sz="0" w:space="0" w:color="auto"/>
            <w:right w:val="none" w:sz="0" w:space="0" w:color="auto"/>
          </w:divBdr>
        </w:div>
        <w:div w:id="905913998">
          <w:marLeft w:val="480"/>
          <w:marRight w:val="0"/>
          <w:marTop w:val="0"/>
          <w:marBottom w:val="0"/>
          <w:divBdr>
            <w:top w:val="none" w:sz="0" w:space="0" w:color="auto"/>
            <w:left w:val="none" w:sz="0" w:space="0" w:color="auto"/>
            <w:bottom w:val="none" w:sz="0" w:space="0" w:color="auto"/>
            <w:right w:val="none" w:sz="0" w:space="0" w:color="auto"/>
          </w:divBdr>
        </w:div>
        <w:div w:id="1797983803">
          <w:marLeft w:val="480"/>
          <w:marRight w:val="0"/>
          <w:marTop w:val="0"/>
          <w:marBottom w:val="0"/>
          <w:divBdr>
            <w:top w:val="none" w:sz="0" w:space="0" w:color="auto"/>
            <w:left w:val="none" w:sz="0" w:space="0" w:color="auto"/>
            <w:bottom w:val="none" w:sz="0" w:space="0" w:color="auto"/>
            <w:right w:val="none" w:sz="0" w:space="0" w:color="auto"/>
          </w:divBdr>
        </w:div>
        <w:div w:id="1283029068">
          <w:marLeft w:val="480"/>
          <w:marRight w:val="0"/>
          <w:marTop w:val="0"/>
          <w:marBottom w:val="0"/>
          <w:divBdr>
            <w:top w:val="none" w:sz="0" w:space="0" w:color="auto"/>
            <w:left w:val="none" w:sz="0" w:space="0" w:color="auto"/>
            <w:bottom w:val="none" w:sz="0" w:space="0" w:color="auto"/>
            <w:right w:val="none" w:sz="0" w:space="0" w:color="auto"/>
          </w:divBdr>
        </w:div>
        <w:div w:id="1192838765">
          <w:marLeft w:val="480"/>
          <w:marRight w:val="0"/>
          <w:marTop w:val="0"/>
          <w:marBottom w:val="0"/>
          <w:divBdr>
            <w:top w:val="none" w:sz="0" w:space="0" w:color="auto"/>
            <w:left w:val="none" w:sz="0" w:space="0" w:color="auto"/>
            <w:bottom w:val="none" w:sz="0" w:space="0" w:color="auto"/>
            <w:right w:val="none" w:sz="0" w:space="0" w:color="auto"/>
          </w:divBdr>
        </w:div>
        <w:div w:id="572395264">
          <w:marLeft w:val="480"/>
          <w:marRight w:val="0"/>
          <w:marTop w:val="0"/>
          <w:marBottom w:val="0"/>
          <w:divBdr>
            <w:top w:val="none" w:sz="0" w:space="0" w:color="auto"/>
            <w:left w:val="none" w:sz="0" w:space="0" w:color="auto"/>
            <w:bottom w:val="none" w:sz="0" w:space="0" w:color="auto"/>
            <w:right w:val="none" w:sz="0" w:space="0" w:color="auto"/>
          </w:divBdr>
        </w:div>
        <w:div w:id="105201631">
          <w:marLeft w:val="480"/>
          <w:marRight w:val="0"/>
          <w:marTop w:val="0"/>
          <w:marBottom w:val="0"/>
          <w:divBdr>
            <w:top w:val="none" w:sz="0" w:space="0" w:color="auto"/>
            <w:left w:val="none" w:sz="0" w:space="0" w:color="auto"/>
            <w:bottom w:val="none" w:sz="0" w:space="0" w:color="auto"/>
            <w:right w:val="none" w:sz="0" w:space="0" w:color="auto"/>
          </w:divBdr>
        </w:div>
        <w:div w:id="971667224">
          <w:marLeft w:val="480"/>
          <w:marRight w:val="0"/>
          <w:marTop w:val="0"/>
          <w:marBottom w:val="0"/>
          <w:divBdr>
            <w:top w:val="none" w:sz="0" w:space="0" w:color="auto"/>
            <w:left w:val="none" w:sz="0" w:space="0" w:color="auto"/>
            <w:bottom w:val="none" w:sz="0" w:space="0" w:color="auto"/>
            <w:right w:val="none" w:sz="0" w:space="0" w:color="auto"/>
          </w:divBdr>
        </w:div>
        <w:div w:id="1448742391">
          <w:marLeft w:val="480"/>
          <w:marRight w:val="0"/>
          <w:marTop w:val="0"/>
          <w:marBottom w:val="0"/>
          <w:divBdr>
            <w:top w:val="none" w:sz="0" w:space="0" w:color="auto"/>
            <w:left w:val="none" w:sz="0" w:space="0" w:color="auto"/>
            <w:bottom w:val="none" w:sz="0" w:space="0" w:color="auto"/>
            <w:right w:val="none" w:sz="0" w:space="0" w:color="auto"/>
          </w:divBdr>
        </w:div>
        <w:div w:id="533545384">
          <w:marLeft w:val="480"/>
          <w:marRight w:val="0"/>
          <w:marTop w:val="0"/>
          <w:marBottom w:val="0"/>
          <w:divBdr>
            <w:top w:val="none" w:sz="0" w:space="0" w:color="auto"/>
            <w:left w:val="none" w:sz="0" w:space="0" w:color="auto"/>
            <w:bottom w:val="none" w:sz="0" w:space="0" w:color="auto"/>
            <w:right w:val="none" w:sz="0" w:space="0" w:color="auto"/>
          </w:divBdr>
        </w:div>
        <w:div w:id="1713111683">
          <w:marLeft w:val="480"/>
          <w:marRight w:val="0"/>
          <w:marTop w:val="0"/>
          <w:marBottom w:val="0"/>
          <w:divBdr>
            <w:top w:val="none" w:sz="0" w:space="0" w:color="auto"/>
            <w:left w:val="none" w:sz="0" w:space="0" w:color="auto"/>
            <w:bottom w:val="none" w:sz="0" w:space="0" w:color="auto"/>
            <w:right w:val="none" w:sz="0" w:space="0" w:color="auto"/>
          </w:divBdr>
        </w:div>
        <w:div w:id="1864129540">
          <w:marLeft w:val="480"/>
          <w:marRight w:val="0"/>
          <w:marTop w:val="0"/>
          <w:marBottom w:val="0"/>
          <w:divBdr>
            <w:top w:val="none" w:sz="0" w:space="0" w:color="auto"/>
            <w:left w:val="none" w:sz="0" w:space="0" w:color="auto"/>
            <w:bottom w:val="none" w:sz="0" w:space="0" w:color="auto"/>
            <w:right w:val="none" w:sz="0" w:space="0" w:color="auto"/>
          </w:divBdr>
        </w:div>
        <w:div w:id="393698319">
          <w:marLeft w:val="480"/>
          <w:marRight w:val="0"/>
          <w:marTop w:val="0"/>
          <w:marBottom w:val="0"/>
          <w:divBdr>
            <w:top w:val="none" w:sz="0" w:space="0" w:color="auto"/>
            <w:left w:val="none" w:sz="0" w:space="0" w:color="auto"/>
            <w:bottom w:val="none" w:sz="0" w:space="0" w:color="auto"/>
            <w:right w:val="none" w:sz="0" w:space="0" w:color="auto"/>
          </w:divBdr>
        </w:div>
        <w:div w:id="1699116299">
          <w:marLeft w:val="480"/>
          <w:marRight w:val="0"/>
          <w:marTop w:val="0"/>
          <w:marBottom w:val="0"/>
          <w:divBdr>
            <w:top w:val="none" w:sz="0" w:space="0" w:color="auto"/>
            <w:left w:val="none" w:sz="0" w:space="0" w:color="auto"/>
            <w:bottom w:val="none" w:sz="0" w:space="0" w:color="auto"/>
            <w:right w:val="none" w:sz="0" w:space="0" w:color="auto"/>
          </w:divBdr>
        </w:div>
        <w:div w:id="2004121806">
          <w:marLeft w:val="480"/>
          <w:marRight w:val="0"/>
          <w:marTop w:val="0"/>
          <w:marBottom w:val="0"/>
          <w:divBdr>
            <w:top w:val="none" w:sz="0" w:space="0" w:color="auto"/>
            <w:left w:val="none" w:sz="0" w:space="0" w:color="auto"/>
            <w:bottom w:val="none" w:sz="0" w:space="0" w:color="auto"/>
            <w:right w:val="none" w:sz="0" w:space="0" w:color="auto"/>
          </w:divBdr>
        </w:div>
        <w:div w:id="1538543829">
          <w:marLeft w:val="480"/>
          <w:marRight w:val="0"/>
          <w:marTop w:val="0"/>
          <w:marBottom w:val="0"/>
          <w:divBdr>
            <w:top w:val="none" w:sz="0" w:space="0" w:color="auto"/>
            <w:left w:val="none" w:sz="0" w:space="0" w:color="auto"/>
            <w:bottom w:val="none" w:sz="0" w:space="0" w:color="auto"/>
            <w:right w:val="none" w:sz="0" w:space="0" w:color="auto"/>
          </w:divBdr>
        </w:div>
        <w:div w:id="687218079">
          <w:marLeft w:val="480"/>
          <w:marRight w:val="0"/>
          <w:marTop w:val="0"/>
          <w:marBottom w:val="0"/>
          <w:divBdr>
            <w:top w:val="none" w:sz="0" w:space="0" w:color="auto"/>
            <w:left w:val="none" w:sz="0" w:space="0" w:color="auto"/>
            <w:bottom w:val="none" w:sz="0" w:space="0" w:color="auto"/>
            <w:right w:val="none" w:sz="0" w:space="0" w:color="auto"/>
          </w:divBdr>
        </w:div>
        <w:div w:id="981733009">
          <w:marLeft w:val="480"/>
          <w:marRight w:val="0"/>
          <w:marTop w:val="0"/>
          <w:marBottom w:val="0"/>
          <w:divBdr>
            <w:top w:val="none" w:sz="0" w:space="0" w:color="auto"/>
            <w:left w:val="none" w:sz="0" w:space="0" w:color="auto"/>
            <w:bottom w:val="none" w:sz="0" w:space="0" w:color="auto"/>
            <w:right w:val="none" w:sz="0" w:space="0" w:color="auto"/>
          </w:divBdr>
        </w:div>
        <w:div w:id="770593044">
          <w:marLeft w:val="480"/>
          <w:marRight w:val="0"/>
          <w:marTop w:val="0"/>
          <w:marBottom w:val="0"/>
          <w:divBdr>
            <w:top w:val="none" w:sz="0" w:space="0" w:color="auto"/>
            <w:left w:val="none" w:sz="0" w:space="0" w:color="auto"/>
            <w:bottom w:val="none" w:sz="0" w:space="0" w:color="auto"/>
            <w:right w:val="none" w:sz="0" w:space="0" w:color="auto"/>
          </w:divBdr>
        </w:div>
        <w:div w:id="1431778345">
          <w:marLeft w:val="480"/>
          <w:marRight w:val="0"/>
          <w:marTop w:val="0"/>
          <w:marBottom w:val="0"/>
          <w:divBdr>
            <w:top w:val="none" w:sz="0" w:space="0" w:color="auto"/>
            <w:left w:val="none" w:sz="0" w:space="0" w:color="auto"/>
            <w:bottom w:val="none" w:sz="0" w:space="0" w:color="auto"/>
            <w:right w:val="none" w:sz="0" w:space="0" w:color="auto"/>
          </w:divBdr>
        </w:div>
        <w:div w:id="882180165">
          <w:marLeft w:val="480"/>
          <w:marRight w:val="0"/>
          <w:marTop w:val="0"/>
          <w:marBottom w:val="0"/>
          <w:divBdr>
            <w:top w:val="none" w:sz="0" w:space="0" w:color="auto"/>
            <w:left w:val="none" w:sz="0" w:space="0" w:color="auto"/>
            <w:bottom w:val="none" w:sz="0" w:space="0" w:color="auto"/>
            <w:right w:val="none" w:sz="0" w:space="0" w:color="auto"/>
          </w:divBdr>
        </w:div>
        <w:div w:id="312223574">
          <w:marLeft w:val="480"/>
          <w:marRight w:val="0"/>
          <w:marTop w:val="0"/>
          <w:marBottom w:val="0"/>
          <w:divBdr>
            <w:top w:val="none" w:sz="0" w:space="0" w:color="auto"/>
            <w:left w:val="none" w:sz="0" w:space="0" w:color="auto"/>
            <w:bottom w:val="none" w:sz="0" w:space="0" w:color="auto"/>
            <w:right w:val="none" w:sz="0" w:space="0" w:color="auto"/>
          </w:divBdr>
        </w:div>
        <w:div w:id="660042172">
          <w:marLeft w:val="480"/>
          <w:marRight w:val="0"/>
          <w:marTop w:val="0"/>
          <w:marBottom w:val="0"/>
          <w:divBdr>
            <w:top w:val="none" w:sz="0" w:space="0" w:color="auto"/>
            <w:left w:val="none" w:sz="0" w:space="0" w:color="auto"/>
            <w:bottom w:val="none" w:sz="0" w:space="0" w:color="auto"/>
            <w:right w:val="none" w:sz="0" w:space="0" w:color="auto"/>
          </w:divBdr>
        </w:div>
        <w:div w:id="614751708">
          <w:marLeft w:val="480"/>
          <w:marRight w:val="0"/>
          <w:marTop w:val="0"/>
          <w:marBottom w:val="0"/>
          <w:divBdr>
            <w:top w:val="none" w:sz="0" w:space="0" w:color="auto"/>
            <w:left w:val="none" w:sz="0" w:space="0" w:color="auto"/>
            <w:bottom w:val="none" w:sz="0" w:space="0" w:color="auto"/>
            <w:right w:val="none" w:sz="0" w:space="0" w:color="auto"/>
          </w:divBdr>
        </w:div>
        <w:div w:id="600526554">
          <w:marLeft w:val="480"/>
          <w:marRight w:val="0"/>
          <w:marTop w:val="0"/>
          <w:marBottom w:val="0"/>
          <w:divBdr>
            <w:top w:val="none" w:sz="0" w:space="0" w:color="auto"/>
            <w:left w:val="none" w:sz="0" w:space="0" w:color="auto"/>
            <w:bottom w:val="none" w:sz="0" w:space="0" w:color="auto"/>
            <w:right w:val="none" w:sz="0" w:space="0" w:color="auto"/>
          </w:divBdr>
        </w:div>
        <w:div w:id="817501846">
          <w:marLeft w:val="480"/>
          <w:marRight w:val="0"/>
          <w:marTop w:val="0"/>
          <w:marBottom w:val="0"/>
          <w:divBdr>
            <w:top w:val="none" w:sz="0" w:space="0" w:color="auto"/>
            <w:left w:val="none" w:sz="0" w:space="0" w:color="auto"/>
            <w:bottom w:val="none" w:sz="0" w:space="0" w:color="auto"/>
            <w:right w:val="none" w:sz="0" w:space="0" w:color="auto"/>
          </w:divBdr>
        </w:div>
        <w:div w:id="1899126150">
          <w:marLeft w:val="480"/>
          <w:marRight w:val="0"/>
          <w:marTop w:val="0"/>
          <w:marBottom w:val="0"/>
          <w:divBdr>
            <w:top w:val="none" w:sz="0" w:space="0" w:color="auto"/>
            <w:left w:val="none" w:sz="0" w:space="0" w:color="auto"/>
            <w:bottom w:val="none" w:sz="0" w:space="0" w:color="auto"/>
            <w:right w:val="none" w:sz="0" w:space="0" w:color="auto"/>
          </w:divBdr>
        </w:div>
        <w:div w:id="615915566">
          <w:marLeft w:val="480"/>
          <w:marRight w:val="0"/>
          <w:marTop w:val="0"/>
          <w:marBottom w:val="0"/>
          <w:divBdr>
            <w:top w:val="none" w:sz="0" w:space="0" w:color="auto"/>
            <w:left w:val="none" w:sz="0" w:space="0" w:color="auto"/>
            <w:bottom w:val="none" w:sz="0" w:space="0" w:color="auto"/>
            <w:right w:val="none" w:sz="0" w:space="0" w:color="auto"/>
          </w:divBdr>
        </w:div>
        <w:div w:id="1470128787">
          <w:marLeft w:val="480"/>
          <w:marRight w:val="0"/>
          <w:marTop w:val="0"/>
          <w:marBottom w:val="0"/>
          <w:divBdr>
            <w:top w:val="none" w:sz="0" w:space="0" w:color="auto"/>
            <w:left w:val="none" w:sz="0" w:space="0" w:color="auto"/>
            <w:bottom w:val="none" w:sz="0" w:space="0" w:color="auto"/>
            <w:right w:val="none" w:sz="0" w:space="0" w:color="auto"/>
          </w:divBdr>
        </w:div>
        <w:div w:id="602147944">
          <w:marLeft w:val="480"/>
          <w:marRight w:val="0"/>
          <w:marTop w:val="0"/>
          <w:marBottom w:val="0"/>
          <w:divBdr>
            <w:top w:val="none" w:sz="0" w:space="0" w:color="auto"/>
            <w:left w:val="none" w:sz="0" w:space="0" w:color="auto"/>
            <w:bottom w:val="none" w:sz="0" w:space="0" w:color="auto"/>
            <w:right w:val="none" w:sz="0" w:space="0" w:color="auto"/>
          </w:divBdr>
        </w:div>
        <w:div w:id="9182639">
          <w:marLeft w:val="480"/>
          <w:marRight w:val="0"/>
          <w:marTop w:val="0"/>
          <w:marBottom w:val="0"/>
          <w:divBdr>
            <w:top w:val="none" w:sz="0" w:space="0" w:color="auto"/>
            <w:left w:val="none" w:sz="0" w:space="0" w:color="auto"/>
            <w:bottom w:val="none" w:sz="0" w:space="0" w:color="auto"/>
            <w:right w:val="none" w:sz="0" w:space="0" w:color="auto"/>
          </w:divBdr>
        </w:div>
        <w:div w:id="1600748910">
          <w:marLeft w:val="480"/>
          <w:marRight w:val="0"/>
          <w:marTop w:val="0"/>
          <w:marBottom w:val="0"/>
          <w:divBdr>
            <w:top w:val="none" w:sz="0" w:space="0" w:color="auto"/>
            <w:left w:val="none" w:sz="0" w:space="0" w:color="auto"/>
            <w:bottom w:val="none" w:sz="0" w:space="0" w:color="auto"/>
            <w:right w:val="none" w:sz="0" w:space="0" w:color="auto"/>
          </w:divBdr>
        </w:div>
        <w:div w:id="311758245">
          <w:marLeft w:val="480"/>
          <w:marRight w:val="0"/>
          <w:marTop w:val="0"/>
          <w:marBottom w:val="0"/>
          <w:divBdr>
            <w:top w:val="none" w:sz="0" w:space="0" w:color="auto"/>
            <w:left w:val="none" w:sz="0" w:space="0" w:color="auto"/>
            <w:bottom w:val="none" w:sz="0" w:space="0" w:color="auto"/>
            <w:right w:val="none" w:sz="0" w:space="0" w:color="auto"/>
          </w:divBdr>
        </w:div>
        <w:div w:id="492724128">
          <w:marLeft w:val="480"/>
          <w:marRight w:val="0"/>
          <w:marTop w:val="0"/>
          <w:marBottom w:val="0"/>
          <w:divBdr>
            <w:top w:val="none" w:sz="0" w:space="0" w:color="auto"/>
            <w:left w:val="none" w:sz="0" w:space="0" w:color="auto"/>
            <w:bottom w:val="none" w:sz="0" w:space="0" w:color="auto"/>
            <w:right w:val="none" w:sz="0" w:space="0" w:color="auto"/>
          </w:divBdr>
        </w:div>
        <w:div w:id="1030762917">
          <w:marLeft w:val="480"/>
          <w:marRight w:val="0"/>
          <w:marTop w:val="0"/>
          <w:marBottom w:val="0"/>
          <w:divBdr>
            <w:top w:val="none" w:sz="0" w:space="0" w:color="auto"/>
            <w:left w:val="none" w:sz="0" w:space="0" w:color="auto"/>
            <w:bottom w:val="none" w:sz="0" w:space="0" w:color="auto"/>
            <w:right w:val="none" w:sz="0" w:space="0" w:color="auto"/>
          </w:divBdr>
        </w:div>
        <w:div w:id="523981871">
          <w:marLeft w:val="480"/>
          <w:marRight w:val="0"/>
          <w:marTop w:val="0"/>
          <w:marBottom w:val="0"/>
          <w:divBdr>
            <w:top w:val="none" w:sz="0" w:space="0" w:color="auto"/>
            <w:left w:val="none" w:sz="0" w:space="0" w:color="auto"/>
            <w:bottom w:val="none" w:sz="0" w:space="0" w:color="auto"/>
            <w:right w:val="none" w:sz="0" w:space="0" w:color="auto"/>
          </w:divBdr>
        </w:div>
        <w:div w:id="1682321323">
          <w:marLeft w:val="480"/>
          <w:marRight w:val="0"/>
          <w:marTop w:val="0"/>
          <w:marBottom w:val="0"/>
          <w:divBdr>
            <w:top w:val="none" w:sz="0" w:space="0" w:color="auto"/>
            <w:left w:val="none" w:sz="0" w:space="0" w:color="auto"/>
            <w:bottom w:val="none" w:sz="0" w:space="0" w:color="auto"/>
            <w:right w:val="none" w:sz="0" w:space="0" w:color="auto"/>
          </w:divBdr>
        </w:div>
      </w:divsChild>
    </w:div>
    <w:div w:id="1731229514">
      <w:bodyDiv w:val="1"/>
      <w:marLeft w:val="0"/>
      <w:marRight w:val="0"/>
      <w:marTop w:val="0"/>
      <w:marBottom w:val="0"/>
      <w:divBdr>
        <w:top w:val="none" w:sz="0" w:space="0" w:color="auto"/>
        <w:left w:val="none" w:sz="0" w:space="0" w:color="auto"/>
        <w:bottom w:val="none" w:sz="0" w:space="0" w:color="auto"/>
        <w:right w:val="none" w:sz="0" w:space="0" w:color="auto"/>
      </w:divBdr>
    </w:div>
    <w:div w:id="1751005887">
      <w:bodyDiv w:val="1"/>
      <w:marLeft w:val="0"/>
      <w:marRight w:val="0"/>
      <w:marTop w:val="0"/>
      <w:marBottom w:val="0"/>
      <w:divBdr>
        <w:top w:val="none" w:sz="0" w:space="0" w:color="auto"/>
        <w:left w:val="none" w:sz="0" w:space="0" w:color="auto"/>
        <w:bottom w:val="none" w:sz="0" w:space="0" w:color="auto"/>
        <w:right w:val="none" w:sz="0" w:space="0" w:color="auto"/>
      </w:divBdr>
    </w:div>
    <w:div w:id="1819104586">
      <w:bodyDiv w:val="1"/>
      <w:marLeft w:val="0"/>
      <w:marRight w:val="0"/>
      <w:marTop w:val="0"/>
      <w:marBottom w:val="0"/>
      <w:divBdr>
        <w:top w:val="none" w:sz="0" w:space="0" w:color="auto"/>
        <w:left w:val="none" w:sz="0" w:space="0" w:color="auto"/>
        <w:bottom w:val="none" w:sz="0" w:space="0" w:color="auto"/>
        <w:right w:val="none" w:sz="0" w:space="0" w:color="auto"/>
      </w:divBdr>
    </w:div>
    <w:div w:id="1856381996">
      <w:bodyDiv w:val="1"/>
      <w:marLeft w:val="0"/>
      <w:marRight w:val="0"/>
      <w:marTop w:val="0"/>
      <w:marBottom w:val="0"/>
      <w:divBdr>
        <w:top w:val="none" w:sz="0" w:space="0" w:color="auto"/>
        <w:left w:val="none" w:sz="0" w:space="0" w:color="auto"/>
        <w:bottom w:val="none" w:sz="0" w:space="0" w:color="auto"/>
        <w:right w:val="none" w:sz="0" w:space="0" w:color="auto"/>
      </w:divBdr>
    </w:div>
    <w:div w:id="1861161854">
      <w:bodyDiv w:val="1"/>
      <w:marLeft w:val="0"/>
      <w:marRight w:val="0"/>
      <w:marTop w:val="0"/>
      <w:marBottom w:val="0"/>
      <w:divBdr>
        <w:top w:val="none" w:sz="0" w:space="0" w:color="auto"/>
        <w:left w:val="none" w:sz="0" w:space="0" w:color="auto"/>
        <w:bottom w:val="none" w:sz="0" w:space="0" w:color="auto"/>
        <w:right w:val="none" w:sz="0" w:space="0" w:color="auto"/>
      </w:divBdr>
    </w:div>
    <w:div w:id="1884520404">
      <w:bodyDiv w:val="1"/>
      <w:marLeft w:val="0"/>
      <w:marRight w:val="0"/>
      <w:marTop w:val="0"/>
      <w:marBottom w:val="0"/>
      <w:divBdr>
        <w:top w:val="none" w:sz="0" w:space="0" w:color="auto"/>
        <w:left w:val="none" w:sz="0" w:space="0" w:color="auto"/>
        <w:bottom w:val="none" w:sz="0" w:space="0" w:color="auto"/>
        <w:right w:val="none" w:sz="0" w:space="0" w:color="auto"/>
      </w:divBdr>
    </w:div>
    <w:div w:id="1888495327">
      <w:bodyDiv w:val="1"/>
      <w:marLeft w:val="0"/>
      <w:marRight w:val="0"/>
      <w:marTop w:val="0"/>
      <w:marBottom w:val="0"/>
      <w:divBdr>
        <w:top w:val="none" w:sz="0" w:space="0" w:color="auto"/>
        <w:left w:val="none" w:sz="0" w:space="0" w:color="auto"/>
        <w:bottom w:val="none" w:sz="0" w:space="0" w:color="auto"/>
        <w:right w:val="none" w:sz="0" w:space="0" w:color="auto"/>
      </w:divBdr>
      <w:divsChild>
        <w:div w:id="659190018">
          <w:marLeft w:val="480"/>
          <w:marRight w:val="0"/>
          <w:marTop w:val="0"/>
          <w:marBottom w:val="0"/>
          <w:divBdr>
            <w:top w:val="none" w:sz="0" w:space="0" w:color="auto"/>
            <w:left w:val="none" w:sz="0" w:space="0" w:color="auto"/>
            <w:bottom w:val="none" w:sz="0" w:space="0" w:color="auto"/>
            <w:right w:val="none" w:sz="0" w:space="0" w:color="auto"/>
          </w:divBdr>
        </w:div>
        <w:div w:id="478426589">
          <w:marLeft w:val="480"/>
          <w:marRight w:val="0"/>
          <w:marTop w:val="0"/>
          <w:marBottom w:val="0"/>
          <w:divBdr>
            <w:top w:val="none" w:sz="0" w:space="0" w:color="auto"/>
            <w:left w:val="none" w:sz="0" w:space="0" w:color="auto"/>
            <w:bottom w:val="none" w:sz="0" w:space="0" w:color="auto"/>
            <w:right w:val="none" w:sz="0" w:space="0" w:color="auto"/>
          </w:divBdr>
        </w:div>
        <w:div w:id="1418596639">
          <w:marLeft w:val="480"/>
          <w:marRight w:val="0"/>
          <w:marTop w:val="0"/>
          <w:marBottom w:val="0"/>
          <w:divBdr>
            <w:top w:val="none" w:sz="0" w:space="0" w:color="auto"/>
            <w:left w:val="none" w:sz="0" w:space="0" w:color="auto"/>
            <w:bottom w:val="none" w:sz="0" w:space="0" w:color="auto"/>
            <w:right w:val="none" w:sz="0" w:space="0" w:color="auto"/>
          </w:divBdr>
        </w:div>
        <w:div w:id="843327778">
          <w:marLeft w:val="480"/>
          <w:marRight w:val="0"/>
          <w:marTop w:val="0"/>
          <w:marBottom w:val="0"/>
          <w:divBdr>
            <w:top w:val="none" w:sz="0" w:space="0" w:color="auto"/>
            <w:left w:val="none" w:sz="0" w:space="0" w:color="auto"/>
            <w:bottom w:val="none" w:sz="0" w:space="0" w:color="auto"/>
            <w:right w:val="none" w:sz="0" w:space="0" w:color="auto"/>
          </w:divBdr>
        </w:div>
        <w:div w:id="1226912511">
          <w:marLeft w:val="480"/>
          <w:marRight w:val="0"/>
          <w:marTop w:val="0"/>
          <w:marBottom w:val="0"/>
          <w:divBdr>
            <w:top w:val="none" w:sz="0" w:space="0" w:color="auto"/>
            <w:left w:val="none" w:sz="0" w:space="0" w:color="auto"/>
            <w:bottom w:val="none" w:sz="0" w:space="0" w:color="auto"/>
            <w:right w:val="none" w:sz="0" w:space="0" w:color="auto"/>
          </w:divBdr>
        </w:div>
        <w:div w:id="243026898">
          <w:marLeft w:val="480"/>
          <w:marRight w:val="0"/>
          <w:marTop w:val="0"/>
          <w:marBottom w:val="0"/>
          <w:divBdr>
            <w:top w:val="none" w:sz="0" w:space="0" w:color="auto"/>
            <w:left w:val="none" w:sz="0" w:space="0" w:color="auto"/>
            <w:bottom w:val="none" w:sz="0" w:space="0" w:color="auto"/>
            <w:right w:val="none" w:sz="0" w:space="0" w:color="auto"/>
          </w:divBdr>
        </w:div>
        <w:div w:id="1109472394">
          <w:marLeft w:val="480"/>
          <w:marRight w:val="0"/>
          <w:marTop w:val="0"/>
          <w:marBottom w:val="0"/>
          <w:divBdr>
            <w:top w:val="none" w:sz="0" w:space="0" w:color="auto"/>
            <w:left w:val="none" w:sz="0" w:space="0" w:color="auto"/>
            <w:bottom w:val="none" w:sz="0" w:space="0" w:color="auto"/>
            <w:right w:val="none" w:sz="0" w:space="0" w:color="auto"/>
          </w:divBdr>
        </w:div>
        <w:div w:id="1652443203">
          <w:marLeft w:val="480"/>
          <w:marRight w:val="0"/>
          <w:marTop w:val="0"/>
          <w:marBottom w:val="0"/>
          <w:divBdr>
            <w:top w:val="none" w:sz="0" w:space="0" w:color="auto"/>
            <w:left w:val="none" w:sz="0" w:space="0" w:color="auto"/>
            <w:bottom w:val="none" w:sz="0" w:space="0" w:color="auto"/>
            <w:right w:val="none" w:sz="0" w:space="0" w:color="auto"/>
          </w:divBdr>
        </w:div>
        <w:div w:id="1197348096">
          <w:marLeft w:val="480"/>
          <w:marRight w:val="0"/>
          <w:marTop w:val="0"/>
          <w:marBottom w:val="0"/>
          <w:divBdr>
            <w:top w:val="none" w:sz="0" w:space="0" w:color="auto"/>
            <w:left w:val="none" w:sz="0" w:space="0" w:color="auto"/>
            <w:bottom w:val="none" w:sz="0" w:space="0" w:color="auto"/>
            <w:right w:val="none" w:sz="0" w:space="0" w:color="auto"/>
          </w:divBdr>
        </w:div>
        <w:div w:id="1880967937">
          <w:marLeft w:val="480"/>
          <w:marRight w:val="0"/>
          <w:marTop w:val="0"/>
          <w:marBottom w:val="0"/>
          <w:divBdr>
            <w:top w:val="none" w:sz="0" w:space="0" w:color="auto"/>
            <w:left w:val="none" w:sz="0" w:space="0" w:color="auto"/>
            <w:bottom w:val="none" w:sz="0" w:space="0" w:color="auto"/>
            <w:right w:val="none" w:sz="0" w:space="0" w:color="auto"/>
          </w:divBdr>
        </w:div>
        <w:div w:id="1496266776">
          <w:marLeft w:val="480"/>
          <w:marRight w:val="0"/>
          <w:marTop w:val="0"/>
          <w:marBottom w:val="0"/>
          <w:divBdr>
            <w:top w:val="none" w:sz="0" w:space="0" w:color="auto"/>
            <w:left w:val="none" w:sz="0" w:space="0" w:color="auto"/>
            <w:bottom w:val="none" w:sz="0" w:space="0" w:color="auto"/>
            <w:right w:val="none" w:sz="0" w:space="0" w:color="auto"/>
          </w:divBdr>
        </w:div>
        <w:div w:id="1058629127">
          <w:marLeft w:val="480"/>
          <w:marRight w:val="0"/>
          <w:marTop w:val="0"/>
          <w:marBottom w:val="0"/>
          <w:divBdr>
            <w:top w:val="none" w:sz="0" w:space="0" w:color="auto"/>
            <w:left w:val="none" w:sz="0" w:space="0" w:color="auto"/>
            <w:bottom w:val="none" w:sz="0" w:space="0" w:color="auto"/>
            <w:right w:val="none" w:sz="0" w:space="0" w:color="auto"/>
          </w:divBdr>
        </w:div>
        <w:div w:id="1853228259">
          <w:marLeft w:val="480"/>
          <w:marRight w:val="0"/>
          <w:marTop w:val="0"/>
          <w:marBottom w:val="0"/>
          <w:divBdr>
            <w:top w:val="none" w:sz="0" w:space="0" w:color="auto"/>
            <w:left w:val="none" w:sz="0" w:space="0" w:color="auto"/>
            <w:bottom w:val="none" w:sz="0" w:space="0" w:color="auto"/>
            <w:right w:val="none" w:sz="0" w:space="0" w:color="auto"/>
          </w:divBdr>
        </w:div>
        <w:div w:id="1374689459">
          <w:marLeft w:val="480"/>
          <w:marRight w:val="0"/>
          <w:marTop w:val="0"/>
          <w:marBottom w:val="0"/>
          <w:divBdr>
            <w:top w:val="none" w:sz="0" w:space="0" w:color="auto"/>
            <w:left w:val="none" w:sz="0" w:space="0" w:color="auto"/>
            <w:bottom w:val="none" w:sz="0" w:space="0" w:color="auto"/>
            <w:right w:val="none" w:sz="0" w:space="0" w:color="auto"/>
          </w:divBdr>
        </w:div>
        <w:div w:id="1958566370">
          <w:marLeft w:val="480"/>
          <w:marRight w:val="0"/>
          <w:marTop w:val="0"/>
          <w:marBottom w:val="0"/>
          <w:divBdr>
            <w:top w:val="none" w:sz="0" w:space="0" w:color="auto"/>
            <w:left w:val="none" w:sz="0" w:space="0" w:color="auto"/>
            <w:bottom w:val="none" w:sz="0" w:space="0" w:color="auto"/>
            <w:right w:val="none" w:sz="0" w:space="0" w:color="auto"/>
          </w:divBdr>
        </w:div>
        <w:div w:id="580868912">
          <w:marLeft w:val="480"/>
          <w:marRight w:val="0"/>
          <w:marTop w:val="0"/>
          <w:marBottom w:val="0"/>
          <w:divBdr>
            <w:top w:val="none" w:sz="0" w:space="0" w:color="auto"/>
            <w:left w:val="none" w:sz="0" w:space="0" w:color="auto"/>
            <w:bottom w:val="none" w:sz="0" w:space="0" w:color="auto"/>
            <w:right w:val="none" w:sz="0" w:space="0" w:color="auto"/>
          </w:divBdr>
        </w:div>
        <w:div w:id="1567455561">
          <w:marLeft w:val="480"/>
          <w:marRight w:val="0"/>
          <w:marTop w:val="0"/>
          <w:marBottom w:val="0"/>
          <w:divBdr>
            <w:top w:val="none" w:sz="0" w:space="0" w:color="auto"/>
            <w:left w:val="none" w:sz="0" w:space="0" w:color="auto"/>
            <w:bottom w:val="none" w:sz="0" w:space="0" w:color="auto"/>
            <w:right w:val="none" w:sz="0" w:space="0" w:color="auto"/>
          </w:divBdr>
        </w:div>
        <w:div w:id="63650384">
          <w:marLeft w:val="480"/>
          <w:marRight w:val="0"/>
          <w:marTop w:val="0"/>
          <w:marBottom w:val="0"/>
          <w:divBdr>
            <w:top w:val="none" w:sz="0" w:space="0" w:color="auto"/>
            <w:left w:val="none" w:sz="0" w:space="0" w:color="auto"/>
            <w:bottom w:val="none" w:sz="0" w:space="0" w:color="auto"/>
            <w:right w:val="none" w:sz="0" w:space="0" w:color="auto"/>
          </w:divBdr>
        </w:div>
        <w:div w:id="1514951169">
          <w:marLeft w:val="480"/>
          <w:marRight w:val="0"/>
          <w:marTop w:val="0"/>
          <w:marBottom w:val="0"/>
          <w:divBdr>
            <w:top w:val="none" w:sz="0" w:space="0" w:color="auto"/>
            <w:left w:val="none" w:sz="0" w:space="0" w:color="auto"/>
            <w:bottom w:val="none" w:sz="0" w:space="0" w:color="auto"/>
            <w:right w:val="none" w:sz="0" w:space="0" w:color="auto"/>
          </w:divBdr>
        </w:div>
        <w:div w:id="1104377268">
          <w:marLeft w:val="480"/>
          <w:marRight w:val="0"/>
          <w:marTop w:val="0"/>
          <w:marBottom w:val="0"/>
          <w:divBdr>
            <w:top w:val="none" w:sz="0" w:space="0" w:color="auto"/>
            <w:left w:val="none" w:sz="0" w:space="0" w:color="auto"/>
            <w:bottom w:val="none" w:sz="0" w:space="0" w:color="auto"/>
            <w:right w:val="none" w:sz="0" w:space="0" w:color="auto"/>
          </w:divBdr>
        </w:div>
        <w:div w:id="189612446">
          <w:marLeft w:val="480"/>
          <w:marRight w:val="0"/>
          <w:marTop w:val="0"/>
          <w:marBottom w:val="0"/>
          <w:divBdr>
            <w:top w:val="none" w:sz="0" w:space="0" w:color="auto"/>
            <w:left w:val="none" w:sz="0" w:space="0" w:color="auto"/>
            <w:bottom w:val="none" w:sz="0" w:space="0" w:color="auto"/>
            <w:right w:val="none" w:sz="0" w:space="0" w:color="auto"/>
          </w:divBdr>
        </w:div>
        <w:div w:id="161551721">
          <w:marLeft w:val="480"/>
          <w:marRight w:val="0"/>
          <w:marTop w:val="0"/>
          <w:marBottom w:val="0"/>
          <w:divBdr>
            <w:top w:val="none" w:sz="0" w:space="0" w:color="auto"/>
            <w:left w:val="none" w:sz="0" w:space="0" w:color="auto"/>
            <w:bottom w:val="none" w:sz="0" w:space="0" w:color="auto"/>
            <w:right w:val="none" w:sz="0" w:space="0" w:color="auto"/>
          </w:divBdr>
        </w:div>
        <w:div w:id="1742017339">
          <w:marLeft w:val="480"/>
          <w:marRight w:val="0"/>
          <w:marTop w:val="0"/>
          <w:marBottom w:val="0"/>
          <w:divBdr>
            <w:top w:val="none" w:sz="0" w:space="0" w:color="auto"/>
            <w:left w:val="none" w:sz="0" w:space="0" w:color="auto"/>
            <w:bottom w:val="none" w:sz="0" w:space="0" w:color="auto"/>
            <w:right w:val="none" w:sz="0" w:space="0" w:color="auto"/>
          </w:divBdr>
        </w:div>
        <w:div w:id="179247097">
          <w:marLeft w:val="480"/>
          <w:marRight w:val="0"/>
          <w:marTop w:val="0"/>
          <w:marBottom w:val="0"/>
          <w:divBdr>
            <w:top w:val="none" w:sz="0" w:space="0" w:color="auto"/>
            <w:left w:val="none" w:sz="0" w:space="0" w:color="auto"/>
            <w:bottom w:val="none" w:sz="0" w:space="0" w:color="auto"/>
            <w:right w:val="none" w:sz="0" w:space="0" w:color="auto"/>
          </w:divBdr>
        </w:div>
        <w:div w:id="762577015">
          <w:marLeft w:val="480"/>
          <w:marRight w:val="0"/>
          <w:marTop w:val="0"/>
          <w:marBottom w:val="0"/>
          <w:divBdr>
            <w:top w:val="none" w:sz="0" w:space="0" w:color="auto"/>
            <w:left w:val="none" w:sz="0" w:space="0" w:color="auto"/>
            <w:bottom w:val="none" w:sz="0" w:space="0" w:color="auto"/>
            <w:right w:val="none" w:sz="0" w:space="0" w:color="auto"/>
          </w:divBdr>
        </w:div>
        <w:div w:id="1494758208">
          <w:marLeft w:val="480"/>
          <w:marRight w:val="0"/>
          <w:marTop w:val="0"/>
          <w:marBottom w:val="0"/>
          <w:divBdr>
            <w:top w:val="none" w:sz="0" w:space="0" w:color="auto"/>
            <w:left w:val="none" w:sz="0" w:space="0" w:color="auto"/>
            <w:bottom w:val="none" w:sz="0" w:space="0" w:color="auto"/>
            <w:right w:val="none" w:sz="0" w:space="0" w:color="auto"/>
          </w:divBdr>
        </w:div>
        <w:div w:id="509608854">
          <w:marLeft w:val="480"/>
          <w:marRight w:val="0"/>
          <w:marTop w:val="0"/>
          <w:marBottom w:val="0"/>
          <w:divBdr>
            <w:top w:val="none" w:sz="0" w:space="0" w:color="auto"/>
            <w:left w:val="none" w:sz="0" w:space="0" w:color="auto"/>
            <w:bottom w:val="none" w:sz="0" w:space="0" w:color="auto"/>
            <w:right w:val="none" w:sz="0" w:space="0" w:color="auto"/>
          </w:divBdr>
        </w:div>
        <w:div w:id="351273149">
          <w:marLeft w:val="480"/>
          <w:marRight w:val="0"/>
          <w:marTop w:val="0"/>
          <w:marBottom w:val="0"/>
          <w:divBdr>
            <w:top w:val="none" w:sz="0" w:space="0" w:color="auto"/>
            <w:left w:val="none" w:sz="0" w:space="0" w:color="auto"/>
            <w:bottom w:val="none" w:sz="0" w:space="0" w:color="auto"/>
            <w:right w:val="none" w:sz="0" w:space="0" w:color="auto"/>
          </w:divBdr>
        </w:div>
        <w:div w:id="471409248">
          <w:marLeft w:val="480"/>
          <w:marRight w:val="0"/>
          <w:marTop w:val="0"/>
          <w:marBottom w:val="0"/>
          <w:divBdr>
            <w:top w:val="none" w:sz="0" w:space="0" w:color="auto"/>
            <w:left w:val="none" w:sz="0" w:space="0" w:color="auto"/>
            <w:bottom w:val="none" w:sz="0" w:space="0" w:color="auto"/>
            <w:right w:val="none" w:sz="0" w:space="0" w:color="auto"/>
          </w:divBdr>
        </w:div>
        <w:div w:id="50079211">
          <w:marLeft w:val="480"/>
          <w:marRight w:val="0"/>
          <w:marTop w:val="0"/>
          <w:marBottom w:val="0"/>
          <w:divBdr>
            <w:top w:val="none" w:sz="0" w:space="0" w:color="auto"/>
            <w:left w:val="none" w:sz="0" w:space="0" w:color="auto"/>
            <w:bottom w:val="none" w:sz="0" w:space="0" w:color="auto"/>
            <w:right w:val="none" w:sz="0" w:space="0" w:color="auto"/>
          </w:divBdr>
        </w:div>
        <w:div w:id="634526740">
          <w:marLeft w:val="480"/>
          <w:marRight w:val="0"/>
          <w:marTop w:val="0"/>
          <w:marBottom w:val="0"/>
          <w:divBdr>
            <w:top w:val="none" w:sz="0" w:space="0" w:color="auto"/>
            <w:left w:val="none" w:sz="0" w:space="0" w:color="auto"/>
            <w:bottom w:val="none" w:sz="0" w:space="0" w:color="auto"/>
            <w:right w:val="none" w:sz="0" w:space="0" w:color="auto"/>
          </w:divBdr>
        </w:div>
        <w:div w:id="2012760279">
          <w:marLeft w:val="480"/>
          <w:marRight w:val="0"/>
          <w:marTop w:val="0"/>
          <w:marBottom w:val="0"/>
          <w:divBdr>
            <w:top w:val="none" w:sz="0" w:space="0" w:color="auto"/>
            <w:left w:val="none" w:sz="0" w:space="0" w:color="auto"/>
            <w:bottom w:val="none" w:sz="0" w:space="0" w:color="auto"/>
            <w:right w:val="none" w:sz="0" w:space="0" w:color="auto"/>
          </w:divBdr>
        </w:div>
        <w:div w:id="875315997">
          <w:marLeft w:val="480"/>
          <w:marRight w:val="0"/>
          <w:marTop w:val="0"/>
          <w:marBottom w:val="0"/>
          <w:divBdr>
            <w:top w:val="none" w:sz="0" w:space="0" w:color="auto"/>
            <w:left w:val="none" w:sz="0" w:space="0" w:color="auto"/>
            <w:bottom w:val="none" w:sz="0" w:space="0" w:color="auto"/>
            <w:right w:val="none" w:sz="0" w:space="0" w:color="auto"/>
          </w:divBdr>
        </w:div>
        <w:div w:id="2010013900">
          <w:marLeft w:val="480"/>
          <w:marRight w:val="0"/>
          <w:marTop w:val="0"/>
          <w:marBottom w:val="0"/>
          <w:divBdr>
            <w:top w:val="none" w:sz="0" w:space="0" w:color="auto"/>
            <w:left w:val="none" w:sz="0" w:space="0" w:color="auto"/>
            <w:bottom w:val="none" w:sz="0" w:space="0" w:color="auto"/>
            <w:right w:val="none" w:sz="0" w:space="0" w:color="auto"/>
          </w:divBdr>
        </w:div>
        <w:div w:id="2036690847">
          <w:marLeft w:val="480"/>
          <w:marRight w:val="0"/>
          <w:marTop w:val="0"/>
          <w:marBottom w:val="0"/>
          <w:divBdr>
            <w:top w:val="none" w:sz="0" w:space="0" w:color="auto"/>
            <w:left w:val="none" w:sz="0" w:space="0" w:color="auto"/>
            <w:bottom w:val="none" w:sz="0" w:space="0" w:color="auto"/>
            <w:right w:val="none" w:sz="0" w:space="0" w:color="auto"/>
          </w:divBdr>
        </w:div>
        <w:div w:id="1487547000">
          <w:marLeft w:val="480"/>
          <w:marRight w:val="0"/>
          <w:marTop w:val="0"/>
          <w:marBottom w:val="0"/>
          <w:divBdr>
            <w:top w:val="none" w:sz="0" w:space="0" w:color="auto"/>
            <w:left w:val="none" w:sz="0" w:space="0" w:color="auto"/>
            <w:bottom w:val="none" w:sz="0" w:space="0" w:color="auto"/>
            <w:right w:val="none" w:sz="0" w:space="0" w:color="auto"/>
          </w:divBdr>
        </w:div>
        <w:div w:id="1979146277">
          <w:marLeft w:val="480"/>
          <w:marRight w:val="0"/>
          <w:marTop w:val="0"/>
          <w:marBottom w:val="0"/>
          <w:divBdr>
            <w:top w:val="none" w:sz="0" w:space="0" w:color="auto"/>
            <w:left w:val="none" w:sz="0" w:space="0" w:color="auto"/>
            <w:bottom w:val="none" w:sz="0" w:space="0" w:color="auto"/>
            <w:right w:val="none" w:sz="0" w:space="0" w:color="auto"/>
          </w:divBdr>
        </w:div>
        <w:div w:id="1438328506">
          <w:marLeft w:val="480"/>
          <w:marRight w:val="0"/>
          <w:marTop w:val="0"/>
          <w:marBottom w:val="0"/>
          <w:divBdr>
            <w:top w:val="none" w:sz="0" w:space="0" w:color="auto"/>
            <w:left w:val="none" w:sz="0" w:space="0" w:color="auto"/>
            <w:bottom w:val="none" w:sz="0" w:space="0" w:color="auto"/>
            <w:right w:val="none" w:sz="0" w:space="0" w:color="auto"/>
          </w:divBdr>
        </w:div>
        <w:div w:id="265118416">
          <w:marLeft w:val="480"/>
          <w:marRight w:val="0"/>
          <w:marTop w:val="0"/>
          <w:marBottom w:val="0"/>
          <w:divBdr>
            <w:top w:val="none" w:sz="0" w:space="0" w:color="auto"/>
            <w:left w:val="none" w:sz="0" w:space="0" w:color="auto"/>
            <w:bottom w:val="none" w:sz="0" w:space="0" w:color="auto"/>
            <w:right w:val="none" w:sz="0" w:space="0" w:color="auto"/>
          </w:divBdr>
        </w:div>
        <w:div w:id="30082813">
          <w:marLeft w:val="480"/>
          <w:marRight w:val="0"/>
          <w:marTop w:val="0"/>
          <w:marBottom w:val="0"/>
          <w:divBdr>
            <w:top w:val="none" w:sz="0" w:space="0" w:color="auto"/>
            <w:left w:val="none" w:sz="0" w:space="0" w:color="auto"/>
            <w:bottom w:val="none" w:sz="0" w:space="0" w:color="auto"/>
            <w:right w:val="none" w:sz="0" w:space="0" w:color="auto"/>
          </w:divBdr>
        </w:div>
        <w:div w:id="1274164720">
          <w:marLeft w:val="480"/>
          <w:marRight w:val="0"/>
          <w:marTop w:val="0"/>
          <w:marBottom w:val="0"/>
          <w:divBdr>
            <w:top w:val="none" w:sz="0" w:space="0" w:color="auto"/>
            <w:left w:val="none" w:sz="0" w:space="0" w:color="auto"/>
            <w:bottom w:val="none" w:sz="0" w:space="0" w:color="auto"/>
            <w:right w:val="none" w:sz="0" w:space="0" w:color="auto"/>
          </w:divBdr>
        </w:div>
        <w:div w:id="752626756">
          <w:marLeft w:val="480"/>
          <w:marRight w:val="0"/>
          <w:marTop w:val="0"/>
          <w:marBottom w:val="0"/>
          <w:divBdr>
            <w:top w:val="none" w:sz="0" w:space="0" w:color="auto"/>
            <w:left w:val="none" w:sz="0" w:space="0" w:color="auto"/>
            <w:bottom w:val="none" w:sz="0" w:space="0" w:color="auto"/>
            <w:right w:val="none" w:sz="0" w:space="0" w:color="auto"/>
          </w:divBdr>
        </w:div>
        <w:div w:id="597564911">
          <w:marLeft w:val="480"/>
          <w:marRight w:val="0"/>
          <w:marTop w:val="0"/>
          <w:marBottom w:val="0"/>
          <w:divBdr>
            <w:top w:val="none" w:sz="0" w:space="0" w:color="auto"/>
            <w:left w:val="none" w:sz="0" w:space="0" w:color="auto"/>
            <w:bottom w:val="none" w:sz="0" w:space="0" w:color="auto"/>
            <w:right w:val="none" w:sz="0" w:space="0" w:color="auto"/>
          </w:divBdr>
        </w:div>
        <w:div w:id="1456173577">
          <w:marLeft w:val="480"/>
          <w:marRight w:val="0"/>
          <w:marTop w:val="0"/>
          <w:marBottom w:val="0"/>
          <w:divBdr>
            <w:top w:val="none" w:sz="0" w:space="0" w:color="auto"/>
            <w:left w:val="none" w:sz="0" w:space="0" w:color="auto"/>
            <w:bottom w:val="none" w:sz="0" w:space="0" w:color="auto"/>
            <w:right w:val="none" w:sz="0" w:space="0" w:color="auto"/>
          </w:divBdr>
        </w:div>
        <w:div w:id="1043670809">
          <w:marLeft w:val="480"/>
          <w:marRight w:val="0"/>
          <w:marTop w:val="0"/>
          <w:marBottom w:val="0"/>
          <w:divBdr>
            <w:top w:val="none" w:sz="0" w:space="0" w:color="auto"/>
            <w:left w:val="none" w:sz="0" w:space="0" w:color="auto"/>
            <w:bottom w:val="none" w:sz="0" w:space="0" w:color="auto"/>
            <w:right w:val="none" w:sz="0" w:space="0" w:color="auto"/>
          </w:divBdr>
        </w:div>
        <w:div w:id="660962754">
          <w:marLeft w:val="480"/>
          <w:marRight w:val="0"/>
          <w:marTop w:val="0"/>
          <w:marBottom w:val="0"/>
          <w:divBdr>
            <w:top w:val="none" w:sz="0" w:space="0" w:color="auto"/>
            <w:left w:val="none" w:sz="0" w:space="0" w:color="auto"/>
            <w:bottom w:val="none" w:sz="0" w:space="0" w:color="auto"/>
            <w:right w:val="none" w:sz="0" w:space="0" w:color="auto"/>
          </w:divBdr>
        </w:div>
        <w:div w:id="788353252">
          <w:marLeft w:val="480"/>
          <w:marRight w:val="0"/>
          <w:marTop w:val="0"/>
          <w:marBottom w:val="0"/>
          <w:divBdr>
            <w:top w:val="none" w:sz="0" w:space="0" w:color="auto"/>
            <w:left w:val="none" w:sz="0" w:space="0" w:color="auto"/>
            <w:bottom w:val="none" w:sz="0" w:space="0" w:color="auto"/>
            <w:right w:val="none" w:sz="0" w:space="0" w:color="auto"/>
          </w:divBdr>
        </w:div>
        <w:div w:id="52580612">
          <w:marLeft w:val="480"/>
          <w:marRight w:val="0"/>
          <w:marTop w:val="0"/>
          <w:marBottom w:val="0"/>
          <w:divBdr>
            <w:top w:val="none" w:sz="0" w:space="0" w:color="auto"/>
            <w:left w:val="none" w:sz="0" w:space="0" w:color="auto"/>
            <w:bottom w:val="none" w:sz="0" w:space="0" w:color="auto"/>
            <w:right w:val="none" w:sz="0" w:space="0" w:color="auto"/>
          </w:divBdr>
        </w:div>
        <w:div w:id="901135729">
          <w:marLeft w:val="480"/>
          <w:marRight w:val="0"/>
          <w:marTop w:val="0"/>
          <w:marBottom w:val="0"/>
          <w:divBdr>
            <w:top w:val="none" w:sz="0" w:space="0" w:color="auto"/>
            <w:left w:val="none" w:sz="0" w:space="0" w:color="auto"/>
            <w:bottom w:val="none" w:sz="0" w:space="0" w:color="auto"/>
            <w:right w:val="none" w:sz="0" w:space="0" w:color="auto"/>
          </w:divBdr>
        </w:div>
        <w:div w:id="1340086711">
          <w:marLeft w:val="480"/>
          <w:marRight w:val="0"/>
          <w:marTop w:val="0"/>
          <w:marBottom w:val="0"/>
          <w:divBdr>
            <w:top w:val="none" w:sz="0" w:space="0" w:color="auto"/>
            <w:left w:val="none" w:sz="0" w:space="0" w:color="auto"/>
            <w:bottom w:val="none" w:sz="0" w:space="0" w:color="auto"/>
            <w:right w:val="none" w:sz="0" w:space="0" w:color="auto"/>
          </w:divBdr>
        </w:div>
        <w:div w:id="1083140310">
          <w:marLeft w:val="480"/>
          <w:marRight w:val="0"/>
          <w:marTop w:val="0"/>
          <w:marBottom w:val="0"/>
          <w:divBdr>
            <w:top w:val="none" w:sz="0" w:space="0" w:color="auto"/>
            <w:left w:val="none" w:sz="0" w:space="0" w:color="auto"/>
            <w:bottom w:val="none" w:sz="0" w:space="0" w:color="auto"/>
            <w:right w:val="none" w:sz="0" w:space="0" w:color="auto"/>
          </w:divBdr>
        </w:div>
        <w:div w:id="542055391">
          <w:marLeft w:val="480"/>
          <w:marRight w:val="0"/>
          <w:marTop w:val="0"/>
          <w:marBottom w:val="0"/>
          <w:divBdr>
            <w:top w:val="none" w:sz="0" w:space="0" w:color="auto"/>
            <w:left w:val="none" w:sz="0" w:space="0" w:color="auto"/>
            <w:bottom w:val="none" w:sz="0" w:space="0" w:color="auto"/>
            <w:right w:val="none" w:sz="0" w:space="0" w:color="auto"/>
          </w:divBdr>
        </w:div>
        <w:div w:id="325714834">
          <w:marLeft w:val="480"/>
          <w:marRight w:val="0"/>
          <w:marTop w:val="0"/>
          <w:marBottom w:val="0"/>
          <w:divBdr>
            <w:top w:val="none" w:sz="0" w:space="0" w:color="auto"/>
            <w:left w:val="none" w:sz="0" w:space="0" w:color="auto"/>
            <w:bottom w:val="none" w:sz="0" w:space="0" w:color="auto"/>
            <w:right w:val="none" w:sz="0" w:space="0" w:color="auto"/>
          </w:divBdr>
        </w:div>
        <w:div w:id="1873378269">
          <w:marLeft w:val="480"/>
          <w:marRight w:val="0"/>
          <w:marTop w:val="0"/>
          <w:marBottom w:val="0"/>
          <w:divBdr>
            <w:top w:val="none" w:sz="0" w:space="0" w:color="auto"/>
            <w:left w:val="none" w:sz="0" w:space="0" w:color="auto"/>
            <w:bottom w:val="none" w:sz="0" w:space="0" w:color="auto"/>
            <w:right w:val="none" w:sz="0" w:space="0" w:color="auto"/>
          </w:divBdr>
        </w:div>
        <w:div w:id="820385782">
          <w:marLeft w:val="480"/>
          <w:marRight w:val="0"/>
          <w:marTop w:val="0"/>
          <w:marBottom w:val="0"/>
          <w:divBdr>
            <w:top w:val="none" w:sz="0" w:space="0" w:color="auto"/>
            <w:left w:val="none" w:sz="0" w:space="0" w:color="auto"/>
            <w:bottom w:val="none" w:sz="0" w:space="0" w:color="auto"/>
            <w:right w:val="none" w:sz="0" w:space="0" w:color="auto"/>
          </w:divBdr>
        </w:div>
        <w:div w:id="1915970103">
          <w:marLeft w:val="480"/>
          <w:marRight w:val="0"/>
          <w:marTop w:val="0"/>
          <w:marBottom w:val="0"/>
          <w:divBdr>
            <w:top w:val="none" w:sz="0" w:space="0" w:color="auto"/>
            <w:left w:val="none" w:sz="0" w:space="0" w:color="auto"/>
            <w:bottom w:val="none" w:sz="0" w:space="0" w:color="auto"/>
            <w:right w:val="none" w:sz="0" w:space="0" w:color="auto"/>
          </w:divBdr>
        </w:div>
        <w:div w:id="1018576794">
          <w:marLeft w:val="480"/>
          <w:marRight w:val="0"/>
          <w:marTop w:val="0"/>
          <w:marBottom w:val="0"/>
          <w:divBdr>
            <w:top w:val="none" w:sz="0" w:space="0" w:color="auto"/>
            <w:left w:val="none" w:sz="0" w:space="0" w:color="auto"/>
            <w:bottom w:val="none" w:sz="0" w:space="0" w:color="auto"/>
            <w:right w:val="none" w:sz="0" w:space="0" w:color="auto"/>
          </w:divBdr>
        </w:div>
        <w:div w:id="567035402">
          <w:marLeft w:val="480"/>
          <w:marRight w:val="0"/>
          <w:marTop w:val="0"/>
          <w:marBottom w:val="0"/>
          <w:divBdr>
            <w:top w:val="none" w:sz="0" w:space="0" w:color="auto"/>
            <w:left w:val="none" w:sz="0" w:space="0" w:color="auto"/>
            <w:bottom w:val="none" w:sz="0" w:space="0" w:color="auto"/>
            <w:right w:val="none" w:sz="0" w:space="0" w:color="auto"/>
          </w:divBdr>
        </w:div>
        <w:div w:id="1281184816">
          <w:marLeft w:val="480"/>
          <w:marRight w:val="0"/>
          <w:marTop w:val="0"/>
          <w:marBottom w:val="0"/>
          <w:divBdr>
            <w:top w:val="none" w:sz="0" w:space="0" w:color="auto"/>
            <w:left w:val="none" w:sz="0" w:space="0" w:color="auto"/>
            <w:bottom w:val="none" w:sz="0" w:space="0" w:color="auto"/>
            <w:right w:val="none" w:sz="0" w:space="0" w:color="auto"/>
          </w:divBdr>
        </w:div>
        <w:div w:id="470485642">
          <w:marLeft w:val="480"/>
          <w:marRight w:val="0"/>
          <w:marTop w:val="0"/>
          <w:marBottom w:val="0"/>
          <w:divBdr>
            <w:top w:val="none" w:sz="0" w:space="0" w:color="auto"/>
            <w:left w:val="none" w:sz="0" w:space="0" w:color="auto"/>
            <w:bottom w:val="none" w:sz="0" w:space="0" w:color="auto"/>
            <w:right w:val="none" w:sz="0" w:space="0" w:color="auto"/>
          </w:divBdr>
        </w:div>
        <w:div w:id="1967468202">
          <w:marLeft w:val="480"/>
          <w:marRight w:val="0"/>
          <w:marTop w:val="0"/>
          <w:marBottom w:val="0"/>
          <w:divBdr>
            <w:top w:val="none" w:sz="0" w:space="0" w:color="auto"/>
            <w:left w:val="none" w:sz="0" w:space="0" w:color="auto"/>
            <w:bottom w:val="none" w:sz="0" w:space="0" w:color="auto"/>
            <w:right w:val="none" w:sz="0" w:space="0" w:color="auto"/>
          </w:divBdr>
        </w:div>
        <w:div w:id="624580209">
          <w:marLeft w:val="480"/>
          <w:marRight w:val="0"/>
          <w:marTop w:val="0"/>
          <w:marBottom w:val="0"/>
          <w:divBdr>
            <w:top w:val="none" w:sz="0" w:space="0" w:color="auto"/>
            <w:left w:val="none" w:sz="0" w:space="0" w:color="auto"/>
            <w:bottom w:val="none" w:sz="0" w:space="0" w:color="auto"/>
            <w:right w:val="none" w:sz="0" w:space="0" w:color="auto"/>
          </w:divBdr>
        </w:div>
        <w:div w:id="102696906">
          <w:marLeft w:val="480"/>
          <w:marRight w:val="0"/>
          <w:marTop w:val="0"/>
          <w:marBottom w:val="0"/>
          <w:divBdr>
            <w:top w:val="none" w:sz="0" w:space="0" w:color="auto"/>
            <w:left w:val="none" w:sz="0" w:space="0" w:color="auto"/>
            <w:bottom w:val="none" w:sz="0" w:space="0" w:color="auto"/>
            <w:right w:val="none" w:sz="0" w:space="0" w:color="auto"/>
          </w:divBdr>
        </w:div>
        <w:div w:id="31931453">
          <w:marLeft w:val="480"/>
          <w:marRight w:val="0"/>
          <w:marTop w:val="0"/>
          <w:marBottom w:val="0"/>
          <w:divBdr>
            <w:top w:val="none" w:sz="0" w:space="0" w:color="auto"/>
            <w:left w:val="none" w:sz="0" w:space="0" w:color="auto"/>
            <w:bottom w:val="none" w:sz="0" w:space="0" w:color="auto"/>
            <w:right w:val="none" w:sz="0" w:space="0" w:color="auto"/>
          </w:divBdr>
        </w:div>
        <w:div w:id="1991401880">
          <w:marLeft w:val="480"/>
          <w:marRight w:val="0"/>
          <w:marTop w:val="0"/>
          <w:marBottom w:val="0"/>
          <w:divBdr>
            <w:top w:val="none" w:sz="0" w:space="0" w:color="auto"/>
            <w:left w:val="none" w:sz="0" w:space="0" w:color="auto"/>
            <w:bottom w:val="none" w:sz="0" w:space="0" w:color="auto"/>
            <w:right w:val="none" w:sz="0" w:space="0" w:color="auto"/>
          </w:divBdr>
        </w:div>
        <w:div w:id="1217887892">
          <w:marLeft w:val="480"/>
          <w:marRight w:val="0"/>
          <w:marTop w:val="0"/>
          <w:marBottom w:val="0"/>
          <w:divBdr>
            <w:top w:val="none" w:sz="0" w:space="0" w:color="auto"/>
            <w:left w:val="none" w:sz="0" w:space="0" w:color="auto"/>
            <w:bottom w:val="none" w:sz="0" w:space="0" w:color="auto"/>
            <w:right w:val="none" w:sz="0" w:space="0" w:color="auto"/>
          </w:divBdr>
        </w:div>
        <w:div w:id="293608925">
          <w:marLeft w:val="480"/>
          <w:marRight w:val="0"/>
          <w:marTop w:val="0"/>
          <w:marBottom w:val="0"/>
          <w:divBdr>
            <w:top w:val="none" w:sz="0" w:space="0" w:color="auto"/>
            <w:left w:val="none" w:sz="0" w:space="0" w:color="auto"/>
            <w:bottom w:val="none" w:sz="0" w:space="0" w:color="auto"/>
            <w:right w:val="none" w:sz="0" w:space="0" w:color="auto"/>
          </w:divBdr>
        </w:div>
        <w:div w:id="1069184784">
          <w:marLeft w:val="480"/>
          <w:marRight w:val="0"/>
          <w:marTop w:val="0"/>
          <w:marBottom w:val="0"/>
          <w:divBdr>
            <w:top w:val="none" w:sz="0" w:space="0" w:color="auto"/>
            <w:left w:val="none" w:sz="0" w:space="0" w:color="auto"/>
            <w:bottom w:val="none" w:sz="0" w:space="0" w:color="auto"/>
            <w:right w:val="none" w:sz="0" w:space="0" w:color="auto"/>
          </w:divBdr>
        </w:div>
        <w:div w:id="1206795955">
          <w:marLeft w:val="480"/>
          <w:marRight w:val="0"/>
          <w:marTop w:val="0"/>
          <w:marBottom w:val="0"/>
          <w:divBdr>
            <w:top w:val="none" w:sz="0" w:space="0" w:color="auto"/>
            <w:left w:val="none" w:sz="0" w:space="0" w:color="auto"/>
            <w:bottom w:val="none" w:sz="0" w:space="0" w:color="auto"/>
            <w:right w:val="none" w:sz="0" w:space="0" w:color="auto"/>
          </w:divBdr>
        </w:div>
        <w:div w:id="1722095901">
          <w:marLeft w:val="480"/>
          <w:marRight w:val="0"/>
          <w:marTop w:val="0"/>
          <w:marBottom w:val="0"/>
          <w:divBdr>
            <w:top w:val="none" w:sz="0" w:space="0" w:color="auto"/>
            <w:left w:val="none" w:sz="0" w:space="0" w:color="auto"/>
            <w:bottom w:val="none" w:sz="0" w:space="0" w:color="auto"/>
            <w:right w:val="none" w:sz="0" w:space="0" w:color="auto"/>
          </w:divBdr>
        </w:div>
        <w:div w:id="366100981">
          <w:marLeft w:val="480"/>
          <w:marRight w:val="0"/>
          <w:marTop w:val="0"/>
          <w:marBottom w:val="0"/>
          <w:divBdr>
            <w:top w:val="none" w:sz="0" w:space="0" w:color="auto"/>
            <w:left w:val="none" w:sz="0" w:space="0" w:color="auto"/>
            <w:bottom w:val="none" w:sz="0" w:space="0" w:color="auto"/>
            <w:right w:val="none" w:sz="0" w:space="0" w:color="auto"/>
          </w:divBdr>
        </w:div>
        <w:div w:id="791945360">
          <w:marLeft w:val="480"/>
          <w:marRight w:val="0"/>
          <w:marTop w:val="0"/>
          <w:marBottom w:val="0"/>
          <w:divBdr>
            <w:top w:val="none" w:sz="0" w:space="0" w:color="auto"/>
            <w:left w:val="none" w:sz="0" w:space="0" w:color="auto"/>
            <w:bottom w:val="none" w:sz="0" w:space="0" w:color="auto"/>
            <w:right w:val="none" w:sz="0" w:space="0" w:color="auto"/>
          </w:divBdr>
        </w:div>
        <w:div w:id="1778721467">
          <w:marLeft w:val="480"/>
          <w:marRight w:val="0"/>
          <w:marTop w:val="0"/>
          <w:marBottom w:val="0"/>
          <w:divBdr>
            <w:top w:val="none" w:sz="0" w:space="0" w:color="auto"/>
            <w:left w:val="none" w:sz="0" w:space="0" w:color="auto"/>
            <w:bottom w:val="none" w:sz="0" w:space="0" w:color="auto"/>
            <w:right w:val="none" w:sz="0" w:space="0" w:color="auto"/>
          </w:divBdr>
        </w:div>
        <w:div w:id="876089876">
          <w:marLeft w:val="480"/>
          <w:marRight w:val="0"/>
          <w:marTop w:val="0"/>
          <w:marBottom w:val="0"/>
          <w:divBdr>
            <w:top w:val="none" w:sz="0" w:space="0" w:color="auto"/>
            <w:left w:val="none" w:sz="0" w:space="0" w:color="auto"/>
            <w:bottom w:val="none" w:sz="0" w:space="0" w:color="auto"/>
            <w:right w:val="none" w:sz="0" w:space="0" w:color="auto"/>
          </w:divBdr>
        </w:div>
        <w:div w:id="1342316159">
          <w:marLeft w:val="480"/>
          <w:marRight w:val="0"/>
          <w:marTop w:val="0"/>
          <w:marBottom w:val="0"/>
          <w:divBdr>
            <w:top w:val="none" w:sz="0" w:space="0" w:color="auto"/>
            <w:left w:val="none" w:sz="0" w:space="0" w:color="auto"/>
            <w:bottom w:val="none" w:sz="0" w:space="0" w:color="auto"/>
            <w:right w:val="none" w:sz="0" w:space="0" w:color="auto"/>
          </w:divBdr>
        </w:div>
        <w:div w:id="1101992580">
          <w:marLeft w:val="480"/>
          <w:marRight w:val="0"/>
          <w:marTop w:val="0"/>
          <w:marBottom w:val="0"/>
          <w:divBdr>
            <w:top w:val="none" w:sz="0" w:space="0" w:color="auto"/>
            <w:left w:val="none" w:sz="0" w:space="0" w:color="auto"/>
            <w:bottom w:val="none" w:sz="0" w:space="0" w:color="auto"/>
            <w:right w:val="none" w:sz="0" w:space="0" w:color="auto"/>
          </w:divBdr>
        </w:div>
        <w:div w:id="1037854458">
          <w:marLeft w:val="480"/>
          <w:marRight w:val="0"/>
          <w:marTop w:val="0"/>
          <w:marBottom w:val="0"/>
          <w:divBdr>
            <w:top w:val="none" w:sz="0" w:space="0" w:color="auto"/>
            <w:left w:val="none" w:sz="0" w:space="0" w:color="auto"/>
            <w:bottom w:val="none" w:sz="0" w:space="0" w:color="auto"/>
            <w:right w:val="none" w:sz="0" w:space="0" w:color="auto"/>
          </w:divBdr>
        </w:div>
        <w:div w:id="13966162">
          <w:marLeft w:val="480"/>
          <w:marRight w:val="0"/>
          <w:marTop w:val="0"/>
          <w:marBottom w:val="0"/>
          <w:divBdr>
            <w:top w:val="none" w:sz="0" w:space="0" w:color="auto"/>
            <w:left w:val="none" w:sz="0" w:space="0" w:color="auto"/>
            <w:bottom w:val="none" w:sz="0" w:space="0" w:color="auto"/>
            <w:right w:val="none" w:sz="0" w:space="0" w:color="auto"/>
          </w:divBdr>
        </w:div>
        <w:div w:id="558398477">
          <w:marLeft w:val="480"/>
          <w:marRight w:val="0"/>
          <w:marTop w:val="0"/>
          <w:marBottom w:val="0"/>
          <w:divBdr>
            <w:top w:val="none" w:sz="0" w:space="0" w:color="auto"/>
            <w:left w:val="none" w:sz="0" w:space="0" w:color="auto"/>
            <w:bottom w:val="none" w:sz="0" w:space="0" w:color="auto"/>
            <w:right w:val="none" w:sz="0" w:space="0" w:color="auto"/>
          </w:divBdr>
        </w:div>
        <w:div w:id="1531409458">
          <w:marLeft w:val="480"/>
          <w:marRight w:val="0"/>
          <w:marTop w:val="0"/>
          <w:marBottom w:val="0"/>
          <w:divBdr>
            <w:top w:val="none" w:sz="0" w:space="0" w:color="auto"/>
            <w:left w:val="none" w:sz="0" w:space="0" w:color="auto"/>
            <w:bottom w:val="none" w:sz="0" w:space="0" w:color="auto"/>
            <w:right w:val="none" w:sz="0" w:space="0" w:color="auto"/>
          </w:divBdr>
        </w:div>
        <w:div w:id="1724525451">
          <w:marLeft w:val="480"/>
          <w:marRight w:val="0"/>
          <w:marTop w:val="0"/>
          <w:marBottom w:val="0"/>
          <w:divBdr>
            <w:top w:val="none" w:sz="0" w:space="0" w:color="auto"/>
            <w:left w:val="none" w:sz="0" w:space="0" w:color="auto"/>
            <w:bottom w:val="none" w:sz="0" w:space="0" w:color="auto"/>
            <w:right w:val="none" w:sz="0" w:space="0" w:color="auto"/>
          </w:divBdr>
        </w:div>
        <w:div w:id="1362514808">
          <w:marLeft w:val="480"/>
          <w:marRight w:val="0"/>
          <w:marTop w:val="0"/>
          <w:marBottom w:val="0"/>
          <w:divBdr>
            <w:top w:val="none" w:sz="0" w:space="0" w:color="auto"/>
            <w:left w:val="none" w:sz="0" w:space="0" w:color="auto"/>
            <w:bottom w:val="none" w:sz="0" w:space="0" w:color="auto"/>
            <w:right w:val="none" w:sz="0" w:space="0" w:color="auto"/>
          </w:divBdr>
        </w:div>
        <w:div w:id="265427173">
          <w:marLeft w:val="480"/>
          <w:marRight w:val="0"/>
          <w:marTop w:val="0"/>
          <w:marBottom w:val="0"/>
          <w:divBdr>
            <w:top w:val="none" w:sz="0" w:space="0" w:color="auto"/>
            <w:left w:val="none" w:sz="0" w:space="0" w:color="auto"/>
            <w:bottom w:val="none" w:sz="0" w:space="0" w:color="auto"/>
            <w:right w:val="none" w:sz="0" w:space="0" w:color="auto"/>
          </w:divBdr>
        </w:div>
        <w:div w:id="46076987">
          <w:marLeft w:val="480"/>
          <w:marRight w:val="0"/>
          <w:marTop w:val="0"/>
          <w:marBottom w:val="0"/>
          <w:divBdr>
            <w:top w:val="none" w:sz="0" w:space="0" w:color="auto"/>
            <w:left w:val="none" w:sz="0" w:space="0" w:color="auto"/>
            <w:bottom w:val="none" w:sz="0" w:space="0" w:color="auto"/>
            <w:right w:val="none" w:sz="0" w:space="0" w:color="auto"/>
          </w:divBdr>
        </w:div>
        <w:div w:id="1886601324">
          <w:marLeft w:val="480"/>
          <w:marRight w:val="0"/>
          <w:marTop w:val="0"/>
          <w:marBottom w:val="0"/>
          <w:divBdr>
            <w:top w:val="none" w:sz="0" w:space="0" w:color="auto"/>
            <w:left w:val="none" w:sz="0" w:space="0" w:color="auto"/>
            <w:bottom w:val="none" w:sz="0" w:space="0" w:color="auto"/>
            <w:right w:val="none" w:sz="0" w:space="0" w:color="auto"/>
          </w:divBdr>
        </w:div>
        <w:div w:id="979261203">
          <w:marLeft w:val="480"/>
          <w:marRight w:val="0"/>
          <w:marTop w:val="0"/>
          <w:marBottom w:val="0"/>
          <w:divBdr>
            <w:top w:val="none" w:sz="0" w:space="0" w:color="auto"/>
            <w:left w:val="none" w:sz="0" w:space="0" w:color="auto"/>
            <w:bottom w:val="none" w:sz="0" w:space="0" w:color="auto"/>
            <w:right w:val="none" w:sz="0" w:space="0" w:color="auto"/>
          </w:divBdr>
        </w:div>
        <w:div w:id="1563709071">
          <w:marLeft w:val="480"/>
          <w:marRight w:val="0"/>
          <w:marTop w:val="0"/>
          <w:marBottom w:val="0"/>
          <w:divBdr>
            <w:top w:val="none" w:sz="0" w:space="0" w:color="auto"/>
            <w:left w:val="none" w:sz="0" w:space="0" w:color="auto"/>
            <w:bottom w:val="none" w:sz="0" w:space="0" w:color="auto"/>
            <w:right w:val="none" w:sz="0" w:space="0" w:color="auto"/>
          </w:divBdr>
        </w:div>
        <w:div w:id="835681849">
          <w:marLeft w:val="480"/>
          <w:marRight w:val="0"/>
          <w:marTop w:val="0"/>
          <w:marBottom w:val="0"/>
          <w:divBdr>
            <w:top w:val="none" w:sz="0" w:space="0" w:color="auto"/>
            <w:left w:val="none" w:sz="0" w:space="0" w:color="auto"/>
            <w:bottom w:val="none" w:sz="0" w:space="0" w:color="auto"/>
            <w:right w:val="none" w:sz="0" w:space="0" w:color="auto"/>
          </w:divBdr>
        </w:div>
        <w:div w:id="186914468">
          <w:marLeft w:val="480"/>
          <w:marRight w:val="0"/>
          <w:marTop w:val="0"/>
          <w:marBottom w:val="0"/>
          <w:divBdr>
            <w:top w:val="none" w:sz="0" w:space="0" w:color="auto"/>
            <w:left w:val="none" w:sz="0" w:space="0" w:color="auto"/>
            <w:bottom w:val="none" w:sz="0" w:space="0" w:color="auto"/>
            <w:right w:val="none" w:sz="0" w:space="0" w:color="auto"/>
          </w:divBdr>
        </w:div>
        <w:div w:id="2124034156">
          <w:marLeft w:val="480"/>
          <w:marRight w:val="0"/>
          <w:marTop w:val="0"/>
          <w:marBottom w:val="0"/>
          <w:divBdr>
            <w:top w:val="none" w:sz="0" w:space="0" w:color="auto"/>
            <w:left w:val="none" w:sz="0" w:space="0" w:color="auto"/>
            <w:bottom w:val="none" w:sz="0" w:space="0" w:color="auto"/>
            <w:right w:val="none" w:sz="0" w:space="0" w:color="auto"/>
          </w:divBdr>
        </w:div>
        <w:div w:id="465321789">
          <w:marLeft w:val="480"/>
          <w:marRight w:val="0"/>
          <w:marTop w:val="0"/>
          <w:marBottom w:val="0"/>
          <w:divBdr>
            <w:top w:val="none" w:sz="0" w:space="0" w:color="auto"/>
            <w:left w:val="none" w:sz="0" w:space="0" w:color="auto"/>
            <w:bottom w:val="none" w:sz="0" w:space="0" w:color="auto"/>
            <w:right w:val="none" w:sz="0" w:space="0" w:color="auto"/>
          </w:divBdr>
        </w:div>
        <w:div w:id="1815171028">
          <w:marLeft w:val="480"/>
          <w:marRight w:val="0"/>
          <w:marTop w:val="0"/>
          <w:marBottom w:val="0"/>
          <w:divBdr>
            <w:top w:val="none" w:sz="0" w:space="0" w:color="auto"/>
            <w:left w:val="none" w:sz="0" w:space="0" w:color="auto"/>
            <w:bottom w:val="none" w:sz="0" w:space="0" w:color="auto"/>
            <w:right w:val="none" w:sz="0" w:space="0" w:color="auto"/>
          </w:divBdr>
        </w:div>
        <w:div w:id="1927038383">
          <w:marLeft w:val="480"/>
          <w:marRight w:val="0"/>
          <w:marTop w:val="0"/>
          <w:marBottom w:val="0"/>
          <w:divBdr>
            <w:top w:val="none" w:sz="0" w:space="0" w:color="auto"/>
            <w:left w:val="none" w:sz="0" w:space="0" w:color="auto"/>
            <w:bottom w:val="none" w:sz="0" w:space="0" w:color="auto"/>
            <w:right w:val="none" w:sz="0" w:space="0" w:color="auto"/>
          </w:divBdr>
        </w:div>
        <w:div w:id="1355882267">
          <w:marLeft w:val="480"/>
          <w:marRight w:val="0"/>
          <w:marTop w:val="0"/>
          <w:marBottom w:val="0"/>
          <w:divBdr>
            <w:top w:val="none" w:sz="0" w:space="0" w:color="auto"/>
            <w:left w:val="none" w:sz="0" w:space="0" w:color="auto"/>
            <w:bottom w:val="none" w:sz="0" w:space="0" w:color="auto"/>
            <w:right w:val="none" w:sz="0" w:space="0" w:color="auto"/>
          </w:divBdr>
        </w:div>
        <w:div w:id="994797376">
          <w:marLeft w:val="480"/>
          <w:marRight w:val="0"/>
          <w:marTop w:val="0"/>
          <w:marBottom w:val="0"/>
          <w:divBdr>
            <w:top w:val="none" w:sz="0" w:space="0" w:color="auto"/>
            <w:left w:val="none" w:sz="0" w:space="0" w:color="auto"/>
            <w:bottom w:val="none" w:sz="0" w:space="0" w:color="auto"/>
            <w:right w:val="none" w:sz="0" w:space="0" w:color="auto"/>
          </w:divBdr>
        </w:div>
        <w:div w:id="1769429525">
          <w:marLeft w:val="480"/>
          <w:marRight w:val="0"/>
          <w:marTop w:val="0"/>
          <w:marBottom w:val="0"/>
          <w:divBdr>
            <w:top w:val="none" w:sz="0" w:space="0" w:color="auto"/>
            <w:left w:val="none" w:sz="0" w:space="0" w:color="auto"/>
            <w:bottom w:val="none" w:sz="0" w:space="0" w:color="auto"/>
            <w:right w:val="none" w:sz="0" w:space="0" w:color="auto"/>
          </w:divBdr>
        </w:div>
        <w:div w:id="1007633913">
          <w:marLeft w:val="480"/>
          <w:marRight w:val="0"/>
          <w:marTop w:val="0"/>
          <w:marBottom w:val="0"/>
          <w:divBdr>
            <w:top w:val="none" w:sz="0" w:space="0" w:color="auto"/>
            <w:left w:val="none" w:sz="0" w:space="0" w:color="auto"/>
            <w:bottom w:val="none" w:sz="0" w:space="0" w:color="auto"/>
            <w:right w:val="none" w:sz="0" w:space="0" w:color="auto"/>
          </w:divBdr>
        </w:div>
        <w:div w:id="222718005">
          <w:marLeft w:val="480"/>
          <w:marRight w:val="0"/>
          <w:marTop w:val="0"/>
          <w:marBottom w:val="0"/>
          <w:divBdr>
            <w:top w:val="none" w:sz="0" w:space="0" w:color="auto"/>
            <w:left w:val="none" w:sz="0" w:space="0" w:color="auto"/>
            <w:bottom w:val="none" w:sz="0" w:space="0" w:color="auto"/>
            <w:right w:val="none" w:sz="0" w:space="0" w:color="auto"/>
          </w:divBdr>
        </w:div>
        <w:div w:id="1739984750">
          <w:marLeft w:val="480"/>
          <w:marRight w:val="0"/>
          <w:marTop w:val="0"/>
          <w:marBottom w:val="0"/>
          <w:divBdr>
            <w:top w:val="none" w:sz="0" w:space="0" w:color="auto"/>
            <w:left w:val="none" w:sz="0" w:space="0" w:color="auto"/>
            <w:bottom w:val="none" w:sz="0" w:space="0" w:color="auto"/>
            <w:right w:val="none" w:sz="0" w:space="0" w:color="auto"/>
          </w:divBdr>
        </w:div>
        <w:div w:id="1829904295">
          <w:marLeft w:val="480"/>
          <w:marRight w:val="0"/>
          <w:marTop w:val="0"/>
          <w:marBottom w:val="0"/>
          <w:divBdr>
            <w:top w:val="none" w:sz="0" w:space="0" w:color="auto"/>
            <w:left w:val="none" w:sz="0" w:space="0" w:color="auto"/>
            <w:bottom w:val="none" w:sz="0" w:space="0" w:color="auto"/>
            <w:right w:val="none" w:sz="0" w:space="0" w:color="auto"/>
          </w:divBdr>
        </w:div>
        <w:div w:id="542596764">
          <w:marLeft w:val="480"/>
          <w:marRight w:val="0"/>
          <w:marTop w:val="0"/>
          <w:marBottom w:val="0"/>
          <w:divBdr>
            <w:top w:val="none" w:sz="0" w:space="0" w:color="auto"/>
            <w:left w:val="none" w:sz="0" w:space="0" w:color="auto"/>
            <w:bottom w:val="none" w:sz="0" w:space="0" w:color="auto"/>
            <w:right w:val="none" w:sz="0" w:space="0" w:color="auto"/>
          </w:divBdr>
        </w:div>
        <w:div w:id="2034961898">
          <w:marLeft w:val="480"/>
          <w:marRight w:val="0"/>
          <w:marTop w:val="0"/>
          <w:marBottom w:val="0"/>
          <w:divBdr>
            <w:top w:val="none" w:sz="0" w:space="0" w:color="auto"/>
            <w:left w:val="none" w:sz="0" w:space="0" w:color="auto"/>
            <w:bottom w:val="none" w:sz="0" w:space="0" w:color="auto"/>
            <w:right w:val="none" w:sz="0" w:space="0" w:color="auto"/>
          </w:divBdr>
        </w:div>
        <w:div w:id="2972484">
          <w:marLeft w:val="480"/>
          <w:marRight w:val="0"/>
          <w:marTop w:val="0"/>
          <w:marBottom w:val="0"/>
          <w:divBdr>
            <w:top w:val="none" w:sz="0" w:space="0" w:color="auto"/>
            <w:left w:val="none" w:sz="0" w:space="0" w:color="auto"/>
            <w:bottom w:val="none" w:sz="0" w:space="0" w:color="auto"/>
            <w:right w:val="none" w:sz="0" w:space="0" w:color="auto"/>
          </w:divBdr>
        </w:div>
        <w:div w:id="1676804668">
          <w:marLeft w:val="480"/>
          <w:marRight w:val="0"/>
          <w:marTop w:val="0"/>
          <w:marBottom w:val="0"/>
          <w:divBdr>
            <w:top w:val="none" w:sz="0" w:space="0" w:color="auto"/>
            <w:left w:val="none" w:sz="0" w:space="0" w:color="auto"/>
            <w:bottom w:val="none" w:sz="0" w:space="0" w:color="auto"/>
            <w:right w:val="none" w:sz="0" w:space="0" w:color="auto"/>
          </w:divBdr>
        </w:div>
        <w:div w:id="401758431">
          <w:marLeft w:val="480"/>
          <w:marRight w:val="0"/>
          <w:marTop w:val="0"/>
          <w:marBottom w:val="0"/>
          <w:divBdr>
            <w:top w:val="none" w:sz="0" w:space="0" w:color="auto"/>
            <w:left w:val="none" w:sz="0" w:space="0" w:color="auto"/>
            <w:bottom w:val="none" w:sz="0" w:space="0" w:color="auto"/>
            <w:right w:val="none" w:sz="0" w:space="0" w:color="auto"/>
          </w:divBdr>
        </w:div>
        <w:div w:id="803229491">
          <w:marLeft w:val="480"/>
          <w:marRight w:val="0"/>
          <w:marTop w:val="0"/>
          <w:marBottom w:val="0"/>
          <w:divBdr>
            <w:top w:val="none" w:sz="0" w:space="0" w:color="auto"/>
            <w:left w:val="none" w:sz="0" w:space="0" w:color="auto"/>
            <w:bottom w:val="none" w:sz="0" w:space="0" w:color="auto"/>
            <w:right w:val="none" w:sz="0" w:space="0" w:color="auto"/>
          </w:divBdr>
        </w:div>
        <w:div w:id="823592433">
          <w:marLeft w:val="480"/>
          <w:marRight w:val="0"/>
          <w:marTop w:val="0"/>
          <w:marBottom w:val="0"/>
          <w:divBdr>
            <w:top w:val="none" w:sz="0" w:space="0" w:color="auto"/>
            <w:left w:val="none" w:sz="0" w:space="0" w:color="auto"/>
            <w:bottom w:val="none" w:sz="0" w:space="0" w:color="auto"/>
            <w:right w:val="none" w:sz="0" w:space="0" w:color="auto"/>
          </w:divBdr>
        </w:div>
        <w:div w:id="1776711365">
          <w:marLeft w:val="480"/>
          <w:marRight w:val="0"/>
          <w:marTop w:val="0"/>
          <w:marBottom w:val="0"/>
          <w:divBdr>
            <w:top w:val="none" w:sz="0" w:space="0" w:color="auto"/>
            <w:left w:val="none" w:sz="0" w:space="0" w:color="auto"/>
            <w:bottom w:val="none" w:sz="0" w:space="0" w:color="auto"/>
            <w:right w:val="none" w:sz="0" w:space="0" w:color="auto"/>
          </w:divBdr>
        </w:div>
        <w:div w:id="1576017119">
          <w:marLeft w:val="480"/>
          <w:marRight w:val="0"/>
          <w:marTop w:val="0"/>
          <w:marBottom w:val="0"/>
          <w:divBdr>
            <w:top w:val="none" w:sz="0" w:space="0" w:color="auto"/>
            <w:left w:val="none" w:sz="0" w:space="0" w:color="auto"/>
            <w:bottom w:val="none" w:sz="0" w:space="0" w:color="auto"/>
            <w:right w:val="none" w:sz="0" w:space="0" w:color="auto"/>
          </w:divBdr>
        </w:div>
        <w:div w:id="565454860">
          <w:marLeft w:val="480"/>
          <w:marRight w:val="0"/>
          <w:marTop w:val="0"/>
          <w:marBottom w:val="0"/>
          <w:divBdr>
            <w:top w:val="none" w:sz="0" w:space="0" w:color="auto"/>
            <w:left w:val="none" w:sz="0" w:space="0" w:color="auto"/>
            <w:bottom w:val="none" w:sz="0" w:space="0" w:color="auto"/>
            <w:right w:val="none" w:sz="0" w:space="0" w:color="auto"/>
          </w:divBdr>
        </w:div>
        <w:div w:id="325518326">
          <w:marLeft w:val="480"/>
          <w:marRight w:val="0"/>
          <w:marTop w:val="0"/>
          <w:marBottom w:val="0"/>
          <w:divBdr>
            <w:top w:val="none" w:sz="0" w:space="0" w:color="auto"/>
            <w:left w:val="none" w:sz="0" w:space="0" w:color="auto"/>
            <w:bottom w:val="none" w:sz="0" w:space="0" w:color="auto"/>
            <w:right w:val="none" w:sz="0" w:space="0" w:color="auto"/>
          </w:divBdr>
        </w:div>
        <w:div w:id="2081442106">
          <w:marLeft w:val="480"/>
          <w:marRight w:val="0"/>
          <w:marTop w:val="0"/>
          <w:marBottom w:val="0"/>
          <w:divBdr>
            <w:top w:val="none" w:sz="0" w:space="0" w:color="auto"/>
            <w:left w:val="none" w:sz="0" w:space="0" w:color="auto"/>
            <w:bottom w:val="none" w:sz="0" w:space="0" w:color="auto"/>
            <w:right w:val="none" w:sz="0" w:space="0" w:color="auto"/>
          </w:divBdr>
        </w:div>
        <w:div w:id="1821120155">
          <w:marLeft w:val="480"/>
          <w:marRight w:val="0"/>
          <w:marTop w:val="0"/>
          <w:marBottom w:val="0"/>
          <w:divBdr>
            <w:top w:val="none" w:sz="0" w:space="0" w:color="auto"/>
            <w:left w:val="none" w:sz="0" w:space="0" w:color="auto"/>
            <w:bottom w:val="none" w:sz="0" w:space="0" w:color="auto"/>
            <w:right w:val="none" w:sz="0" w:space="0" w:color="auto"/>
          </w:divBdr>
        </w:div>
        <w:div w:id="1475218851">
          <w:marLeft w:val="480"/>
          <w:marRight w:val="0"/>
          <w:marTop w:val="0"/>
          <w:marBottom w:val="0"/>
          <w:divBdr>
            <w:top w:val="none" w:sz="0" w:space="0" w:color="auto"/>
            <w:left w:val="none" w:sz="0" w:space="0" w:color="auto"/>
            <w:bottom w:val="none" w:sz="0" w:space="0" w:color="auto"/>
            <w:right w:val="none" w:sz="0" w:space="0" w:color="auto"/>
          </w:divBdr>
        </w:div>
        <w:div w:id="804930988">
          <w:marLeft w:val="480"/>
          <w:marRight w:val="0"/>
          <w:marTop w:val="0"/>
          <w:marBottom w:val="0"/>
          <w:divBdr>
            <w:top w:val="none" w:sz="0" w:space="0" w:color="auto"/>
            <w:left w:val="none" w:sz="0" w:space="0" w:color="auto"/>
            <w:bottom w:val="none" w:sz="0" w:space="0" w:color="auto"/>
            <w:right w:val="none" w:sz="0" w:space="0" w:color="auto"/>
          </w:divBdr>
        </w:div>
        <w:div w:id="406001121">
          <w:marLeft w:val="480"/>
          <w:marRight w:val="0"/>
          <w:marTop w:val="0"/>
          <w:marBottom w:val="0"/>
          <w:divBdr>
            <w:top w:val="none" w:sz="0" w:space="0" w:color="auto"/>
            <w:left w:val="none" w:sz="0" w:space="0" w:color="auto"/>
            <w:bottom w:val="none" w:sz="0" w:space="0" w:color="auto"/>
            <w:right w:val="none" w:sz="0" w:space="0" w:color="auto"/>
          </w:divBdr>
        </w:div>
        <w:div w:id="1504391311">
          <w:marLeft w:val="480"/>
          <w:marRight w:val="0"/>
          <w:marTop w:val="0"/>
          <w:marBottom w:val="0"/>
          <w:divBdr>
            <w:top w:val="none" w:sz="0" w:space="0" w:color="auto"/>
            <w:left w:val="none" w:sz="0" w:space="0" w:color="auto"/>
            <w:bottom w:val="none" w:sz="0" w:space="0" w:color="auto"/>
            <w:right w:val="none" w:sz="0" w:space="0" w:color="auto"/>
          </w:divBdr>
        </w:div>
        <w:div w:id="559948678">
          <w:marLeft w:val="480"/>
          <w:marRight w:val="0"/>
          <w:marTop w:val="0"/>
          <w:marBottom w:val="0"/>
          <w:divBdr>
            <w:top w:val="none" w:sz="0" w:space="0" w:color="auto"/>
            <w:left w:val="none" w:sz="0" w:space="0" w:color="auto"/>
            <w:bottom w:val="none" w:sz="0" w:space="0" w:color="auto"/>
            <w:right w:val="none" w:sz="0" w:space="0" w:color="auto"/>
          </w:divBdr>
        </w:div>
        <w:div w:id="242881235">
          <w:marLeft w:val="480"/>
          <w:marRight w:val="0"/>
          <w:marTop w:val="0"/>
          <w:marBottom w:val="0"/>
          <w:divBdr>
            <w:top w:val="none" w:sz="0" w:space="0" w:color="auto"/>
            <w:left w:val="none" w:sz="0" w:space="0" w:color="auto"/>
            <w:bottom w:val="none" w:sz="0" w:space="0" w:color="auto"/>
            <w:right w:val="none" w:sz="0" w:space="0" w:color="auto"/>
          </w:divBdr>
        </w:div>
        <w:div w:id="256333152">
          <w:marLeft w:val="480"/>
          <w:marRight w:val="0"/>
          <w:marTop w:val="0"/>
          <w:marBottom w:val="0"/>
          <w:divBdr>
            <w:top w:val="none" w:sz="0" w:space="0" w:color="auto"/>
            <w:left w:val="none" w:sz="0" w:space="0" w:color="auto"/>
            <w:bottom w:val="none" w:sz="0" w:space="0" w:color="auto"/>
            <w:right w:val="none" w:sz="0" w:space="0" w:color="auto"/>
          </w:divBdr>
        </w:div>
        <w:div w:id="1448158503">
          <w:marLeft w:val="480"/>
          <w:marRight w:val="0"/>
          <w:marTop w:val="0"/>
          <w:marBottom w:val="0"/>
          <w:divBdr>
            <w:top w:val="none" w:sz="0" w:space="0" w:color="auto"/>
            <w:left w:val="none" w:sz="0" w:space="0" w:color="auto"/>
            <w:bottom w:val="none" w:sz="0" w:space="0" w:color="auto"/>
            <w:right w:val="none" w:sz="0" w:space="0" w:color="auto"/>
          </w:divBdr>
        </w:div>
        <w:div w:id="35468805">
          <w:marLeft w:val="480"/>
          <w:marRight w:val="0"/>
          <w:marTop w:val="0"/>
          <w:marBottom w:val="0"/>
          <w:divBdr>
            <w:top w:val="none" w:sz="0" w:space="0" w:color="auto"/>
            <w:left w:val="none" w:sz="0" w:space="0" w:color="auto"/>
            <w:bottom w:val="none" w:sz="0" w:space="0" w:color="auto"/>
            <w:right w:val="none" w:sz="0" w:space="0" w:color="auto"/>
          </w:divBdr>
        </w:div>
      </w:divsChild>
    </w:div>
    <w:div w:id="1901818096">
      <w:bodyDiv w:val="1"/>
      <w:marLeft w:val="0"/>
      <w:marRight w:val="0"/>
      <w:marTop w:val="0"/>
      <w:marBottom w:val="0"/>
      <w:divBdr>
        <w:top w:val="none" w:sz="0" w:space="0" w:color="auto"/>
        <w:left w:val="none" w:sz="0" w:space="0" w:color="auto"/>
        <w:bottom w:val="none" w:sz="0" w:space="0" w:color="auto"/>
        <w:right w:val="none" w:sz="0" w:space="0" w:color="auto"/>
      </w:divBdr>
      <w:divsChild>
        <w:div w:id="715355167">
          <w:marLeft w:val="0"/>
          <w:marRight w:val="0"/>
          <w:marTop w:val="0"/>
          <w:marBottom w:val="0"/>
          <w:divBdr>
            <w:top w:val="none" w:sz="0" w:space="0" w:color="auto"/>
            <w:left w:val="none" w:sz="0" w:space="0" w:color="auto"/>
            <w:bottom w:val="none" w:sz="0" w:space="0" w:color="auto"/>
            <w:right w:val="none" w:sz="0" w:space="0" w:color="auto"/>
          </w:divBdr>
          <w:divsChild>
            <w:div w:id="1159152791">
              <w:marLeft w:val="0"/>
              <w:marRight w:val="0"/>
              <w:marTop w:val="0"/>
              <w:marBottom w:val="0"/>
              <w:divBdr>
                <w:top w:val="none" w:sz="0" w:space="0" w:color="auto"/>
                <w:left w:val="none" w:sz="0" w:space="0" w:color="auto"/>
                <w:bottom w:val="none" w:sz="0" w:space="0" w:color="auto"/>
                <w:right w:val="none" w:sz="0" w:space="0" w:color="auto"/>
              </w:divBdr>
            </w:div>
            <w:div w:id="1935281632">
              <w:marLeft w:val="0"/>
              <w:marRight w:val="0"/>
              <w:marTop w:val="0"/>
              <w:marBottom w:val="0"/>
              <w:divBdr>
                <w:top w:val="none" w:sz="0" w:space="0" w:color="auto"/>
                <w:left w:val="none" w:sz="0" w:space="0" w:color="auto"/>
                <w:bottom w:val="none" w:sz="0" w:space="0" w:color="auto"/>
                <w:right w:val="none" w:sz="0" w:space="0" w:color="auto"/>
              </w:divBdr>
            </w:div>
            <w:div w:id="1485778537">
              <w:marLeft w:val="0"/>
              <w:marRight w:val="0"/>
              <w:marTop w:val="0"/>
              <w:marBottom w:val="0"/>
              <w:divBdr>
                <w:top w:val="none" w:sz="0" w:space="0" w:color="auto"/>
                <w:left w:val="none" w:sz="0" w:space="0" w:color="auto"/>
                <w:bottom w:val="none" w:sz="0" w:space="0" w:color="auto"/>
                <w:right w:val="none" w:sz="0" w:space="0" w:color="auto"/>
              </w:divBdr>
            </w:div>
            <w:div w:id="220332369">
              <w:marLeft w:val="0"/>
              <w:marRight w:val="0"/>
              <w:marTop w:val="0"/>
              <w:marBottom w:val="0"/>
              <w:divBdr>
                <w:top w:val="none" w:sz="0" w:space="0" w:color="auto"/>
                <w:left w:val="none" w:sz="0" w:space="0" w:color="auto"/>
                <w:bottom w:val="none" w:sz="0" w:space="0" w:color="auto"/>
                <w:right w:val="none" w:sz="0" w:space="0" w:color="auto"/>
              </w:divBdr>
            </w:div>
            <w:div w:id="1989243844">
              <w:marLeft w:val="0"/>
              <w:marRight w:val="0"/>
              <w:marTop w:val="0"/>
              <w:marBottom w:val="0"/>
              <w:divBdr>
                <w:top w:val="none" w:sz="0" w:space="0" w:color="auto"/>
                <w:left w:val="none" w:sz="0" w:space="0" w:color="auto"/>
                <w:bottom w:val="none" w:sz="0" w:space="0" w:color="auto"/>
                <w:right w:val="none" w:sz="0" w:space="0" w:color="auto"/>
              </w:divBdr>
            </w:div>
            <w:div w:id="1198592018">
              <w:marLeft w:val="0"/>
              <w:marRight w:val="0"/>
              <w:marTop w:val="0"/>
              <w:marBottom w:val="0"/>
              <w:divBdr>
                <w:top w:val="none" w:sz="0" w:space="0" w:color="auto"/>
                <w:left w:val="none" w:sz="0" w:space="0" w:color="auto"/>
                <w:bottom w:val="none" w:sz="0" w:space="0" w:color="auto"/>
                <w:right w:val="none" w:sz="0" w:space="0" w:color="auto"/>
              </w:divBdr>
            </w:div>
            <w:div w:id="485822938">
              <w:marLeft w:val="0"/>
              <w:marRight w:val="0"/>
              <w:marTop w:val="0"/>
              <w:marBottom w:val="0"/>
              <w:divBdr>
                <w:top w:val="none" w:sz="0" w:space="0" w:color="auto"/>
                <w:left w:val="none" w:sz="0" w:space="0" w:color="auto"/>
                <w:bottom w:val="none" w:sz="0" w:space="0" w:color="auto"/>
                <w:right w:val="none" w:sz="0" w:space="0" w:color="auto"/>
              </w:divBdr>
            </w:div>
            <w:div w:id="1584952420">
              <w:marLeft w:val="0"/>
              <w:marRight w:val="0"/>
              <w:marTop w:val="0"/>
              <w:marBottom w:val="0"/>
              <w:divBdr>
                <w:top w:val="none" w:sz="0" w:space="0" w:color="auto"/>
                <w:left w:val="none" w:sz="0" w:space="0" w:color="auto"/>
                <w:bottom w:val="none" w:sz="0" w:space="0" w:color="auto"/>
                <w:right w:val="none" w:sz="0" w:space="0" w:color="auto"/>
              </w:divBdr>
            </w:div>
            <w:div w:id="1349405915">
              <w:marLeft w:val="0"/>
              <w:marRight w:val="0"/>
              <w:marTop w:val="0"/>
              <w:marBottom w:val="0"/>
              <w:divBdr>
                <w:top w:val="none" w:sz="0" w:space="0" w:color="auto"/>
                <w:left w:val="none" w:sz="0" w:space="0" w:color="auto"/>
                <w:bottom w:val="none" w:sz="0" w:space="0" w:color="auto"/>
                <w:right w:val="none" w:sz="0" w:space="0" w:color="auto"/>
              </w:divBdr>
            </w:div>
            <w:div w:id="23909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073793">
      <w:bodyDiv w:val="1"/>
      <w:marLeft w:val="0"/>
      <w:marRight w:val="0"/>
      <w:marTop w:val="0"/>
      <w:marBottom w:val="0"/>
      <w:divBdr>
        <w:top w:val="none" w:sz="0" w:space="0" w:color="auto"/>
        <w:left w:val="none" w:sz="0" w:space="0" w:color="auto"/>
        <w:bottom w:val="none" w:sz="0" w:space="0" w:color="auto"/>
        <w:right w:val="none" w:sz="0" w:space="0" w:color="auto"/>
      </w:divBdr>
    </w:div>
    <w:div w:id="1922444905">
      <w:bodyDiv w:val="1"/>
      <w:marLeft w:val="0"/>
      <w:marRight w:val="0"/>
      <w:marTop w:val="0"/>
      <w:marBottom w:val="0"/>
      <w:divBdr>
        <w:top w:val="none" w:sz="0" w:space="0" w:color="auto"/>
        <w:left w:val="none" w:sz="0" w:space="0" w:color="auto"/>
        <w:bottom w:val="none" w:sz="0" w:space="0" w:color="auto"/>
        <w:right w:val="none" w:sz="0" w:space="0" w:color="auto"/>
      </w:divBdr>
    </w:div>
    <w:div w:id="1925845493">
      <w:bodyDiv w:val="1"/>
      <w:marLeft w:val="0"/>
      <w:marRight w:val="0"/>
      <w:marTop w:val="0"/>
      <w:marBottom w:val="0"/>
      <w:divBdr>
        <w:top w:val="none" w:sz="0" w:space="0" w:color="auto"/>
        <w:left w:val="none" w:sz="0" w:space="0" w:color="auto"/>
        <w:bottom w:val="none" w:sz="0" w:space="0" w:color="auto"/>
        <w:right w:val="none" w:sz="0" w:space="0" w:color="auto"/>
      </w:divBdr>
    </w:div>
    <w:div w:id="1939673356">
      <w:bodyDiv w:val="1"/>
      <w:marLeft w:val="0"/>
      <w:marRight w:val="0"/>
      <w:marTop w:val="0"/>
      <w:marBottom w:val="0"/>
      <w:divBdr>
        <w:top w:val="none" w:sz="0" w:space="0" w:color="auto"/>
        <w:left w:val="none" w:sz="0" w:space="0" w:color="auto"/>
        <w:bottom w:val="none" w:sz="0" w:space="0" w:color="auto"/>
        <w:right w:val="none" w:sz="0" w:space="0" w:color="auto"/>
      </w:divBdr>
    </w:div>
    <w:div w:id="1954048530">
      <w:bodyDiv w:val="1"/>
      <w:marLeft w:val="0"/>
      <w:marRight w:val="0"/>
      <w:marTop w:val="0"/>
      <w:marBottom w:val="0"/>
      <w:divBdr>
        <w:top w:val="none" w:sz="0" w:space="0" w:color="auto"/>
        <w:left w:val="none" w:sz="0" w:space="0" w:color="auto"/>
        <w:bottom w:val="none" w:sz="0" w:space="0" w:color="auto"/>
        <w:right w:val="none" w:sz="0" w:space="0" w:color="auto"/>
      </w:divBdr>
    </w:div>
    <w:div w:id="2003728120">
      <w:bodyDiv w:val="1"/>
      <w:marLeft w:val="0"/>
      <w:marRight w:val="0"/>
      <w:marTop w:val="0"/>
      <w:marBottom w:val="0"/>
      <w:divBdr>
        <w:top w:val="none" w:sz="0" w:space="0" w:color="auto"/>
        <w:left w:val="none" w:sz="0" w:space="0" w:color="auto"/>
        <w:bottom w:val="none" w:sz="0" w:space="0" w:color="auto"/>
        <w:right w:val="none" w:sz="0" w:space="0" w:color="auto"/>
      </w:divBdr>
      <w:divsChild>
        <w:div w:id="1587573595">
          <w:marLeft w:val="0"/>
          <w:marRight w:val="0"/>
          <w:marTop w:val="0"/>
          <w:marBottom w:val="0"/>
          <w:divBdr>
            <w:top w:val="none" w:sz="0" w:space="0" w:color="auto"/>
            <w:left w:val="none" w:sz="0" w:space="0" w:color="auto"/>
            <w:bottom w:val="none" w:sz="0" w:space="0" w:color="auto"/>
            <w:right w:val="none" w:sz="0" w:space="0" w:color="auto"/>
          </w:divBdr>
        </w:div>
      </w:divsChild>
    </w:div>
    <w:div w:id="2020085733">
      <w:bodyDiv w:val="1"/>
      <w:marLeft w:val="0"/>
      <w:marRight w:val="0"/>
      <w:marTop w:val="0"/>
      <w:marBottom w:val="0"/>
      <w:divBdr>
        <w:top w:val="none" w:sz="0" w:space="0" w:color="auto"/>
        <w:left w:val="none" w:sz="0" w:space="0" w:color="auto"/>
        <w:bottom w:val="none" w:sz="0" w:space="0" w:color="auto"/>
        <w:right w:val="none" w:sz="0" w:space="0" w:color="auto"/>
      </w:divBdr>
    </w:div>
    <w:div w:id="2063556601">
      <w:bodyDiv w:val="1"/>
      <w:marLeft w:val="0"/>
      <w:marRight w:val="0"/>
      <w:marTop w:val="0"/>
      <w:marBottom w:val="0"/>
      <w:divBdr>
        <w:top w:val="none" w:sz="0" w:space="0" w:color="auto"/>
        <w:left w:val="none" w:sz="0" w:space="0" w:color="auto"/>
        <w:bottom w:val="none" w:sz="0" w:space="0" w:color="auto"/>
        <w:right w:val="none" w:sz="0" w:space="0" w:color="auto"/>
      </w:divBdr>
    </w:div>
    <w:div w:id="2109080794">
      <w:bodyDiv w:val="1"/>
      <w:marLeft w:val="0"/>
      <w:marRight w:val="0"/>
      <w:marTop w:val="0"/>
      <w:marBottom w:val="0"/>
      <w:divBdr>
        <w:top w:val="none" w:sz="0" w:space="0" w:color="auto"/>
        <w:left w:val="none" w:sz="0" w:space="0" w:color="auto"/>
        <w:bottom w:val="none" w:sz="0" w:space="0" w:color="auto"/>
        <w:right w:val="none" w:sz="0" w:space="0" w:color="auto"/>
      </w:divBdr>
    </w:div>
    <w:div w:id="2132243366">
      <w:bodyDiv w:val="1"/>
      <w:marLeft w:val="0"/>
      <w:marRight w:val="0"/>
      <w:marTop w:val="0"/>
      <w:marBottom w:val="0"/>
      <w:divBdr>
        <w:top w:val="none" w:sz="0" w:space="0" w:color="auto"/>
        <w:left w:val="none" w:sz="0" w:space="0" w:color="auto"/>
        <w:bottom w:val="none" w:sz="0" w:space="0" w:color="auto"/>
        <w:right w:val="none" w:sz="0" w:space="0" w:color="auto"/>
      </w:divBdr>
    </w:div>
    <w:div w:id="2137288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BioRender.com/j881yfv" TargetMode="Externa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C974FE6A88341DF8339C37D05A11E75"/>
        <w:category>
          <w:name w:val="General"/>
          <w:gallery w:val="placeholder"/>
        </w:category>
        <w:types>
          <w:type w:val="bbPlcHdr"/>
        </w:types>
        <w:behaviors>
          <w:behavior w:val="content"/>
        </w:behaviors>
        <w:guid w:val="{C589D2C0-4922-4FC4-B68C-6BDC5DDE3DA4}"/>
      </w:docPartPr>
      <w:docPartBody>
        <w:p w:rsidR="002E554A" w:rsidRDefault="001D6BF6" w:rsidP="001D6BF6">
          <w:pPr>
            <w:pStyle w:val="4C974FE6A88341DF8339C37D05A11E75"/>
          </w:pPr>
          <w:r w:rsidRPr="00E0343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ucida Grande">
    <w:charset w:val="00"/>
    <w:family w:val="swiss"/>
    <w:pitch w:val="variable"/>
    <w:sig w:usb0="E1000AEF" w:usb1="5000A1FF" w:usb2="00000000" w:usb3="00000000" w:csb0="000001BF" w:csb1="00000000"/>
  </w:font>
  <w:font w:name="Rockwell">
    <w:panose1 w:val="02060603020205020403"/>
    <w:charset w:val="00"/>
    <w:family w:val="roman"/>
    <w:pitch w:val="variable"/>
    <w:sig w:usb0="00000003" w:usb1="00000000" w:usb2="00000000" w:usb3="00000000" w:csb0="00000001" w:csb1="00000000"/>
  </w:font>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BF6"/>
    <w:rsid w:val="000325BD"/>
    <w:rsid w:val="00094CD9"/>
    <w:rsid w:val="000C0575"/>
    <w:rsid w:val="00143BE5"/>
    <w:rsid w:val="001443C1"/>
    <w:rsid w:val="0016300B"/>
    <w:rsid w:val="001776D9"/>
    <w:rsid w:val="001C5BE1"/>
    <w:rsid w:val="001D6BF6"/>
    <w:rsid w:val="0023332B"/>
    <w:rsid w:val="00234CA2"/>
    <w:rsid w:val="00264258"/>
    <w:rsid w:val="002C2548"/>
    <w:rsid w:val="002E554A"/>
    <w:rsid w:val="00325A78"/>
    <w:rsid w:val="00337CB3"/>
    <w:rsid w:val="003530D5"/>
    <w:rsid w:val="003864B9"/>
    <w:rsid w:val="0038695F"/>
    <w:rsid w:val="00414903"/>
    <w:rsid w:val="00420EED"/>
    <w:rsid w:val="00501ED2"/>
    <w:rsid w:val="00542168"/>
    <w:rsid w:val="00552C4E"/>
    <w:rsid w:val="00662E2B"/>
    <w:rsid w:val="00682440"/>
    <w:rsid w:val="00742AEA"/>
    <w:rsid w:val="00761F96"/>
    <w:rsid w:val="00807C85"/>
    <w:rsid w:val="00820645"/>
    <w:rsid w:val="008D6832"/>
    <w:rsid w:val="008F707C"/>
    <w:rsid w:val="009A1B33"/>
    <w:rsid w:val="009A6BC6"/>
    <w:rsid w:val="009B5109"/>
    <w:rsid w:val="009D31AA"/>
    <w:rsid w:val="00A17D5B"/>
    <w:rsid w:val="00A552D0"/>
    <w:rsid w:val="00A97359"/>
    <w:rsid w:val="00AB2474"/>
    <w:rsid w:val="00AB3B64"/>
    <w:rsid w:val="00AC02BA"/>
    <w:rsid w:val="00B15B5B"/>
    <w:rsid w:val="00B83563"/>
    <w:rsid w:val="00BA6169"/>
    <w:rsid w:val="00BD2E2F"/>
    <w:rsid w:val="00C11C74"/>
    <w:rsid w:val="00C15264"/>
    <w:rsid w:val="00C2189A"/>
    <w:rsid w:val="00C23294"/>
    <w:rsid w:val="00C32A43"/>
    <w:rsid w:val="00C50DB8"/>
    <w:rsid w:val="00C877B0"/>
    <w:rsid w:val="00D056C5"/>
    <w:rsid w:val="00D131F1"/>
    <w:rsid w:val="00D77AB0"/>
    <w:rsid w:val="00DC0D1F"/>
    <w:rsid w:val="00DF1239"/>
    <w:rsid w:val="00E32EF0"/>
    <w:rsid w:val="00E650AF"/>
    <w:rsid w:val="00E84711"/>
    <w:rsid w:val="00EF6B99"/>
    <w:rsid w:val="00F459DB"/>
    <w:rsid w:val="00F73C55"/>
    <w:rsid w:val="00FA3941"/>
    <w:rsid w:val="00FC0847"/>
    <w:rsid w:val="00FE4A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A1B33"/>
    <w:rPr>
      <w:color w:val="666666"/>
    </w:rPr>
  </w:style>
  <w:style w:type="paragraph" w:customStyle="1" w:styleId="4C974FE6A88341DF8339C37D05A11E75">
    <w:name w:val="4C974FE6A88341DF8339C37D05A11E75"/>
    <w:rsid w:val="001D6BF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E2FA555-8DEA-45FC-AC34-17648D230B21}">
  <we:reference id="f78a3046-9e99-4300-aa2b-5814002b01a2" version="1.55.1.0" store="EXCatalog" storeType="EXCatalog"/>
  <we:alternateReferences>
    <we:reference id="WA104382081" version="1.55.1.0" store="en-GB" storeType="OMEX"/>
  </we:alternateReferences>
  <we:properties>
    <we:property name="MENDELEY_CITATIONS" value="[{&quot;citationID&quot;:&quot;MENDELEY_CITATION_2de320c0-8e30-4452-8283-423dcb8e87b1&quot;,&quot;properties&quot;:{&quot;noteIndex&quot;:0},&quot;isEdited&quot;:false,&quot;manualOverride&quot;:{&quot;isManuallyOverridden&quot;:false,&quot;citeprocText&quot;:&quot;(Rezaee &amp;#38; Georas, 2014, https://doi.org/10.1165/RCMB.2013-0541RT/SUPPL_FILE/DISCLOSURES.PDF)&quot;,&quot;manualOverrideText&quot;:&quot;&quot;},&quot;citationTag&quot;:&quot;MENDELEY_CITATION_v3_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&quot;,&quot;citationItems&quot;:[{&quot;id&quot;:&quot;71f0a050-cbe6-3adc-85c5-efba2f594f83&quot;,&quot;itemData&quot;:{&quot;type&quot;:&quot;article-journal&quot;,&quot;id&quot;:&quot;71f0a050-cbe6-3adc-85c5-efba2f594f83&quot;,&quot;title&quot;:&quot;Breaking barriers: New insights into airway epithelial barrier function in health and disease&quot;,&quot;author&quot;:[{&quot;family&quot;:&quot;Rezaee&quot;,&quot;given&quot;:&quot;Fariba&quot;,&quot;parse-names&quot;:false,&quot;dropping-particle&quot;:&quot;&quot;,&quot;non-dropping-particle&quot;:&quot;&quot;},{&quot;family&quot;:&quot;Georas&quot;,&quot;given&quot;:&quot;Steve N.&quot;,&quot;parse-names&quot;:false,&quot;dropping-particle&quot;:&quot;&quot;,&quot;non-dropping-particle&quot;:&quot;&quot;}],&quot;container-title&quot;:&quot;American Journal of Respiratory Cell and Molecular Biology&quot;,&quot;accessed&quot;:{&quot;date-parts&quot;:[[2025,2,26]]},&quot;DOI&quot;:&quot;10.1165/RCMB.2013-0541RT/SUPPL_FILE/DISCLOSURES.PDF&quot;,&quot;ISSN&quot;:&quot;15354989&quot;,&quot;PMID&quot;:&quot;24467704&quot;,&quot;URL&quot;:&quot;www.atsjournals.org&quot;,&quot;issued&quot;:{&quot;date-parts&quot;:[[2014,5,1]]},&quot;page&quot;:&quot;857-869&quot;,&quot;abstract&quot;:&quot;Epithelial permeability is a hallmark ofmucosal inflammation, but the molecular mechanisms involved remain poorly understood. A key component of the epithelial barrier is the apical junctional complex that forms between neighboring cells. Apical junctional complexes are made of tight junctions and adherens junctions and link to the cellular cytoskeleton via numerous adaptor proteins. Although the existence of tight and adherens junctions between epithelial cells has long been recognized, in recent years there have been significant advances in our understanding of the molecular regulation of junctional complex assembly and disassembly. Here we review the current thinking about the structure and function of the apical junctional complex in airway epithelial cells, emphasizing the translational aspects of relevance to cystic fibrosis and asthma. Most work to date has been conducted using cell culture models, but technical advancements in imaging techniques suggest that we are on the verge of important new breakthroughs in this area in physiological models of airway diseases. Copyright © 2014 by the American Thoracic Society.&quot;,&quot;publisher&quot;:&quot;American Thoracic Society&quot;,&quot;issue&quot;:&quot;5&quot;,&quot;volume&quot;:&quot;50&quot;,&quot;container-title-short&quot;:&quot;Am J Respir Cell Mol Biol&quot;},&quot;isTemporary&quot;:false,&quot;suppress-author&quot;:false,&quot;composite&quot;:false,&quot;author-only&quot;:false}]},{&quot;citationID&quot;:&quot;MENDELEY_CITATION_16405db8-9873-4372-9478-9d01f0939f4d&quot;,&quot;properties&quot;:{&quot;noteIndex&quot;:0},&quot;isEdited&quot;:false,&quot;manualOverride&quot;:{&quot;isManuallyOverridden&quot;:false,&quot;citeprocText&quot;:&quot;(Chan et al., 2008, https://doi.org/10.1016/J.RMED.2007.08.013; Ciprandi et al., 1994, https://doi.org/10.1164/AJRCCM.150.6.7524984;REQUESTEDJOURNAL:JOURNAL:AJRCCM;WEBSITE:WEBSITE:THORACIC-SITE;JOURNAL:JOURNAL:AJRCCM;WGROUP:STRING:DEFAULT; Klaile et al., 2013, https://doi.org/10.1186/1465-9921-14-85/METRICS; Shukla et al., 2016, https://doi.org/10.1111/RESP.12709; 2017, https://doi.org/10.1186/s12931-016-0483-8; Suri et al., 2014, https://doi.org/10.1016/J.RMED.2014.03.003)&quot;,&quot;manualOverrideText&quot;:&quot;&quot;},&quot;citationTag&quot;:&quot;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&quot;,&quot;citationItems&quot;:[{&quot;id&quot;:&quot;ccaf5a09-e1e0-32a7-89bd-65bdc77c61c0&quot;,&quot;itemData&quot;:{&quot;type&quot;:&quot;article-journal&quot;,&quot;id&quot;:&quot;ccaf5a09-e1e0-32a7-89bd-65bdc77c61c0&quot;,&quot;title&quot;:&quot;Platelet-activating factor receptor (PAFr) is upregulated in small airways and alveoli of smokers and COPD patients&quot;,&quot;author&quot;:[{&quot;family&quot;:&quot;Shukla&quot;,&quot;given&quot;:&quot;Shakti Dhar&quot;,&quot;parse-names&quot;:false,&quot;dropping-particle&quot;:&quot;&quot;,&quot;non-dropping-particle&quot;:&quot;&quot;},{&quot;family&quot;:&quot;Muller&quot;,&quot;given&quot;:&quot;Hans Konrad&quot;,&quot;parse-names&quot;:false,&quot;dropping-particle&quot;:&quot;&quot;,&quot;non-dropping-particle&quot;:&quot;&quot;},{&quot;family&quot;:&quot;Latham&quot;,&quot;given&quot;:&quot;Roger&quot;,&quot;parse-names&quot;:false,&quot;dropping-particle&quot;:&quot;&quot;,&quot;non-dropping-particle&quot;:&quot;&quot;},{&quot;family&quot;:&quot;Sohal&quot;,&quot;given&quot;:&quot;Sukhwinder Singh&quot;,&quot;parse-names&quot;:false,&quot;dropping-particle&quot;:&quot;&quot;,&quot;non-dropping-particle&quot;:&quot;&quot;},{&quot;family&quot;:&quot;Walters&quot;,&quot;given&quot;:&quot;Eugene Haydn&quot;,&quot;parse-names&quot;:false,&quot;dropping-particle&quot;:&quot;&quot;,&quot;non-dropping-particle&quot;:&quot;&quot;}],&quot;container-title&quot;:&quot;Respirology&quot;,&quot;accessed&quot;:{&quot;date-parts&quot;:[[2025,2,25]]},&quot;DOI&quot;:&quot;10.1111/RESP.12709&quot;,&quot;ISSN&quot;:&quot;1440-1843&quot;,&quot;PMID&quot;:&quot;26662379&quot;,&quot;URL&quot;:&quot;https://onlinelibrary.wiley.com/doi/full/10.1111/resp.12709&quot;,&quot;issued&quot;:{&quot;date-parts&quot;:[[2016,4,1]]},&quot;page&quot;:&quot;504-510&quot;,&quot;abstract&quot;:&quot;Background and objective PAFr is a cell adhesion site for specific bacteria, notably non-typeable Haemophilus influenzae (NTHi) and Streptococcus pneumoniae. We previously published that PAFr expression is significantly upregulated in the large airways of smokers, especially in COPD. We have now investigated PAFr expression in the epithelium and Rbm of small airways and in the alveolar compartment in smokers and patients with both COPD and small airway disease. Methods We evaluated PAFr expression cross-sectionally in resected lung tissue from: eight smokers with normal lung function (NLFS); 10 with smoking-related small airway narrowing only; eight COPD smokers; 10 COPD ex-smokers, and compared these with nine control tissues. Anti-PAFr immunostaining was quantified using computer-aided image analysis. Results Significantly increased PAFr expression in small airway epithelium of all clinical groups was found compared with controls (P &lt; 0.01). Moreover, epithelial PAFr expression was upregulated in COPD smokers compared with NLFS (P &lt; 0.05), but not when compared with COPD ex-smokers or patients with only small airways disease. Smoking history (pack-year) correlated significantly with PAFr expression in the currently smoking individuals, especially in NLFS (r = 0.9; P &lt; 0.002). An increase above normal in PAFr-expressing cells in the airway epithelial Rbm was only significant in COPD smokers (P &lt; 0.007). An upregulation of PAFr-expressing cell in alveolar epithelium was uniformly found in all clinical groups compared with normal control (P &lt; 0.01). Conclusion Epithelial PAFr expression is upregulated in small airways and alveoli in smokers and COPD. Increased expression of PAFr could be crucial in facilitating acute and chronic respiratory infection with specific respiratory pathogens.&quot;,&quot;publisher&quot;:&quot;John Wiley &amp; Sons, Ltd&quot;,&quot;issue&quot;:&quot;3&quot;,&quot;volume&quot;:&quot;21&quot;,&quot;container-title-short&quot;:&quot;&quot;},&quot;isTemporary&quot;:false,&quot;suppress-author&quot;:false,&quot;composite&quot;:false,&quot;author-only&quot;:false},{&quot;id&quot;:&quot;b1278815-01f8-3cac-94bb-b0366650ff07&quot;,&quot;itemData&quot;:{&quot;type&quot;:&quot;article-journal&quot;,&quot;id&quot;:&quot;b1278815-01f8-3cac-94bb-b0366650ff07&quot;,&quot;title&quot;:&quot;Bronchial platelet-activating factor receptor in chronic obstructive pulmonary disease&quot;,&quot;author&quot;:[{&quot;family&quot;:&quot;Suri&quot;,&quot;given&quot;:&quot;Reetika&quot;,&quot;parse-names&quot;:false,&quot;dropping-particle&quot;:&quot;&quot;,&quot;non-dropping-particle&quot;:&quot;&quot;},{&quot;family&quot;:&quot;Mallia&quot;,&quot;given&quot;:&quot;Patrick&quot;,&quot;parse-names&quot;:false,&quot;dropping-particle&quot;:&quot;&quot;,&quot;non-dropping-particle&quot;:&quot;&quot;},{&quot;family&quot;:&quot;Martin&quot;,&quot;given&quot;:&quot;Joanne E.&quot;,&quot;parse-names&quot;:false,&quot;dropping-particle&quot;:&quot;&quot;,&quot;non-dropping-particle&quot;:&quot;&quot;},{&quot;family&quot;:&quot;Footitt&quot;,&quot;given&quot;:&quot;Joseph&quot;,&quot;parse-names&quot;:false,&quot;dropping-particle&quot;:&quot;&quot;,&quot;non-dropping-particle&quot;:&quot;&quot;},{&quot;family&quot;:&quot;Zhu&quot;,&quot;given&quot;:&quot;Jie&quot;,&quot;parse-names&quot;:false,&quot;dropping-particle&quot;:&quot;&quot;,&quot;non-dropping-particle&quot;:&quot;&quot;},{&quot;family&quot;:&quot;Trujillo-Torralbo&quot;,&quot;given&quot;:&quot;Maria Belen&quot;,&quot;parse-names&quot;:false,&quot;dropping-particle&quot;:&quot;&quot;,&quot;non-dropping-particle&quot;:&quot;&quot;},{&quot;family&quot;:&quot;Johnston&quot;,&quot;given&quot;:&quot;Sebastian L.&quot;,&quot;parse-names&quot;:false,&quot;dropping-particle&quot;:&quot;&quot;,&quot;non-dropping-particle&quot;:&quot;&quot;},{&quot;family&quot;:&quot;Grigg&quot;,&quot;given&quot;:&quot;Jonathan&quot;,&quot;parse-names&quot;:false,&quot;dropping-particle&quot;:&quot;&quot;,&quot;non-dropping-particle&quot;:&quot;&quot;}],&quot;container-title&quot;:&quot;Respiratory Medicine&quot;,&quot;accessed&quot;:{&quot;date-parts&quot;:[[2025,2,25]]},&quot;DOI&quot;:&quot;10.1016/J.RMED.2014.03.003&quot;,&quot;ISSN&quot;:&quot;0954-6111&quot;,&quot;PMID&quot;:&quot;24685340&quot;,&quot;issued&quot;:{&quot;date-parts&quot;:[[2014,6,1]]},&quot;page&quot;:&quot;898-904&quot;,&quot;abstract&quot;:&quot;Background Bacteria expressing phosphorylcholine (ChoP) co-opt host-expressed platelet-activating factor receptor (PAFR) to adhere to lower airway cells. Cigarette smoke and rhinovirus (RV) infection upregulate PAFR-dependent bacterial adhesion to airway cells in vitro, and in healthy adults smoking increases the proportion of PAFR positive bronchial epithelial cells. To date the effect of chronic obstructive pulmonary disease (COPD) on smoke-induced PAFR is unknown. We therefore sought to test the hypothesis that bronchial PAFR mRNA expression is increased in smokers with chronic obstructive pulmonary disease (COPD), and further increases after RV infection. Methods Endobronchial biopsies were obtained by fibreoptic bronchoscopy from healthy non-smokers, smokers without airway obstruction, and smokers with COPD, before and after infection with rhinovirus (RV) serotype 16. Endobronchial PAFR mRNA expression was assessed by quantitative PCR and expressed as a ratio of glyceraldehyde-3-phosphate dehydrogenase. The distribution of PAFR was assessed by immunohistochemistry. Results Baseline PAFR mRNA expression was increased (p &lt; 0.05) in smokers (n = 16), and smokers with COPD (n = 14) compared with non-smokers (n = 18). In RV16 infected subjects there was no increase in PAFR mRNA expression in either non-smokers (n = 9), smokers (n = 8), or smokers with COPD (n = 7). PAFR immunoreactivity in all 3 groups was predominately restricted to the bronchial epithelium and submucosal glands. Conclusions Endobronchial PAFR mRNA is increased in both smokers without airway obstruction and smokers with COPD. We found preliminary evidence that RV16 infection does not increase PAFR mRNA expression in either smokers or smokers with COPD. © 2014 Elsevier Ltd. All rights reserved.&quot;,&quot;publisher&quot;:&quot;W.B. Saunders&quot;,&quot;issue&quot;:&quot;6&quot;,&quot;volume&quot;:&quot;108&quot;,&quot;container-title-short&quot;:&quot;Respir Med&quot;},&quot;isTemporary&quot;:false},{&quot;id&quot;:&quot;60357c76-b280-32dc-b4f1-812b44723987&quot;,&quot;itemData&quot;:{&quot;type&quot;:&quot;article-journal&quot;,&quot;id&quot;:&quot;60357c76-b280-32dc-b4f1-812b44723987&quot;,&quot;title&quot;:&quot;The main rhinovirus respiratory tract adhesion site (ICAM-1) is upregulated in smokers and patients with chronic airflow limitation (CAL)&quot;,&quot;author&quot;:[{&quot;family&quot;:&quot;Shukla&quot;,&quot;given&quot;:&quot;Shakti Dhar&quot;,&quot;parse-names&quot;:false,&quot;dropping-particle&quot;:&quot;&quot;,&quot;non-dropping-particle&quot;:&quot;&quot;},{&quot;family&quot;:&quot;Mahmood&quot;,&quot;given&quot;:&quot;Malik Quasir&quot;,&quot;parse-names&quot;:false,&quot;dropping-particle&quot;:&quot;&quot;,&quot;non-dropping-particle&quot;:&quot;&quot;},{&quot;family&quot;:&quot;Weston&quot;,&quot;given&quot;:&quot;Steven&quot;,&quot;parse-names&quot;:false,&quot;dropping-particle&quot;:&quot;&quot;,&quot;non-dropping-particle&quot;:&quot;&quot;},{&quot;family&quot;:&quot;Latham&quot;,&quot;given&quot;:&quot;Roger&quot;,&quot;parse-names&quot;:false,&quot;dropping-particle&quot;:&quot;&quot;,&quot;non-dropping-particle&quot;:&quot;&quot;},{&quot;family&quot;:&quot;Muller&quot;,&quot;given&quot;:&quot;Hans Konrad&quot;,&quot;parse-names&quot;:false,&quot;dropping-particle&quot;:&quot;&quot;,&quot;non-dropping-particle&quot;:&quot;&quot;},{&quot;family&quot;:&quot;Sohal&quot;,&quot;given&quot;:&quot;Sukhwinder Singh&quot;,&quot;parse-names&quot;:false,&quot;dropping-particle&quot;:&quot;&quot;,&quot;non-dropping-particle&quot;:&quot;&quot;},{&quot;family&quot;:&quot;Walters&quot;,&quot;given&quot;:&quot;Eugene Haydn&quot;,&quot;parse-names&quot;:false,&quot;dropping-particle&quot;:&quot;&quot;,&quot;non-dropping-particle&quot;:&quot;&quot;}],&quot;container-title&quot;:&quot;Respiratory Research&quot;,&quot;container-title-short&quot;:&quot;Respir Res&quot;,&quot;accessed&quot;:{&quot;date-parts&quot;:[[2025,2,25]]},&quot;DOI&quot;:&quot;10.1186/s12931-016-0483-8&quot;,&quot;ISSN&quot;:&quot;1465-993X&quot;,&quot;URL&quot;:&quot;http://respiratory-research.biomedcentral.com/articles/10.1186/s12931-016-0483-8&quot;,&quot;issued&quot;:{&quot;date-parts&quot;:[[2017,12,5]]},&quot;page&quot;:&quot;6&quot;,&quot;abstract&quot;:&quot;Background: ICAM-1 is a major receptor for ~60% of human rhinoviruses, and non-typeable Haemophilus influenzae, two major pathogens in COPD. Increased cell-surface expression of ICAM-1 in response to tobacco smoke exposure has been suggested. We have investigated epithelial ICAM-1 expression in both the large and small airways, and lung parenchyma in smoking-related chronic airflow limitation (CAL) patients. Methods: We evaluated epithelial ICAM-1 expression in resected lung tissue: 8 smokers with normal spirometry (NLFS); 29 CAL patients (10 small-airway disease; 9 COPD-smokers; 10 COPD ex-smokers); Controls (NC): 15 normal airway/lung tissues. Immunostaining with anti-ICAM-1 monoclonal antibody was quantified with computerized image analysis. The percent and type of cells expressing ICAM-1 in large and small airway epithelium and parenchyma were enumerated, plus percentage of epithelial goblet and submucosal glands positive for ICAM- 1. Results: A major increase in ICAM-1 expression in epithelial cells was found in both large (p &lt; 0.006) and small airways (p &lt; 0.004) of CAL subjects compared to NC, with NLFS being intermediate. In the CAL group, both basal and luminal areas stained heavily for ICAM-1, so did goblet cells and sub-mucosal glands, however in either NC or NLFS subjects, only epithelial cell luminal surfaces stained. ICAM-1 expression on alveolar pneumocytes (mainly type II) was slightly increased in CAL and NLFS (p &lt; 0.01). Pack-years of smoking correlated with ICAM-1 expression (r = 0.49; p &lt; 0.03). Conclusion: Airway ICAM-1 expression is markedly upregulated in CAL group, which could be crucial in rhinoviral and NTHi infections. The parenchymal ICAM-1 is affected by smoking, with no further enhancement in CAL subjects.&quot;,&quot;publisher&quot;:&quot;BioMed Central Ltd.&quot;,&quot;issue&quot;:&quot;1&quot;,&quot;volume&quot;:&quot;18&quot;},&quot;isTemporary&quot;:false},{&quot;id&quot;:&quot;ed448f98-88f5-3503-a844-f1dc8e51cac9&quot;,&quot;itemData&quot;:{&quot;type&quot;:&quot;article-journal&quot;,&quot;id&quot;:&quot;ed448f98-88f5-3503-a844-f1dc8e51cac9&quot;,&quot;title&quot;:&quot;Allergen-specific challenge induces intercellular adhesion molecule 1 (ICAM-1 or CD54) on nasal epithelial cells in allergic subjects: Relationships with early and late inflammatory phenomena&quot;,&quot;author&quot;:[{&quot;family&quot;:&quot;Ciprandi&quot;,&quot;given&quot;:&quot;Giorgio&quot;,&quot;parse-names&quot;:false,&quot;dropping-particle&quot;:&quot;&quot;,&quot;non-dropping-particle&quot;:&quot;&quot;},{&quot;family&quot;:&quot;Pronzato&quot;,&quot;given&quot;:&quot;Caterina&quot;,&quot;parse-names&quot;:false,&quot;dropping-particle&quot;:&quot;&quot;,&quot;non-dropping-particle&quot;:&quot;&quot;},{&quot;family&quot;:&quot;Ricca&quot;,&quot;given&quot;:&quot;Vittorio&quot;,&quot;parse-names&quot;:false,&quot;dropping-particle&quot;:&quot;&quot;,&quot;non-dropping-particle&quot;:&quot;&quot;},{&quot;family&quot;:&quot;Passalacqua&quot;,&quot;given&quot;:&quot;Giovanni&quot;,&quot;parse-names&quot;:false,&quot;dropping-particle&quot;:&quot;&quot;,&quot;non-dropping-particle&quot;:&quot;&quot;},{&quot;family&quot;:&quot;Bagnasco&quot;,&quot;given&quot;:&quot;Marcello&quot;,&quot;parse-names&quot;:false,&quot;dropping-particle&quot;:&quot;&quot;,&quot;non-dropping-particle&quot;:&quot;&quot;},{&quot;family&quot;:&quot;Canonica&quot;,&quot;given&quot;:&quot;Giorgio Walter&quot;,&quot;parse-names&quot;:false,&quot;dropping-particle&quot;:&quot;&quot;,&quot;non-dropping-particle&quot;:&quot;&quot;}],&quot;container-title&quot;:&quot;American Journal of Respiratory and Critical Care Medicine&quot;,&quot;container-title-short&quot;:&quot;Am J Respir Crit Care Med&quot;,&quot;accessed&quot;:{&quot;date-parts&quot;:[[2025,5,15]]},&quot;DOI&quot;:&quot;10.1164/AJRCCM.150.6.7524984;REQUESTEDJOURNAL:JOURNAL:AJRCCM;WEBSITE:WEBSITE:THORACIC-SITE;JOURNAL:JOURNAL:AJRCCM;WGROUP:STRING:DEFAULT&quot;,&quot;ISSN&quot;:&quot;1073449X&quot;,&quot;PMID&quot;:&quot;7524984&quot;,&quot;URL&quot;:&quot;/doi/pdf/10.1164/ajrccm.150.6.7524984?download=true&quot;,&quot;issued&quot;:{&quot;date-parts&quot;:[[1994,12,20]]},&quot;page&quot;:&quot;1653-1659&quot;,&quot;abstract&quot;:&quot;Intercellular adhesion molecule 1 (ICAM-1 or CD54) expression on epithelial cells (EC) has been demonstrated to play a role in the local molecular events of inflammation following allergen-specific conjunctival challenge. In the light of these observations, we evaluated the possible expression of ICAM-1 on nasal EC after allergen-specific challenge. Three groups of subjects were studied: (1) 14 symptomless patients sensitized to mites, (2) 15 symptomless patients sensitized to pollen, and (3) 10 healthy volunteers as controls. The study was performed during winter. At baseline we found that both pollinosic and healthy subjects did not express CD54 on epithelial cells, whereas mite-sensitive patients showed a mild expression (possibly caused by a persistent natural allergen exposure). In addition, clinical and cellular responses were induced by lower allergen dosages in mite-sensitive patients compared with pollen-sensitive patients. CD54 was detectable in all the allergic patients but not in the control subjects 30 min after challenge. At 6 h all patients showed a marked inflammatory infiltration and CD54 persistence on EC: such an infiltration was more relevant in patients developing clinical late-phase reaction (LPR). Finally, 24 h after challenge EC CD54 expression persisted, as well as a cellular infiltrate mainly caused by eosinophils (the latter being more pronounced in mite-sensitive individuals). CD54 should be regarded as an early and sensitive marker of inflammation in both LPR-positive and LPR-negative patients. A cellular inflammatory infiltrate was detectable in both LPR- positive and LPR-negative subjects, although relevant differences in eosinophil counts were observed between the two groups. The study emphasizes the importance of the different events of inflammation in allergy.&quot;,&quot;publisher&quot;:&quot;American Thoracic Society&quot;,&quot;issue&quot;:&quot;6 I&quot;,&quot;volume&quot;:&quot;150&quot;},&quot;isTemporary&quot;:false},{&quot;id&quot;:&quot;0dd2a693-935a-3237-b9b1-9f147453ba17&quot;,&quot;itemData&quot;:{&quot;type&quot;:&quot;article-journal&quot;,&quot;id&quot;:&quot;0dd2a693-935a-3237-b9b1-9f147453ba17&quot;,&quot;title&quot;:&quot;Upregulation of ICAM-1 expression in bronchial epithelial cells by airway secretions in bronchiectasis&quot;,&quot;author&quot;:[{&quot;family&quot;:&quot;Chan&quot;,&quot;given&quot;:&quot;Stanley C.H.&quot;,&quot;parse-names&quot;:false,&quot;dropping-particle&quot;:&quot;&quot;,&quot;non-dropping-particle&quot;:&quot;&quot;},{&quot;family&quot;:&quot;Shum&quot;,&quot;given&quot;:&quot;Daisy K.Y.&quot;,&quot;parse-names&quot;:false,&quot;dropping-particle&quot;:&quot;&quot;,&quot;non-dropping-particle&quot;:&quot;&quot;},{&quot;family&quot;:&quot;Tipoe&quot;,&quot;given&quot;:&quot;George L.&quot;,&quot;parse-names&quot;:false,&quot;dropping-particle&quot;:&quot;&quot;,&quot;non-dropping-particle&quot;:&quot;&quot;},{&quot;family&quot;:&quot;Mak&quot;,&quot;given&quot;:&quot;Judith C.W.&quot;,&quot;parse-names&quot;:false,&quot;dropping-particle&quot;:&quot;&quot;,&quot;non-dropping-particle&quot;:&quot;&quot;},{&quot;family&quot;:&quot;Leung&quot;,&quot;given&quot;:&quot;Erik T.M.&quot;,&quot;parse-names&quot;:false,&quot;dropping-particle&quot;:&quot;&quot;,&quot;non-dropping-particle&quot;:&quot;&quot;},{&quot;family&quot;:&quot;Ip&quot;,&quot;given&quot;:&quot;Mary S.M.&quot;,&quot;parse-names&quot;:false,&quot;dropping-particle&quot;:&quot;&quot;,&quot;non-dropping-particle&quot;:&quot;&quot;}],&quot;container-title&quot;:&quot;Respiratory Medicine&quot;,&quot;container-title-short&quot;:&quot;Respir Med&quot;,&quot;accessed&quot;:{&quot;date-parts&quot;:[[2025,5,15]]},&quot;DOI&quot;:&quot;10.1016/J.RMED.2007.08.013&quot;,&quot;ISSN&quot;:&quot;0954-6111&quot;,&quot;PMID&quot;:&quot;17931847&quot;,&quot;URL&quot;:&quot;https://www.sciencedirect.com/science/article/pii/S0954611107003691&quot;,&quot;issued&quot;:{&quot;date-parts&quot;:[[2008,2,1]]},&quot;page&quot;:&quot;287-298&quot;,&quot;abstract&quot;:&quot;The airway epithelium participates in chronic airway inflammation by expressing adhesion molecules that mediate the transmigration of neutrophils into the inflamed airways. We hypothesize that, in patients with bronchiectasis, cytokines in their bronchial secretions enhance the expression of intercellular cell adhesion molecule (ICAM-1) in the bronchial epithelium and thus contribute to sustained recruitment of neutrophils into the inflamed airways. In the present study, we investigated the effect of bronchial secretions on the regulation of ICAM-1 in bronchial epithelial cells, and its modulation by pharmacologic agents. The expression of ICAM-1 mRNA and protein in human bronchial epithelial cells upon exposure to sputum sol from subjects with bronchiectasis were evaluated by reverse transcription-polymerase chain reaction (RT-PCR) and ELISA, respectively. Modulating effects of dexamethasone, ibuprofen, MK-663 or triptolide on ICAM-1 regulation were investigated in vitro. We demonstrated that changes in ICAM-1 expression correlated with levels of TNF-α in the sputum sol, and treatment of sol samples with TNF-α antibodies attenuated both the increase in ICAM-1 mRNA and protein. The role of TNF-α was further demonstrated when TNF-α elicited dose dependent increase in ICAM-1 expression. The sputum effect could also be suppressed dose-dependently by pre-incubation of bronchial epithelial cells with dexamethasone, ibuprofen, MK-663 or triptolide. Evidence is thus provided for the upregulation of bronchial epithelial ICAM-1 expression by airway secretions in bronchiectasis and a specific role for TNF-α in the secretions. The success of drug attenuation of this upregulation provides insight into possible therapeutic paradigms in the management of the disease. © 2007 Elsevier Ltd. All rights reserved.&quot;,&quot;publisher&quot;:&quot;W.B. Saunders&quot;,&quot;issue&quot;:&quot;2&quot;,&quot;volume&quot;:&quot;102&quot;},&quot;isTemporary&quot;:false},{&quot;id&quot;:&quot;1b85e15b-b288-3e7b-a362-28f0a7b70c68&quot;,&quot;itemData&quot;:{&quot;type&quot;:&quot;article-journal&quot;,&quot;id&quot;:&quot;1b85e15b-b288-3e7b-a362-28f0a7b70c68&quot;,&quot;title&quot;:&quot;Carcinoembryonic antigen (CEA)-related cell adhesion molecules are co-expressed in the human lung and their expression can be modulated in bronchial epithelial cells by non-typable Haemophilus influenzae, Moraxella catarrhalis, TLR3, and type I and II interferons&quot;,&quot;author&quot;:[{&quot;family&quot;:&quot;Klaile&quot;,&quot;given&quot;:&quot;Esther&quot;,&quot;parse-names&quot;:false,&quot;dropping-particle&quot;:&quot;&quot;,&quot;non-dropping-particle&quot;:&quot;&quot;},{&quot;family&quot;:&quot;Klassert&quot;,&quot;given&quot;:&quot;Tilman E.&quot;,&quot;parse-names&quot;:false,&quot;dropping-particle&quot;:&quot;&quot;,&quot;non-dropping-particle&quot;:&quot;&quot;},{&quot;family&quot;:&quot;Scheffrahn&quot;,&quot;given&quot;:&quot;Inka&quot;,&quot;parse-names&quot;:false,&quot;dropping-particle&quot;:&quot;&quot;,&quot;non-dropping-particle&quot;:&quot;&quot;},{&quot;family&quot;:&quot;Müller&quot;,&quot;given&quot;:&quot;Mario M.&quot;,&quot;parse-names&quot;:false,&quot;dropping-particle&quot;:&quot;&quot;,&quot;non-dropping-particle&quot;:&quot;&quot;},{&quot;family&quot;:&quot;Heinrich&quot;,&quot;given&quot;:&quot;Annina&quot;,&quot;parse-names&quot;:false,&quot;dropping-particle&quot;:&quot;&quot;,&quot;non-dropping-particle&quot;:&quot;&quot;},{&quot;family&quot;:&quot;Heyl&quot;,&quot;given&quot;:&quot;Kerstin A.&quot;,&quot;parse-names&quot;:false,&quot;dropping-particle&quot;:&quot;&quot;,&quot;non-dropping-particle&quot;:&quot;&quot;},{&quot;family&quot;:&quot;Dienemann&quot;,&quot;given&quot;:&quot;Hendrik&quot;,&quot;parse-names&quot;:false,&quot;dropping-particle&quot;:&quot;&quot;,&quot;non-dropping-particle&quot;:&quot;&quot;},{&quot;family&quot;:&quot;Grünewald&quot;,&quot;given&quot;:&quot;Christiane&quot;,&quot;parse-names&quot;:false,&quot;dropping-particle&quot;:&quot;&quot;,&quot;non-dropping-particle&quot;:&quot;&quot;},{&quot;family&quot;:&quot;Bals&quot;,&quot;given&quot;:&quot;Robert&quot;,&quot;parse-names&quot;:false,&quot;dropping-particle&quot;:&quot;&quot;,&quot;non-dropping-particle&quot;:&quot;&quot;},{&quot;family&quot;:&quot;Singer&quot;,&quot;given&quot;:&quot;Bernhard B.&quot;,&quot;parse-names&quot;:false,&quot;dropping-particle&quot;:&quot;&quot;,&quot;non-dropping-particle&quot;:&quot;&quot;},{&quot;family&quot;:&quot;Slevogt&quot;,&quot;given&quot;:&quot;Hortense&quot;,&quot;parse-names&quot;:false,&quot;dropping-particle&quot;:&quot;&quot;,&quot;non-dropping-particle&quot;:&quot;&quot;}],&quot;container-title&quot;:&quot;Respiratory Research&quot;,&quot;container-title-short&quot;:&quot;Respir Res&quot;,&quot;accessed&quot;:{&quot;date-parts&quot;:[[2025,5,22]]},&quot;DOI&quot;:&quot;10.1186/1465-9921-14-85/METRICS&quot;,&quot;ISSN&quot;:&quot;14659921&quot;,&quot;PMID&quot;:&quot;23941132&quot;,&quot;URL&quot;:&quot;https://respiratory-research.biomedcentral.com/articles/10.1186/1465-9921-14-85&quot;,&quot;issued&quot;:{&quot;date-parts&quot;:[[2013,8,14]]},&quot;page&quot;:&quot;1-17&quot;,&quot;abstract&quot;:&quot;Background: The carcinoembryonic antigen (CEA)-related cell adhesion molecules CEACAM1 (BGP, CD66a), CEACAM5 (CEA, CD66e) and CEACAM6 (NCA, CD66c) are expressed in human lung. They play a role in innate and adaptive immunity and are targets for various bacterial and viral adhesins. Two pathogens that colonize the normally sterile lower respiratory tract in patients with chronic obstructive pulmonary disease (COPD) are non-typable Haemophilus influenzae (NTHI) and Moraxella catarrhalis. Both pathogens bind to CEACAMs and elicit a variety of cellular reactions, including bacterial internalization, cell adhesion and apoptosis.Methods: To analyze the (co-) expression of CEACAM1, CEACAM5 and CEACAM6 in different lung tissues with respect to COPD, smoking status and granulocyte infiltration, immunohistochemically stained paraffin sections of 19 donors were studied. To address short-term effects of cigarette smoke and acute inflammation, transcriptional regulation of CEACAM5, CEACAM6 and different CEACAM1 isoforms by cigarette smoke extract, interferons, Toll-like receptor agonists, and bacteria was tested in normal human bronchial epithelial (NHBE) cells by quantitative PCR. Corresponding CEACAM protein levels were determined by flow cytometry.Results: Immunohistochemical analysis of lung sections showed the most frequent and intense staining for CEACAM1, CEACAM5 and CEACAM6 in bronchial and alveolar epithelium, but revealed no significant differences in connection with COPD, smoking status and granulocyte infiltration. In NHBE cells, mRNA expression of CEACAM1 isoforms CEACAM1-4L, CEACAM1-4S, CEACAM1-3L and CEACAM1-3S were up-regulated by interferons alpha, beta and gamma, as well as the TLR3 agonist polyinosinic:polycytidylic acid (poly I:C). Interferon-gamma also increased CEACAM5 expression. These results were confirmed on protein level by FACS analysis. Importantly, also NTHI and M. catarrhalis increased CEACAM1 mRNA levels. This effect was independent of the ability to bind to CEACAM1. The expression of CEACAM6 was not affected by any treatment or bacterial infection.Conclusions: While we did not find a direct correlation between CEACAM1 expression and COPD, the COPD-associated bacteria NTHi and M. catarrhalis were able to increase the expression of their own receptor on host cells. Further, the data suggest a role for CEACAM1 and CEACAM5 in the phenomenon of increased host susceptibility to bacterial infection upon viral challenge in the human respiratory tract. © 2013 Klaile et al.; licensee BioMed Central Ltd.&quot;,&quot;publisher&quot;:&quot;BioMed Central&quot;,&quot;issue&quot;:&quot;1&quot;,&quot;volume&quot;:&quot;14&quot;},&quot;isTemporary&quot;:false}]},{&quot;citationID&quot;:&quot;MENDELEY_CITATION_4da38607-00be-4a98-92bb-67ff910623ba&quot;,&quot;properties&quot;:{&quot;noteIndex&quot;:0},&quot;isEdited&quot;:false,&quot;manualOverride&quot;:{&quot;isManuallyOverridden&quot;:false,&quot;citeprocText&quot;:&quot;(Xie et al., 2023, https://doi.org/10.3389/FIMMU.2023.1168023/XML/NLM)&quot;,&quot;manualOverrideText&quot;:&quot;&quot;},&quot;citationTag&quot;:&quot;MENDELEY_CITATION_v3_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&quot;,&quot;citationItems&quot;:[{&quot;id&quot;:&quot;4e5e39c0-5ff9-313e-b593-49e42835ca52&quot;,&quot;itemData&quot;:{&quot;type&quot;:&quot;article-journal&quot;,&quot;id&quot;:&quot;4e5e39c0-5ff9-313e-b593-49e42835ca52&quot;,&quot;title&quot;:&quot;Targeting protein glycosylation to regulate inflammation in the respiratory tract: novel diagnostic and therapeutic candidates for chronic respiratory diseases&quot;,&quot;author&quot;:[{&quot;family&quot;:&quot;Xie&quot;,&quot;given&quot;:&quot;Xiaofeng&quot;,&quot;parse-names&quot;:false,&quot;dropping-particle&quot;:&quot;&quot;,&quot;non-dropping-particle&quot;:&quot;&quot;},{&quot;family&quot;:&quot;Kong&quot;,&quot;given&quot;:&quot;Siyuan&quot;,&quot;parse-names&quot;:false,&quot;dropping-particle&quot;:&quot;&quot;,&quot;non-dropping-particle&quot;:&quot;&quot;},{&quot;family&quot;:&quot;Cao&quot;,&quot;given&quot;:&quot;Weiqian&quot;,&quot;parse-names&quot;:false,&quot;dropping-particle&quot;:&quot;&quot;,&quot;non-dropping-particle&quot;:&quot;&quot;}],&quot;container-title&quot;:&quot;Frontiers in Immunology&quot;,&quot;container-title-short&quot;:&quot;Front Immunol&quot;,&quot;accessed&quot;:{&quot;date-parts&quot;:[[2025,5,23]]},&quot;DOI&quot;:&quot;10.3389/FIMMU.2023.1168023/XML/NLM&quot;,&quot;ISSN&quot;:&quot;16643224&quot;,&quot;PMID&quot;:&quot;37256139&quot;,&quot;URL&quot;:&quot;http://www.cazy.org&quot;,&quot;issued&quot;:{&quot;date-parts&quot;:[[2023,5,15]]},&quot;page&quot;:&quot;1168023&quot;,&quot;abstract&quot;:&quot;Protein glycosylation is a widespread posttranslational modification that can impact the function of proteins. Dysregulated protein glycosylation has been linked to several diseases, including chronic respiratory diseases (CRDs). CRDs pose a significant public health threat globally, affecting the airways and other lung structures. Emerging researches suggest that glycosylation plays a significant role in regulating inflammation associated with CRDs. This review offers an overview of the abnormal glycoenzyme activity and corresponding glycosylation changes involved in various CRDs, including chronic obstructive pulmonary disease, asthma, cystic fibrosis, idiopathic pulmonary fibrosis, pulmonary arterial hypertension, non-cystic fibrosis bronchiectasis, and lung cancer. Additionally, this review summarizes recent advances in glycomics and glycoproteomics-based protein glycosylation analysis of CRDs. The potential of glycoenzymes and glycoproteins for clinical use in the diagnosis and treatment of CRDs is also discussed.&quot;,&quot;publisher&quot;:&quot;Frontiers Media S.A.&quot;,&quot;volume&quot;:&quot;14&quot;},&quot;isTemporary&quot;:false,&quot;suppress-author&quot;:false,&quot;composite&quot;:false,&quot;author-only&quot;:false}]},{&quot;citationID&quot;:&quot;MENDELEY_CITATION_ef7e5bd8-ee27-44f9-b484-956deac93e6e&quot;,&quot;properties&quot;:{&quot;noteIndex&quot;:0},&quot;isEdited&quot;:false,&quot;manualOverride&quot;:{&quot;isManuallyOverridden&quot;:false,&quot;citeprocText&quot;:&quot;(Atack et al., 2020, https://doi.org/10.1128/mBio.02714-20; St. Geme, 1994, https://doi.org/10.1128/iai.62.9.3881-3889.1994)&quot;,&quot;manualOverrideText&quot;:&quot;&quot;},&quot;citationTag&quot;:&quot;MENDELEY_CITATION_v3_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&quot;,&quot;citationItems&quot;:[{&quot;id&quot;:&quot;71419d83-1497-38b7-9369-8cd6fbba7709&quot;,&quot;itemData&quot;:{&quot;type&quot;:&quot;article-journal&quot;,&quot;id&quot;:&quot;71419d83-1497-38b7-9369-8cd6fbba7709&quot;,&quot;title&quot;:&quot;The nontypeable haemophilus influenzae major adhesin hia is a dual-function lectin that binds to human-specific respiratory tract sialic acid glycan receptors&quot;,&quot;author&quot;:[{&quot;family&quot;:&quot;Atack&quot;,&quot;given&quot;:&quot;John M.&quot;,&quot;parse-names&quot;:false,&quot;dropping-particle&quot;:&quot;&quot;,&quot;non-dropping-particle&quot;:&quot;&quot;},{&quot;family&quot;:&quot;Day&quot;,&quot;given&quot;:&quot;Christopher J.&quot;,&quot;parse-names&quot;:false,&quot;dropping-particle&quot;:&quot;&quot;,&quot;non-dropping-particle&quot;:&quot;&quot;},{&quot;family&quot;:&quot;Poole&quot;,&quot;given&quot;:&quot;Jessica&quot;,&quot;parse-names&quot;:false,&quot;dropping-particle&quot;:&quot;&quot;,&quot;non-dropping-particle&quot;:&quot;&quot;},{&quot;family&quot;:&quot;Brockman&quot;,&quot;given&quot;:&quot;Kenneth L.&quot;,&quot;parse-names&quot;:false,&quot;dropping-particle&quot;:&quot;&quot;,&quot;non-dropping-particle&quot;:&quot;&quot;},{&quot;family&quot;:&quot;Timms&quot;,&quot;given&quot;:&quot;Jamie R.L.&quot;,&quot;parse-names&quot;:false,&quot;dropping-particle&quot;:&quot;&quot;,&quot;non-dropping-particle&quot;:&quot;&quot;},{&quot;family&quot;:&quot;Winter&quot;,&quot;given&quot;:&quot;Linda E.&quot;,&quot;parse-names&quot;:false,&quot;dropping-particle&quot;:&quot;&quot;,&quot;non-dropping-particle&quot;:&quot;&quot;},{&quot;family&quot;:&quot;Haselhorst&quot;,&quot;given&quot;:&quot;Thomas&quot;,&quot;parse-names&quot;:false,&quot;dropping-particle&quot;:&quot;&quot;,&quot;non-dropping-particle&quot;:&quot;&quot;},{&quot;family&quot;:&quot;Bakaletz&quot;,&quot;given&quot;:&quot;Lauren O.&quot;,&quot;parse-names&quot;:false,&quot;dropping-particle&quot;:&quot;&quot;,&quot;non-dropping-particle&quot;:&quot;&quot;},{&quot;family&quot;:&quot;Barenkamp&quot;,&quot;given&quot;:&quot;Stephen J.&quot;,&quot;parse-names&quot;:false,&quot;dropping-particle&quot;:&quot;&quot;,&quot;non-dropping-particle&quot;:&quot;&quot;},{&quot;family&quot;:&quot;Jennings&quot;,&quot;given&quot;:&quot;Michael P.&quot;,&quot;parse-names&quot;:false,&quot;dropping-particle&quot;:&quot;&quot;,&quot;non-dropping-particle&quot;:&quot;&quot;}],&quot;container-title&quot;:&quot;mBio&quot;,&quot;container-title-short&quot;:&quot;mBio&quot;,&quot;accessed&quot;:{&quot;date-parts&quot;:[[2020,12,14]]},&quot;DOI&quot;:&quot;10.1128/mBio.02714-20&quot;,&quot;ISSN&quot;:&quot;21507511&quot;,&quot;PMID&quot;:&quot;33144377&quot;,&quot;URL&quot;:&quot;http://mbio.asm.org/&quot;,&quot;issued&quot;:{&quot;date-parts&quot;:[[2020,11,1]]},&quot;page&quot;:&quot;1-15&quot;,&quot;abstract&quot;:&quot;NTHi is a human-adapted pathogen that colonizes the human respiratory tract. Strains of NTHi express multiple adhesins; however, there is a unique, mutually exclusive relationship between the major adhesins Hia and HMW1 and HMW2 (HMW1/2). Approximately 25% of NTHi strains express Hia, a phase-variable autotransporter protein that has a critical role in colonization of the host nasopharynx. The remaining 75% of strains express HMW1/2. Previous work has shown that the HMW1 and HMW2 proteins mediate binding to 2-3-and 2-6-linked sialic acid glycans found in the human respiratory tract. Here, we show that the high-affinity binding domain of Hia, binding domain 1 (BD1), is responsible for binding to α2-6-sialyllactosamine (2-6 SLN) glycans. BD1 is highly specific for glycans that incorporate the form of sialic acid expressed by humans, N-acetylneuraminic acid (Neu5Ac). We further show that Hia has lower-affinity binding activity for 2-3-linked sialic acid and that this binding activity is mediated via a distinct domain. Thus, Hia with its dual binding activities functionally mimics the combined activities of the HMW1 and HMW2 adhesins. In addition, we show that Hia has a role in biofilm formation by strains of NTHi that express the adhesin. Knowledge of the binding affinity of this major NTHi adhesin and putative vaccine candidate will direct and inform development of future vaccines and therapeutic strategies for this important pathogen.&quot;,&quot;publisher&quot;:&quot;American Society for Microbiology&quot;,&quot;issue&quot;:&quot;6&quot;,&quot;volume&quot;:&quot;11&quot;},&quot;isTemporary&quot;:false},{&quot;id&quot;:&quot;69dbdba2-88c6-32e2-b5c5-673d894a2348&quot;,&quot;itemData&quot;:{&quot;type&quot;:&quot;article-journal&quot;,&quot;id&quot;:&quot;69dbdba2-88c6-32e2-b5c5-673d894a2348&quot;,&quot;title&quot;:&quot;The HMW1 adhesin of nontypeable Haemophilus influenzae recognizes sialylated glycoprotein receptors on cultured human epithelial cells&quot;,&quot;author&quot;:[{&quot;family&quot;:&quot;Geme&quot;,&quot;given&quot;:&quot;J. W.&quot;,&quot;parse-names&quot;:false,&quot;dropping-particle&quot;:&quot;&quot;,&quot;non-dropping-particle&quot;:&quot;St.&quot;}],&quot;container-title&quot;:&quot;Infection and Immunity&quot;,&quot;container-title-short&quot;:&quot;Infect Immun&quot;,&quot;accessed&quot;:{&quot;date-parts&quot;:[[2020,12,17]]},&quot;DOI&quot;:&quot;10.1128/iai.62.9.3881-3889.1994&quot;,&quot;ISSN&quot;:&quot;00199567&quot;,&quot;PMID&quot;:&quot;8063405&quot;,&quot;URL&quot;:&quot;/pmc/articles/PMC303044/?report=abstract&quot;,&quot;issued&quot;:{&quot;date-parts&quot;:[[1994]]},&quot;page&quot;:&quot;3881-3889&quot;,&quot;abstract&quot;:&quot;Disease due to nontypeable Haemophilus influenzae begins with colonization of the upper respiratory tract mucosa. We recently reported that two surface- exposed high-molecular-weight proteins (HMW1 and HMW2) expressed by a prototypic strain of nontypeable H. influenzae mediate attachment to cultured epithelial cells. In the present study, we examined the nature of the epithelial cell receptor with which HMW1 interacts. Both proteinase K pretreatment and periodate oxidation of epithelial monolayers resulted in a marked decrease in HMW1-mediated binding, suggesting interaction with a glycoprotein structure. Treatment with peptide-N-glycosidase F produced a similar decrease in attachment and thereby provided further evidence for this conclusion. Desialylation of the epithelial cell surface also reduced binding, implying the presence of sialic acid in the receptor structure. Furthermore, lectins specific for terminal α2-3-linked sialic acid were capable of inhibiting HMW1-mediated attachment. In summary, our results indicate that the HMW1 adhesin interacts with a glycoprotein receptor containing N-linked oligosaccharide chains with sialic acid in an α2-3 configuration.&quot;,&quot;publisher&quot;:&quot;American Society for Microbiology (ASM)&quot;,&quot;issue&quot;:&quot;9&quot;,&quot;volume&quot;:&quot;62&quot;},&quot;isTemporary&quot;:false}]},{&quot;citationID&quot;:&quot;MENDELEY_CITATION_281a59fc-68a0-4855-8d65-3936b39f657d&quot;,&quot;properties&quot;:{&quot;noteIndex&quot;:0},&quot;isEdited&quot;:false,&quot;manualOverride&quot;:{&quot;isManuallyOverridden&quot;:false,&quot;citeprocText&quot;:&quot;(Shukla et al., 2014, https://doi.org/10.2147/COPD.S67044)&quot;,&quot;manualOverrideText&quot;:&quot;&quot;},&quot;citationTag&quot;:&quot;MENDELEY_CITATION_v3_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&quot;,&quot;citationItems&quot;:[{&quot;id&quot;:&quot;4fa8805b-a52a-3e31-86fc-85f67555ad82&quot;,&quot;itemData&quot;:{&quot;type&quot;:&quot;article-journal&quot;,&quot;id&quot;:&quot;4fa8805b-a52a-3e31-86fc-85f67555ad82&quot;,&quot;title&quot;:&quot;Airway epithelial platelet-activating factor receptor expression is markedly upregulated in chronic obstructive pulmonary disease&quot;,&quot;author&quot;:[{&quot;family&quot;:&quot;Shukla&quot;,&quot;given&quot;:&quot;Shakti Dhar&quot;,&quot;parse-names&quot;:false,&quot;dropping-particle&quot;:&quot;&quot;,&quot;non-dropping-particle&quot;:&quot;&quot;},{&quot;family&quot;:&quot;Sohal&quot;,&quot;given&quot;:&quot;Sukhwinder Singh&quot;,&quot;parse-names&quot;:false,&quot;dropping-particle&quot;:&quot;&quot;,&quot;non-dropping-particle&quot;:&quot;&quot;},{&quot;family&quot;:&quot;Mahmood&quot;,&quot;given&quot;:&quot;Malik Quasir&quot;,&quot;parse-names&quot;:false,&quot;dropping-particle&quot;:&quot;&quot;,&quot;non-dropping-particle&quot;:&quot;&quot;},{&quot;family&quot;:&quot;Reid&quot;,&quot;given&quot;:&quot;David&quot;,&quot;parse-names&quot;:false,&quot;dropping-particle&quot;:&quot;&quot;,&quot;non-dropping-particle&quot;:&quot;&quot;},{&quot;family&quot;:&quot;Muller&quot;,&quot;given&quot;:&quot;Hans Konrad&quot;,&quot;parse-names&quot;:false,&quot;dropping-particle&quot;:&quot;&quot;,&quot;non-dropping-particle&quot;:&quot;&quot;},{&quot;family&quot;:&quot;Walters&quot;,&quot;given&quot;:&quot;Eugene Haydn&quot;,&quot;parse-names&quot;:false,&quot;dropping-particle&quot;:&quot;&quot;,&quot;non-dropping-particle&quot;:&quot;&quot;}],&quot;container-title&quot;:&quot;International Journal of COPD&quot;,&quot;accessed&quot;:{&quot;date-parts&quot;:[[2025,2,25]]},&quot;DOI&quot;:&quot;10.2147/COPD.S67044&quot;,&quot;ISSN&quot;:&quot;11782005&quot;,&quot;PMID&quot;:&quot;25143722&quot;,&quot;URL&quot;:&quot;https://www.tandfonline.com/action/journalInformation?journalCode=dcop20&quot;,&quot;issued&quot;:{&quot;date-parts&quot;:[[2014,8,13]]},&quot;page&quot;:&quot;853-861&quot;,&quot;abstract&quot;:&quot;Background: We recently published that platelet-activating factor receptor (PAFr) is upregulated on the epithelium of the proximal airways of current smokers and also in bronchial epithelial cells exposed to cigarette smoke extract. These treated cells also showed upregulation of Streptococcus pneumoniae adhesion. Bacterial wall phosphorylcholine specifically binds to PAFr expressed on airway epithelium, thus facilitating adherence and tissue invasion, which may be relevant to chronic obstructive pulmonary disease (COPD). Moreover, the use of inhaled corticosteroids (ICS) in COPD patients is associated with an increased risk of invasive respiratory pneumococcal infections. Objective: In this study, we have investigated whether PAFr expression is especially upregulated in airway epithelium in COPD patients and whether this expression may be modulated by ICS therapy. Methods: We cross-sectionally evaluated PAFr expression in bronchial biopsies from 15 COPD patients who were current smokers (COPD-smokers) and 12 COPD-ex-smokers, and we compared these to biopsies from 16 smokers with normal lung function. We assessed immunostaining with anti-PAFr monoclonal antibody. We also used material from a previous double-blinded randomized placebo-controlled 6-month ICS intervention study in COPD patients to explore the effect of ICS on PAFr expression. We employed computer-aided image analysis to quantify the percentage of epithelium stained for PAFr. Results: Markedly enhanced expression of PAFr was found in both COPD-smokers (P&lt;0.005) and COPD-ex-smokers (P&lt;0.002) compared to smokers with normal lung function. There was little evidence that PAFr expression was affected by ICS therapy over 6 months. Conclusion: Epithelial PAFr expression is upregulated in smokers, especially in those with COPD, and is not obviously affected by ICS therapy. © 2014 Shukla et al. This work is published by Dove Medical Press Limited.&quot;,&quot;publisher&quot;:&quot;Dove Medical Press Ltd.&quot;,&quot;volume&quot;:&quot;9&quot;,&quot;container-title-short&quot;:&quot;&quot;},&quot;isTemporary&quot;:false,&quot;suppress-author&quot;:false,&quot;composite&quot;:false,&quot;author-only&quot;:false}]},{&quot;citationID&quot;:&quot;MENDELEY_CITATION_73fb4e0d-28cf-4e12-85c1-2a9b57abfa42&quot;,&quot;properties&quot;:{&quot;noteIndex&quot;:0},&quot;isEdited&quot;:false,&quot;manualOverride&quot;:{&quot;isManuallyOverridden&quot;:false,&quot;citeprocText&quot;:&quot;(Avadhanula et al., 2006, https://doi.org/10.1128/IAI.74.2.830-838.2006; Klaile et al., 2013, https://doi.org/10.1186/1465-9921-14-85/METRICS)&quot;,&quot;manualOverrideText&quot;:&quot;&quot;},&quot;citationTag&quot;:&quot;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&quot;,&quot;citationItems&quot;:[{&quot;id&quot;:&quot;2b3e121c-8668-30ec-88cc-e2b2c26ce060&quot;,&quot;itemData&quot;:{&quot;type&quot;:&quot;article-journal&quot;,&quot;id&quot;:&quot;2b3e121c-8668-30ec-88cc-e2b2c26ce060&quot;,&quot;title&quot;:&quot;Nontypeable &lt;i&gt;Haemophilus influenzae&lt;/i&gt; Adheres to Intercellular Adhesion Molecule 1 (ICAM-1) on Respiratory Epithelial Cells and Upregulates ICAM-1 Expression&quot;,&quot;author&quot;:[{&quot;family&quot;:&quot;Avadhanula&quot;,&quot;given&quot;:&quot;Vasanthi&quot;,&quot;parse-names&quot;:false,&quot;dropping-particle&quot;:&quot;&quot;,&quot;non-dropping-particle&quot;:&quot;&quot;},{&quot;family&quot;:&quot;Rodriguez&quot;,&quot;given&quot;:&quot;Carina A.&quot;,&quot;parse-names&quot;:false,&quot;dropping-particle&quot;:&quot;&quot;,&quot;non-dropping-particle&quot;:&quot;&quot;},{&quot;family&quot;:&quot;Ulett&quot;,&quot;given&quot;:&quot;Glen C.&quot;,&quot;parse-names&quot;:false,&quot;dropping-particle&quot;:&quot;&quot;,&quot;non-dropping-particle&quot;:&quot;&quot;},{&quot;family&quot;:&quot;Bakaletz&quot;,&quot;given&quot;:&quot;Lauren O.&quot;,&quot;parse-names&quot;:false,&quot;dropping-particle&quot;:&quot;&quot;,&quot;non-dropping-particle&quot;:&quot;&quot;},{&quot;family&quot;:&quot;Adderson&quot;,&quot;given&quot;:&quot;Elisabeth E.&quot;,&quot;parse-names&quot;:false,&quot;dropping-particle&quot;:&quot;&quot;,&quot;non-dropping-particle&quot;:&quot;&quot;}],&quot;container-title&quot;:&quot;Infection and Immunity&quot;,&quot;accessed&quot;:{&quot;date-parts&quot;:[[2025,2,25]]},&quot;DOI&quot;:&quot;10.1128/IAI.74.2.830-838.2006&quot;,&quot;ISSN&quot;:&quot;0019-9567&quot;,&quot;URL&quot;:&quot;https://journals.asm.org/doi/10.1128/IAI.74.2.830-838.2006&quot;,&quot;issued&quot;:{&quot;date-parts&quot;:[[2006,2]]},&quot;page&quot;:&quot;830-838&quot;,&quot;abstract&quot;:&quot;&lt;p&gt; Nontypeable &lt;italic&gt;Haemophilus influenzae&lt;/italic&gt; (NTHI) is an important respiratory pathogen. NTHI initiates infection by adhering to the airway epithelium. Here, we report that NTHI interacts with intracellular adhesion molecule 1 (ICAM-1) expressed by respiratory epithelial cells. A fourfold-higher number of NTHI bacteria adhered to Chinese hamster ovary (CHO) cells transfected with human ICAM-1 (CHO-ICAM-1) than to control CHO cells ( &lt;italic&gt;P&lt;/italic&gt; ≤ 0.005). Blocking cell surface ICAM-1 with specific antibody reduced the adhesion of NTHI to A549 respiratory epithelial cells by 37% ( &lt;italic&gt;P&lt;/italic&gt; = 0.001) and to CHO-ICAM-1 cells by 69% ( &lt;italic&gt;P&lt;/italic&gt; = 0.005). Preincubating the bacteria with recombinant ICAM-1 reduced adhesion by 69% ( &lt;italic&gt;P&lt;/italic&gt; = 0.003). The adherence to CHO-ICAM-1 cells of NTHI strains deficient in the adhesins P5, P2, HMW1/2, and Hap or expressing a truncated lipooligosaccharide was compared to that of parental strains. Only strain 1128f &lt;sup&gt;−&lt;/sup&gt; , which lacks the outer membrane protein (OMP) P5-homologous adhesin (P5 fimbriae), adhered less well than its parental strain. The numbers of NTHI cells adhering to CHO-ICAM-1 cells were reduced by 67% ( &lt;italic&gt;P&lt;/italic&gt; = 0.009) following preincubation with anti-P5 antisera. Furthermore, recombinant ICAM bound to an OMP preparation from strain 1128f &lt;sup&gt;+&lt;/sup&gt; , which expresses P5, but not to that from its P5-deficient mutant, confirming a specific interaction between ICAM-1 and P5 fimbriae. Incubation of respiratory epithelial cells with NTHI increased ICAM-1 expression fourfold ( &lt;italic&gt;P&lt;/italic&gt; = 0.001). Adhesion of NTHI to the respiratory epithelium, therefore, upregulates the expression of its own receptor. Blocking interactions between NTHI P5 fimbriae and ICAM-1 may reduce respiratory colonization by NTHI and limit the frequency and severity of NTHI infection. &lt;/p&gt;&quot;,&quot;publisher&quot;:&quot;American Society for Microbiology&quot;,&quot;issue&quot;:&quot;2&quot;,&quot;volume&quot;:&quot;74&quot;,&quot;container-title-short&quot;:&quot;Infect Immun&quot;},&quot;isTemporary&quot;:false,&quot;suppress-author&quot;:false,&quot;composite&quot;:false,&quot;author-only&quot;:false},{&quot;id&quot;:&quot;1b85e15b-b288-3e7b-a362-28f0a7b70c68&quot;,&quot;itemData&quot;:{&quot;type&quot;:&quot;article-journal&quot;,&quot;id&quot;:&quot;1b85e15b-b288-3e7b-a362-28f0a7b70c68&quot;,&quot;title&quot;:&quot;Carcinoembryonic antigen (CEA)-related cell adhesion molecules are co-expressed in the human lung and their expression can be modulated in bronchial epithelial cells by non-typable Haemophilus influenzae, Moraxella catarrhalis, TLR3, and type I and II interferons&quot;,&quot;author&quot;:[{&quot;family&quot;:&quot;Klaile&quot;,&quot;given&quot;:&quot;Esther&quot;,&quot;parse-names&quot;:false,&quot;dropping-particle&quot;:&quot;&quot;,&quot;non-dropping-particle&quot;:&quot;&quot;},{&quot;family&quot;:&quot;Klassert&quot;,&quot;given&quot;:&quot;Tilman E.&quot;,&quot;parse-names&quot;:false,&quot;dropping-particle&quot;:&quot;&quot;,&quot;non-dropping-particle&quot;:&quot;&quot;},{&quot;family&quot;:&quot;Scheffrahn&quot;,&quot;given&quot;:&quot;Inka&quot;,&quot;parse-names&quot;:false,&quot;dropping-particle&quot;:&quot;&quot;,&quot;non-dropping-particle&quot;:&quot;&quot;},{&quot;family&quot;:&quot;Müller&quot;,&quot;given&quot;:&quot;Mario M.&quot;,&quot;parse-names&quot;:false,&quot;dropping-particle&quot;:&quot;&quot;,&quot;non-dropping-particle&quot;:&quot;&quot;},{&quot;family&quot;:&quot;Heinrich&quot;,&quot;given&quot;:&quot;Annina&quot;,&quot;parse-names&quot;:false,&quot;dropping-particle&quot;:&quot;&quot;,&quot;non-dropping-particle&quot;:&quot;&quot;},{&quot;family&quot;:&quot;Heyl&quot;,&quot;given&quot;:&quot;Kerstin A.&quot;,&quot;parse-names&quot;:false,&quot;dropping-particle&quot;:&quot;&quot;,&quot;non-dropping-particle&quot;:&quot;&quot;},{&quot;family&quot;:&quot;Dienemann&quot;,&quot;given&quot;:&quot;Hendrik&quot;,&quot;parse-names&quot;:false,&quot;dropping-particle&quot;:&quot;&quot;,&quot;non-dropping-particle&quot;:&quot;&quot;},{&quot;family&quot;:&quot;Grünewald&quot;,&quot;given&quot;:&quot;Christiane&quot;,&quot;parse-names&quot;:false,&quot;dropping-particle&quot;:&quot;&quot;,&quot;non-dropping-particle&quot;:&quot;&quot;},{&quot;family&quot;:&quot;Bals&quot;,&quot;given&quot;:&quot;Robert&quot;,&quot;parse-names&quot;:false,&quot;dropping-particle&quot;:&quot;&quot;,&quot;non-dropping-particle&quot;:&quot;&quot;},{&quot;family&quot;:&quot;Singer&quot;,&quot;given&quot;:&quot;Bernhard B.&quot;,&quot;parse-names&quot;:false,&quot;dropping-particle&quot;:&quot;&quot;,&quot;non-dropping-particle&quot;:&quot;&quot;},{&quot;family&quot;:&quot;Slevogt&quot;,&quot;given&quot;:&quot;Hortense&quot;,&quot;parse-names&quot;:false,&quot;dropping-particle&quot;:&quot;&quot;,&quot;non-dropping-particle&quot;:&quot;&quot;}],&quot;container-title&quot;:&quot;Respiratory Research&quot;,&quot;container-title-short&quot;:&quot;Respir Res&quot;,&quot;accessed&quot;:{&quot;date-parts&quot;:[[2025,5,22]]},&quot;DOI&quot;:&quot;10.1186/1465-9921-14-85/METRICS&quot;,&quot;ISSN&quot;:&quot;14659921&quot;,&quot;PMID&quot;:&quot;23941132&quot;,&quot;URL&quot;:&quot;https://respiratory-research.biomedcentral.com/articles/10.1186/1465-9921-14-85&quot;,&quot;issued&quot;:{&quot;date-parts&quot;:[[2013,8,14]]},&quot;page&quot;:&quot;1-17&quot;,&quot;abstract&quot;:&quot;Background: The carcinoembryonic antigen (CEA)-related cell adhesion molecules CEACAM1 (BGP, CD66a), CEACAM5 (CEA, CD66e) and CEACAM6 (NCA, CD66c) are expressed in human lung. They play a role in innate and adaptive immunity and are targets for various bacterial and viral adhesins. Two pathogens that colonize the normally sterile lower respiratory tract in patients with chronic obstructive pulmonary disease (COPD) are non-typable Haemophilus influenzae (NTHI) and Moraxella catarrhalis. Both pathogens bind to CEACAMs and elicit a variety of cellular reactions, including bacterial internalization, cell adhesion and apoptosis.Methods: To analyze the (co-) expression of CEACAM1, CEACAM5 and CEACAM6 in different lung tissues with respect to COPD, smoking status and granulocyte infiltration, immunohistochemically stained paraffin sections of 19 donors were studied. To address short-term effects of cigarette smoke and acute inflammation, transcriptional regulation of CEACAM5, CEACAM6 and different CEACAM1 isoforms by cigarette smoke extract, interferons, Toll-like receptor agonists, and bacteria was tested in normal human bronchial epithelial (NHBE) cells by quantitative PCR. Corresponding CEACAM protein levels were determined by flow cytometry.Results: Immunohistochemical analysis of lung sections showed the most frequent and intense staining for CEACAM1, CEACAM5 and CEACAM6 in bronchial and alveolar epithelium, but revealed no significant differences in connection with COPD, smoking status and granulocyte infiltration. In NHBE cells, mRNA expression of CEACAM1 isoforms CEACAM1-4L, CEACAM1-4S, CEACAM1-3L and CEACAM1-3S were up-regulated by interferons alpha, beta and gamma, as well as the TLR3 agonist polyinosinic:polycytidylic acid (poly I:C). Interferon-gamma also increased CEACAM5 expression. These results were confirmed on protein level by FACS analysis. Importantly, also NTHI and M. catarrhalis increased CEACAM1 mRNA levels. This effect was independent of the ability to bind to CEACAM1. The expression of CEACAM6 was not affected by any treatment or bacterial infection.Conclusions: While we did not find a direct correlation between CEACAM1 expression and COPD, the COPD-associated bacteria NTHi and M. catarrhalis were able to increase the expression of their own receptor on host cells. Further, the data suggest a role for CEACAM1 and CEACAM5 in the phenomenon of increased host susceptibility to bacterial infection upon viral challenge in the human respiratory tract. © 2013 Klaile et al.; licensee BioMed Central Ltd.&quot;,&quot;publisher&quot;:&quot;BioMed Central&quot;,&quot;issue&quot;:&quot;1&quot;,&quot;volume&quot;:&quot;14&quot;},&quot;isTemporary&quot;:false}]},{&quot;citationID&quot;:&quot;MENDELEY_CITATION_8a6f1fb4-fee4-4d41-8935-97e6a01acdb8&quot;,&quot;properties&quot;:{&quot;noteIndex&quot;:0},&quot;isEdited&quot;:false,&quot;manualOverride&quot;:{&quot;isManuallyOverridden&quot;:false,&quot;citeprocText&quot;:&quot;(Coyne et al., 2002, https://doi.org/10.1091/MBC.E02-03-0134/ASSET/IMAGES/LARGE/MK0921958012.JPEG; De Boer et al., 2008, https://doi.org/10.1139/Y08-004/ASSET/IMAGES/LARGE/Y08-004F3.JPEG; Heijink et al., 2014, https://doi.org/10.1164/rccm.201311-1982LE)&quot;,&quot;manualOverrideText&quot;:&quot;&quot;},&quot;citationTag&quot;:&quot;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&quot;,&quot;citationItems&quot;:[{&quot;id&quot;:&quot;655678e5-3ce2-3300-bbd6-345b1ba4d14d&quot;,&quot;itemData&quot;:{&quot;type&quot;:&quot;article-journal&quot;,&quot;id&quot;:&quot;655678e5-3ce2-3300-bbd6-345b1ba4d14d&quot;,&quot;title&quot;:&quot;Abnormalities in Airway Epithelial Junction Formation in Chronic Obstructive Pulmonary Disease&quot;,&quot;author&quot;:[{&quot;family&quot;:&quot;Heijink&quot;,&quot;given&quot;:&quot;Irene H.&quot;,&quot;parse-names&quot;:false,&quot;dropping-particle&quot;:&quot;&quot;,&quot;non-dropping-particle&quot;:&quot;&quot;},{&quot;family&quot;:&quot;Noordhoek&quot;,&quot;given&quot;:&quot;Jacobien A.&quot;,&quot;parse-names&quot;:false,&quot;dropping-particle&quot;:&quot;&quot;,&quot;non-dropping-particle&quot;:&quot;&quot;},{&quot;family&quot;:&quot;Timens&quot;,&quot;given&quot;:&quot;Wim&quot;,&quot;parse-names&quot;:false,&quot;dropping-particle&quot;:&quot;&quot;,&quot;non-dropping-particle&quot;:&quot;&quot;},{&quot;family&quot;:&quot;Oosterhout&quot;,&quot;given&quot;:&quot;Antoon J. M.&quot;,&quot;parse-names&quot;:false,&quot;dropping-particle&quot;:&quot;&quot;,&quot;non-dropping-particle&quot;:&quot;van&quot;},{&quot;family&quot;:&quot;Postma&quot;,&quot;given&quot;:&quot;Dirkje S.&quot;,&quot;parse-names&quot;:false,&quot;dropping-particle&quot;:&quot;&quot;,&quot;non-dropping-particle&quot;:&quot;&quot;}],&quot;container-title&quot;:&quot;American Journal of Respiratory and Critical Care Medicine&quot;,&quot;accessed&quot;:{&quot;date-parts&quot;:[[2025,2,25]]},&quot;DOI&quot;:&quot;10.1164/rccm.201311-1982LE&quot;,&quot;ISSN&quot;:&quot;1073-449X&quot;,&quot;URL&quot;:&quot;https://www.atsjournals.org/doi/10.1164/rccm.201311-1982LE&quot;,&quot;issued&quot;:{&quot;date-parts&quot;:[[2014,6,1]]},&quot;page&quot;:&quot;1439-1442&quot;,&quot;abstract&quot;:&quot;transluminal pulmonary angioplasty markedly improves pulmonary hemodynamics and long-term prognosis in patients with chronic thromboembolic pulmonary hypertension. Circ J 2012;76:485-488. 7. Andreassen AK, Ragnarsson A, Gude E, Geiran O, Andersen R. Balloon pulmonary angioplasty in patients with inoperable chronic thromboembolic pulmonary hypertension. Heart 2013;99:1415-1420. 8. D'Alonzo GE, Barst RJ, Ayres SM, Bergofsky EH, Brundage BH, Detre KM, Fishman AP, Goldring RM, Groves BM, Kernis JT, et al. Survival in patients with primary pulmonary hypertension: results from a national prospective registry. Ann Intern Med 1991;115:343-349. 9. Kim NH, Delcroix M, Jenkins DP, Channick R, Dartevelle P, Jansa P, Lang I, Madani MM, Ogino H, Pengo V, et al. Chronic thromboembolic pulmonary hypertension. J Am Coll Cardiol 2013;62(25 Suppl):D92-D99.&quot;,&quot;publisher&quot;:&quot;American Thoracic Society&quot;,&quot;issue&quot;:&quot;11&quot;,&quot;volume&quot;:&quot;189&quot;,&quot;container-title-short&quot;:&quot;Am J Respir Crit Care Med&quot;},&quot;isTemporary&quot;:false,&quot;suppress-author&quot;:false,&quot;composite&quot;:false,&quot;author-only&quot;:false},{&quot;id&quot;:&quot;acd92282-8501-3535-ba01-2f801c84ca50&quot;,&quot;itemData&quot;:{&quot;type&quot;:&quot;article-journal&quot;,&quot;id&quot;:&quot;acd92282-8501-3535-ba01-2f801c84ca50&quot;,&quot;title&quot;:&quot;Altered expression of epithelial junctional proteins in atopic asthma: Possible role in inflammation&quot;,&quot;author&quot;:[{&quot;family&quot;:&quot;Boer&quot;,&quot;given&quot;:&quot;W. I.&quot;,&quot;parse-names&quot;:false,&quot;dropping-particle&quot;:&quot;&quot;,&quot;non-dropping-particle&quot;:&quot;De&quot;},{&quot;family&quot;:&quot;Sharma&quot;,&quot;given&quot;:&quot;H. S.&quot;,&quot;parse-names&quot;:false,&quot;dropping-particle&quot;:&quot;&quot;,&quot;non-dropping-particle&quot;:&quot;&quot;},{&quot;family&quot;:&quot;Baelemans&quot;,&quot;given&quot;:&quot;S. M.I.&quot;,&quot;parse-names&quot;:false,&quot;dropping-particle&quot;:&quot;&quot;,&quot;non-dropping-particle&quot;:&quot;&quot;},{&quot;family&quot;:&quot;Hoogsteden&quot;,&quot;given&quot;:&quot;H. C.&quot;,&quot;parse-names&quot;:false,&quot;dropping-particle&quot;:&quot;&quot;,&quot;non-dropping-particle&quot;:&quot;&quot;},{&quot;family&quot;:&quot;Lambrecht&quot;,&quot;given&quot;:&quot;B. N.&quot;,&quot;parse-names&quot;:false,&quot;dropping-particle&quot;:&quot;&quot;,&quot;non-dropping-particle&quot;:&quot;&quot;},{&quot;family&quot;:&quot;Braunstahl&quot;,&quot;given&quot;:&quot;G. J.&quot;,&quot;parse-names&quot;:false,&quot;dropping-particle&quot;:&quot;&quot;,&quot;non-dropping-particle&quot;:&quot;&quot;}],&quot;container-title&quot;:&quot;Canadian Journal of Physiology and Pharmacology&quot;,&quot;accessed&quot;:{&quot;date-parts&quot;:[[2025,2,26]]},&quot;DOI&quot;:&quot;10.1139/Y08-004/ASSET/IMAGES/LARGE/Y08-004F3.JPEG&quot;,&quot;ISSN&quot;:&quot;00084212&quot;,&quot;PMID&quot;:&quot;18418437&quot;,&quot;URL&quot;:&quot;https://cdnsciencepub.com/doi/10.1139/Y08-004&quot;,&quot;issued&quot;:{&quot;date-parts&quot;:[[2008,3]]},&quot;page&quot;:&quot;105-112&quot;,&quot;abstract&quot;:&quot;Epithelial cells form a tight barrier against environmental stimuli via tight junctions (TJs) and adherence junctions (AJs). Defects in TJ and AJ proteins may cause changes in epithelial morphology and integrity and potentially lead to faster trafficking of inflammatory cells through the epithelium. Bronchial epithelial fragility has been reported in asthmatic patients, but little is known about the expression of TJ and AJ proteins in asthma. We studied epithelial expression of zonula occludens-1 (ZO-1) and AJ proteins E-cadherin, α-catenin, and β-catenin in bronchial biopsies from nonatopic nonasthmatic (healthy) subjects (n = 14), and stable atopic asthmatic subjects (n = 22) at baseline conditions. Immunostaining for these proteins was semi-quantified for separate cellular compartments. E-cadherin, α-catenin and β-catenin were present in the cellular membrane and less in the cytoplasm. Only β-catenin was present in the nucleus in agreement with its potential function as transcription factor. ZO-1 was present in the apicolateral membrane of superficial cells. α-Catenin expression was significantly lower in subjects with asthma than without and correlated inversely with numbers of eosinophils within the epithelium. ZO-1 and E-cadherin expression were significantly lower in asthmatic than in nonasthmatic subjects. Expression of β-catenin was not different. Our results suggest that the lower epithelial α-catenin, E-cadherin and (or) ZO-1 expression in patients with atopic asthma contributes to a defective airway epithelial barrier and a higher influx of eosinophils in the epithelium. © 2008 NRC.&quot;,&quot;issue&quot;:&quot;3&quot;,&quot;volume&quot;:&quot;86&quot;,&quot;container-title-short&quot;:&quot;Can J Physiol Pharmacol&quot;},&quot;isTemporary&quot;:false},{&quot;id&quot;:&quot;4c4feea7-543f-3c84-9e89-616216612073&quot;,&quot;itemData&quot;:{&quot;type&quot;:&quot;article-journal&quot;,&quot;id&quot;:&quot;4c4feea7-543f-3c84-9e89-616216612073&quot;,&quot;title&quot;:&quot;Regulation of airway tight junctions by proinflammatory cytokines&quot;,&quot;author&quot;:[{&quot;family&quot;:&quot;Coyne&quot;,&quot;given&quot;:&quot;Carolyn B.&quot;,&quot;parse-names&quot;:false,&quot;dropping-particle&quot;:&quot;&quot;,&quot;non-dropping-particle&quot;:&quot;&quot;},{&quot;family&quot;:&quot;Vanhook&quot;,&quot;given&quot;:&quot;Miriam K.&quot;,&quot;parse-names&quot;:false,&quot;dropping-particle&quot;:&quot;&quot;,&quot;non-dropping-particle&quot;:&quot;&quot;},{&quot;family&quot;:&quot;Gambling&quot;,&quot;given&quot;:&quot;Todd M.&quot;,&quot;parse-names&quot;:false,&quot;dropping-particle&quot;:&quot;&quot;,&quot;non-dropping-particle&quot;:&quot;&quot;},{&quot;family&quot;:&quot;Carson&quot;,&quot;given&quot;:&quot;Johnny L.&quot;,&quot;parse-names&quot;:false,&quot;dropping-particle&quot;:&quot;&quot;,&quot;non-dropping-particle&quot;:&quot;&quot;},{&quot;family&quot;:&quot;Boucher&quot;,&quot;given&quot;:&quot;Richard C.&quot;,&quot;parse-names&quot;:false,&quot;dropping-particle&quot;:&quot;&quot;,&quot;non-dropping-particle&quot;:&quot;&quot;},{&quot;family&quot;:&quot;Johnson&quot;,&quot;given&quot;:&quot;Larry G.&quot;,&quot;parse-names&quot;:false,&quot;dropping-particle&quot;:&quot;&quot;,&quot;non-dropping-particle&quot;:&quot;&quot;}],&quot;container-title&quot;:&quot;Molecular Biology of the Cell&quot;,&quot;accessed&quot;:{&quot;date-parts&quot;:[[2025,2,26]]},&quot;DOI&quot;:&quot;10.1091/MBC.E02-03-0134/ASSET/IMAGES/LARGE/MK0921958012.JPEG&quot;,&quot;ISSN&quot;:&quot;10591524&quot;,&quot;PMID&quot;:&quot;12221127&quot;,&quot;URL&quot;:&quot;https://www.molbiolcell.org/doi/10.1091/mbc.e02-03-0134&quot;,&quot;issued&quot;:{&quot;date-parts&quot;:[[2002,9,11]]},&quot;page&quot;:&quot;3218-3234&quot;,&quot;abstract&quot;:&quot;Epithelial tight junctions (TJs) provide an important route for passive electrolyte transport across airway epithelium and provide a barrier to the migration of toxic materials from the lumen to the interstitium. The possibility that TJ function may be perturbed by airway inflammation originated from studies reporting (1) increased levels of the proinflammatory cytokines interleukin-8 (IL-8), tumor necrosis factor α (TNF-α), interferon γ (IFN-γ), and IL-1β in airway epithelia and secretions from cystic fibrosis (CF) patients and (2) abnormal TJ strands of CF airways as revealed by freeze-fracture electron microscopy. We measured the effects of cytokine exposure of CF and non-CF well-differentiated primary human airway epithelial cells on TJ properties, including transepithelial resistance, paracellular permeability to hydrophilic solutes, and the TJ proteins occludin, claudin-1, claudin-4, junctional adhesion molecule, and ZO-1. We found that whereas IL-1β treatment led to alterations in TJ ion selectivity, combined treatment of TNF-α and IFN-γ induced profound effects on TJ barrier function, which could be blocked by inhibitors of protein kinase C. CF bronchi in vivo exhibited the same pattern of expression of TJ-associated proteins as cultures exposed in vitro to prolonged exposure to TNF-α and IFN-γ. These data indicate that the TJ of airway epithelia exposed to chronic inflammation may exhibit parallel changes in the barrier function to both solutes and ions.&quot;,&quot;publisher&quot;:&quot; The American Society for Cell Biology &quot;,&quot;issue&quot;:&quot;9&quot;,&quot;volume&quot;:&quot;13&quot;,&quot;container-title-short&quot;:&quot;Mol Biol Cell&quot;},&quot;isTemporary&quot;:false}]},{&quot;citationID&quot;:&quot;MENDELEY_CITATION_97b683cc-4f4b-4bfe-b041-de967a04c3bd&quot;,&quot;properties&quot;:{&quot;noteIndex&quot;:0},&quot;isEdited&quot;:false,&quot;manualOverride&quot;:{&quot;isManuallyOverridden&quot;:false,&quot;citeprocText&quot;:&quot;(Schamberger et al., 2014, https://doi.org/10.1165/RCMB.2013-0090OC)&quot;,&quot;manualOverrideText&quot;:&quot;&quot;},&quot;citationTag&quot;:&quot;MENDELEY_CITATION_v3_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&quot;,&quot;citationItems&quot;:[{&quot;id&quot;:&quot;4ad79bf1-c2d8-30fb-99a9-e259742f5bf6&quot;,&quot;itemData&quot;:{&quot;type&quot;:&quot;article-journal&quot;,&quot;id&quot;:&quot;4ad79bf1-c2d8-30fb-99a9-e259742f5bf6&quot;,&quot;title&quot;:&quot;Cigarette smoke-induced disruption of bronchial epithelial tight junctions is prevented by transforming growth factor-β&quot;,&quot;author&quot;:[{&quot;family&quot;:&quot;Schamberger&quot;,&quot;given&quot;:&quot;Andrea C.&quot;,&quot;parse-names&quot;:false,&quot;dropping-particle&quot;:&quot;&quot;,&quot;non-dropping-particle&quot;:&quot;&quot;},{&quot;family&quot;:&quot;Mise&quot;,&quot;given&quot;:&quot;Nikica&quot;,&quot;parse-names&quot;:false,&quot;dropping-particle&quot;:&quot;&quot;,&quot;non-dropping-particle&quot;:&quot;&quot;},{&quot;family&quot;:&quot;Jia&quot;,&quot;given&quot;:&quot;Jie&quot;,&quot;parse-names&quot;:false,&quot;dropping-particle&quot;:&quot;&quot;,&quot;non-dropping-particle&quot;:&quot;&quot;},{&quot;family&quot;:&quot;Genoyer&quot;,&quot;given&quot;:&quot;Emmanuelle&quot;,&quot;parse-names&quot;:false,&quot;dropping-particle&quot;:&quot;&quot;,&quot;non-dropping-particle&quot;:&quot;&quot;},{&quot;family&quot;:&quot;Yildirim&quot;,&quot;given&quot;:&quot;Ali Ö&quot;,&quot;parse-names&quot;:false,&quot;dropping-particle&quot;:&quot;&quot;,&quot;non-dropping-particle&quot;:&quot;&quot;},{&quot;family&quot;:&quot;Meiners&quot;,&quot;given&quot;:&quot;Silke&quot;,&quot;parse-names&quot;:false,&quot;dropping-particle&quot;:&quot;&quot;,&quot;non-dropping-particle&quot;:&quot;&quot;},{&quot;family&quot;:&quot;Eickelberg&quot;,&quot;given&quot;:&quot;Oliver&quot;,&quot;parse-names&quot;:false,&quot;dropping-particle&quot;:&quot;&quot;,&quot;non-dropping-particle&quot;:&quot;&quot;}],&quot;container-title&quot;:&quot;American journal of respiratory cell and molecular biology&quot;,&quot;accessed&quot;:{&quot;date-parts&quot;:[[2025,2,26]]},&quot;DOI&quot;:&quot;10.1165/RCMB.2013-0090OC&quot;,&quot;ISSN&quot;:&quot;1535-4989&quot;,&quot;PMID&quot;:&quot;24358952&quot;,&quot;URL&quot;:&quot;https://pubmed.ncbi.nlm.nih.gov/24358952/&quot;,&quot;issued&quot;:{&quot;date-parts&quot;:[[2014]]},&quot;page&quot;:&quot;1040-1052&quot;,&quot;abstract&quot;:&quot;The airway epithelium constitutes an essential immunological and cytoprotective barrier to inhaled insults, such as cigarette smoke, environmental particles, or viruses. Although bronchial epithelial integrity is crucial for airway homeostasis, defective epithelial barrier function contributes to chronic obstructive pulmonary disease (COPD). Tight junctions at the apical side of epithelial cell-cell contacts determine epithelial permeability. Cigarette smoke exposure, the major risk factor for COPD, is suggested to impair tight junction integrity; however, detailed mechanisms thereof remain elusive. We investigated whether cigarette smoke extract (CSE) and transforming growth factor (TGF)-β1 affected tight junction integrity. Exposure of human bronchial epithelial cells (16HBE14o-) and differentiated primary human bronchial epithelial cells (pHBECs) to CSE significantly disrupted tight junction integrity and barrier function. Specifically, CSE decreased transepithelial electrical resistance (TEER) and tight junction-associated protein levels. Zonula occludens (ZO)-1 and ZO-2 protein levels were significantly reduced and dislocated from the cell membrane, as observed by fractionation and immunofluorescence analysis. These findings were reproduced in isolated bronchi exposed to CSE ex vivo, as detected by real-time quantitative reverse-transcriptase PCR and immunohistochemistry. Combined treatment of 16HBE14o- cells or pHBECs with CSE and TGF-β1 restored ZO-1 and ZO-2 levels. TGF-β1 cotreatment restored membrane localization of ZO-1 and ZO-2 protein and prevented CSE-mediated TEER decrease. In conclusion, CSE led to the disruption of tight junctions of human bronchial epithelial cells, and TGF-β1 counteracted this CSE-induced effect. Thus, TGF-β1 may serve as a protective factor for bronchial epithelial cell homeostasis in diseases such as COPD. Copyright © 2014 by the American Thoracic Society.&quot;,&quot;publisher&quot;:&quot;Am J Respir Cell Mol Biol&quot;,&quot;issue&quot;:&quot;6&quot;,&quot;volume&quot;:&quot;50&quot;,&quot;container-title-short&quot;:&quot;Am J Respir Cell Mol Biol&quot;},&quot;isTemporary&quot;:false,&quot;suppress-author&quot;:false,&quot;composite&quot;:false,&quot;author-only&quot;:false}]},{&quot;citationID&quot;:&quot;MENDELEY_CITATION_1ecb8352-2d3c-434f-9345-a33e30903ac4&quot;,&quot;properties&quot;:{&quot;noteIndex&quot;:0},&quot;isEdited&quot;:false,&quot;manualOverride&quot;:{&quot;isManuallyOverridden&quot;:false,&quot;citeprocText&quot;:&quot;(Post et al., 2013, https://doi.org/10.1111/ALL.12202)&quot;,&quot;manualOverrideText&quot;:&quot;&quot;},&quot;citationTag&quot;:&quot;MENDELEY_CITATION_v3_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&quot;,&quot;citationItems&quot;:[{&quot;id&quot;:&quot;bac27f5a-8400-30d0-b037-8228eaf208c8&quot;,&quot;itemData&quot;:{&quot;type&quot;:&quot;article-journal&quot;,&quot;id&quot;:&quot;bac27f5a-8400-30d0-b037-8228eaf208c8&quot;,&quot;title&quot;:&quot;House dust mite-induced calcium signaling instigates epithelial barrier dysfunction and CCL20 production&quot;,&quot;author&quot;:[{&quot;family&quot;:&quot;Post&quot;,&quot;given&quot;:&quot;S.&quot;,&quot;parse-names&quot;:false,&quot;dropping-particle&quot;:&quot;&quot;,&quot;non-dropping-particle&quot;:&quot;&quot;},{&quot;family&quot;:&quot;Nawijn&quot;,&quot;given&quot;:&quot;M. C.&quot;,&quot;parse-names&quot;:false,&quot;dropping-particle&quot;:&quot;&quot;,&quot;non-dropping-particle&quot;:&quot;&quot;},{&quot;family&quot;:&quot;Jonker&quot;,&quot;given&quot;:&quot;M. R.&quot;,&quot;parse-names&quot;:false,&quot;dropping-particle&quot;:&quot;&quot;,&quot;non-dropping-particle&quot;:&quot;&quot;},{&quot;family&quot;:&quot;Kliphuis&quot;,&quot;given&quot;:&quot;N.&quot;,&quot;parse-names&quot;:false,&quot;dropping-particle&quot;:&quot;&quot;,&quot;non-dropping-particle&quot;:&quot;&quot;},{&quot;family&quot;:&quot;Berge&quot;,&quot;given&quot;:&quot;M.&quot;,&quot;parse-names&quot;:false,&quot;dropping-particle&quot;:&quot;&quot;,&quot;non-dropping-particle&quot;:&quot;Van Den&quot;},{&quot;family&quot;:&quot;Oosterhout&quot;,&quot;given&quot;:&quot;A. J.M.&quot;,&quot;parse-names&quot;:false,&quot;dropping-particle&quot;:&quot;&quot;,&quot;non-dropping-particle&quot;:&quot;Van&quot;},{&quot;family&quot;:&quot;Heijink&quot;,&quot;given&quot;:&quot;I. H.&quot;,&quot;parse-names&quot;:false,&quot;dropping-particle&quot;:&quot;&quot;,&quot;non-dropping-particle&quot;:&quot;&quot;}],&quot;container-title&quot;:&quot;Allergy&quot;,&quot;accessed&quot;:{&quot;date-parts&quot;:[[2025,2,26]]},&quot;DOI&quot;:&quot;10.1111/ALL.12202&quot;,&quot;ISSN&quot;:&quot;1398-9995&quot;,&quot;PMID&quot;:&quot;23915187&quot;,&quot;URL&quot;:&quot;https://onlinelibrary.wiley.com/doi/full/10.1111/all.12202&quot;,&quot;issued&quot;:{&quot;date-parts&quot;:[[2013,9,1]]},&quot;page&quot;:&quot;1117-1125&quot;,&quot;abstract&quot;:&quot;Background House dust mite (HDM) affects the immunological and physical barrier function of airway epithelium, leading to allergic sensitization, airway remodeling, and eosinophilic inflammation in mouse models, although the mechanisms are still largely unknown. Objective Given the implications for adenosine triphosphate (ATP)-dependent Ca2+ signaling in allergic sensitization in mice, we sought to determine the role of intracellular Ca 2+ concentration ([Ca2+]i) in HDM-induced barrier dysfunction and pro-inflammatory activity of bronchial epithelium. Methods We investigated the effect of HDM on accumulation of [Ca 2+]i levels, barrier function, and CCL20 release in human bronchial epithelial 16HBE cells and primary bronchial epithelial cells (PBECs) from healthy subjects and asthma patients. Involvement of ATP-dependent activation of purinergic receptors and downstream Ca2+ influx was studied, using the ATP hydrolyzing agent apyrase, the purinergic receptor agonist PPADS, the calcium chelator BAPTA-AM, and calpain inhibitors. Results Asthma PBECs were more susceptible to HDM-induced barrier dysfunction, CCL20 secretion, and Ca2+ influx than healthy PBECs. Furthermore, we show that the HDM-induced increase in CCL20 in PBECs and 16HBE cells and the HDM-induced barrier dysfunction in 16HBE cells are dependent on [Ca 2+]i accumulation. Additionally, we demonstrate that [Ca2+]i accumulation is initiated partly through the activation of purinergic receptors, which contributes to HDM-induced epithelial barrier dysfunction by disruption of cell-cell contacts, but not CCL20 secretion. Conclusion Our data show for the first time that Ca2+ signaling plays a crucial role in barrier dysfunction and the pro-inflammatory response of bronchial epithelium upon HDM exposure and may thus have important implications for the development of allergic asthma. © 2013 John Wiley &amp; Sons A/S. Published by John Wiley &amp; Sons Ltd.&quot;,&quot;publisher&quot;:&quot;John Wiley &amp; Sons, Ltd&quot;,&quot;issue&quot;:&quot;9&quot;,&quot;volume&quot;:&quot;68&quot;,&quot;container-title-short&quot;:&quot;Allergy&quot;},&quot;isTemporary&quot;:false,&quot;suppress-author&quot;:false,&quot;composite&quot;:false,&quot;author-only&quot;:false}]},{&quot;citationID&quot;:&quot;MENDELEY_CITATION_3ae2e522-f351-4ffc-8539-92a76b956a5f&quot;,&quot;properties&quot;:{&quot;noteIndex&quot;:0},&quot;isEdited&quot;:false,&quot;manualOverride&quot;:{&quot;isManuallyOverridden&quot;:false,&quot;citeprocText&quot;:&quot;(Coyne et al., 2002, https://doi.org/10.1091/MBC.E02-03-0134/ASSET/IMAGES/LARGE/MK0921958012.JPEG)&quot;,&quot;manualOverrideText&quot;:&quot;&quot;},&quot;citationTag&quot;:&quot;MENDELEY_CITATION_v3_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&quot;,&quot;citationItems&quot;:[{&quot;id&quot;:&quot;4c4feea7-543f-3c84-9e89-616216612073&quot;,&quot;itemData&quot;:{&quot;type&quot;:&quot;article-journal&quot;,&quot;id&quot;:&quot;4c4feea7-543f-3c84-9e89-616216612073&quot;,&quot;title&quot;:&quot;Regulation of airway tight junctions by proinflammatory cytokines&quot;,&quot;author&quot;:[{&quot;family&quot;:&quot;Coyne&quot;,&quot;given&quot;:&quot;Carolyn B.&quot;,&quot;parse-names&quot;:false,&quot;dropping-particle&quot;:&quot;&quot;,&quot;non-dropping-particle&quot;:&quot;&quot;},{&quot;family&quot;:&quot;Vanhook&quot;,&quot;given&quot;:&quot;Miriam K.&quot;,&quot;parse-names&quot;:false,&quot;dropping-particle&quot;:&quot;&quot;,&quot;non-dropping-particle&quot;:&quot;&quot;},{&quot;family&quot;:&quot;Gambling&quot;,&quot;given&quot;:&quot;Todd M.&quot;,&quot;parse-names&quot;:false,&quot;dropping-particle&quot;:&quot;&quot;,&quot;non-dropping-particle&quot;:&quot;&quot;},{&quot;family&quot;:&quot;Carson&quot;,&quot;given&quot;:&quot;Johnny L.&quot;,&quot;parse-names&quot;:false,&quot;dropping-particle&quot;:&quot;&quot;,&quot;non-dropping-particle&quot;:&quot;&quot;},{&quot;family&quot;:&quot;Boucher&quot;,&quot;given&quot;:&quot;Richard C.&quot;,&quot;parse-names&quot;:false,&quot;dropping-particle&quot;:&quot;&quot;,&quot;non-dropping-particle&quot;:&quot;&quot;},{&quot;family&quot;:&quot;Johnson&quot;,&quot;given&quot;:&quot;Larry G.&quot;,&quot;parse-names&quot;:false,&quot;dropping-particle&quot;:&quot;&quot;,&quot;non-dropping-particle&quot;:&quot;&quot;}],&quot;container-title&quot;:&quot;Molecular Biology of the Cell&quot;,&quot;accessed&quot;:{&quot;date-parts&quot;:[[2025,2,26]]},&quot;DOI&quot;:&quot;10.1091/MBC.E02-03-0134/ASSET/IMAGES/LARGE/MK0921958012.JPEG&quot;,&quot;ISSN&quot;:&quot;10591524&quot;,&quot;PMID&quot;:&quot;12221127&quot;,&quot;URL&quot;:&quot;https://www.molbiolcell.org/doi/10.1091/mbc.e02-03-0134&quot;,&quot;issued&quot;:{&quot;date-parts&quot;:[[2002,9,11]]},&quot;page&quot;:&quot;3218-3234&quot;,&quot;abstract&quot;:&quot;Epithelial tight junctions (TJs) provide an important route for passive electrolyte transport across airway epithelium and provide a barrier to the migration of toxic materials from the lumen to the interstitium. The possibility that TJ function may be perturbed by airway inflammation originated from studies reporting (1) increased levels of the proinflammatory cytokines interleukin-8 (IL-8), tumor necrosis factor α (TNF-α), interferon γ (IFN-γ), and IL-1β in airway epithelia and secretions from cystic fibrosis (CF) patients and (2) abnormal TJ strands of CF airways as revealed by freeze-fracture electron microscopy. We measured the effects of cytokine exposure of CF and non-CF well-differentiated primary human airway epithelial cells on TJ properties, including transepithelial resistance, paracellular permeability to hydrophilic solutes, and the TJ proteins occludin, claudin-1, claudin-4, junctional adhesion molecule, and ZO-1. We found that whereas IL-1β treatment led to alterations in TJ ion selectivity, combined treatment of TNF-α and IFN-γ induced profound effects on TJ barrier function, which could be blocked by inhibitors of protein kinase C. CF bronchi in vivo exhibited the same pattern of expression of TJ-associated proteins as cultures exposed in vitro to prolonged exposure to TNF-α and IFN-γ. These data indicate that the TJ of airway epithelia exposed to chronic inflammation may exhibit parallel changes in the barrier function to both solutes and ions.&quot;,&quot;publisher&quot;:&quot; The American Society for Cell Biology &quot;,&quot;issue&quot;:&quot;9&quot;,&quot;volume&quot;:&quot;13&quot;,&quot;container-title-short&quot;:&quot;Mol Biol Cell&quot;},&quot;isTemporary&quot;:false,&quot;suppress-author&quot;:false,&quot;composite&quot;:false,&quot;author-only&quot;:false}]},{&quot;citationID&quot;:&quot;MENDELEY_CITATION_b3a49395-9b0e-485a-b75c-3b969c2c153e&quot;,&quot;properties&quot;:{&quot;noteIndex&quot;:0},&quot;isEdited&quot;:false,&quot;manualOverride&quot;:{&quot;isManuallyOverridden&quot;:false,&quot;citeprocText&quot;:&quot;(Caraballo et al., 2011, https://doi.org/10.1111/J.1440-1843.2010.01910.X)&quot;,&quot;manualOverrideText&quot;:&quot;&quot;},&quot;citationTag&quot;:&quot;MENDELEY_CITATION_v3_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&quot;,&quot;citationItems&quot;:[{&quot;id&quot;:&quot;fbb45906-4669-3448-8a2c-49c323ccdeea&quot;,&quot;itemData&quot;:{&quot;type&quot;:&quot;article-journal&quot;,&quot;id&quot;:&quot;fbb45906-4669-3448-8a2c-49c323ccdeea&quot;,&quot;title&quot;:&quot;Ambient particulate matter affects occludin distribution and increases alveolar transepithelial electrical conductance&quot;,&quot;author&quot;:[{&quot;family&quot;:&quot;Caraballo&quot;,&quot;given&quot;:&quot;Juan C.&quot;,&quot;parse-names&quot;:false,&quot;dropping-particle&quot;:&quot;&quot;,&quot;non-dropping-particle&quot;:&quot;&quot;},{&quot;family&quot;:&quot;Yshii&quot;,&quot;given&quot;:&quot;Cecilia&quot;,&quot;parse-names&quot;:false,&quot;dropping-particle&quot;:&quot;&quot;,&quot;non-dropping-particle&quot;:&quot;&quot;},{&quot;family&quot;:&quot;Westphal&quot;,&quot;given&quot;:&quot;Whitney&quot;,&quot;parse-names&quot;:false,&quot;dropping-particle&quot;:&quot;&quot;,&quot;non-dropping-particle&quot;:&quot;&quot;},{&quot;family&quot;:&quot;Moninger&quot;,&quot;given&quot;:&quot;Thomas&quot;,&quot;parse-names&quot;:false,&quot;dropping-particle&quot;:&quot;&quot;,&quot;non-dropping-particle&quot;:&quot;&quot;},{&quot;family&quot;:&quot;Comellas&quot;,&quot;given&quot;:&quot;Alejandro P.&quot;,&quot;parse-names&quot;:false,&quot;dropping-particle&quot;:&quot;&quot;,&quot;non-dropping-particle&quot;:&quot;&quot;}],&quot;container-title&quot;:&quot;Respirology&quot;,&quot;accessed&quot;:{&quot;date-parts&quot;:[[2025,2,26]]},&quot;DOI&quot;:&quot;10.1111/J.1440-1843.2010.01910.X&quot;,&quot;ISSN&quot;:&quot;1440-1843&quot;,&quot;PMID&quot;:&quot;21122029&quot;,&quot;URL&quot;:&quot;https://onlinelibrary.wiley.com/doi/full/10.1111/j.1440-1843.2010.01910.x&quot;,&quot;issued&quot;:{&quot;date-parts&quot;:[[2011,2,1]]},&quot;page&quot;:&quot;340-349&quot;,&quot;abstract&quot;:&quot;Background and objective: Inhaled particulate matter (PM) causes lung inflammation and epithelial dysfunction. However, the direct effect of PM on alveolar epithelial barrier integrity is not well understood. Our aim is to determine whether PM exposure affects the alveolar epithelial cells (AEC) transepithelial electrical conductance (Gt) and tight junction (TJ) proteins. Methods: Human AEC (A549) and primary rat AEC were exposed to PM of &lt;10 A ;μm in size (PM 10) and diesel exhaust particles (DEP), using titanium dioxide (TiO 2) as a control for particle size effects. Gt and permeability to fluorescein isothiocyanate-dextran (FITC-Dextran) were measured to assess barrier integrity. TJ integrity was evaluated by analysing penetration of Lanthanum nitrate (La 3+) under transmission electron microscopy. Surface proteins were labelled with biotin and analysed by western blot. Immunofluorescence was performed to assess colocalization of TJ proteins including occludin and zonula occludens-1 (ZO-1). PM induced dissociation of occludin-ZO-1 was evaluated by co-immunoprecipitation. Results: PM 10 and DEP increased Gt and disrupted TJ after 3 h of treatment. PM 10 and DEP induced occludin internalization from the plasma membrane into endosomal compartments and dissociation of occludin from ZO-1. Overexpression of antioxidant enzymes manganese superoxide dismutase (MnSOD) and catalase, prevented PM-induced Gt increase, occludin reduction from the plasma membrane and its dissociation from ZO-1. Conclusions: PM induces alveolar epithelial dysfunction in part via occludin reduction at the plasma membrane and ZO-1 dissociation in AEC. Furthermore, these effects are prevented by overexpression of two different antioxidant enzymes. This work studies the effects of particulate matter and diesel exhaust particles on alveolar barrier integrity in vitro. Our results show that these particles alter tight junction integrity, specifically the occludin and ZO-1 association. These effects are prevented by blocking of mitochondrial ROS production, suggesting a central role of this organelle in the effects observed. © 2011 Asian Pacific Society of Respirology.&quot;,&quot;publisher&quot;:&quot;John Wiley &amp; Sons, Ltd&quot;,&quot;issue&quot;:&quot;2&quot;,&quot;volume&quot;:&quot;16&quot;,&quot;container-title-short&quot;:&quot;&quot;},&quot;isTemporary&quot;:false,&quot;suppress-author&quot;:false,&quot;composite&quot;:false,&quot;author-only&quot;:false}]},{&quot;citationID&quot;:&quot;MENDELEY_CITATION_ac3a877c-511f-4667-8962-ad3efa0a1ca0&quot;,&quot;properties&quot;:{&quot;noteIndex&quot;:0},&quot;isEdited&quot;:false,&quot;manualOverride&quot;:{&quot;isManuallyOverridden&quot;:false,&quot;citeprocText&quot;:&quot;(Clarke et al., 2011, https://doi.org/10.1016/J.CHOM.2011.04.012/ATTACHMENT/828FD67D-D0B9-4863-91B7-ABE9455C3BD9/MMC1.PDF; Kaufhold et al., 2017, https://doi.org/10.1016/J.MICINF.2017.07.002)&quot;,&quot;manualOverrideText&quot;:&quot;&quot;},&quot;citationTag&quot;:&quot;MENDELEY_CITATION_v3_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&quot;,&quot;citationItems&quot;:[{&quot;id&quot;:&quot;d898c1a1-daa7-3d08-949a-7fb5235786c0&quot;,&quot;itemData&quot;:{&quot;type&quot;:&quot;article-journal&quot;,&quot;id&quot;:&quot;d898c1a1-daa7-3d08-949a-7fb5235786c0&quot;,&quot;title&quot;:&quot;Invasive bacterial pathogens exploit TLR-mediated downregulation of tight junction components to facilitate translocation across the epithelium&quot;,&quot;author&quot;:[{&quot;family&quot;:&quot;Clarke&quot;,&quot;given&quot;:&quot;Thomas B.&quot;,&quot;parse-names&quot;:false,&quot;dropping-particle&quot;:&quot;&quot;,&quot;non-dropping-particle&quot;:&quot;&quot;},{&quot;family&quot;:&quot;Francella&quot;,&quot;given&quot;:&quot;Nicholas&quot;,&quot;parse-names&quot;:false,&quot;dropping-particle&quot;:&quot;&quot;,&quot;non-dropping-particle&quot;:&quot;&quot;},{&quot;family&quot;:&quot;Huegel&quot;,&quot;given&quot;:&quot;Alyssa&quot;,&quot;parse-names&quot;:false,&quot;dropping-particle&quot;:&quot;&quot;,&quot;non-dropping-particle&quot;:&quot;&quot;},{&quot;family&quot;:&quot;Weiser&quot;,&quot;given&quot;:&quot;Jeffrey N.&quot;,&quot;parse-names&quot;:false,&quot;dropping-particle&quot;:&quot;&quot;,&quot;non-dropping-particle&quot;:&quot;&quot;}],&quot;container-title&quot;:&quot;Cell Host and Microbe&quot;,&quot;accessed&quot;:{&quot;date-parts&quot;:[[2025,2,26]]},&quot;DOI&quot;:&quot;10.1016/J.CHOM.2011.04.012/ATTACHMENT/828FD67D-D0B9-4863-91B7-ABE9455C3BD9/MMC1.PDF&quot;,&quot;ISSN&quot;:&quot;19313128&quot;,&quot;PMID&quot;:&quot;21575911&quot;,&quot;URL&quot;:&quot;https://www.cell.com/action/showFullText?pii=S193131281100134X&quot;,&quot;issued&quot;:{&quot;date-parts&quot;:[[2011,5,19]]},&quot;page&quot;:&quot;404-414&quot;,&quot;abstract&quot;:&quot;Streptococcus pneumoniae and Haemophilus influenzae are members of the normal human nasal microbiota with the ability to cause invasive infections. Bacterial invasion requires translocation across the epithelium; however, mechanistic understanding of this process is limited. Examining the epithelial response to murine colonization by S. pneumoniae and H. influenzae, we observed the TLR-dependent downregulation of claudins 7 and 10, tight junction components key to the maintenance of epithelial barrier integrity. When modeled in vitro, claudin downregulation was preceded by upregulation of SNAIL1, a transcriptional repressor of tight junction components, and these phenomena required p38 MAPK and TGF-β signaling. Consequently, downregulation of SNAIL1 expression inhibited bacterial translocation across the epithelium. Furthermore, disruption of epithelial barrier integrity by claudin 7 inhibition in vitro or TLR stimulation in vivo promoted bacterial translocation. These data support a general mechanism for epithelial opening exploited by invasive pathogens to facilitate movement across the epithelium to initiate disease. © 2011 Elsevier Inc.&quot;,&quot;publisher&quot;:&quot;Elsevier&quot;,&quot;issue&quot;:&quot;5&quot;,&quot;volume&quot;:&quot;9&quot;,&quot;container-title-short&quot;:&quot;Cell Host Microbe&quot;},&quot;isTemporary&quot;:false,&quot;suppress-author&quot;:false,&quot;composite&quot;:false,&quot;author-only&quot;:false},{&quot;id&quot;:&quot;5538b283-20c0-3f24-8a2c-0dc2b7bec8d4&quot;,&quot;itemData&quot;:{&quot;type&quot;:&quot;article-journal&quot;,&quot;id&quot;:&quot;5538b283-20c0-3f24-8a2c-0dc2b7bec8d4&quot;,&quot;title&quot;:&quot;Nontypeable Haemophilus influenzae (NTHi) directly interfere with the regulation of E-cadherin in lung epithelial cells&quot;,&quot;author&quot;:[{&quot;family&quot;:&quot;Kaufhold&quot;,&quot;given&quot;:&quot;Inga&quot;,&quot;parse-names&quot;:false,&quot;dropping-particle&quot;:&quot;&quot;,&quot;non-dropping-particle&quot;:&quot;&quot;},{&quot;family&quot;:&quot;Osbahr&quot;,&quot;given&quot;:&quot;Sünja&quot;,&quot;parse-names&quot;:false,&quot;dropping-particle&quot;:&quot;&quot;,&quot;non-dropping-particle&quot;:&quot;&quot;},{&quot;family&quot;:&quot;Shima&quot;,&quot;given&quot;:&quot;Kensuke&quot;,&quot;parse-names&quot;:false,&quot;dropping-particle&quot;:&quot;&quot;,&quot;non-dropping-particle&quot;:&quot;&quot;},{&quot;family&quot;:&quot;Marwitz&quot;,&quot;given&quot;:&quot;Sebastian&quot;,&quot;parse-names&quot;:false,&quot;dropping-particle&quot;:&quot;&quot;,&quot;non-dropping-particle&quot;:&quot;&quot;},{&quot;family&quot;:&quot;Rohmann&quot;,&quot;given&quot;:&quot;Kristina&quot;,&quot;parse-names&quot;:false,&quot;dropping-particle&quot;:&quot;&quot;,&quot;non-dropping-particle&quot;:&quot;&quot;},{&quot;family&quot;:&quot;Drömann&quot;,&quot;given&quot;:&quot;Daniel&quot;,&quot;parse-names&quot;:false,&quot;dropping-particle&quot;:&quot;&quot;,&quot;non-dropping-particle&quot;:&quot;&quot;},{&quot;family&quot;:&quot;Goldmann&quot;,&quot;given&quot;:&quot;Torsten&quot;,&quot;parse-names&quot;:false,&quot;dropping-particle&quot;:&quot;&quot;,&quot;non-dropping-particle&quot;:&quot;&quot;},{&quot;family&quot;:&quot;Dalhoff&quot;,&quot;given&quot;:&quot;Klaus&quot;,&quot;parse-names&quot;:false,&quot;dropping-particle&quot;:&quot;&quot;,&quot;non-dropping-particle&quot;:&quot;&quot;},{&quot;family&quot;:&quot;Rupp&quot;,&quot;given&quot;:&quot;Jan&quot;,&quot;parse-names&quot;:false,&quot;dropping-particle&quot;:&quot;&quot;,&quot;non-dropping-particle&quot;:&quot;&quot;}],&quot;container-title&quot;:&quot;Microbes and Infection&quot;,&quot;accessed&quot;:{&quot;date-parts&quot;:[[2025,2,26]]},&quot;DOI&quot;:&quot;10.1016/J.MICINF.2017.07.002&quot;,&quot;ISSN&quot;:&quot;1286-4579&quot;,&quot;PMID&quot;:&quot;28802586&quot;,&quot;issued&quot;:{&quot;date-parts&quot;:[[2017,11,1]]},&quot;page&quot;:&quot;560-566&quot;,&quot;abstract&quot;:&quot;Loss of epithelial barriers characterized by reduction of E-cadherin is a hallmark of chronic obstructive pulmonary disease (COPD). We investigated the effects of nontypeable Haemophilus influenzae (NTHi) infections, associated with acute exacerbations of chronic bronchitis, on the regulation of E-cadherin in host cells. NTHi infection decreased E-cadherin mRNA and protein-levels in lung epithelial cells. E-cadherin reduction was mediated by activation of the fibroblast growth factor 2 (FGF2), the mammalian target of rapamycin (mTOR) and Slug. These data indicate that epithelial integrity and barrier function is disturbed by NTHi infection. Mainly, the destruction of cell–cell contacts is a prominent feature in NTHi infection.&quot;,&quot;publisher&quot;:&quot;Elsevier Masson&quot;,&quot;issue&quot;:&quot;11&quot;,&quot;volume&quot;:&quot;19&quot;,&quot;container-title-short&quot;:&quot;Microbes Infect&quot;},&quot;isTemporary&quot;:false}]},{&quot;citationID&quot;:&quot;MENDELEY_CITATION_2cd14715-e7e5-414e-a96c-0df596ca1297&quot;,&quot;properties&quot;:{&quot;noteIndex&quot;:0},&quot;isEdited&quot;:false,&quot;manualOverride&quot;:{&quot;isManuallyOverridden&quot;:true,&quot;citeprocText&quot;:&quot;(Zhou-Suckow et al., 2017, https://doi.org/10.1007/S00441-016-2562-Z)&quot;,&quot;manualOverrideText&quot;:&quot;(Button et al., 2012) (Zhou-Suckow et al., 2017)&quot;},&quot;citationTag&quot;:&quot;MENDELEY_CITATION_v3_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&quot;,&quot;citationItems&quot;:[{&quot;id&quot;:&quot;8126a771-d4b9-3d08-a619-f5867a2bb29a&quot;,&quot;itemData&quot;:{&quot;type&quot;:&quot;article-journal&quot;,&quot;id&quot;:&quot;8126a771-d4b9-3d08-a619-f5867a2bb29a&quot;,&quot;title&quot;:&quot;Airway mucus, inflammation and remodeling: emerging links in the pathogenesis of chronic lung diseases&quot;,&quot;author&quot;:[{&quot;family&quot;:&quot;Zhou-Suckow&quot;,&quot;given&quot;:&quot;Zhe&quot;,&quot;parse-names&quot;:false,&quot;dropping-particle&quot;:&quot;&quot;,&quot;non-dropping-particle&quot;:&quot;&quot;},{&quot;family&quot;:&quot;Duerr&quot;,&quot;given&quot;:&quot;Julia&quot;,&quot;parse-names&quot;:false,&quot;dropping-particle&quot;:&quot;&quot;,&quot;non-dropping-particle&quot;:&quot;&quot;},{&quot;family&quot;:&quot;Hagner&quot;,&quot;given&quot;:&quot;Matthias&quot;,&quot;parse-names&quot;:false,&quot;dropping-particle&quot;:&quot;&quot;,&quot;non-dropping-particle&quot;:&quot;&quot;},{&quot;family&quot;:&quot;Mall&quot;,&quot;given&quot;:&quot;Marcus A.&quot;,&quot;parse-names&quot;:false,&quot;dropping-particle&quot;:&quot;&quot;,&quot;non-dropping-particle&quot;:&quot;&quot;}],&quot;container-title&quot;:&quot;Cell and Tissue Research 2017 367:3&quot;,&quot;accessed&quot;:{&quot;date-parts&quot;:[[2025,2,26]]},&quot;DOI&quot;:&quot;10.1007/S00441-016-2562-Z&quot;,&quot;ISSN&quot;:&quot;1432-0878&quot;,&quot;PMID&quot;:&quot;28108847&quot;,&quot;URL&quot;:&quot;https://link.springer.com/article/10.1007/s00441-016-2562-z&quot;,&quot;issued&quot;:{&quot;date-parts&quot;:[[2017,1,20]]},&quot;page&quot;:&quot;537-550&quot;,&quot;abstract&quot;:&quot;Airway mucus obstruction is a hallmark of many chronic lung diseases including rare genetic disorders such as cystic fibrosis (CF) and primary ciliary dyskinesia, as well as common lung diseases such as asthma and chronic obstructive pulmonary disease (COPD), which have emerged as a leading cause of morbidity and mortality worldwide. However, the role of excess airway mucus in the in vivo pathogenesis of these diseases remains poorly understood. The generation of mice with airway-specific overexpression of epithelial Na+ channels (ENaC), exhibiting airway surface dehydration (mucus hyperconcentration), impaired mucociliary clearance (MCC) and mucus plugging, led to a model of muco-obstructive lung disease that shares key features of CF and COPD. In this review, we summarize recent progress in the understanding of causes of impaired MCC and in vivo consequences of airway mucus obstruction that can be inferred from studies in βENaC-overexpressing mice. These studies confirm that mucus hyperconcentration on airway surfaces plays a critical role in the pathophysiology of impaired MCC, mucus adhesion and airway plugging that cause airflow obstruction and provide a nidus for bacterial infection. In addition, these studies support the emerging concept that excess airway mucus per se, probably via several mechanisms including hypoxic epithelial necrosis, retention of inhaled irritants or allergens, and potential immunomodulatory effects, is a potent trigger of chronic airway inflammation and associated lung damage, even in the absence of bacterial infection. Finally, these studies suggest that improvement of mucus clearance may be a promising therapeutic strategy for a spectrum of muco-obstructive lung diseases.&quot;,&quot;publisher&quot;:&quot;Springer&quot;,&quot;issue&quot;:&quot;3&quot;,&quot;volume&quot;:&quot;367&quot;,&quot;container-title-short&quot;:&quot;&quot;},&quot;isTemporary&quot;:false,&quot;suppress-author&quot;:false,&quot;composite&quot;:false,&quot;author-only&quot;:false}]},{&quot;citationID&quot;:&quot;MENDELEY_CITATION_343606f9-f06a-4f20-b38e-0847373553b4&quot;,&quot;properties&quot;:{&quot;noteIndex&quot;:0},&quot;isEdited&quot;:false,&quot;manualOverride&quot;:{&quot;isManuallyOverridden&quot;:false,&quot;citeprocText&quot;:&quot;(Kirkham et al., 2012, https://doi.org/10.1164/RCCM.200803-391OC; Ordoñez et al., 2001, https://doi.org/10.1164/ajrccm.163.2.2004039; Shaykhiev, 2018, https://doi.org/10.1136/THORAXJNL-2018-212271)&quot;,&quot;manualOverrideText&quot;:&quot;&quot;},&quot;citationTag&quot;:&quot;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&quot;,&quot;citationItems&quot;:[{&quot;id&quot;:&quot;1ce3288a-64ef-3262-930b-36b6ff21a15c&quot;,&quot;itemData&quot;:{&quot;type&quot;:&quot;article-journal&quot;,&quot;id&quot;:&quot;1ce3288a-64ef-3262-930b-36b6ff21a15c&quot;,&quot;title&quot;:&quot;Emerging biology of persistent mucous cell hyperplasia in COPD&quot;,&quot;author&quot;:[{&quot;family&quot;:&quot;Shaykhiev&quot;,&quot;given&quot;:&quot;Renat&quot;,&quot;parse-names&quot;:false,&quot;dropping-particle&quot;:&quot;&quot;,&quot;non-dropping-particle&quot;:&quot;&quot;}],&quot;container-title&quot;:&quot;Thorax&quot;,&quot;accessed&quot;:{&quot;date-parts&quot;:[[2025,2,26]]},&quot;DOI&quot;:&quot;10.1136/THORAXJNL-2018-212271&quot;,&quot;ISSN&quot;:&quot;14683296&quot;,&quot;PMID&quot;:&quot;30266881&quot;,&quot;URL&quot;:&quot;https://pmc.ncbi.nlm.nih.gov/articles/PMC6347109/&quot;,&quot;issued&quot;:{&quot;date-parts&quot;:[[2018,1,1]]},&quot;page&quot;:&quot;4&quot;,&quot;publisher&quot;:&quot;BMJ Publishing Group&quot;,&quot;issue&quot;:&quot;1&quot;,&quot;volume&quot;:&quot;74&quot;,&quot;container-title-short&quot;:&quot;Thorax&quot;},&quot;isTemporary&quot;:false,&quot;suppress-author&quot;:false,&quot;composite&quot;:false,&quot;author-only&quot;:false},{&quot;id&quot;:&quot;717e428d-2540-32ad-bad3-fa4ecfb0ec72&quot;,&quot;itemData&quot;:{&quot;type&quot;:&quot;article-journal&quot;,&quot;id&quot;:&quot;717e428d-2540-32ad-bad3-fa4ecfb0ec72&quot;,&quot;title&quot;:&quot;MUC5B Is the Major Mucin in the Gel Phase of Sputum in Chronic Obstructive Pulmonary Disease&quot;,&quot;author&quot;:[{&quot;family&quot;:&quot;Kirkham&quot;,&quot;given&quot;:&quot;Sara&quot;,&quot;parse-names&quot;:false,&quot;dropping-particle&quot;:&quot;&quot;,&quot;non-dropping-particle&quot;:&quot;&quot;},{&quot;family&quot;:&quot;Kolsum&quot;,&quot;given&quot;:&quot;Umme&quot;,&quot;parse-names&quot;:false,&quot;dropping-particle&quot;:&quot;&quot;,&quot;non-dropping-particle&quot;:&quot;&quot;},{&quot;family&quot;:&quot;Rousseau&quot;,&quot;given&quot;:&quot;Karine&quot;,&quot;parse-names&quot;:false,&quot;dropping-particle&quot;:&quot;&quot;,&quot;non-dropping-particle&quot;:&quot;&quot;},{&quot;family&quot;:&quot;Singh&quot;,&quot;given&quot;:&quot;Dave&quot;,&quot;parse-names&quot;:false,&quot;dropping-particle&quot;:&quot;&quot;,&quot;non-dropping-particle&quot;:&quot;&quot;},{&quot;family&quot;:&quot;Vestbo&quot;,&quot;given&quot;:&quot;Jørgen&quot;,&quot;parse-names&quot;:false,&quot;dropping-particle&quot;:&quot;&quot;,&quot;non-dropping-particle&quot;:&quot;&quot;},{&quot;family&quot;:&quot;Thornton&quot;,&quot;given&quot;:&quot;David J.&quot;,&quot;parse-names&quot;:false,&quot;dropping-particle&quot;:&quot;&quot;,&quot;non-dropping-particle&quot;:&quot;&quot;}],&quot;container-title&quot;:&quot;https://doi.org/10.1164/rccm.200803-391OC&quot;,&quot;accessed&quot;:{&quot;date-parts&quot;:[[2025,2,26]]},&quot;DOI&quot;:&quot;10.1164/RCCM.200803-391OC&quot;,&quot;ISSN&quot;:&quot;1073449X&quot;,&quot;PMID&quot;:&quot;18776153&quot;,&quot;URL&quot;:&quot;http://www.simfit.man.ac.uk/&quot;,&quot;issued&quot;:{&quot;date-parts&quot;:[[2012,12,20]]},&quot;page&quot;:&quot;1033-1039&quot;,&quot;abstract&quot;:&quot;Rationale: Overproduction of mucus is a contributory factor in the progression of chronic obstructive pulmonary disease (COPD). The polymeric mucins are major macromolecules in the secretion. There...&quot;,&quot;publisher&quot;:&quot;American Thoracic Society&quot;,&quot;issue&quot;:&quot;10&quot;,&quot;volume&quot;:&quot;178&quot;,&quot;container-title-short&quot;:&quot;&quot;},&quot;isTemporary&quot;:false},{&quot;id&quot;:&quot;5874a92b-fcca-34fa-961b-f683bc031722&quot;,&quot;itemData&quot;:{&quot;type&quot;:&quot;article-journal&quot;,&quot;id&quot;:&quot;5874a92b-fcca-34fa-961b-f683bc031722&quot;,&quot;title&quot;:&quot;Mild and moderate asthma is associated with airway goblet cell hyperplasia and abnormalities in mucin gene expression&quot;,&quot;author&quot;:[{&quot;family&quot;:&quot;Ordoñez&quot;,&quot;given&quot;:&quot;Claudia L.&quot;,&quot;parse-names&quot;:false,&quot;dropping-particle&quot;:&quot;&quot;,&quot;non-dropping-particle&quot;:&quot;&quot;},{&quot;family&quot;:&quot;Khashayar&quot;,&quot;given&quot;:&quot;Ramin&quot;,&quot;parse-names&quot;:false,&quot;dropping-particle&quot;:&quot;&quot;,&quot;non-dropping-particle&quot;:&quot;&quot;},{&quot;family&quot;:&quot;Wong&quot;,&quot;given&quot;:&quot;Hofer H.&quot;,&quot;parse-names&quot;:false,&quot;dropping-particle&quot;:&quot;&quot;,&quot;non-dropping-particle&quot;:&quot;&quot;},{&quot;family&quot;:&quot;Ferrando&quot;,&quot;given&quot;:&quot;Ron&quot;,&quot;parse-names&quot;:false,&quot;dropping-particle&quot;:&quot;&quot;,&quot;non-dropping-particle&quot;:&quot;&quot;},{&quot;family&quot;:&quot;Wu&quot;,&quot;given&quot;:&quot;Reen&quot;,&quot;parse-names&quot;:false,&quot;dropping-particle&quot;:&quot;&quot;,&quot;non-dropping-particle&quot;:&quot;&quot;},{&quot;family&quot;:&quot;Hyde&quot;,&quot;given&quot;:&quot;Dallas M.&quot;,&quot;parse-names&quot;:false,&quot;dropping-particle&quot;:&quot;&quot;,&quot;non-dropping-particle&quot;:&quot;&quot;},{&quot;family&quot;:&quot;Hotchkiss&quot;,&quot;given&quot;:&quot;Jon A.&quot;,&quot;parse-names&quot;:false,&quot;dropping-particle&quot;:&quot;&quot;,&quot;non-dropping-particle&quot;:&quot;&quot;},{&quot;family&quot;:&quot;Zhang&quot;,&quot;given&quot;:&quot;Yifan&quot;,&quot;parse-names&quot;:false,&quot;dropping-particle&quot;:&quot;&quot;,&quot;non-dropping-particle&quot;:&quot;&quot;},{&quot;family&quot;:&quot;Novikov&quot;,&quot;given&quot;:&quot;Alexander&quot;,&quot;parse-names&quot;:false,&quot;dropping-particle&quot;:&quot;&quot;,&quot;non-dropping-particle&quot;:&quot;&quot;},{&quot;family&quot;:&quot;Dolganov&quot;,&quot;given&quot;:&quot;Gregory&quot;,&quot;parse-names&quot;:false,&quot;dropping-particle&quot;:&quot;&quot;,&quot;non-dropping-particle&quot;:&quot;&quot;},{&quot;family&quot;:&quot;Fahy&quot;,&quot;given&quot;:&quot;John&quot;,&quot;parse-names&quot;:false,&quot;dropping-particle&quot;:&quot;V.&quot;,&quot;non-dropping-particle&quot;:&quot;&quot;}],&quot;container-title&quot;:&quot;American Journal of Respiratory and Critical Care Medicine&quot;,&quot;container-title-short&quot;:&quot;Am J Respir Crit Care Med&quot;,&quot;accessed&quot;:{&quot;date-parts&quot;:[[2021,7,1]]},&quot;DOI&quot;:&quot;10.1164/ajrccm.163.2.2004039&quot;,&quot;ISSN&quot;:&quot;1073449X&quot;,&quot;PMID&quot;:&quot;11179133&quot;,&quot;URL&quot;:&quot;www.atsjournals.org&quot;,&quot;issued&quot;:{&quot;date-parts&quot;:[[2001,12,14]]},&quot;page&quot;:&quot;517-523&quot;,&quot;abstract&quot;:&quot;Excessive airway mucus is an important cause of morbidity and mortality in asthma, but the relationship between accumulation of mucus and goblet cell size, number, and function is incompletely understood. To address these questions, stored mucin in the epithelium and goblet cell size and number were measured morphometrically, and mucin gene expression was measured by polymerase chain reaction and immunohistochemistry in endobronchial biopsies from 13 subjects with mild and moderate asthma and from 12 healthy control subjects. Secreted mucin was measured in induced sputum. We found that stored mucin in the airway epithelium was three times higher than normal in the subjects with asthma (p &lt; 0.005). Goblet cell size was similar in both groups, but goblet cell number was significantly higher in the subjects with asthma (93,043 ± 15,824 versus 41,959 ± 9,230/mm3, p &lt; 0.05). In mild asthma (FEV1 ≥ 80% pred, n = 7), the level of stored mucin was as high as in moderate asthma (FEV1 &lt; 80% pred, n = 6), but the level of secreted mucin was significantly lower (28.4 ± 6.3 versus 73.5 ± 47.5 μg/ml, p 0.05). Secreted mucin was inversely correlated with stored mucin for the whole asthma group (rs = -0.78, p = 0.007). MUC5AC was the predominant mucin gene expressed in healthy subjects and subjects with asthma, and MUC5AC protein was increased in the subjects with asthma. We conclude that even mild asthma is associated with goblet cell hyperplasia and increased stored mucin in the airway epithelium, whereas moderate asthma is associated with increased stored mucin and secreted mucin. These findings suggest that acute degranulation of hyperplastic goblet cells may represent a mechanism for asthma exacerbations in mild and moderate asthma and that chronic degranulation of goblet cells may contribute to chronic airway narrowing in moderate asthma.&quot;,&quot;publisher&quot;:&quot;American Lung Association&quot;,&quot;issue&quot;:&quot;2&quot;,&quot;volume&quot;:&quot;163&quot;},&quot;isTemporary&quot;:false}]},{&quot;citationID&quot;:&quot;MENDELEY_CITATION_64a568f2-cb77-4a3d-b1d2-bec18652a4e8&quot;,&quot;properties&quot;:{&quot;noteIndex&quot;:0},&quot;isEdited&quot;:false,&quot;manualOverride&quot;:{&quot;isManuallyOverridden&quot;:false,&quot;citeprocText&quot;:&quot;(Chen et al., 2004, https://doi.org/10.1016/J.BBRC.2004.09.157; Jono et al., 2012, https://doi.org/10.1371/JOURNAL.PONE.0031049; Wang et al., 2002, https://doi.org/10.1074/jbc.M107484200)&quot;,&quot;manualOverrideText&quot;:&quot;&quot;},&quot;citationTag&quot;:&quot;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&quot;,&quot;citationItems&quot;:[{&quot;id&quot;:&quot;e5dbb2ae-894f-394e-92e4-df5563c21e82&quot;,&quot;itemData&quot;:{&quot;type&quot;:&quot;article-journal&quot;,&quot;id&quot;:&quot;e5dbb2ae-894f-394e-92e4-df5563c21e82&quot;,&quot;title&quot;:&quot;Novel cytoplasmic proteins of nontypeable Haemophilus influenzae up-regulate human MUC5AC mucin transcription via a positive p38 mitogen-activated protein kinase pathway and a negative phosphoinositide 3-kinase-Akt pathway&quot;,&quot;author&quot;:[{&quot;family&quot;:&quot;Wang&quot;,&quot;given&quot;:&quot;Beinan&quot;,&quot;parse-names&quot;:false,&quot;dropping-particle&quot;:&quot;&quot;,&quot;non-dropping-particle&quot;:&quot;&quot;},{&quot;family&quot;:&quot;Lim&quot;,&quot;given&quot;:&quot;David J.&quot;,&quot;parse-names&quot;:false,&quot;dropping-particle&quot;:&quot;&quot;,&quot;non-dropping-particle&quot;:&quot;&quot;},{&quot;family&quot;:&quot;Han&quot;,&quot;given&quot;:&quot;Jiahuai&quot;,&quot;parse-names&quot;:false,&quot;dropping-particle&quot;:&quot;&quot;,&quot;non-dropping-particle&quot;:&quot;&quot;},{&quot;family&quot;:&quot;Kim&quot;,&quot;given&quot;:&quot;Young S.&quot;,&quot;parse-names&quot;:false,&quot;dropping-particle&quot;:&quot;&quot;,&quot;non-dropping-particle&quot;:&quot;&quot;},{&quot;family&quot;:&quot;Basbaum&quot;,&quot;given&quot;:&quot;Carol B.&quot;,&quot;parse-names&quot;:false,&quot;dropping-particle&quot;:&quot;&quot;,&quot;non-dropping-particle&quot;:&quot;&quot;},{&quot;family&quot;:&quot;Li&quot;,&quot;given&quot;:&quot;Jian Dong&quot;,&quot;parse-names&quot;:false,&quot;dropping-particle&quot;:&quot;&quot;,&quot;non-dropping-particle&quot;:&quot;&quot;}],&quot;container-title&quot;:&quot;Journal of Biological Chemistry&quot;,&quot;accessed&quot;:{&quot;date-parts&quot;:[[2025,2,25]]},&quot;DOI&quot;:&quot;10.1074/jbc.M107484200&quot;,&quot;ISSN&quot;:&quot;00219258&quot;,&quot;PMID&quot;:&quot;11698399&quot;,&quot;URL&quot;:&quot;https://www.jbc.org/action/showFullText?pii=S0021925820878831&quot;,&quot;issued&quot;:{&quot;date-parts&quot;:[[2002,1,11]]},&quot;page&quot;:&quot;949-957&quot;,&quot;abstract&quot;:&quot;Nontypeable Haemophilus influenzae (NTHi) is an important human pathogen that causes chronic otitis media with effusion (COME) in children and exacerbation of chronic obstructive pulmonary disease (COPD) in adults. Mucin overproduction, a hallmark of both diseases, has been shown to directly cause conductive hearing loss in COME and airway obstruction in COPD. The molecular mechanisms underlying mucin overproduction in NTHi infections still remain unclear. Here, we show that NTHi strongly up-regulates MUC5AC mucin transcription only after bacterial cell disruption. Maximal up-regulation is induced by heat-stable bacterial cytoplasmic proteins, whereas NTHi surface membrane proteins induce only moderate MUC5AC transcription. These results demonstrate an important role for cytoplasmic molecules from lysed bacteria in the pathogenesis of NTHi infections, and may well explain why many patients still have persistent symptoms such as middle ear effusion in COME after intensive antibiotic treatment. Furthermore, our results indicate that activation of p38 mitogen-activated protein kinase is required for NTHi-induced MUC5AC transcription, whereas activation of phosphoinositide 3-kinase-Akt pathway leads to down-regulation of NTHi-induced MUC5AC transcription via a negative cross-talk with p38 mitogen-activated protein kinase pathway. These studies may bring new insights into molecular pathogenesis of NTHi infections and lead to novel therapeutic intervention for COME and COPD.&quot;,&quot;publisher&quot;:&quot;Elsevier&quot;,&quot;issue&quot;:&quot;2&quot;,&quot;volume&quot;:&quot;277&quot;,&quot;container-title-short&quot;:&quot;&quot;},&quot;isTemporary&quot;:false},{&quot;id&quot;:&quot;21b6474a-75cd-3a4e-8014-2d93cbc4e2cc&quot;,&quot;itemData&quot;:{&quot;type&quot;:&quot;article-journal&quot;,&quot;id&quot;:&quot;21b6474a-75cd-3a4e-8014-2d93cbc4e2cc&quot;,&quot;title&quot;:&quot;Nontypeable Haemophilus influenzae lipoprotein P6 induces MUC5AC mucin transcription via TLR2–TAK1-dependent p38 MAPK-AP1 and IKKβ-IκBα-NF-κB signaling pathways&quot;,&quot;author&quot;:[{&quot;family&quot;:&quot;Chen&quot;,&quot;given&quot;:&quot;Ran&quot;,&quot;parse-names&quot;:false,&quot;dropping-particle&quot;:&quot;&quot;,&quot;non-dropping-particle&quot;:&quot;&quot;},{&quot;family&quot;:&quot;Lim&quot;,&quot;given&quot;:&quot;Jae Hyang&quot;,&quot;parse-names&quot;:false,&quot;dropping-particle&quot;:&quot;&quot;,&quot;non-dropping-particle&quot;:&quot;&quot;},{&quot;family&quot;:&quot;Jono&quot;,&quot;given&quot;:&quot;Hirofumi&quot;,&quot;parse-names&quot;:false,&quot;dropping-particle&quot;:&quot;&quot;,&quot;non-dropping-particle&quot;:&quot;&quot;},{&quot;family&quot;:&quot;Gu&quot;,&quot;given&quot;:&quot;Xin Xing&quot;,&quot;parse-names&quot;:false,&quot;dropping-particle&quot;:&quot;&quot;,&quot;non-dropping-particle&quot;:&quot;&quot;},{&quot;family&quot;:&quot;Kim&quot;,&quot;given&quot;:&quot;Young S.&quot;,&quot;parse-names&quot;:false,&quot;dropping-particle&quot;:&quot;&quot;,&quot;non-dropping-particle&quot;:&quot;&quot;},{&quot;family&quot;:&quot;Basbaum&quot;,&quot;given&quot;:&quot;Carol B.&quot;,&quot;parse-names&quot;:false,&quot;dropping-particle&quot;:&quot;&quot;,&quot;non-dropping-particle&quot;:&quot;&quot;},{&quot;family&quot;:&quot;Murphy&quot;,&quot;given&quot;:&quot;Timothy F.&quot;,&quot;parse-names&quot;:false,&quot;dropping-particle&quot;:&quot;&quot;,&quot;non-dropping-particle&quot;:&quot;&quot;},{&quot;family&quot;:&quot;Li&quot;,&quot;given&quot;:&quot;Jian Dong&quot;,&quot;parse-names&quot;:false,&quot;dropping-particle&quot;:&quot;&quot;,&quot;non-dropping-particle&quot;:&quot;&quot;}],&quot;container-title&quot;:&quot;Biochemical and Biophysical Research Communications&quot;,&quot;accessed&quot;:{&quot;date-parts&quot;:[[2025,2,27]]},&quot;DOI&quot;:&quot;10.1016/J.BBRC.2004.09.157&quot;,&quot;ISSN&quot;:&quot;0006-291X&quot;,&quot;issued&quot;:{&quot;date-parts&quot;:[[2004,11,19]]},&quot;page&quot;:&quot;1087-1094&quot;,&quot;abstract&quot;:&quot;Mucin overproduction is a hallmark of nontypeable Haemophilus influenzae (NTHi) infections. The molecular mechanisms underlying up-regulation of mucin in NTHi infections especially during the initial phase remain unknown. Here we show that P6, a 16-kDa outer membrane lipoprotein well conserved in NTHi, up-regulates MUC5AC mucin gene transcription in vitro and in vivo. Moreover, P6 induces MUC5AC transcription via TLR2-MyD88-IRAK1-TRAF6-TAK1-dependent p38 MAPK-AP1 and IKKβ-IκBα-NF-κB signaling pathways. This study may bring new insights into the molecular pathogenesis of NTHi-induced infections and lead to novel therapeutic intervention for inhibiting mucin overproduction in patients with NTHi infections. © 2004 Elsevier Inc. All rights reserved.&quot;,&quot;publisher&quot;:&quot;Academic Press&quot;,&quot;issue&quot;:&quot;3&quot;,&quot;volume&quot;:&quot;324&quot;,&quot;container-title-short&quot;:&quot;Biochem Biophys Res Commun&quot;},&quot;isTemporary&quot;:false},{&quot;id&quot;:&quot;ffc50265-396d-30ac-b00c-0f63313c7f73&quot;,&quot;itemData&quot;:{&quot;type&quot;:&quot;article-journal&quot;,&quot;id&quot;:&quot;ffc50265-396d-30ac-b00c-0f63313c7f73&quot;,&quot;title&quot;:&quot;PKCθ Synergizes with TLR-Dependent TRAF6 Signaling Pathway to Upregulate MUC5AC Mucin via CARMA1&quot;,&quot;author&quot;:[{&quot;family&quot;:&quot;Jono&quot;,&quot;given&quot;:&quot;Hirofumi&quot;,&quot;parse-names&quot;:false,&quot;dropping-particle&quot;:&quot;&quot;,&quot;non-dropping-particle&quot;:&quot;&quot;},{&quot;family&quot;:&quot;Lim&quot;,&quot;given&quot;:&quot;Jae Hyang&quot;,&quot;parse-names&quot;:false,&quot;dropping-particle&quot;:&quot;&quot;,&quot;non-dropping-particle&quot;:&quot;&quot;},{&quot;family&quot;:&quot;Xu&quot;,&quot;given&quot;:&quot;Haidong&quot;,&quot;parse-names&quot;:false,&quot;dropping-particle&quot;:&quot;&quot;,&quot;non-dropping-particle&quot;:&quot;&quot;},{&quot;family&quot;:&quot;Li&quot;,&quot;given&quot;:&quot;Jian Dong&quot;,&quot;parse-names&quot;:false,&quot;dropping-particle&quot;:&quot;&quot;,&quot;non-dropping-particle&quot;:&quot;&quot;}],&quot;container-title&quot;:&quot;PLOS ONE&quot;,&quot;accessed&quot;:{&quot;date-parts&quot;:[[2025,4,28]]},&quot;DOI&quot;:&quot;10.1371/JOURNAL.PONE.0031049&quot;,&quot;ISSN&quot;:&quot;1932-6203&quot;,&quot;PMID&quot;:&quot;22303480&quot;,&quot;URL&quot;:&quot;https://journals.plos.org/plosone/article?id=10.1371/journal.pone.0031049&quot;,&quot;issued&quot;:{&quot;date-parts&quot;:[[2012,1,27]]},&quot;page&quot;:&quot;e31049&quot;,&quot;abstract&quot;:&quot;CARD-containing MAGUK protein 1 (CARMA1) plays a crucial role in regulating adaptive immune responses upon T-cell receptor (TCR) activation in T cells. Its role in regulating host mucosal innate immune response such as upregulation of mucin remains unknown. Here we show that CARMA1 acts as a key signaling mediator for synergistic upregulation of MUC5AC mucin by bacterium nontypeable Haemophilus influenzae (NTHi) and phorbol ester PMA in respiratory epithelial cells. NTHi-induced TLR-dependent TRAF6-MKK3-p38 MAPK signaling pathway synergizes with PKCθ-MEK-ERK signaling pathway. CARMA1 plays a crucial role in mediating this synergistic effect via TRAF6, thereby resulting in synergistic upregulation of MUC5AC mucin. Thus our study unveils a novel role for CARMA1 in mediating host mucosal innate immune response.&quot;,&quot;publisher&quot;:&quot;Public Library of Science&quot;,&quot;issue&quot;:&quot;1&quot;,&quot;volume&quot;:&quot;7&quot;,&quot;container-title-short&quot;:&quot;PLoS One&quot;},&quot;isTemporary&quot;:false}]},{&quot;citationID&quot;:&quot;MENDELEY_CITATION_efea43bb-70b8-4d1c-86c4-fc87df16100b&quot;,&quot;properties&quot;:{&quot;noteIndex&quot;:0},&quot;isEdited&quot;:false,&quot;manualOverride&quot;:{&quot;isManuallyOverridden&quot;:false,&quot;citeprocText&quot;:&quot;(Mikami et al., 2023, https://doi.org/10.1126/SCITRANSLMED.ABO7728/SUPPL_FILE/SCITRANSLMED.ABO7728_MDAR_REPRODUCIBILITY_CHECKLIST.PDF)&quot;,&quot;manualOverrideText&quot;:&quot;&quot;},&quot;citationTag&quot;:&quot;MENDELEY_CITATION_v3_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&quot;,&quot;citationItems&quot;:[{&quot;id&quot;:&quot;8e4c6054-007a-3899-9d45-c4b7bf118d71&quot;,&quot;itemData&quot;:{&quot;type&quot;:&quot;article-journal&quot;,&quot;id&quot;:&quot;8e4c6054-007a-3899-9d45-c4b7bf118d71&quot;,&quot;title&quot;:&quot;Chronic airway epithelial hypoxia exacerbates injury in muco-obstructive lung disease through mucus hyperconcentration&quot;,&quot;author&quot;:[{&quot;family&quot;:&quot;Mikami&quot;,&quot;given&quot;:&quot;Yu&quot;,&quot;parse-names&quot;:false,&quot;dropping-particle&quot;:&quot;&quot;,&quot;non-dropping-particle&quot;:&quot;&quot;},{&quot;family&quot;:&quot;Grubb&quot;,&quot;given&quot;:&quot;Barbara R.&quot;,&quot;parse-names&quot;:false,&quot;dropping-particle&quot;:&quot;&quot;,&quot;non-dropping-particle&quot;:&quot;&quot;},{&quot;family&quot;:&quot;Rogers&quot;,&quot;given&quot;:&quot;Troy D.&quot;,&quot;parse-names&quot;:false,&quot;dropping-particle&quot;:&quot;&quot;,&quot;non-dropping-particle&quot;:&quot;&quot;},{&quot;family&quot;:&quot;Dang&quot;,&quot;given&quot;:&quot;Hong&quot;,&quot;parse-names&quot;:false,&quot;dropping-particle&quot;:&quot;&quot;,&quot;non-dropping-particle&quot;:&quot;&quot;},{&quot;family&quot;:&quot;Asakura&quot;,&quot;given&quot;:&quot;Takanori&quot;,&quot;parse-names&quot;:false,&quot;dropping-particle&quot;:&quot;&quot;,&quot;non-dropping-particle&quot;:&quot;&quot;},{&quot;family&quot;:&quot;Kota&quot;,&quot;given&quot;:&quot;Pradeep&quot;,&quot;parse-names&quot;:false,&quot;dropping-particle&quot;:&quot;&quot;,&quot;non-dropping-particle&quot;:&quot;&quot;},{&quot;family&quot;:&quot;Gilmore&quot;,&quot;given&quot;:&quot;Rodney C.&quot;,&quot;parse-names&quot;:false,&quot;dropping-particle&quot;:&quot;&quot;,&quot;non-dropping-particle&quot;:&quot;&quot;},{&quot;family&quot;:&quot;Okuda&quot;,&quot;given&quot;:&quot;Kenichi&quot;,&quot;parse-names&quot;:false,&quot;dropping-particle&quot;:&quot;&quot;,&quot;non-dropping-particle&quot;:&quot;&quot;},{&quot;family&quot;:&quot;Morton&quot;,&quot;given&quot;:&quot;Lisa C.&quot;,&quot;parse-names&quot;:false,&quot;dropping-particle&quot;:&quot;&quot;,&quot;non-dropping-particle&quot;:&quot;&quot;},{&quot;family&quot;:&quot;Sun&quot;,&quot;given&quot;:&quot;Ling&quot;,&quot;parse-names&quot;:false,&quot;dropping-particle&quot;:&quot;&quot;,&quot;non-dropping-particle&quot;:&quot;&quot;},{&quot;family&quot;:&quot;Chen&quot;,&quot;given&quot;:&quot;Gang&quot;,&quot;parse-names&quot;:false,&quot;dropping-particle&quot;:&quot;&quot;,&quot;non-dropping-particle&quot;:&quot;&quot;},{&quot;family&quot;:&quot;Wykoff&quot;,&quot;given&quot;:&quot;Jason A.&quot;,&quot;parse-names&quot;:false,&quot;dropping-particle&quot;:&quot;&quot;,&quot;non-dropping-particle&quot;:&quot;&quot;},{&quot;family&quot;:&quot;Ehre&quot;,&quot;given&quot;:&quot;Camille&quot;,&quot;parse-names&quot;:false,&quot;dropping-particle&quot;:&quot;&quot;,&quot;non-dropping-particle&quot;:&quot;&quot;},{&quot;family&quot;:&quot;Vilar&quot;,&quot;given&quot;:&quot;Juan&quot;,&quot;parse-names&quot;:false,&quot;dropping-particle&quot;:&quot;&quot;,&quot;non-dropping-particle&quot;:&quot;&quot;},{&quot;family&quot;:&quot;Heusden&quot;,&quot;given&quot;:&quot;Catharina&quot;,&quot;parse-names&quot;:false,&quot;dropping-particle&quot;:&quot;&quot;,&quot;non-dropping-particle&quot;:&quot;van&quot;},{&quot;family&quot;:&quot;Livraghi-Butrico&quot;,&quot;given&quot;:&quot;Alessandra&quot;,&quot;parse-names&quot;:false,&quot;dropping-particle&quot;:&quot;&quot;,&quot;non-dropping-particle&quot;:&quot;&quot;},{&quot;family&quot;:&quot;Gentzsch&quot;,&quot;given&quot;:&quot;Martina&quot;,&quot;parse-names&quot;:false,&quot;dropping-particle&quot;:&quot;&quot;,&quot;non-dropping-particle&quot;:&quot;&quot;},{&quot;family&quot;:&quot;Button&quot;,&quot;given&quot;:&quot;Brian&quot;,&quot;parse-names&quot;:false,&quot;dropping-particle&quot;:&quot;&quot;,&quot;non-dropping-particle&quot;:&quot;&quot;},{&quot;family&quot;:&quot;Stutts&quot;,&quot;given&quot;:&quot;M. Jackson&quot;,&quot;parse-names&quot;:false,&quot;dropping-particle&quot;:&quot;&quot;,&quot;non-dropping-particle&quot;:&quot;&quot;},{&quot;family&quot;:&quot;Randell&quot;,&quot;given&quot;:&quot;Scott H.&quot;,&quot;parse-names&quot;:false,&quot;dropping-particle&quot;:&quot;&quot;,&quot;non-dropping-particle&quot;:&quot;&quot;},{&quot;family&quot;:&quot;O’Neal&quot;,&quot;given&quot;:&quot;Wanda K.&quot;,&quot;parse-names&quot;:false,&quot;dropping-particle&quot;:&quot;&quot;,&quot;non-dropping-particle&quot;:&quot;&quot;},{&quot;family&quot;:&quot;Boucher&quot;,&quot;given&quot;:&quot;Richard C.&quot;,&quot;parse-names&quot;:false,&quot;dropping-particle&quot;:&quot;&quot;,&quot;non-dropping-particle&quot;:&quot;&quot;}],&quot;container-title&quot;:&quot;Science Translational Medicine&quot;,&quot;accessed&quot;:{&quot;date-parts&quot;:[[2025,3,24]]},&quot;DOI&quot;:&quot;10.1126/SCITRANSLMED.ABO7728/SUPPL_FILE/SCITRANSLMED.ABO7728_MDAR_REPRODUCIBILITY_CHECKLIST.PDF&quot;,&quot;ISSN&quot;:&quot;19466242&quot;,&quot;PMID&quot;:&quot;37285404&quot;,&quot;URL&quot;:&quot;https://www.science.org/doi/10.1126/scitranslmed.abo7728&quot;,&quot;issued&quot;:{&quot;date-parts&quot;:[[2023,6,7]]},&quot;abstract&quot;:&quot;Unlike solid organs, human airway epithelia derive their oxygen from inspired air rather than the vasculature. Many pulmonary diseases are associated with intraluminal airway obstruction caused by aspirated foreign bodies, virus infection, tumors, or mucus plugs intrinsic to airway disease, including cystic fibrosis (CF). Consistent with requirements for luminal O2, airway epithelia surrounding mucus plugs in chronic obstructive pulmonary disease (COPD) lungs are hypoxic. Despite these observations, the effects of chronic hypoxia (CH) on airway epithelial host defense functions relevant to pulmonary disease have not been investigated. Molecular characterization of resected human lungs from individuals with a spectrum of muco-obstructive lung diseases (MOLDs) or COVID-19 identified molecular features of chronic hypoxia, including increased EGLN3 expression, in epithelia lining mucus-obstructed airways. In vitro experiments using cultured chronically hypoxic airway epithelia revealed conversion to a glycolytic metabolic state with maintenance of cellular architecture. Chronically hypoxic airway epithelia unexpectedly exhibited increased MUC5B mucin production and increased transepithelial Na+ and fluid absorption mediated by HIF1α/HIF2α-dependent up-regulation of β and γENaC (epithelial Na+ channel) subunit expression. The combination of increased Na+ absorption and MUC5B production generated hyperconcentrated mucus predicted to perpetuate obstruction. Single-cell and bulk RNA sequencing analyses of chronically hypoxic cultured airway epithelia revealed transcriptional changes involved in airway wall remodeling, destruction, and angiogenesis. These results were confirmed by RNA–in situ hybridization studies of lungs from individuals with MOLD. Our data suggest that chronic airway epithelial hypoxia may be central to the pathogenesis of persistent mucus accumulation in MOLDs and associated airway wall damage.&quot;,&quot;publisher&quot;:&quot;American Association for the Advancement of Science&quot;,&quot;issue&quot;:&quot;699&quot;,&quot;volume&quot;:&quot;15&quot;,&quot;container-title-short&quot;:&quot;Sci Transl Med&quot;},&quot;isTemporary&quot;:false,&quot;suppress-author&quot;:false,&quot;composite&quot;:false,&quot;author-only&quot;:false}]},{&quot;citationID&quot;:&quot;MENDELEY_CITATION_695c30a9-0c2b-48b0-9a8d-8b37ec265cdb&quot;,&quot;properties&quot;:{&quot;noteIndex&quot;:0},&quot;isEdited&quot;:false,&quot;manualOverride&quot;:{&quot;isManuallyOverridden&quot;:false,&quot;citeprocText&quot;:&quot;(Page et al., 2021, https://doi.org/10.3389/FIMMU.2021.653969/XML/NLM)&quot;,&quot;manualOverrideText&quot;:&quot;&quot;},&quot;citationTag&quot;:&quot;MENDELEY_CITATION_v3_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&quot;,&quot;citationItems&quot;:[{&quot;id&quot;:&quot;231fcf71-e9fc-3200-b349-5ca3e559afb4&quot;,&quot;itemData&quot;:{&quot;type&quot;:&quot;article-journal&quot;,&quot;id&quot;:&quot;231fcf71-e9fc-3200-b349-5ca3e559afb4&quot;,&quot;title&quot;:&quot;Influence of Hypoxia on the Epithelial-Pathogen Interactions in the Lung: Implications for Respiratory Disease&quot;,&quot;author&quot;:[{&quot;family&quot;:&quot;Page&quot;,&quot;given&quot;:&quot;Lee K.&quot;,&quot;parse-names&quot;:false,&quot;dropping-particle&quot;:&quot;&quot;,&quot;non-dropping-particle&quot;:&quot;&quot;},{&quot;family&quot;:&quot;Staples&quot;,&quot;given&quot;:&quot;Karl J.&quot;,&quot;parse-names&quot;:false,&quot;dropping-particle&quot;:&quot;&quot;,&quot;non-dropping-particle&quot;:&quot;&quot;},{&quot;family&quot;:&quot;Spalluto&quot;,&quot;given&quot;:&quot;C. Mirella&quot;,&quot;parse-names&quot;:false,&quot;dropping-particle&quot;:&quot;&quot;,&quot;non-dropping-particle&quot;:&quot;&quot;},{&quot;family&quot;:&quot;Watson&quot;,&quot;given&quot;:&quot;Alastair&quot;,&quot;parse-names&quot;:false,&quot;dropping-particle&quot;:&quot;&quot;,&quot;non-dropping-particle&quot;:&quot;&quot;},{&quot;family&quot;:&quot;Wilkinson&quot;,&quot;given&quot;:&quot;Tom M.A.&quot;,&quot;parse-names&quot;:false,&quot;dropping-particle&quot;:&quot;&quot;,&quot;non-dropping-particle&quot;:&quot;&quot;}],&quot;container-title&quot;:&quot;Frontiers in Immunology&quot;,&quot;accessed&quot;:{&quot;date-parts&quot;:[[2025,5,12]]},&quot;DOI&quot;:&quot;10.3389/FIMMU.2021.653969/XML/NLM&quot;,&quot;ISSN&quot;:&quot;16643224&quot;,&quot;PMID&quot;:&quot;33868294&quot;,&quot;URL&quot;:&quot;www.frontiersin.org&quot;,&quot;issued&quot;:{&quot;date-parts&quot;:[[2021,3,24]]},&quot;page&quot;:&quot;653969&quot;,&quot;abstract&quot;:&quot;Under normal physiological conditions, the lung remains an oxygen rich environment. However, prominent regions of hypoxia are a common feature of infected and inflamed tissues and many chronic inflammatory respiratory diseases are associated with mucosal and systemic hypoxia. The airway epithelium represents a key interface with the external environment and is the first line of defense against potentially harmful agents including respiratory pathogens. The protective arsenal of the airway epithelium is provided in the form of physical barriers, and the production of an array of antimicrobial host defense molecules, proinflammatory cytokines and chemokines, in response to activation by receptors. Dysregulation of the airway epithelial innate immune response is associated with a compromised immunity and chronic inflammation of the lung. An increasing body of evidence indicates a distinct role for hypoxia in the dysfunction of the airway epithelium and in the responses of both innate immunity and of respiratory pathogens. Here we review the current evidence around the role of tissue hypoxia in modulating the host-pathogen interaction at the airway epithelium. Furthermore, we highlight the work needed to delineate the role of tissue hypoxia in the pathophysiology of chronic inflammatory lung diseases such as asthma, cystic fibrosis, and chronic obstructive pulmonary disease in addition to novel respiratory diseases such as COVID-19. Elucidating the molecular mechanisms underlying the epithelial-pathogen interactions in the setting of hypoxia will enable better understanding of persistent infections and complex disease processes in chronic inflammatory lung diseases and may aid the identification of novel therapeutic targets and strategies.&quot;,&quot;publisher&quot;:&quot;Frontiers Media S.A.&quot;,&quot;volume&quot;:&quot;12&quot;,&quot;container-title-short&quot;:&quot;Front Immunol&quot;},&quot;isTemporary&quot;:false,&quot;suppress-author&quot;:false,&quot;composite&quot;:false,&quot;author-only&quot;:false}]},{&quot;citationID&quot;:&quot;MENDELEY_CITATION_ba45af1f-9b57-4137-b54e-1c167f34509c&quot;,&quot;properties&quot;:{&quot;noteIndex&quot;:0},&quot;isEdited&quot;:false,&quot;manualOverride&quot;:{&quot;isManuallyOverridden&quot;:false,&quot;citeprocText&quot;:&quot;(Colgan et al., 2020, https://doi.org/10.1146/ANNUREV-IMMUNOL-100819-121537)&quot;,&quot;manualOverrideText&quot;:&quot;&quot;},&quot;citationTag&quot;:&quot;MENDELEY_CITATION_v3_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&quot;,&quot;citationItems&quot;:[{&quot;id&quot;:&quot;ca51328f-c29d-3e36-a241-6529f0884990&quot;,&quot;itemData&quot;:{&quot;type&quot;:&quot;article-journal&quot;,&quot;id&quot;:&quot;ca51328f-c29d-3e36-a241-6529f0884990&quot;,&quot;title&quot;:&quot;Hypoxia and Innate Immunity: Keeping Up with the HIFsters&quot;,&quot;author&quot;:[{&quot;family&quot;:&quot;Colgan&quot;,&quot;given&quot;:&quot;Sean P.&quot;,&quot;parse-names&quot;:false,&quot;dropping-particle&quot;:&quot;&quot;,&quot;non-dropping-particle&quot;:&quot;&quot;},{&quot;family&quot;:&quot;Furuta&quot;,&quot;given&quot;:&quot;Glenn T.&quot;,&quot;parse-names&quot;:false,&quot;dropping-particle&quot;:&quot;&quot;,&quot;non-dropping-particle&quot;:&quot;&quot;},{&quot;family&quot;:&quot;Taylor&quot;,&quot;given&quot;:&quot;Cormac T.&quot;,&quot;parse-names&quot;:false,&quot;dropping-particle&quot;:&quot;&quot;,&quot;non-dropping-particle&quot;:&quot;&quot;}],&quot;container-title&quot;:&quot;Annual review of immunology&quot;,&quot;container-title-short&quot;:&quot;Annu Rev Immunol&quot;,&quot;accessed&quot;:{&quot;date-parts&quot;:[[2025,5,15]]},&quot;DOI&quot;:&quot;10.1146/ANNUREV-IMMUNOL-100819-121537&quot;,&quot;ISSN&quot;:&quot;15453278&quot;,&quot;PMID&quot;:&quot;31961750&quot;,&quot;URL&quot;:&quot;https://pmc.ncbi.nlm.nih.gov/articles/PMC7924528/&quot;,&quot;issued&quot;:{&quot;date-parts&quot;:[[2020,4,26]]},&quot;page&quot;:&quot;341&quot;,&quot;abstract&quot;:&quot;Recent years have witnessed an emergence of interest in understanding metabolic changes associated with immune responses, termed immunometabolism. As oxygen is central to all aerobic metabolism, hypoxia is now recognized to contribute fundamentally to inflammatory and immune responses. Studies from a number of groups have implicated a prominent role for oxygen metabolism and hypoxia in innate immunity of healthy tissue (physiologic hypoxia) and during active inflammation (inflammatory hypoxia). This inflammatory hypoxia emanates from a combination of recruited inflammatory cells (e.g., neutrophils, eosinophils, and monocytes), high rates of oxidative metabolism, and the activation of multiple oxygen-consuming enzymes during inflammation. These localized shifts toward hypoxia have identified a prominent role for the transcription factor hypoxia-inducible factor (HIF) in the regulation of innate immunity. Such studies have provided new and enlightening insight into our basic understanding of immune mechanisms, and extensions of these findings have identified potential therapeutic targets. In this review, we summarize recent literature around the topic of innate immunity and mucosal hypoxia with a focus on transcriptional responses mediated by HIF.&quot;,&quot;publisher&quot;:&quot;Annual Reviews Inc.&quot;,&quot;volume&quot;:&quot;38&quot;},&quot;isTemporary&quot;:false}]},{&quot;citationID&quot;:&quot;MENDELEY_CITATION_531e77ba-3a61-41e9-b99e-ddaefd4043b6&quot;,&quot;properties&quot;:{&quot;noteIndex&quot;:0},&quot;isEdited&quot;:false,&quot;manualOverride&quot;:{&quot;isManuallyOverridden&quot;:true,&quot;citeprocText&quot;:&quot;(E. H. Baker &amp;#38; Baines, 2018, https://doi.org/10.1016/J.CHEST.2017.05.031; Kalsi et al., 2009, https://doi.org/10.1007/S00424-008-0576-4/FIGURES/7; Mallia et al., 2018, https://doi.org/10.1016/j.jaci.2017.10.017)&quot;,&quot;manualOverrideText&quot;:&quot;(E. H. Baker &amp; Baines, 2018; Kalsi et al., 2009; Mallia et al., 2018;&quot;},&quot;citationTag&quot;:&quot;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&quot;,&quot;citationItems&quot;:[{&quot;id&quot;:&quot;b863e2e2-0805-3987-bd83-ba032d2b215a&quot;,&quot;itemData&quot;:{&quot;type&quot;:&quot;article-journal&quot;,&quot;id&quot;:&quot;b863e2e2-0805-3987-bd83-ba032d2b215a&quot;,&quot;title&quot;:&quot;Role of airway glucose in bacterial infections in patients with chronic obstructive pulmonary disease&quot;,&quot;author&quot;:[{&quot;family&quot;:&quot;Mallia&quot;,&quot;given&quot;:&quot;Patrick&quot;,&quot;parse-names&quot;:false,&quot;dropping-particle&quot;:&quot;&quot;,&quot;non-dropping-particle&quot;:&quot;&quot;},{&quot;family&quot;:&quot;Webber&quot;,&quot;given&quot;:&quot;Jessica&quot;,&quot;parse-names&quot;:false,&quot;dropping-particle&quot;:&quot;&quot;,&quot;non-dropping-particle&quot;:&quot;&quot;},{&quot;family&quot;:&quot;Gill&quot;,&quot;given&quot;:&quot;Simren K.&quot;,&quot;parse-names&quot;:false,&quot;dropping-particle&quot;:&quot;&quot;,&quot;non-dropping-particle&quot;:&quot;&quot;},{&quot;family&quot;:&quot;Trujillo-Torralbo&quot;,&quot;given&quot;:&quot;Maria Belen&quot;,&quot;parse-names&quot;:false,&quot;dropping-particle&quot;:&quot;&quot;,&quot;non-dropping-particle&quot;:&quot;&quot;},{&quot;family&quot;:&quot;Calderazzo&quot;,&quot;given&quot;:&quot;Maria Adelaide&quot;,&quot;parse-names&quot;:false,&quot;dropping-particle&quot;:&quot;&quot;,&quot;non-dropping-particle&quot;:&quot;&quot;},{&quot;family&quot;:&quot;Finney&quot;,&quot;given&quot;:&quot;Lydia&quot;,&quot;parse-names&quot;:false,&quot;dropping-particle&quot;:&quot;&quot;,&quot;non-dropping-particle&quot;:&quot;&quot;},{&quot;family&quot;:&quot;Bakhsoliani&quot;,&quot;given&quot;:&quot;Eteri&quot;,&quot;parse-names&quot;:false,&quot;dropping-particle&quot;:&quot;&quot;,&quot;non-dropping-particle&quot;:&quot;&quot;},{&quot;family&quot;:&quot;Farne&quot;,&quot;given&quot;:&quot;Hugo&quot;,&quot;parse-names&quot;:false,&quot;dropping-particle&quot;:&quot;&quot;,&quot;non-dropping-particle&quot;:&quot;&quot;},{&quot;family&quot;:&quot;Singanayagam&quot;,&quot;given&quot;:&quot;Aran&quot;,&quot;parse-names&quot;:false,&quot;dropping-particle&quot;:&quot;&quot;,&quot;non-dropping-particle&quot;:&quot;&quot;},{&quot;family&quot;:&quot;Footitt&quot;,&quot;given&quot;:&quot;Joseph&quot;,&quot;parse-names&quot;:false,&quot;dropping-particle&quot;:&quot;&quot;,&quot;non-dropping-particle&quot;:&quot;&quot;},{&quot;family&quot;:&quot;Hewitt&quot;,&quot;given&quot;:&quot;Richard&quot;,&quot;parse-names&quot;:false,&quot;dropping-particle&quot;:&quot;&quot;,&quot;non-dropping-particle&quot;:&quot;&quot;},{&quot;family&quot;:&quot;Kebadze&quot;,&quot;given&quot;:&quot;Tatiana&quot;,&quot;parse-names&quot;:false,&quot;dropping-particle&quot;:&quot;&quot;,&quot;non-dropping-particle&quot;:&quot;&quot;},{&quot;family&quot;:&quot;Aniscenko&quot;,&quot;given&quot;:&quot;Julia&quot;,&quot;parse-names&quot;:false,&quot;dropping-particle&quot;:&quot;&quot;,&quot;non-dropping-particle&quot;:&quot;&quot;},{&quot;family&quot;:&quot;Padmanaban&quot;,&quot;given&quot;:&quot;Vijay&quot;,&quot;parse-names&quot;:false,&quot;dropping-particle&quot;:&quot;&quot;,&quot;non-dropping-particle&quot;:&quot;&quot;},{&quot;family&quot;:&quot;Molyneaux&quot;,&quot;given&quot;:&quot;Philip L.&quot;,&quot;parse-names&quot;:false,&quot;dropping-particle&quot;:&quot;&quot;,&quot;non-dropping-particle&quot;:&quot;&quot;},{&quot;family&quot;:&quot;Adcock&quot;,&quot;given&quot;:&quot;Ian M.&quot;,&quot;parse-names&quot;:false,&quot;dropping-particle&quot;:&quot;&quot;,&quot;non-dropping-particle&quot;:&quot;&quot;},{&quot;family&quot;:&quot;Barnes&quot;,&quot;given&quot;:&quot;Peter J.&quot;,&quot;parse-names&quot;:false,&quot;dropping-particle&quot;:&quot;&quot;,&quot;non-dropping-particle&quot;:&quot;&quot;},{&quot;family&quot;:&quot;Ito&quot;,&quot;given&quot;:&quot;Kazihuro&quot;,&quot;parse-names&quot;:false,&quot;dropping-particle&quot;:&quot;&quot;,&quot;non-dropping-particle&quot;:&quot;&quot;},{&quot;family&quot;:&quot;Elkin&quot;,&quot;given&quot;:&quot;Sarah L.&quot;,&quot;parse-names&quot;:false,&quot;dropping-particle&quot;:&quot;&quot;,&quot;non-dropping-particle&quot;:&quot;&quot;},{&quot;family&quot;:&quot;Kon&quot;,&quot;given&quot;:&quot;Onn Min&quot;,&quot;parse-names&quot;:false,&quot;dropping-particle&quot;:&quot;&quot;,&quot;non-dropping-particle&quot;:&quot;&quot;},{&quot;family&quot;:&quot;Cookson&quot;,&quot;given&quot;:&quot;William O.&quot;,&quot;parse-names&quot;:false,&quot;dropping-particle&quot;:&quot;&quot;,&quot;non-dropping-particle&quot;:&quot;&quot;},{&quot;family&quot;:&quot;Moffat&quot;,&quot;given&quot;:&quot;Miriam F.&quot;,&quot;parse-names&quot;:false,&quot;dropping-particle&quot;:&quot;&quot;,&quot;non-dropping-particle&quot;:&quot;&quot;},{&quot;family&quot;:&quot;Johnston&quot;,&quot;given&quot;:&quot;Sebastian L.&quot;,&quot;parse-names&quot;:false,&quot;dropping-particle&quot;:&quot;&quot;,&quot;non-dropping-particle&quot;:&quot;&quot;},{&quot;family&quot;:&quot;Tregoning&quot;,&quot;given&quot;:&quot;John S.&quot;,&quot;parse-names&quot;:false,&quot;dropping-particle&quot;:&quot;&quot;,&quot;non-dropping-particle&quot;:&quot;&quot;}],&quot;container-title&quot;:&quot;Journal of Allergy and Clinical Immunology&quot;,&quot;accessed&quot;:{&quot;date-parts&quot;:[[2020,10,8]]},&quot;DOI&quot;:&quot;10.1016/j.jaci.2017.10.017&quot;,&quot;ISSN&quot;:&quot;10976825&quot;,&quot;PMID&quot;:&quot;29310905&quot;,&quot;URL&quot;:&quot;/pmc/articles/PMC6127032/?report=abstract&quot;,&quot;issued&quot;:{&quot;date-parts&quot;:[[2018,9,1]]},&quot;page&quot;:&quot;815-823.e6&quot;,&quot;abstract&quot;:&quot;Background: Patients with chronic obstructive pulmonary disease (COPD) have increased susceptibility to respiratory tract infection, which contributes to disease progression and mortality, but mechanisms of increased susceptibility to infection remain unclear. Objectives: The aim of this study was to determine whether glucose concentrations were increased in airway samples (nasal lavage fluid, sputum, and bronchoalveolar lavage fluid) from patients with stable COPD and to determine the effects of viral infection on sputum glucose concentrations and how airway glucose concentrations relate to bacterial infection. Methods: We measured glucose concentrations in airway samples collected from patients with stable COPD and smokers and nonsmokers with normal lung function. Glucose concentrations were measured in patients with experimentally induced COPD exacerbations, and these results were validated in patients with naturally acquired COPD exacerbations. Relationships between sputum glucose concentrations, inflammatory markers, and bacterial load were examined. Results: Sputum glucose concentrations were significantly higher in patients with stable COPD compared with those in control subjects without COPD. In both experimental virus-induced and naturally acquired COPD exacerbations, sputum and nasal lavage fluid glucose concentrations were increased over baseline values. There were significant correlations between sputum glucose concentrations and sputum inflammatory markers, viral load, and bacterial load. Airway samples with higher glucose concentrations supported more Pseudomonas aeruginosa growth in vitro. Conclusions: Airway glucose concentrations are increased in patients with stable COPD and further increased during COPD exacerbations. Increased airway glucose concentrations might contribute to bacterial infections in both patients with stable and those with exacerbated COPD. This has important implications for the development of nonantibiotic therapeutic strategies for the prevention or treatment of bacterial infection in patients with COPD.&quot;,&quot;publisher&quot;:&quot;Mosby Inc.&quot;,&quot;issue&quot;:&quot;3&quot;,&quot;volume&quot;:&quot;142&quot;,&quot;container-title-short&quot;:&quot;&quot;},&quot;isTemporary&quot;:false},{&quot;id&quot;:&quot;9a66d456-48c2-339f-b66f-75020f6032c5&quot;,&quot;itemData&quot;:{&quot;type&quot;:&quot;article-journal&quot;,&quot;id&quot;:&quot;9a66d456-48c2-339f-b66f-75020f6032c5&quot;,&quot;title&quot;:&quot;Airway Glucose Homeostasis: A New Target in the Prevention and Treatment of Pulmonary Infection&quot;,&quot;author&quot;:[{&quot;family&quot;:&quot;Baker&quot;,&quot;given&quot;:&quot;Emma H.&quot;,&quot;parse-names&quot;:false,&quot;dropping-particle&quot;:&quot;&quot;,&quot;non-dropping-particle&quot;:&quot;&quot;},{&quot;family&quot;:&quot;Baines&quot;,&quot;given&quot;:&quot;Deborah L.&quot;,&quot;parse-names&quot;:false,&quot;dropping-particle&quot;:&quot;&quot;,&quot;non-dropping-particle&quot;:&quot;&quot;}],&quot;container-title&quot;:&quot;Chest&quot;,&quot;accessed&quot;:{&quot;date-parts&quot;:[[2025,3,24]]},&quot;DOI&quot;:&quot;10.1016/J.CHEST.2017.05.031&quot;,&quot;ISSN&quot;:&quot;0012-3692&quot;,&quot;PMID&quot;:&quot;28610911&quot;,&quot;issued&quot;:{&quot;date-parts&quot;:[[2018,2,1]]},&quot;page&quot;:&quot;507-514&quot;,&quot;abstract&quot;:&quot;In health, the glucose concentration of airway surface liquid (ASL) is 0.4 mM, about 12 times lower than the blood glucose concentration. Airway glucose homeostasis comprises a set of processes that actively maintain low ASL glucose concentration against the transepithelial gradient. Tight junctions between airway epithelial cells restrict paracellular glucose movement. Epithelial cellular glucose transport and metabolism removes glucose from ASL. Low ASL glucose concentrations make an important contribution to airway defense against infection, limiting bacterial growth by restricting nutrient availability. Both airway inflammation, which increases glucose permeability of tight junctions, and hyperglycemia, which increases the transepithelial glucose gradient, increase ASL glucose concentrations, with the greatest effect seen where they coexist. Elevated ASL glucose drives proliferation of bacteria able to use glucose as a carbon source, including Staphylococcus aureus, Pseudomonas aeruginosa, and other gram-negative bacteria. Clinically, this appears to be important in driving exacerbations of chronic lung disease, especially in patients with comorbid diabetes mellitus. Drugs can restore airway glucose homeostasis by reducing the permeability of tight junctions (eg, metformin), increasing epithelial cell glucose transport (eg, β-agonists, insulin), and/or by lowering blood glucose (eg, dapagliflozin). In cell culture and animal models these reduce ASL glucose concentrations and limit bacterial growth, preventing infection. Observational studies in humans indicate that airway glucose homeostasis-modifying drugs could prevent chronic lung disease exacerbations if tested in randomized trials.&quot;,&quot;publisher&quot;:&quot;Elsevier&quot;,&quot;issue&quot;:&quot;2&quot;,&quot;volume&quot;:&quot;153&quot;,&quot;container-title-short&quot;:&quot;Chest&quot;},&quot;isTemporary&quot;:false},{&quot;id&quot;:&quot;f74d9a98-ddeb-3822-8175-7f78991928b8&quot;,&quot;itemData&quot;:{&quot;type&quot;:&quot;article-journal&quot;,&quot;id&quot;:&quot;f74d9a98-ddeb-3822-8175-7f78991928b8&quot;,&quot;title&quot;:&quot;Glucose homeostasis across human airway epithelial cell monolayers: Role of diffusion, transport and metabolism&quot;,&quot;author&quot;:[{&quot;family&quot;:&quot;Kalsi&quot;,&quot;given&quot;:&quot;Kameljit K.&quot;,&quot;parse-names&quot;:false,&quot;dropping-particle&quot;:&quot;&quot;,&quot;non-dropping-particle&quot;:&quot;&quot;},{&quot;family&quot;:&quot;Baker&quot;,&quot;given&quot;:&quot;Emma H.&quot;,&quot;parse-names&quot;:false,&quot;dropping-particle&quot;:&quot;&quot;,&quot;non-dropping-particle&quot;:&quot;&quot;},{&quot;family&quot;:&quot;Fraser&quot;,&quot;given&quot;:&quot;Owen&quot;,&quot;parse-names&quot;:false,&quot;dropping-particle&quot;:&quot;&quot;,&quot;non-dropping-particle&quot;:&quot;&quot;},{&quot;family&quot;:&quot;Chung&quot;,&quot;given&quot;:&quot;Yuen Li&quot;,&quot;parse-names&quot;:false,&quot;dropping-particle&quot;:&quot;&quot;,&quot;non-dropping-particle&quot;:&quot;&quot;},{&quot;family&quot;:&quot;MacE&quot;,&quot;given&quot;:&quot;Oliver J.&quot;,&quot;parse-names&quot;:false,&quot;dropping-particle&quot;:&quot;&quot;,&quot;non-dropping-particle&quot;:&quot;&quot;},{&quot;family&quot;:&quot;Tarelli&quot;,&quot;given&quot;:&quot;Edward&quot;,&quot;parse-names&quot;:false,&quot;dropping-particle&quot;:&quot;&quot;,&quot;non-dropping-particle&quot;:&quot;&quot;},{&quot;family&quot;:&quot;Philips&quot;,&quot;given&quot;:&quot;Barbara J.&quot;,&quot;parse-names&quot;:false,&quot;dropping-particle&quot;:&quot;&quot;,&quot;non-dropping-particle&quot;:&quot;&quot;},{&quot;family&quot;:&quot;Baines&quot;,&quot;given&quot;:&quot;Deborah L.&quot;,&quot;parse-names&quot;:false,&quot;dropping-particle&quot;:&quot;&quot;,&quot;non-dropping-particle&quot;:&quot;&quot;}],&quot;container-title&quot;:&quot;Pflugers Archiv European Journal of Physiology&quot;,&quot;container-title-short&quot;:&quot;Pflugers Arch&quot;,&quot;accessed&quot;:{&quot;date-parts&quot;:[[2025,3,24]]},&quot;DOI&quot;:&quot;10.1007/S00424-008-0576-4/FIGURES/7&quot;,&quot;ISSN&quot;:&quot;00316768&quot;,&quot;PMID&quot;:&quot;18781323&quot;,&quot;URL&quot;:&quot;https://link.springer.com/article/10.1007/s00424-008-0576-4&quot;,&quot;issued&quot;:{&quot;date-parts&quot;:[[2009,3,10]]},&quot;page&quot;:&quot;1061-1070&quot;,&quot;abstract&quot;:&quot;Glucose in airway surface liquid (ASL) is maintained at low concentrations compared to blood glucose. Using radiolabelled [3H]-d-glucose and [14C]-l-glucose, detection of d- and l-glucose by high-performance liquid chromatography and metabolites by nuclear magnetic resonance, we found that glucose applied to the basolateral side of H441 human airway epithelial cell monolayers at a physiological concentration (5 mM) crossed to the apical side by paracellular diffusion. Transepithelial resistance of the monolayer was inversely correlated with paracellular diffusion. Appearance of glucose in the apical compartment was reduced by uptake of glucose into the cell by basolateral and apical phloretin-sensitive GLUT transporters. Glucose taken up into the cell was metabolised to lactate which was then released, at least in part, across the apical membrane. We suggest that glucose transport through GLUT transporters and its subsequent metabolism in lung epithelial cells help to maintain low glucose concentrations in human ASL which is important for protecting the lung against infection.&quot;,&quot;publisher&quot;:&quot;Springer&quot;,&quot;issue&quot;:&quot;5&quot;,&quot;volume&quot;:&quot;457&quot;},&quot;isTemporary&quot;:false}]},{&quot;citationID&quot;:&quot;MENDELEY_CITATION_5a04b48e-91f6-48ae-81fa-ebebff619565&quot;,&quot;properties&quot;:{&quot;noteIndex&quot;:0},&quot;isEdited&quot;:false,&quot;manualOverride&quot;:{&quot;isManuallyOverridden&quot;:true,&quot;citeprocText&quot;:&quot;(Patkee et al., 2016, https://doi.org/10.1111/JCMM.12784)&quot;,&quot;manualOverrideText&quot;:&quot;Patkee et al., 2016;&quot;},&quot;citationTag&quot;:&quot;MENDELEY_CITATION_v3_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&quot;,&quot;citationItems&quot;:[{&quot;id&quot;:&quot;a61de80a-591f-3d10-9066-1c7d157fcd84&quot;,&quot;itemData&quot;:{&quot;type&quot;:&quot;article-journal&quot;,&quot;id&quot;:&quot;a61de80a-591f-3d10-9066-1c7d157fcd84&quot;,&quot;title&quot;:&quot;Metformin prevents the effects of Pseudomonas aeruginosa on airway epithelial tight junctions and restricts hyperglycaemia-induced bacterial growth&quot;,&quot;author&quot;:[{&quot;family&quot;:&quot;Patkee&quot;,&quot;given&quot;:&quot;Wishwanath R.A.&quot;,&quot;parse-names&quot;:false,&quot;dropping-particle&quot;:&quot;&quot;,&quot;non-dropping-particle&quot;:&quot;&quot;},{&quot;family&quot;:&quot;Carr&quot;,&quot;given&quot;:&quot;Georgina&quot;,&quot;parse-names&quot;:false,&quot;dropping-particle&quot;:&quot;&quot;,&quot;non-dropping-particle&quot;:&quot;&quot;},{&quot;family&quot;:&quot;Baker&quot;,&quot;given&quot;:&quot;Emma H.&quot;,&quot;parse-names&quot;:false,&quot;dropping-particle&quot;:&quot;&quot;,&quot;non-dropping-particle&quot;:&quot;&quot;},{&quot;family&quot;:&quot;Baines&quot;,&quot;given&quot;:&quot;Deborah L.&quot;,&quot;parse-names&quot;:false,&quot;dropping-particle&quot;:&quot;&quot;,&quot;non-dropping-particle&quot;:&quot;&quot;},{&quot;family&quot;:&quot;Garnett&quot;,&quot;given&quot;:&quot;James P.&quot;,&quot;parse-names&quot;:false,&quot;dropping-particle&quot;:&quot;&quot;,&quot;non-dropping-particle&quot;:&quot;&quot;}],&quot;container-title&quot;:&quot;Journal of Cellular and Molecular Medicine&quot;,&quot;accessed&quot;:{&quot;date-parts&quot;:[[2025,3,24]]},&quot;DOI&quot;:&quot;10.1111/JCMM.12784&quot;,&quot;ISSN&quot;:&quot;1582-4934&quot;,&quot;PMID&quot;:&quot;26837005&quot;,&quot;URL&quot;:&quot;https://onlinelibrary.wiley.com/doi/full/10.1111/jcmm.12784&quot;,&quot;issued&quot;:{&quot;date-parts&quot;:[[2016,4,1]]},&quot;page&quot;:&quot;758-764&quot;,&quot;abstract&quot;:&quot;Lung disease and elevation of blood glucose are associated with increased glucose concentration in the airway surface liquid (ASL). Raised ASL glucose is associated with increased susceptibility to infection by respiratory pathogens including Staphylococcus aureus and Pseudomonas aeruginosa. We have previously shown that the anti-diabetes drug, metformin, reduces glucose-induced S. aureus growth across in vitro airway epithelial cultures. The aim of this study was to investigate whether metformin has the potential to reduce glucose-induced P. aeruginosa infections across airway epithelial (Calu-3) cultures by limiting glucose permeability. We also explored the effect of P. aeruginosa and metformin on airway epithelial barrier function by investigating changes in tight junction protein abundance. Apical P. aeruginosa growth increased with basolateral glucose concentration, reduced transepithelial electrical resistance (TEER) and increased paracellular glucose flux. Metformin pre-treatment of the epithelium inhibited the glucose-induced growth of P. aeruginosa, increased TEER and decreased glucose flux. Similar effects on bacterial growth and TEER were observed with the AMP activated protein kinase agonist, 5-aminoimidazole-4-carboxamide ribonucleotide. Interestingly, metformin was able to prevent the P. aeruginosa-induced reduction in the abundance of tight junction proteins, claudin-1 and occludin. Our study highlights the potential of metformin to reduce hyperglycaemia-induced P. aeruginosa growth through airway epithelial tight junction modulation, and that claudin-1 and occludin could be important targets to regulate glucose permeability across airway epithelia and supress bacterial growth. Further investigation into the mechanisms regulating metformin and P. aeruginosa action on airway epithelial tight junctions could yield new therapeutic targets to prevent/suppress hyperglycaemia-induced respiratory infections, avoiding the use of antibiotics.&quot;,&quot;publisher&quot;:&quot;John Wiley &amp; Sons, Ltd&quot;,&quot;issue&quot;:&quot;4&quot;,&quot;volume&quot;:&quot;20&quot;,&quot;container-title-short&quot;:&quot;J Cell Mol Med&quot;},&quot;isTemporary&quot;:false,&quot;suppress-author&quot;:false,&quot;composite&quot;:false,&quot;author-only&quot;:false}]},{&quot;citationID&quot;:&quot;MENDELEY_CITATION_3ef49ffc-03b4-468b-9799-872a6db33066&quot;,&quot;properties&quot;:{&quot;noteIndex&quot;:0},&quot;isEdited&quot;:false,&quot;manualOverride&quot;:{&quot;isManuallyOverridden&quot;:true,&quot;citeprocText&quot;:&quot;(Pezzulo et al., 2011, https://doi.org/10.1371/JOURNAL.PONE.0016166)&quot;,&quot;manualOverrideText&quot;:&quot;Pezzulo et al., 2011)&quot;},&quot;citationTag&quot;:&quot;MENDELEY_CITATION_v3_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&quot;,&quot;citationItems&quot;:[{&quot;id&quot;:&quot;ca4b6847-7aba-3d8e-96b1-03be16939ef5&quot;,&quot;itemData&quot;:{&quot;type&quot;:&quot;article-journal&quot;,&quot;id&quot;:&quot;ca4b6847-7aba-3d8e-96b1-03be16939ef5&quot;,&quot;title&quot;:&quot;Glucose Depletion in the Airway Surface Liquid Is Essential for Sterility of the Airways&quot;,&quot;author&quot;:[{&quot;family&quot;:&quot;Pezzulo&quot;,&quot;given&quot;:&quot;Alejandro A.&quot;,&quot;parse-names&quot;:false,&quot;dropping-particle&quot;:&quot;&quot;,&quot;non-dropping-particle&quot;:&quot;&quot;},{&quot;family&quot;:&quot;Gutiérrez&quot;,&quot;given&quot;:&quot;Jeydith&quot;,&quot;parse-names&quot;:false,&quot;dropping-particle&quot;:&quot;&quot;,&quot;non-dropping-particle&quot;:&quot;&quot;},{&quot;family&quot;:&quot;Duschner&quot;,&quot;given&quot;:&quot;Kelly S.&quot;,&quot;parse-names&quot;:false,&quot;dropping-particle&quot;:&quot;&quot;,&quot;non-dropping-particle&quot;:&quot;&quot;},{&quot;family&quot;:&quot;McConnell&quot;,&quot;given&quot;:&quot;Kelly S.&quot;,&quot;parse-names&quot;:false,&quot;dropping-particle&quot;:&quot;&quot;,&quot;non-dropping-particle&quot;:&quot;&quot;},{&quot;family&quot;:&quot;Taft&quot;,&quot;given&quot;:&quot;Peter J.&quot;,&quot;parse-names&quot;:false,&quot;dropping-particle&quot;:&quot;&quot;,&quot;non-dropping-particle&quot;:&quot;&quot;},{&quot;family&quot;:&quot;Ernst&quot;,&quot;given&quot;:&quot;Sarah E.&quot;,&quot;parse-names&quot;:false,&quot;dropping-particle&quot;:&quot;&quot;,&quot;non-dropping-particle&quot;:&quot;&quot;},{&quot;family&quot;:&quot;Yahr&quot;,&quot;given&quot;:&quot;Timothy L.&quot;,&quot;parse-names&quot;:false,&quot;dropping-particle&quot;:&quot;&quot;,&quot;non-dropping-particle&quot;:&quot;&quot;},{&quot;family&quot;:&quot;Rahmouni&quot;,&quot;given&quot;:&quot;Kamal&quot;,&quot;parse-names&quot;:false,&quot;dropping-particle&quot;:&quot;&quot;,&quot;non-dropping-particle&quot;:&quot;&quot;},{&quot;family&quot;:&quot;Klesney-Tait&quot;,&quot;given&quot;:&quot;Julia&quot;,&quot;parse-names&quot;:false,&quot;dropping-particle&quot;:&quot;&quot;,&quot;non-dropping-particle&quot;:&quot;&quot;},{&quot;family&quot;:&quot;Stoltz&quot;,&quot;given&quot;:&quot;David A.&quot;,&quot;parse-names&quot;:false,&quot;dropping-particle&quot;:&quot;&quot;,&quot;non-dropping-particle&quot;:&quot;&quot;},{&quot;family&quot;:&quot;Zabner&quot;,&quot;given&quot;:&quot;Joseph&quot;,&quot;parse-names&quot;:false,&quot;dropping-particle&quot;:&quot;&quot;,&quot;non-dropping-particle&quot;:&quot;&quot;}],&quot;container-title&quot;:&quot;PLOS ONE&quot;,&quot;accessed&quot;:{&quot;date-parts&quot;:[[2025,3,24]]},&quot;DOI&quot;:&quot;10.1371/JOURNAL.PONE.0016166&quot;,&quot;ISSN&quot;:&quot;1932-6203&quot;,&quot;PMID&quot;:&quot;21311590&quot;,&quot;URL&quot;:&quot;https://journals.plos.org/plosone/article?id=10.1371/journal.pone.0016166&quot;,&quot;issued&quot;:{&quot;date-parts&quot;:[[2011]]},&quot;page&quot;:&quot;e16166&quot;,&quot;abstract&quot;:&quot;Diabetes mellitus predisposes the host to bacterial infections. Moreover, hyperglycemia has been shown to be an independent risk factor for respiratory infections. The luminal surface of airway epithelia is covered by a thin layer of airway surface liquid (ASL) and is normally sterile despite constant exposure to bacteria. The balance between bacterial growth and killing in the airway determines the outcome of exposure to inhaled or aspirated bacteria: infection or sterility. We hypothesized that restriction of carbon sources –including glucose– in the ASL is required for sterility of the lungs. We found that airway epithelia deplete glucose from the ASL via a novel mechanism involving polarized expression of GLUT-1 and GLUT-10, intracellular glucose phosphorylation, and low relative paracellular glucose permeability in well-differentiated cultures of human airway epithelia and in segments of airway epithelia excised from human tracheas. Moreover, we found that increased glucose concentration in the ASL augments growth of P. aeruginosa in vitro and in the lungs of hyperglycemic ob/ob and db/db mice in vivo. In contrast, hyperglycemia had no effect on intrapulmonary bacterial growth of a P. aeruginosa mutant that is unable to utilize glucose as a carbon source. Our data suggest that depletion of glucose in the airway epithelial surface is a novel mechanism for innate immunity. This mechanism is important for sterility of the airways and has implications in hyperglycemia and conditions that result in disruption of the epithelial barrier in the lung.&quot;,&quot;publisher&quot;:&quot;Public Library of Science&quot;,&quot;issue&quot;:&quot;1&quot;,&quot;volume&quot;:&quot;6&quot;,&quot;container-title-short&quot;:&quot;PLoS One&quot;},&quot;isTemporary&quot;:false,&quot;suppress-author&quot;:false,&quot;composite&quot;:false,&quot;author-only&quot;:false}]},{&quot;citationID&quot;:&quot;MENDELEY_CITATION_1423cb6a-a5ee-4320-a005-b9f17613ddc4&quot;,&quot;properties&quot;:{&quot;noteIndex&quot;:0},&quot;isEdited&quot;:false,&quot;manualOverride&quot;:{&quot;isManuallyOverridden&quot;:false,&quot;citeprocText&quot;:&quot;(Zhou-Suckow et al., 2017, https://doi.org/10.1007/S00441-016-2562-Z)&quot;,&quot;manualOverrideText&quot;:&quot;&quot;},&quot;citationTag&quot;:&quot;MENDELEY_CITATION_v3_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&quot;,&quot;citationItems&quot;:[{&quot;id&quot;:&quot;8126a771-d4b9-3d08-a619-f5867a2bb29a&quot;,&quot;itemData&quot;:{&quot;type&quot;:&quot;article-journal&quot;,&quot;id&quot;:&quot;8126a771-d4b9-3d08-a619-f5867a2bb29a&quot;,&quot;title&quot;:&quot;Airway mucus, inflammation and remodeling: emerging links in the pathogenesis of chronic lung diseases&quot;,&quot;author&quot;:[{&quot;family&quot;:&quot;Zhou-Suckow&quot;,&quot;given&quot;:&quot;Zhe&quot;,&quot;parse-names&quot;:false,&quot;dropping-particle&quot;:&quot;&quot;,&quot;non-dropping-particle&quot;:&quot;&quot;},{&quot;family&quot;:&quot;Duerr&quot;,&quot;given&quot;:&quot;Julia&quot;,&quot;parse-names&quot;:false,&quot;dropping-particle&quot;:&quot;&quot;,&quot;non-dropping-particle&quot;:&quot;&quot;},{&quot;family&quot;:&quot;Hagner&quot;,&quot;given&quot;:&quot;Matthias&quot;,&quot;parse-names&quot;:false,&quot;dropping-particle&quot;:&quot;&quot;,&quot;non-dropping-particle&quot;:&quot;&quot;},{&quot;family&quot;:&quot;Mall&quot;,&quot;given&quot;:&quot;Marcus A.&quot;,&quot;parse-names&quot;:false,&quot;dropping-particle&quot;:&quot;&quot;,&quot;non-dropping-particle&quot;:&quot;&quot;}],&quot;container-title&quot;:&quot;Cell and Tissue Research 2017 367:3&quot;,&quot;accessed&quot;:{&quot;date-parts&quot;:[[2025,2,26]]},&quot;DOI&quot;:&quot;10.1007/S00441-016-2562-Z&quot;,&quot;ISSN&quot;:&quot;1432-0878&quot;,&quot;PMID&quot;:&quot;28108847&quot;,&quot;URL&quot;:&quot;https://link.springer.com/article/10.1007/s00441-016-2562-z&quot;,&quot;issued&quot;:{&quot;date-parts&quot;:[[2017,1,20]]},&quot;page&quot;:&quot;537-550&quot;,&quot;abstract&quot;:&quot;Airway mucus obstruction is a hallmark of many chronic lung diseases including rare genetic disorders such as cystic fibrosis (CF) and primary ciliary dyskinesia, as well as common lung diseases such as asthma and chronic obstructive pulmonary disease (COPD), which have emerged as a leading cause of morbidity and mortality worldwide. However, the role of excess airway mucus in the in vivo pathogenesis of these diseases remains poorly understood. The generation of mice with airway-specific overexpression of epithelial Na+ channels (ENaC), exhibiting airway surface dehydration (mucus hyperconcentration), impaired mucociliary clearance (MCC) and mucus plugging, led to a model of muco-obstructive lung disease that shares key features of CF and COPD. In this review, we summarize recent progress in the understanding of causes of impaired MCC and in vivo consequences of airway mucus obstruction that can be inferred from studies in βENaC-overexpressing mice. These studies confirm that mucus hyperconcentration on airway surfaces plays a critical role in the pathophysiology of impaired MCC, mucus adhesion and airway plugging that cause airflow obstruction and provide a nidus for bacterial infection. In addition, these studies support the emerging concept that excess airway mucus per se, probably via several mechanisms including hypoxic epithelial necrosis, retention of inhaled irritants or allergens, and potential immunomodulatory effects, is a potent trigger of chronic airway inflammation and associated lung damage, even in the absence of bacterial infection. Finally, these studies suggest that improvement of mucus clearance may be a promising therapeutic strategy for a spectrum of muco-obstructive lung diseases.&quot;,&quot;publisher&quot;:&quot;Springer&quot;,&quot;issue&quot;:&quot;3&quot;,&quot;volume&quot;:&quot;367&quot;,&quot;container-title-short&quot;:&quot;&quot;},&quot;isTemporary&quot;:false,&quot;suppress-author&quot;:false,&quot;composite&quot;:false,&quot;author-only&quot;:false}]},{&quot;citationID&quot;:&quot;MENDELEY_CITATION_912e0663-cb77-4254-829a-19cfed8c639e&quot;,&quot;properties&quot;:{&quot;noteIndex&quot;:0},&quot;isEdited&quot;:false,&quot;manualOverride&quot;:{&quot;isManuallyOverridden&quot;:false,&quot;citeprocText&quot;:&quot;(Woodruff et al., 2009, https://doi.org/10.1164/RCCM.200903-0392OC)&quot;,&quot;manualOverrideText&quot;:&quot;&quot;},&quot;citationTag&quot;:&quot;MENDELEY_CITATION_v3_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&quot;,&quot;citationItems&quot;:[{&quot;id&quot;:&quot;b3c219d3-90f1-3c90-b725-bd49ee9fbaca&quot;,&quot;itemData&quot;:{&quot;type&quot;:&quot;article-journal&quot;,&quot;id&quot;:&quot;b3c219d3-90f1-3c90-b725-bd49ee9fbaca&quot;,&quot;title&quot;:&quot;T-helper Type 2–driven Inflammation Defines Major Subphenotypes of Asthma&quot;,&quot;author&quot;:[{&quot;family&quot;:&quot;Woodruff&quot;,&quot;given&quot;:&quot;Prescott G.&quot;,&quot;parse-names&quot;:false,&quot;dropping-particle&quot;:&quot;&quot;,&quot;non-dropping-particle&quot;:&quot;&quot;},{&quot;family&quot;:&quot;Modrek&quot;,&quot;given&quot;:&quot;Barmak&quot;,&quot;parse-names&quot;:false,&quot;dropping-particle&quot;:&quot;&quot;,&quot;non-dropping-particle&quot;:&quot;&quot;},{&quot;family&quot;:&quot;Choy&quot;,&quot;given&quot;:&quot;David F.&quot;,&quot;parse-names&quot;:false,&quot;dropping-particle&quot;:&quot;&quot;,&quot;non-dropping-particle&quot;:&quot;&quot;},{&quot;family&quot;:&quot;Jia&quot;,&quot;given&quot;:&quot;Guiquan&quot;,&quot;parse-names&quot;:false,&quot;dropping-particle&quot;:&quot;&quot;,&quot;non-dropping-particle&quot;:&quot;&quot;},{&quot;family&quot;:&quot;Abbas&quot;,&quot;given&quot;:&quot;Alexander R.&quot;,&quot;parse-names&quot;:false,&quot;dropping-particle&quot;:&quot;&quot;,&quot;non-dropping-particle&quot;:&quot;&quot;},{&quot;family&quot;:&quot;Ellwanger&quot;,&quot;given&quot;:&quot;Almut&quot;,&quot;parse-names&quot;:false,&quot;dropping-particle&quot;:&quot;&quot;,&quot;non-dropping-particle&quot;:&quot;&quot;},{&quot;family&quot;:&quot;Arron&quot;,&quot;given&quot;:&quot;Joseph R.&quot;,&quot;parse-names&quot;:false,&quot;dropping-particle&quot;:&quot;&quot;,&quot;non-dropping-particle&quot;:&quot;&quot;},{&quot;family&quot;:&quot;Koth&quot;,&quot;given&quot;:&quot;Laura L.&quot;,&quot;parse-names&quot;:false,&quot;dropping-particle&quot;:&quot;&quot;,&quot;non-dropping-particle&quot;:&quot;&quot;},{&quot;family&quot;:&quot;Fahy&quot;,&quot;given&quot;:&quot;John&quot;,&quot;parse-names&quot;:false,&quot;dropping-particle&quot;:&quot;V.&quot;,&quot;non-dropping-particle&quot;:&quot;&quot;}],&quot;container-title&quot;:&quot;American Journal of Respiratory and Critical Care Medicine&quot;,&quot;container-title-short&quot;:&quot;Am J Respir Crit Care Med&quot;,&quot;accessed&quot;:{&quot;date-parts&quot;:[[2021,8,10]]},&quot;DOI&quot;:&quot;10.1164/RCCM.200903-0392OC&quot;,&quot;PMID&quot;:&quot;19483109&quot;,&quot;URL&quot;:&quot;/pmc/articles/PMC2742757/&quot;,&quot;issued&quot;:{&quot;date-parts&quot;:[[2009,9,1]]},&quot;page&quot;:&quot;388&quot;,&quot;abstract&quot;:&quot;Rationale: T-helper type 2 (Th2) inflammation, mediated by IL-4, IL-5, and IL-13, is considered the central molecular mechanism underlying asthma, and Th2 cytokines are emerging therapeutic targets. However, clinical studies increasingly suggest that asthma is heterogeneous. Objectives: To determine whether this clinical heterogeneity reflects heterogeneity in underlying molecular mechanisms related to Th2 inflammation. Methods: Using microarray and polymerase chain reaction analyses of airway epithelial brushings from 42 patients with mild-to-moderate asthma and 28 healthy control subjects, we classified subjects with asthma based on high or low expression of IL-13-inducible genes. We then validated this classification and investigated its clinical implications through analyses of cytokine expression in bronchial biopsies, markers of inflammation and remodeling, responsiveness to inhaled corticosteroids, and reproducibility on repeat examination. Measurements and Main Results: Gene expression analyses identified two evenly sized and distinct subgroups, \&quot;Th2-high\&quot; and \&quot;Th2-low\&quot; asthma (the latter indistinguishable from control subjects). These subgroups differed significantly in expression of IL-5 and IL-13 in bronchial biopsies and in airway hyperresponsiveness, serum IgE, blood and airway eosinophilia, subepithelial fibrosis, and airway mucin gene expression (all P &lt; 0.03). The lung function improvements expected with inhaled corticosteroids were restricted to Th2-high asthma, and Th2 markers were reproducible on repeat evaluation. Conclusions: Asthma can be divided into at least two distinct molecular phenotypes defined by degree of Th2 inflammation. Th2 cytokines are likely tobea relevant therapeutic target in onlya subset of patients with asthma. Furthermore, current models do not adequately explain non-Th2-driven asthma, which represents a significant proportion of patients and responds poorly to current therapies.&quot;,&quot;publisher&quot;:&quot;American Thoracic Society&quot;,&quot;issue&quot;:&quot;5&quot;,&quot;volume&quot;:&quot;180&quot;},&quot;isTemporary&quot;:false,&quot;suppress-author&quot;:false,&quot;composite&quot;:false,&quot;author-only&quot;:false}]},{&quot;citationID&quot;:&quot;MENDELEY_CITATION_6c799789-4b12-4839-b1dd-137b9044025c&quot;,&quot;properties&quot;:{&quot;noteIndex&quot;:0},&quot;isEdited&quot;:false,&quot;manualOverride&quot;:{&quot;isManuallyOverridden&quot;:false,&quot;citeprocText&quot;:&quot;(Kyriakopoulos et al., 2021, https://doi.org/10.1183/23120541.00309-2020)&quot;,&quot;manualOverrideText&quot;:&quot;&quot;},&quot;citationTag&quot;:&quot;MENDELEY_CITATION_v3_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&quot;,&quot;citationItems&quot;:[{&quot;id&quot;:&quot;e4788dcd-83de-308b-90f1-7c16296212ea&quot;,&quot;itemData&quot;:{&quot;type&quot;:&quot;article-journal&quot;,&quot;id&quot;:&quot;e4788dcd-83de-308b-90f1-7c16296212ea&quot;,&quot;title&quot;:&quot;Identification and treatment of T2-low asthma in the era of biologics&quot;,&quot;author&quot;:[{&quot;family&quot;:&quot;Kyriakopoulos&quot;,&quot;given&quot;:&quot;Chris&quot;,&quot;parse-names&quot;:false,&quot;dropping-particle&quot;:&quot;&quot;,&quot;non-dropping-particle&quot;:&quot;&quot;},{&quot;family&quot;:&quot;Gogali&quot;,&quot;given&quot;:&quot;Athena&quot;,&quot;parse-names&quot;:false,&quot;dropping-particle&quot;:&quot;&quot;,&quot;non-dropping-particle&quot;:&quot;&quot;},{&quot;family&quot;:&quot;Bartziokas&quot;,&quot;given&quot;:&quot;Konstantinos&quot;,&quot;parse-names&quot;:false,&quot;dropping-particle&quot;:&quot;&quot;,&quot;non-dropping-particle&quot;:&quot;&quot;},{&quot;family&quot;:&quot;Kostikas&quot;,&quot;given&quot;:&quot;Konstantinos&quot;,&quot;parse-names&quot;:false,&quot;dropping-particle&quot;:&quot;&quot;,&quot;non-dropping-particle&quot;:&quot;&quot;}],&quot;container-title&quot;:&quot;ERJ Open Research&quot;,&quot;accessed&quot;:{&quot;date-parts&quot;:[[2025,4,9]]},&quot;DOI&quot;:&quot;10.1183/23120541.00309-2020&quot;,&quot;ISSN&quot;:&quot;2312-0541&quot;,&quot;URL&quot;:&quot;https://publications.ersnet.org/content/erjor/7/2/00309-2020&quot;,&quot;issued&quot;:{&quot;date-parts&quot;:[[2021,6,7]]},&quot;abstract&quot;:&quot;Currently, and based on the development of relevant biologic therapies, T2-high is the most well-defined endotype of asthma. Although much progress has been made in elucidating T2-high inflammation pathways, no specific clinically applicable biomarkers for T2-low asthma have been identified. The therapeutic approach of T2-low asthma is a problem urgently needing resolution, firstly because these patients have poor response to steroids, and secondly because they are not candidates for the newer targeted biologic agents. Thus, there is an unmet need for the identification of biomarkers that can help the diagnosis and endotyping of T2-low asthma.Ongoing investigation is focusing on neutrophilic airway inflammation mediators as therapeutic targets, including interleukin (IL)-8, IL-17, IL-1, IL-6, IL-23 and tumour necrosis factor-α; molecules that target restoration of corticosteroid sensitivity, mainly mitogen-activated protein kinase inhibitors, tyrosine kinase inhibitors and phosphatidylinositol 3-kinase inhibitors; phosphodiesterase (PDE)3 inhibitors that act as bronchodilators and PDE4 inhibitors that have an anti-inflammatory effect; and airway smooth muscle mass attenuation therapies, mainly for patients with paucigranulocytic inflammation.This article aims to review the evidence for noneosinophilic inflammation being a target for therapy in asthma; discuss current and potential future therapeutic approaches, such as novel molecules and biologic agents; and assess clinical trials of licensed drugs in the treatment of T2-low asthma.&quot;,&quot;publisher&quot;:&quot;European Respiratory Society&quot;,&quot;issue&quot;:&quot;2&quot;,&quot;volume&quot;:&quot;7&quot;,&quot;container-title-short&quot;:&quot;ERJ Open Res&quot;},&quot;isTemporary&quot;:false,&quot;suppress-author&quot;:false,&quot;composite&quot;:false,&quot;author-only&quot;:false}]},{&quot;citationID&quot;:&quot;MENDELEY_CITATION_01f03e51-fed0-4852-99b0-800d81671608&quot;,&quot;properties&quot;:{&quot;noteIndex&quot;:0},&quot;isEdited&quot;:false,&quot;manualOverride&quot;:{&quot;isManuallyOverridden&quot;:false,&quot;citeprocText&quot;:&quot;(Brown et al., 2023, https://doi.org/10.3389/FCIMB.2023.1141798; Rotta detto Loria et al., 2013, https://doi.org/10.1371/journal.pone.0066818)&quot;,&quot;manualOverrideText&quot;:&quot;&quot;},&quot;citationTag&quot;:&quot;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&quot;,&quot;citationItems&quot;:[{&quot;id&quot;:&quot;ae39ec1b-1571-397d-a73d-66d8ae9793e3&quot;,&quot;itemData&quot;:{&quot;type&quot;:&quot;article-journal&quot;,&quot;id&quot;:&quot;ae39ec1b-1571-397d-a73d-66d8ae9793e3&quot;,&quot;title&quot;:&quot;Nontypeable Haemophilus Influenzae Infection Upregulates the NLRP3 Inflammasome and Leads to Caspase-1-Dependent Secretion of Interleukin-1β - A Possible Pathway of Exacerbations in COPD&quot;,&quot;author&quot;:[{&quot;family&quot;:&quot;Rotta detto Loria&quot;,&quot;given&quot;:&quot;Johannes&quot;,&quot;parse-names&quot;:false,&quot;dropping-particle&quot;:&quot;&quot;,&quot;non-dropping-particle&quot;:&quot;&quot;},{&quot;family&quot;:&quot;Rohmann&quot;,&quot;given&quot;:&quot;Kristina&quot;,&quot;parse-names&quot;:false,&quot;dropping-particle&quot;:&quot;&quot;,&quot;non-dropping-particle&quot;:&quot;&quot;},{&quot;family&quot;:&quot;Droemann&quot;,&quot;given&quot;:&quot;Daniel&quot;,&quot;parse-names&quot;:false,&quot;dropping-particle&quot;:&quot;&quot;,&quot;non-dropping-particle&quot;:&quot;&quot;},{&quot;family&quot;:&quot;Kujath&quot;,&quot;given&quot;:&quot;Peter&quot;,&quot;parse-names&quot;:false,&quot;dropping-particle&quot;:&quot;&quot;,&quot;non-dropping-particle&quot;:&quot;&quot;},{&quot;family&quot;:&quot;Rupp&quot;,&quot;given&quot;:&quot;Jan&quot;,&quot;parse-names&quot;:false,&quot;dropping-particle&quot;:&quot;&quot;,&quot;non-dropping-particle&quot;:&quot;&quot;},{&quot;family&quot;:&quot;Goldmann&quot;,&quot;given&quot;:&quot;Torsten&quot;,&quot;parse-names&quot;:false,&quot;dropping-particle&quot;:&quot;&quot;,&quot;non-dropping-particle&quot;:&quot;&quot;},{&quot;family&quot;:&quot;Dalhoff&quot;,&quot;given&quot;:&quot;Klaus&quot;,&quot;parse-names&quot;:false,&quot;dropping-particle&quot;:&quot;&quot;,&quot;non-dropping-particle&quot;:&quot;&quot;}],&quot;container-title&quot;:&quot;PLoS ONE&quot;,&quot;container-title-short&quot;:&quot;PLoS One&quot;,&quot;accessed&quot;:{&quot;date-parts&quot;:[[2019,5,10]]},&quot;DOI&quot;:&quot;10.1371/journal.pone.0066818&quot;,&quot;ISSN&quot;:&quot;19326203&quot;,&quot;PMID&quot;:&quot;23840534&quot;,&quot;URL&quot;:&quot;http://www.ncbi.nlm.nih.gov/pubmed/23840534&quot;,&quot;issued&quot;:{&quot;date-parts&quot;:[[2013]]},&quot;page&quot;:&quot;e66818&quot;,&quot;abstract&quot;:&quot;Rationale:Nontypeable Haemophilus influenzae (NTHi) is the most common cause for bacterial exacerbations in chronic obstructive pulmonary disease (COPD). Recent investigations suggest the participation of the inflammasome in the pathomechanism of airway inflammation. The inflammasome is a cytosolic protein complex important for early inflammatory responses, by processing Interleukin-1β (IL-1β) to its active form.Objectives:Since inflammasome activation has been described for a variety of inflammatory diseases, we investigated whether this pathway plays a role in NTHi infection of the airways.Methods:A murine macrophage cell line (RAW 264.7), human alveolar macrophages and human lung tissue (HLT) were stimulated with viable or non-viable NTHi and/or nigericin, a potassium ionophore. Secreted cytokines were measured with ELISA and participating proteins detected via Western Blot or immunohistochemistry.Measurements and Main Results:Western Blot analysis of cells and immunohistochemistry of lung tissue detected the inflammasome key components NLRP3 and caspase-1 after stimulation, leading to a significant induction of IL-1β expression (RAW: control at the lower detection limit vs. NTHi 505±111pg/ml, p&lt;0.01). Inhibition of caspase-1 in human lung tissue led to a significant reduction of IL-1β and IL-18 levels (IL-1β: NTHi 24 h 17423±3198pg/ml vs. NTHi+Z-YVAD-FMK 6961±1751pg/ml, p&lt;0.01).Conclusion:Our data demonstrate the upregulation of the NRLP3-inflammasome during NTHi-induced inflammation in respiratory cells and tissues. Our findings concerning caspase-1 dependent IL-1β release suggest a role for the inflammasome in respiratory tract infections with NTHi which may be relevant for the pathogenesis of bacterial exacerbations in COPD. © 2013 Rotta detto Loria et al.&quot;,&quot;publisher&quot;:&quot;Public Library of Science&quot;,&quot;issue&quot;:&quot;6&quot;,&quot;volume&quot;:&quot;8&quot;},&quot;isTemporary&quot;:false},{&quot;id&quot;:&quot;1e2c56dc-d04a-3ff6-9f9a-52961d43be91&quot;,&quot;itemData&quot;:{&quot;type&quot;:&quot;article-journal&quot;,&quot;id&quot;:&quot;1e2c56dc-d04a-3ff6-9f9a-52961d43be91&quot;,&quot;title&quot;:&quot;Epithelial immune activation and intracellular invasion by non-typeable Haemophilus influenzae&quot;,&quot;author&quot;:[{&quot;family&quot;:&quot;Brown&quot;,&quot;given&quot;:&quot;Mary A.&quot;,&quot;parse-names&quot;:false,&quot;dropping-particle&quot;:&quot;&quot;,&quot;non-dropping-particle&quot;:&quot;&quot;},{&quot;family&quot;:&quot;Morgan&quot;,&quot;given&quot;:&quot;Sophie B.&quot;,&quot;parse-names&quot;:false,&quot;dropping-particle&quot;:&quot;&quot;,&quot;non-dropping-particle&quot;:&quot;&quot;},{&quot;family&quot;:&quot;Donachie&quot;,&quot;given&quot;:&quot;Gillian E.&quot;,&quot;parse-names&quot;:false,&quot;dropping-particle&quot;:&quot;&quot;,&quot;non-dropping-particle&quot;:&quot;&quot;},{&quot;family&quot;:&quot;Horton&quot;,&quot;given&quot;:&quot;Katie L.&quot;,&quot;parse-names&quot;:false,&quot;dropping-particle&quot;:&quot;&quot;,&quot;non-dropping-particle&quot;:&quot;&quot;},{&quot;family&quot;:&quot;Pavord&quot;,&quot;given&quot;:&quot;Ian D.&quot;,&quot;parse-names&quot;:false,&quot;dropping-particle&quot;:&quot;&quot;,&quot;non-dropping-particle&quot;:&quot;&quot;},{&quot;family&quot;:&quot;Arancibia-Cárcamo&quot;,&quot;given&quot;:&quot;Carolina&quot;,&quot;parse-names&quot;:false,&quot;dropping-particle&quot;:&quot;V.&quot;,&quot;non-dropping-particle&quot;:&quot;&quot;},{&quot;family&quot;:&quot;Hinks&quot;,&quot;given&quot;:&quot;Timothy S.C.&quot;,&quot;parse-names&quot;:false,&quot;dropping-particle&quot;:&quot;&quot;,&quot;non-dropping-particle&quot;:&quot;&quot;}],&quot;container-title&quot;:&quot;Frontiers in cellular and infection microbiology&quot;,&quot;accessed&quot;:{&quot;date-parts&quot;:[[2025,4,9]]},&quot;DOI&quot;:&quot;10.3389/FCIMB.2023.1141798&quot;,&quot;ISSN&quot;:&quot;2235-2988&quot;,&quot;PMID&quot;:&quot;37180449&quot;,&quot;URL&quot;:&quot;https://pubmed.ncbi.nlm.nih.gov/37180449/&quot;,&quot;issued&quot;:{&quot;date-parts&quot;:[[2023]]},&quot;abstract&quot;:&quot;Type-2 low asthma affects 30-50% of people with severe asthma and includes a phenotype characterized by sputum neutrophilia and resistance to corticosteroids. Airways inflammation in type-2 low asthma or COPD is potentially driven by persistent bacterial colonization of the lower airways by bacteria such as non-encapsulated Haemophilus influenzae (NTHi). Although pathogenic in the lower airways, NTHi is a commensal of the upper airways. It is not known to what extent these strains can invade airway epithelial cells, persist intracellularly and activate epithelial cell production of proinflammatory cytokines, and how this differs between the upper and lower airways. We studied NTHi infection of primary human bronchial epithelial cells (PBECs), primary nasal epithelial cells (NECs) and epithelial cell lines from upper and lower airways. NTHi strains differed in propensity for intracellular and paracellular invasion. We found NTHi was internalized within PBECs at 6 h, but live intracellular infection did not persist at 24 h. Confocal microscopy and flow cytometry showed NTHi infected secretory, ciliated and basal PBECs. Infection of PBECs led to induction of CXCL8, interleukin (IL)-1β, IL-6 and TNF. The magnitude of cytokine induction was independent of the degree of intracellular invasion, either by differing strains or by cytochalasin D inhibition of endocytosis, with the exception of the inflammasome-induced mediator IL-1β. NTHi-induced activation of TLR2/4, NOD1/2 and NLR inflammasome pathways was significantly stronger in NECs than in PBECs. These data suggest that NTHi is internalized transiently by airway epithelial cells and has capacity to drive inflammation in airway epithelial cells.&quot;,&quot;publisher&quot;:&quot;Front Cell Infect Microbiol&quot;,&quot;volume&quot;:&quot;13&quot;,&quot;container-title-short&quot;:&quot;Front Cell Infect Microbiol&quot;},&quot;isTemporary&quot;:false}]},{&quot;citationID&quot;:&quot;MENDELEY_CITATION_d7cbfe15-660a-4be9-ab54-557b941af43a&quot;,&quot;properties&quot;:{&quot;noteIndex&quot;:0},&quot;isEdited&quot;:false,&quot;manualOverride&quot;:{&quot;isManuallyOverridden&quot;:false,&quot;citeprocText&quot;:&quot;(Ackland et al., 2022, https://doi.org/10.1111/all.15375; Beech et al., 2021, https://doi.org/10.3390/BIOMEDICINES9101337/S1; Dicker et al., 2018, https://doi.org/10.1016/J.JACI.2017.04.022; 2021, https://doi.org/10.1016/j.jaci.2020.02.040; Green et al., 2014, https://doi.org/10.1371/journal.pone.0100645; Marin et al., 2012, https://doi.org/10.3109/15412555.2011.636407; Roos et al., 2015, https://doi.org/10.1164/RCCM.201409-1689OC/SUPPL_FILE/DISCLOSURES.PDF$AUTHORDISCLOSURES; Simpson et al., 2016, https://doi.org/10.1183/13993003.00405-2015; 2016, https://doi.org/10.1111/RESP.12734/SUPPINFO; S. L. Taylor et al., 2018, https://doi.org/10.1016/j.jaci.2017.03.044; 2020, https://doi.org/10.1016/J.JCF.2020.03.008; Thulborn et al., 2020, https://doi.org/10.2147/COPD.S247130; Tufvesson et al., 2015, https://doi.org/10.2147/COPD.S78748)&quot;,&quot;manualOverrideText&quot;:&quot;&quot;},&quot;citationTag&quot;:&quot;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&quot;,&quot;citationItems&quot;:[{&quot;id&quot;:&quot;10e85266-182a-3b42-a712-2d290286b057&quot;,&quot;itemData&quot;:{&quot;type&quot;:&quot;article-journal&quot;,&quot;id&quot;:&quot;10e85266-182a-3b42-a712-2d290286b057&quot;,&quot;title&quot;:&quot;Nontypeable Haemophilus influenzae infection of pulmonary macrophages drives neutrophilic inflammation in severe asthma&quot;,&quot;author&quot;:[{&quot;family&quot;:&quot;Ackland&quot;,&quot;given&quot;:&quot;Jodie&quot;,&quot;parse-names&quot;:false,&quot;dropping-particle&quot;:&quot;&quot;,&quot;non-dropping-particle&quot;:&quot;&quot;},{&quot;family&quot;:&quot;Barber&quot;,&quot;given&quot;:&quot;Clair&quot;,&quot;parse-names&quot;:false,&quot;dropping-particle&quot;:&quot;&quot;,&quot;non-dropping-particle&quot;:&quot;&quot;},{&quot;family&quot;:&quot;Heinson&quot;,&quot;given&quot;:&quot;Ashley&quot;,&quot;parse-names&quot;:false,&quot;dropping-particle&quot;:&quot;&quot;,&quot;non-dropping-particle&quot;:&quot;&quot;},{&quot;family&quot;:&quot;Azim&quot;,&quot;given&quot;:&quot;Adnan&quot;,&quot;parse-names&quot;:false,&quot;dropping-particle&quot;:&quot;&quot;,&quot;non-dropping-particle&quot;:&quot;&quot;},{&quot;family&quot;:&quot;Cleary&quot;,&quot;given&quot;:&quot;David W.&quot;,&quot;parse-names&quot;:false,&quot;dropping-particle&quot;:&quot;&quot;,&quot;non-dropping-particle&quot;:&quot;&quot;},{&quot;family&quot;:&quot;Christodoulides&quot;,&quot;given&quot;:&quot;Myron&quot;,&quot;parse-names&quot;:false,&quot;dropping-particle&quot;:&quot;&quot;,&quot;non-dropping-particle&quot;:&quot;&quot;},{&quot;family&quot;:&quot;Kurukulaaratchy&quot;,&quot;given&quot;:&quot;Ramesh J.&quot;,&quot;parse-names&quot;:false,&quot;dropping-particle&quot;:&quot;&quot;,&quot;non-dropping-particle&quot;:&quot;&quot;},{&quot;family&quot;:&quot;Howarth&quot;,&quot;given&quot;:&quot;Peter&quot;,&quot;parse-names&quot;:false,&quot;dropping-particle&quot;:&quot;&quot;,&quot;non-dropping-particle&quot;:&quot;&quot;},{&quot;family&quot;:&quot;Wilkinson&quot;,&quot;given&quot;:&quot;Tom M. A.&quot;,&quot;parse-names&quot;:false,&quot;dropping-particle&quot;:&quot;&quot;,&quot;non-dropping-particle&quot;:&quot;&quot;},{&quot;family&quot;:&quot;Staples&quot;,&quot;given&quot;:&quot;Karl J.&quot;,&quot;parse-names&quot;:false,&quot;dropping-particle&quot;:&quot;&quot;,&quot;non-dropping-particle&quot;:&quot;&quot;}],&quot;container-title&quot;:&quot;Allergy&quot;,&quot;container-title-short&quot;:&quot;Allergy&quot;,&quot;accessed&quot;:{&quot;date-parts&quot;:[[2022,6,7]]},&quot;DOI&quot;:&quot;10.1111/all.15375&quot;,&quot;ISSN&quot;:&quot;0105-4538&quot;,&quot;URL&quot;:&quot;https://onlinelibrary.wiley.com/doi/10.1111/all.15375&quot;,&quot;issued&quot;:{&quot;date-parts&quot;:[[2022,10,30]]},&quot;page&quot;:&quot;2961-2973&quot;,&quot;abstract&quot;:&quot;Background\nNontypeable Haemophilus influenzae (NTHi) is a respiratory tract pathobiont that chronically colonises the airways of asthma patients and is associated with severe, neutrophilic disease phenotypes. The mechanism of NTHi airway persistence is not well understood, but accumulating evidence suggests NTHi can persist within host airway immune cells such as macrophages. We hypothesised that NTHi infection of pulmonary macrophages drives neutrophilic inflammation in severe asthma.\n\n\nMethods\nBronchoalveolar lavage (BAL) samples from 25 severe asthma patients were assessed by fluorescence in situ hybridisation to quantify NTHi presence. Weighted gene correlation network analysis (WGCNA) was performed on RNASeq data from NTHi‐infected monocyte‐derived macrophages to identify transcriptomic networks associated with NTHi infection.\n\n\nResults\nNTHi was detected in 56% of BAL samples (NTHi+) and was associated with longer asthma duration (34 vs 22.5 years, p=0.0436) and higher sputum neutrophil proportion (67% vs 25%, p=0.0462). WGCNA identified a transcriptomic network of immune‐related macrophage genes significantly associated with NTHi infection, including upregulation of T17 inflammatory mediators and neutrophil chemoattractants IL1B, IL8, IL23 and CCL20 (all p&lt;0.05). Macrophage network genes SGPP2 (p=0.0221), IL1B (p=0.0014) and GBP1 (p=0.0477) were more highly expressed in NTHi+ BAL and moderately correlated with asthma duration (IL1B; rho=0.41, p=0.041) and lower pre‐bronchodilator FEV1/FVC% (GBP1; rho=‐0.43, p=0.046 and IL1B; rho=‐0.42, p=0.055).\n\n\nConclusions\nNTHi persistence with pulmonary macrophages may contribute to chronic airway inflammation and T17 responses in severe asthma, which can lead to decreased lung function and reduced steroid‐responsiveness. Identifying therapeutic strategies to reduce the burden of NTHi in asthma could improve patient outcomes.&quot;,&quot;publisher&quot;:&quot;Wiley&quot;,&quot;issue&quot;:&quot;10&quot;,&quot;volume&quot;:&quot;77&quot;},&quot;isTemporary&quot;:false},{&quot;id&quot;:&quot;c1b90551-383d-3ee8-8245-8a2f9f4e32d5&quot;,&quot;itemData&quot;:{&quot;type&quot;:&quot;article-journal&quot;,&quot;id&quot;:&quot;c1b90551-383d-3ee8-8245-8a2f9f4e32d5&quot;,&quot;title&quot;:&quot;Potentially pathogenic airway bacteria and neutrophilic inflammation in treatment resistant severe asthma&quot;,&quot;author&quot;:[{&quot;family&quot;:&quot;Green&quot;,&quot;given&quot;:&quot;Benjamin J.&quot;,&quot;parse-names&quot;:false,&quot;dropping-particle&quot;:&quot;&quot;,&quot;non-dropping-particle&quot;:&quot;&quot;},{&quot;family&quot;:&quot;Wiriyachaiporn&quot;,&quot;given&quot;:&quot;Surasa&quot;,&quot;parse-names&quot;:false,&quot;dropping-particle&quot;:&quot;&quot;,&quot;non-dropping-particle&quot;:&quot;&quot;},{&quot;family&quot;:&quot;Grainge&quot;,&quot;given&quot;:&quot;Christopher&quot;,&quot;parse-names&quot;:false,&quot;dropping-particle&quot;:&quot;&quot;,&quot;non-dropping-particle&quot;:&quot;&quot;},{&quot;family&quot;:&quot;Rogers&quot;,&quot;given&quot;:&quot;Geraint B.&quot;,&quot;parse-names&quot;:false,&quot;dropping-particle&quot;:&quot;&quot;,&quot;non-dropping-particle&quot;:&quot;&quot;},{&quot;family&quot;:&quot;Kehagia&quot;,&quot;given&quot;:&quot;Valia&quot;,&quot;parse-names&quot;:false,&quot;dropping-particle&quot;:&quot;&quot;,&quot;non-dropping-particle&quot;:&quot;&quot;},{&quot;family&quot;:&quot;Lau&quot;,&quot;given&quot;:&quot;Rie&quot;,&quot;parse-names&quot;:false,&quot;dropping-particle&quot;:&quot;&quot;,&quot;non-dropping-particle&quot;:&quot;&quot;},{&quot;family&quot;:&quot;Carroll&quot;,&quot;given&quot;:&quot;Mary P.&quot;,&quot;parse-names&quot;:false,&quot;dropping-particle&quot;:&quot;&quot;,&quot;non-dropping-particle&quot;:&quot;&quot;},{&quot;family&quot;:&quot;Bruce&quot;,&quot;given&quot;:&quot;Kenneth D.&quot;,&quot;parse-names&quot;:false,&quot;dropping-particle&quot;:&quot;&quot;,&quot;non-dropping-particle&quot;:&quot;&quot;},{&quot;family&quot;:&quot;Howarth&quot;,&quot;given&quot;:&quot;Peter H.&quot;,&quot;parse-names&quot;:false,&quot;dropping-particle&quot;:&quot;&quot;,&quot;non-dropping-particle&quot;:&quot;&quot;}],&quot;container-title&quot;:&quot;PLoS ONE&quot;,&quot;container-title-short&quot;:&quot;PLoS One&quot;,&quot;accessed&quot;:{&quot;date-parts&quot;:[[2017,2,8]]},&quot;editor&quot;:[{&quot;family&quot;:&quot;Taube&quot;,&quot;given&quot;:&quot;Christian&quot;,&quot;parse-names&quot;:false,&quot;dropping-particle&quot;:&quot;&quot;,&quot;non-dropping-particle&quot;:&quot;&quot;}],&quot;DOI&quot;:&quot;10.1371/journal.pone.0100645&quot;,&quot;ISSN&quot;:&quot;19326203&quot;,&quot;PMID&quot;:&quot;24955983&quot;,&quot;URL&quot;:&quot;http://www.ncbi.nlm.nih.gov/pubmed/24955983&quot;,&quot;issued&quot;:{&quot;date-parts&quot;:[[2014,6,23]]},&quot;page&quot;:&quot;e100645&quot;,&quot;abstract&quot;:&quot;Background: Molecular microbiological analysis of airway samples in asthma has demonstrated an altered microbiome in comparison to healthy controls. Such changes may have relevance to treatment-resistant severe asthma, particularly those with neutrophilic airway inflammation, as bacteria might be anticipated to activate the innate immune response, a process that is poorly steroid responsive. An understanding of the relationship between airway bacterial presence and dominance in severe asthma may help direct alternative treatment approaches. Objective: We aimed to use a culture independent analysis strategy to describe the presence, dominance and abundance of bacterial taxa in induced sputum from treatment resistant severe asthmatics and correlate findings with clinical characteristics and airway inflammatory markers. Methods: Induced sputum was obtained from 28 stable treatment-resistant severe asthmatics. The samples were divided for supernatant IL-8 measurement, cytospin preparation for differential cell count and Terminal Restriction Fragment Length Polymorphism (T-RFLP) profiling for bacterial community analysis. Results: In 17/28 patients, the dominant species within the airway bacterial community was Moraxella catarrhalis or a member of the Haemophilus or Streptococcus genera. Colonisation with these species was associated with longer asthma disease duration (mean (SD) 31.8 years (16.7) vs 15.6 years (8.0), p = 0.008), worse post-bronchodilator percent predicted FEV1 (68.0% (24.0) vs 85.5% (19.7), p = 0.025) and higher sputum neutrophil differential cell counts (median (IQR) 80% (67-83) vs 43% (29-67), p = 0.001). Total abundance of these organisms significantly and positively correlated with sputum IL-8 concentration and neutrophil count. Conclusions: Airway colonisation with potentially pathogenic micro-organisms in asthma is associated with more severe airways obstruction and neutrophilic airway inflammation. This altered colonisation may have a role in the development of an asthma phenotype that responds less well to current asthma therapies. © 2014 Green et al.&quot;,&quot;issue&quot;:&quot;6&quot;,&quot;volume&quot;:&quot;9&quot;},&quot;isTemporary&quot;:false},{&quot;id&quot;:&quot;e47b25ed-a61c-3cfc-89f9-264fbbe3f581&quot;,&quot;itemData&quot;:{&quot;type&quot;:&quot;article-journal&quot;,&quot;id&quot;:&quot;e47b25ed-a61c-3cfc-89f9-264fbbe3f581&quot;,&quot;title&quot;:&quot;Airway dysbiosis: Haemophilus influenzae and Tropheryma in poorly controlled asthma.&quot;,&quot;author&quot;:[{&quot;family&quot;:&quot;Simpson&quot;,&quot;given&quot;:&quot;Jodie L.&quot;,&quot;parse-names&quot;:false,&quot;dropping-particle&quot;:&quot;&quot;,&quot;non-dropping-particle&quot;:&quot;&quot;},{&quot;family&quot;:&quot;Daly&quot;,&quot;given&quot;:&quot;Joshua&quot;,&quot;parse-names&quot;:false,&quot;dropping-particle&quot;:&quot;&quot;,&quot;non-dropping-particle&quot;:&quot;&quot;},{&quot;family&quot;:&quot;Baines&quot;,&quot;given&quot;:&quot;Katherine J.&quot;,&quot;parse-names&quot;:false,&quot;dropping-particle&quot;:&quot;&quot;,&quot;non-dropping-particle&quot;:&quot;&quot;},{&quot;family&quot;:&quot;Yang&quot;,&quot;given&quot;:&quot;Ian A.&quot;,&quot;parse-names&quot;:false,&quot;dropping-particle&quot;:&quot;&quot;,&quot;non-dropping-particle&quot;:&quot;&quot;},{&quot;family&quot;:&quot;Upham&quot;,&quot;given&quot;:&quot;John W.&quot;,&quot;parse-names&quot;:false,&quot;dropping-particle&quot;:&quot;&quot;,&quot;non-dropping-particle&quot;:&quot;&quot;},{&quot;family&quot;:&quot;Reynolds&quot;,&quot;given&quot;:&quot;Paul N.&quot;,&quot;parse-names&quot;:false,&quot;dropping-particle&quot;:&quot;&quot;,&quot;non-dropping-particle&quot;:&quot;&quot;},{&quot;family&quot;:&quot;Hodge&quot;,&quot;given&quot;:&quot;Sandra&quot;,&quot;parse-names&quot;:false,&quot;dropping-particle&quot;:&quot;&quot;,&quot;non-dropping-particle&quot;:&quot;&quot;},{&quot;family&quot;:&quot;James&quot;,&quot;given&quot;:&quot;Alan L.&quot;,&quot;parse-names&quot;:false,&quot;dropping-particle&quot;:&quot;&quot;,&quot;non-dropping-particle&quot;:&quot;&quot;},{&quot;family&quot;:&quot;Hugenholtz&quot;,&quot;given&quot;:&quot;Philip&quot;,&quot;parse-names&quot;:false,&quot;dropping-particle&quot;:&quot;&quot;,&quot;non-dropping-particle&quot;:&quot;&quot;},{&quot;family&quot;:&quot;Willner&quot;,&quot;given&quot;:&quot;Dana&quot;,&quot;parse-names&quot;:false,&quot;dropping-particle&quot;:&quot;&quot;,&quot;non-dropping-particle&quot;:&quot;&quot;},{&quot;family&quot;:&quot;Gibson&quot;,&quot;given&quot;:&quot;Peter G.&quot;,&quot;parse-names&quot;:false,&quot;dropping-particle&quot;:&quot;&quot;,&quot;non-dropping-particle&quot;:&quot;&quot;}],&quot;container-title&quot;:&quot;The European respiratory journal&quot;,&quot;container-title-short&quot;:&quot;Eur Respir J&quot;,&quot;accessed&quot;:{&quot;date-parts&quot;:[[2018,12,10]]},&quot;DOI&quot;:&quot;10.1183/13993003.00405-2015&quot;,&quot;ISSN&quot;:&quot;1399-3003&quot;,&quot;PMID&quot;:&quot;26647445&quot;,&quot;URL&quot;:&quot;http://www.ncbi.nlm.nih.gov/pubmed/26647445&quot;,&quot;issued&quot;:{&quot;date-parts&quot;:[[2016,3,1]]},&quot;page&quot;:&quot;792-800&quot;,&quot;abstract&quot;:&quot;Asthma is a chronic inflammatory disorder of the airways where bacteria may act as protagonists of chronic inflammation. Little is known about the relation of airway inflammation to the presence of specific bacterial taxa. We sought to describe the sputum microbiome in adults with poorly controlled asthma.DNA was extracted from induced sputum and microbial communities were profiled using 16S rRNA pyrosequencing. Bacterial species were characterised, and the relationship between microbial populations, asthma inflammatory subtypes and other covariates was explored. Real-time PCR was used to identify Tropheryma whipplei and Haemophilus influenzae in sputum.Adults with neutrophilic asthma had reduced bacterial diversity and species richness. Tropheryma was identified and confirmed with real-time PCR in 12 (40%) participants. Haemophilus occurred most often in a group of younger atopic males with an increased proportion of neutrophils. PCR confirmed the presence of H. influenzae in 35 (76%) participants with poorly controlled asthma.There are phenotype-specific alterations to the airway microbiome in asthma. Reduced bacterial diversity combined with a high prevalence of H. influenzae was observed in neutrophilic asthma, whereas eosinophilic asthma had abundant T. whipplei.&quot;,&quot;publisher&quot;:&quot;European Respiratory Society&quot;,&quot;issue&quot;:&quot;3&quot;,&quot;volume&quot;:&quot;47&quot;},&quot;isTemporary&quot;:false},{&quot;id&quot;:&quot;09435acb-03f1-3f1c-9b6e-f918f4c6a9f9&quot;,&quot;itemData&quot;:{&quot;type&quot;:&quot;article-journal&quot;,&quot;id&quot;:&quot;09435acb-03f1-3f1c-9b6e-f918f4c6a9f9&quot;,&quot;title&quot;:&quot;Detection of cell-dissociated non-typeable haemophilus influenzae in the airways of patients with chronic obstructive pulmonary disease&quot;,&quot;author&quot;:[{&quot;family&quot;:&quot;Thulborn&quot;,&quot;given&quot;:&quot;Samantha J.&quot;,&quot;parse-names&quot;:false,&quot;dropping-particle&quot;:&quot;&quot;,&quot;non-dropping-particle&quot;:&quot;&quot;},{&quot;family&quot;:&quot;Ceroni&quot;,&quot;given&quot;:&quot;Alessandro&quot;,&quot;parse-names&quot;:false,&quot;dropping-particle&quot;:&quot;&quot;,&quot;non-dropping-particle&quot;:&quot;&quot;},{&quot;family&quot;:&quot;Haldar&quot;,&quot;given&quot;:&quot;Koirobi&quot;,&quot;parse-names&quot;:false,&quot;dropping-particle&quot;:&quot;&quot;,&quot;non-dropping-particle&quot;:&quot;&quot;},{&quot;family&quot;:&quot;Mistry&quot;,&quot;given&quot;:&quot;Vijay&quot;,&quot;parse-names&quot;:false,&quot;dropping-particle&quot;:&quot;&quot;,&quot;non-dropping-particle&quot;:&quot;&quot;},{&quot;family&quot;:&quot;Cane&quot;,&quot;given&quot;:&quot;Jennifer L.&quot;,&quot;parse-names&quot;:false,&quot;dropping-particle&quot;:&quot;&quot;,&quot;non-dropping-particle&quot;:&quot;&quot;},{&quot;family&quot;:&quot;Brightling&quot;,&quot;given&quot;:&quot;Christopher E.&quot;,&quot;parse-names&quot;:false,&quot;dropping-particle&quot;:&quot;&quot;,&quot;non-dropping-particle&quot;:&quot;&quot;},{&quot;family&quot;:&quot;Barer&quot;,&quot;given&quot;:&quot;Michael R.&quot;,&quot;parse-names&quot;:false,&quot;dropping-particle&quot;:&quot;&quot;,&quot;non-dropping-particle&quot;:&quot;&quot;},{&quot;family&quot;:&quot;Bafadhel&quot;,&quot;given&quot;:&quot;Mona&quot;,&quot;parse-names&quot;:false,&quot;dropping-particle&quot;:&quot;&quot;,&quot;non-dropping-particle&quot;:&quot;&quot;}],&quot;container-title&quot;:&quot;International Journal of COPD&quot;,&quot;accessed&quot;:{&quot;date-parts&quot;:[[2021,6,25]]},&quot;DOI&quot;:&quot;10.2147/COPD.S247130&quot;,&quot;ISSN&quot;:&quot;11782005&quot;,&quot;PMID&quot;:&quot;32606645&quot;,&quot;URL&quot;:&quot;http://doi.org/10.2147/COPD.S247130&quot;,&quot;issued&quot;:{&quot;date-parts&quot;:[[2020,6,12]]},&quot;page&quot;:&quot;1357-1365&quot;,&quot;abstract&quot;:&quot;Background: Non-typeable Haemophilus influenzae (NTHi) is the most commonly found pathogen in the lower respiratory airways of patients with COPD. NTHi is predominantly regarded as an intracellular pathogen; however, like most pathogens, it can exist and co-exist in two broad forms: cell-associated (intracellularly or adhered to cells) or cell-dissociated (biofilm dispersed or planktonic). We sought to investigate if cell-dissociated NTHi can be detected from the sputum of COPD patients and assess this relationship to disease severity and airway inflammation. Methods: DNA was extracted from the sputum plug and cell-free supernatant to quantify absolute (cell-associated and cell-dissociated NTHi) and cell-dissociated NTHi, respectively, from 87 COPD subjects attending an observational longitudinal COPD exacerbation study. NTHi was quantified using TaqMan hydrolysis probes, targeting the OMP P6 gene using qPCR. Results: At stable state cell-dissociated NTHi was detected 56% of subjects with a median (IQR) of 9.95x102 gene copies (1.26x102 to 1.90x104). Cell-dissociated NTHi correlated with absolute NTHi levels (r=0.34, p&lt;0.01) but not airway inflammation or spirometry at stable state. At exacerbation, cell-dissociated NTHi correlated with lung function (FEV1 r=0.629, p=0.005; FEV1%predicted r=0.564, p=0.015; FVC r=0.476 p=0.046) and sputum neutrophilic inflammation (% neutrophils r=0.688, p=0.002; total neutrophils r=0.518, p=0.028). Conclusion: In patients with COPD, NTHi can exist in both cell-associated and cell-dissociated forms. Cell-dissociated NTHi is associated with neutrophilic airway inflammation during exacer-bations of COPD and may be a driving factor in worsening lung function during these episodes.&quot;,&quot;publisher&quot;:&quot;Dove Medical Press Ltd.&quot;,&quot;volume&quot;:&quot;15&quot;,&quot;container-title-short&quot;:&quot;&quot;},&quot;isTemporary&quot;:false},{&quot;id&quot;:&quot;4b037719-2870-3707-9630-abaf2f30a721&quot;,&quot;itemData&quot;:{&quot;type&quot;:&quot;article-journal&quot;,&quot;id&quot;:&quot;4b037719-2870-3707-9630-abaf2f30a721&quot;,&quot;title&quot;:&quot;Inflammatory phenotypes in patients with severe asthma are associated with distinct airway microbiology&quot;,&quot;author&quot;:[{&quot;family&quot;:&quot;Taylor&quot;,&quot;given&quot;:&quot;Steven L.&quot;,&quot;parse-names&quot;:false,&quot;dropping-particle&quot;:&quot;&quot;,&quot;non-dropping-particle&quot;:&quot;&quot;},{&quot;family&quot;:&quot;Leong&quot;,&quot;given&quot;:&quot;Lex E.X.&quot;,&quot;parse-names&quot;:false,&quot;dropping-particle&quot;:&quot;&quot;,&quot;non-dropping-particle&quot;:&quot;&quot;},{&quot;family&quot;:&quot;Choo&quot;,&quot;given&quot;:&quot;Jocelyn M.&quot;,&quot;parse-names&quot;:false,&quot;dropping-particle&quot;:&quot;&quot;,&quot;non-dropping-particle&quot;:&quot;&quot;},{&quot;family&quot;:&quot;Wesselingh&quot;,&quot;given&quot;:&quot;Steve&quot;,&quot;parse-names&quot;:false,&quot;dropping-particle&quot;:&quot;&quot;,&quot;non-dropping-particle&quot;:&quot;&quot;},{&quot;family&quot;:&quot;Yang&quot;,&quot;given&quot;:&quot;Ian A.&quot;,&quot;parse-names&quot;:false,&quot;dropping-particle&quot;:&quot;&quot;,&quot;non-dropping-particle&quot;:&quot;&quot;},{&quot;family&quot;:&quot;Upham&quot;,&quot;given&quot;:&quot;John W.&quot;,&quot;parse-names&quot;:false,&quot;dropping-particle&quot;:&quot;&quot;,&quot;non-dropping-particle&quot;:&quot;&quot;},{&quot;family&quot;:&quot;Reynolds&quot;,&quot;given&quot;:&quot;Paul N.&quot;,&quot;parse-names&quot;:false,&quot;dropping-particle&quot;:&quot;&quot;,&quot;non-dropping-particle&quot;:&quot;&quot;},{&quot;family&quot;:&quot;Hodge&quot;,&quot;given&quot;:&quot;Sandra&quot;,&quot;parse-names&quot;:false,&quot;dropping-particle&quot;:&quot;&quot;,&quot;non-dropping-particle&quot;:&quot;&quot;},{&quot;family&quot;:&quot;James&quot;,&quot;given&quot;:&quot;Alan L.&quot;,&quot;parse-names&quot;:false,&quot;dropping-particle&quot;:&quot;&quot;,&quot;non-dropping-particle&quot;:&quot;&quot;},{&quot;family&quot;:&quot;Jenkins&quot;,&quot;given&quot;:&quot;Christine&quot;,&quot;parse-names&quot;:false,&quot;dropping-particle&quot;:&quot;&quot;,&quot;non-dropping-particle&quot;:&quot;&quot;},{&quot;family&quot;:&quot;Peters&quot;,&quot;given&quot;:&quot;Matthew J.&quot;,&quot;parse-names&quot;:false,&quot;dropping-particle&quot;:&quot;&quot;,&quot;non-dropping-particle&quot;:&quot;&quot;},{&quot;family&quot;:&quot;Baraket&quot;,&quot;given&quot;:&quot;Melissa&quot;,&quot;parse-names&quot;:false,&quot;dropping-particle&quot;:&quot;&quot;,&quot;non-dropping-particle&quot;:&quot;&quot;},{&quot;family&quot;:&quot;Marks&quot;,&quot;given&quot;:&quot;Guy B.&quot;,&quot;parse-names&quot;:false,&quot;dropping-particle&quot;:&quot;&quot;,&quot;non-dropping-particle&quot;:&quot;&quot;},{&quot;family&quot;:&quot;Gibson&quot;,&quot;given&quot;:&quot;Peter G.&quot;,&quot;parse-names&quot;:false,&quot;dropping-particle&quot;:&quot;&quot;,&quot;non-dropping-particle&quot;:&quot;&quot;},{&quot;family&quot;:&quot;Simpson&quot;,&quot;given&quot;:&quot;Jodie L.&quot;,&quot;parse-names&quot;:false,&quot;dropping-particle&quot;:&quot;&quot;,&quot;non-dropping-particle&quot;:&quot;&quot;},{&quot;family&quot;:&quot;Rogers&quot;,&quot;given&quot;:&quot;Geraint B.&quot;,&quot;parse-names&quot;:false,&quot;dropping-particle&quot;:&quot;&quot;,&quot;non-dropping-particle&quot;:&quot;&quot;}],&quot;container-title&quot;:&quot;Journal of Allergy and Clinical Immunology&quot;,&quot;accessed&quot;:{&quot;date-parts&quot;:[[2017,5,18]]},&quot;DOI&quot;:&quot;10.1016/j.jaci.2017.03.044&quot;,&quot;ISBN&quot;:&quot;1097-6825 (Electronic)\r0091-6749 (Linking)&quot;,&quot;ISSN&quot;:&quot;10976825&quot;,&quot;PMID&quot;:&quot;28479329&quot;,&quot;URL&quot;:&quot;http://ac.els-cdn.com/S0091674917307431/1-s2.0-S0091674917307431-main.pdf?_tid=75f9dafa-3be1-11e7-a0ca-00000aab0f02&amp;acdnat=1495122699_8f4ff031f0553682f904aebb352d0d36&quot;,&quot;issued&quot;:{&quot;date-parts&quot;:[[2018]]},&quot;page&quot;:&quot;94-103.e15&quot;,&quot;abstract&quot;:&quot;Background Asthma pathophysiology and treatment responsiveness are predicted by inflammatory phenotype. However, the relationship between airway microbiology and asthma phenotype is poorly understood. Objective We aimed to characterize the airway microbiota in patients with symptomatic stable asthma and relate composition to airway inflammatory phenotype and other phenotypic characteristics. Methods The microbial composition of induced sputum specimens collected from adult patients screened for a multicenter randomized controlled trial was determined by using 16S rRNA gene sequencing. Inflammatory phenotypes were defined by sputum neutrophil and eosinophil cell proportions. Microbiota were defined by using α- and β-diversity measures, and interphenotype differences were identified by using similarity of percentages, network analysis, and taxon fold change. Phenotypic predictors of airway microbiology were identified by using multivariate linear regression. Results Microbiota composition was determined in 167 participants and classified as eosinophilic (n = 84), neutrophilic (n = 14), paucigranulocytic (n = 60), or mixed neutrophilic-eosinophilic (n = 9) asthma phenotypes. Airway microbiology was significantly less diverse (P =.022) and more dissimilar (P =.005) in neutrophilic compared with eosinophilic participants. Sputum neutrophil proportions, but not eosinophil proportions, correlated significantly with these diversity measures (α-diversity: Spearman r = −0.374, P &lt;.001; β-diversity: r = 0.238, P =.002). Interphenotype differences were characterized by a greater frequency of pathogenic taxa at high relative abundance and reduced Streptococcus, Gemella, and Porphyromonas taxa relative abundance in patients with neutrophilic asthma. Multivariate regression confirmed that sputum neutrophil proportion was the strongest predictor of microbiota composition. Conclusions Neutrophilic asthma is associated with airway microbiology that is significantly different from that seen in patients with other inflammatory phenotypes, particularly eosinophilic asthma. Differences in microbiota composition might influence the response to antimicrobial and steroid therapies and the risk of lung infection.&quot;,&quot;issue&quot;:&quot;1&quot;,&quot;volume&quot;:&quot;141&quot;,&quot;container-title-short&quot;:&quot;&quot;},&quot;isTemporary&quot;:false},{&quot;id&quot;:&quot;510fcc80-281c-362c-b2f1-9e882bc9be2f&quot;,&quot;itemData&quot;:{&quot;type&quot;:&quot;article-journal&quot;,&quot;id&quot;:&quot;510fcc80-281c-362c-b2f1-9e882bc9be2f&quot;,&quot;title&quot;:&quot;Effect of Bronchial Colonisation on Airway and Systemic Inflammation in Stable COPD&quot;,&quot;author&quot;:[{&quot;family&quot;:&quot;Marin&quot;,&quot;given&quot;:&quot;Alicia&quot;,&quot;parse-names&quot;:false,&quot;dropping-particle&quot;:&quot;&quot;,&quot;non-dropping-particle&quot;:&quot;&quot;},{&quot;family&quot;:&quot;Garcia-Aymerich&quot;,&quot;given&quot;:&quot;Judith&quot;,&quot;parse-names&quot;:false,&quot;dropping-particle&quot;:&quot;&quot;,&quot;non-dropping-particle&quot;:&quot;&quot;},{&quot;family&quot;:&quot;Sauleda&quot;,&quot;given&quot;:&quot;Jaume&quot;,&quot;parse-names&quot;:false,&quot;dropping-particle&quot;:&quot;&quot;,&quot;non-dropping-particle&quot;:&quot;&quot;},{&quot;family&quot;:&quot;Belda&quot;,&quot;given&quot;:&quot;Jose&quot;,&quot;parse-names&quot;:false,&quot;dropping-particle&quot;:&quot;&quot;,&quot;non-dropping-particle&quot;:&quot;&quot;},{&quot;family&quot;:&quot;Millares&quot;,&quot;given&quot;:&quot;Laura&quot;,&quot;parse-names&quot;:false,&quot;dropping-particle&quot;:&quot;&quot;,&quot;non-dropping-particle&quot;:&quot;&quot;},{&quot;family&quot;:&quot;García-Núñez&quot;,&quot;given&quot;:&quot;Marian&quot;,&quot;parse-names&quot;:false,&quot;dropping-particle&quot;:&quot;&quot;,&quot;non-dropping-particle&quot;:&quot;&quot;},{&quot;family&quot;:&quot;Serra&quot;,&quot;given&quot;:&quot;Ignasi&quot;,&quot;parse-names&quot;:false,&quot;dropping-particle&quot;:&quot;&quot;,&quot;non-dropping-particle&quot;:&quot;&quot;},{&quot;family&quot;:&quot;Benet&quot;,&quot;given&quot;:&quot;Marta&quot;,&quot;parse-names&quot;:false,&quot;dropping-particle&quot;:&quot;&quot;,&quot;non-dropping-particle&quot;:&quot;&quot;},{&quot;family&quot;:&quot;Agustí&quot;,&quot;given&quot;:&quot;Alvar&quot;,&quot;parse-names&quot;:false,&quot;dropping-particle&quot;:&quot;&quot;,&quot;non-dropping-particle&quot;:&quot;&quot;},{&quot;family&quot;:&quot;Antó&quot;,&quot;given&quot;:&quot;Josep M&quot;,&quot;parse-names&quot;:false,&quot;dropping-particle&quot;:&quot;&quot;,&quot;non-dropping-particle&quot;:&quot;&quot;},{&quot;family&quot;:&quot;Monsó&quot;,&quot;given&quot;:&quot;Eduard&quot;,&quot;parse-names&quot;:false,&quot;dropping-particle&quot;:&quot;&quot;,&quot;non-dropping-particle&quot;:&quot;&quot;},{&quot;family&quot;:&quot;Batlle&quot;,&quot;given&quot;:&quot;Jordi&quot;,&quot;parse-names&quot;:false,&quot;dropping-particle&quot;:&quot;&quot;,&quot;non-dropping-particle&quot;:&quot;de&quot;},{&quot;family&quot;:&quot;Donaire-Gonzalez&quot;,&quot;given&quot;:&quot;David&quot;,&quot;parse-names&quot;:false,&quot;dropping-particle&quot;:&quot;&quot;,&quot;non-dropping-particle&quot;:&quot;&quot;},{&quot;family&quot;:&quot;Guerra&quot;,&quot;given&quot;:&quot;Stefano&quot;,&quot;parse-names&quot;:false,&quot;dropping-particle&quot;:&quot;&quot;,&quot;non-dropping-particle&quot;:&quot;&quot;},{&quot;family&quot;:&quot;Gea&quot;,&quot;given&quot;:&quot;Joaquim&quot;,&quot;parse-names&quot;:false,&quot;dropping-particle&quot;:&quot;&quot;,&quot;non-dropping-particle&quot;:&quot;&quot;},{&quot;family&quot;:&quot;Balcells&quot;,&quot;given&quot;:&quot;Eva&quot;,&quot;parse-names&quot;:false,&quot;dropping-particle&quot;:&quot;&quot;,&quot;non-dropping-particle&quot;:&quot;&quot;},{&quot;family&quot;:&quot;Gayete&quot;,&quot;given&quot;:&quot;Angel&quot;,&quot;parse-names&quot;:false,&quot;dropping-particle&quot;:&quot;&quot;,&quot;non-dropping-particle&quot;:&quot;&quot;},{&quot;family&quot;:&quot;Orozco-Levi&quot;,&quot;given&quot;:&quot;Mauricio&quot;,&quot;parse-names&quot;:false,&quot;dropping-particle&quot;:&quot;&quot;,&quot;non-dropping-particle&quot;:&quot;&quot;},{&quot;family&quot;:&quot;Albert Barberà&quot;,&quot;given&quot;:&quot;Joan&quot;,&quot;parse-names&quot;:false,&quot;dropping-particle&quot;:&quot;&quot;,&quot;non-dropping-particle&quot;:&quot;&quot;},{&quot;family&quot;:&quot;Gómez&quot;,&quot;given&quot;:&quot;Federico P&quot;,&quot;parse-names&quot;:false,&quot;dropping-particle&quot;:&quot;&quot;,&quot;non-dropping-particle&quot;:&quot;&quot;},{&quot;family&quot;:&quot;Paré&quot;,&quot;given&quot;:&quot;Carles&quot;,&quot;parse-names&quot;:false,&quot;dropping-particle&quot;:&quot;&quot;,&quot;non-dropping-particle&quot;:&quot;&quot;},{&quot;family&quot;:&quot;Roca&quot;,&quot;given&quot;:&quot;Josep&quot;,&quot;parse-names&quot;:false,&quot;dropping-particle&quot;:&quot;&quot;,&quot;non-dropping-particle&quot;:&quot;&quot;},{&quot;family&quot;:&quot;Rodriguez-Roisin&quot;,&quot;given&quot;:&quot;Robert&quot;,&quot;parse-names&quot;:false,&quot;dropping-particle&quot;:&quot;&quot;,&quot;non-dropping-particle&quot;:&quot;&quot;},{&quot;family&quot;:&quot;Freixa&quot;,&quot;given&quot;:&quot;Xavier&quot;,&quot;parse-names&quot;:false,&quot;dropping-particle&quot;:&quot;&quot;,&quot;non-dropping-particle&quot;:&quot;&quot;},{&quot;family&quot;:&quot;Rodriguez&quot;,&quot;given&quot;:&quot;Diego A&quot;,&quot;parse-names&quot;:false,&quot;dropping-particle&quot;:&quot;&quot;,&quot;non-dropping-particle&quot;:&quot;&quot;},{&quot;family&quot;:&quot;Gimeno&quot;,&quot;given&quot;:&quot;Elena&quot;,&quot;parse-names&quot;:false,&quot;dropping-particle&quot;:&quot;&quot;,&quot;non-dropping-particle&quot;:&quot;&quot;},{&quot;family&quot;:&quot;Portillo&quot;,&quot;given&quot;:&quot;Karina&quot;,&quot;parse-names&quot;:false,&quot;dropping-particle&quot;:&quot;&quot;,&quot;non-dropping-particle&quot;:&quot;&quot;},{&quot;family&quot;:&quot;Ferrer&quot;,&quot;given&quot;:&quot;Jaume&quot;,&quot;parse-names&quot;:false,&quot;dropping-particle&quot;:&quot;&quot;,&quot;non-dropping-particle&quot;:&quot;&quot;},{&quot;family&quot;:&quot;Andreu&quot;,&quot;given&quot;:&quot;Jordi&quot;,&quot;parse-names&quot;:false,&quot;dropping-particle&quot;:&quot;&quot;,&quot;non-dropping-particle&quot;:&quot;&quot;},{&quot;family&quot;:&quot;Pallissa&quot;,&quot;given&quot;:&quot;Esther&quot;,&quot;parse-names&quot;:false,&quot;dropping-particle&quot;:&quot;&quot;,&quot;non-dropping-particle&quot;:&quot;&quot;},{&quot;family&quot;:&quot;Casan&quot;,&quot;given&quot;:&quot;Pere&quot;,&quot;parse-names&quot;:false,&quot;dropping-particle&quot;:&quot;&quot;,&quot;non-dropping-particle&quot;:&quot;&quot;},{&quot;family&quot;:&quot;Güell&quot;,&quot;given&quot;:&quot;Rosa&quot;,&quot;parse-names&quot;:false,&quot;dropping-particle&quot;:&quot;&quot;,&quot;non-dropping-particle&quot;:&quot;&quot;},{&quot;family&quot;:&quot;Marín&quot;,&quot;given&quot;:&quot;Alicia&quot;,&quot;parse-names&quot;:false,&quot;dropping-particle&quot;:&quot;&quot;,&quot;non-dropping-particle&quot;:&quot;&quot;},{&quot;family&quot;:&quot;Barea&quot;,&quot;given&quot;:&quot;Sara&quot;,&quot;parse-names&quot;:false,&quot;dropping-particle&quot;:&quot;&quot;,&quot;non-dropping-particle&quot;:&quot;&quot;},{&quot;family&quot;:&quot;Morera&quot;,&quot;given&quot;:&quot;Josep&quot;,&quot;parse-names&quot;:false,&quot;dropping-particle&quot;:&quot;&quot;,&quot;non-dropping-particle&quot;:&quot;&quot;},{&quot;family&quot;:&quot;Bautista Gáldiz&quot;,&quot;given&quot;:&quot;Juan&quot;,&quot;parse-names&quot;:false,&quot;dropping-particle&quot;:&quot;&quot;,&quot;non-dropping-particle&quot;:&quot;&quot;}],&quot;container-title&quot;:&quot;COPD: Journal of Chronic Obstructive Pulmonary Disease&quot;,&quot;accessed&quot;:{&quot;date-parts&quot;:[[2025,3,19]]},&quot;DOI&quot;:&quot;10.3109/15412555.2011.636407&quot;,&quot;ISSN&quot;:&quot;15412555&quot;,&quot;PMID&quot;:&quot;22458940&quot;,&quot;URL&quot;:&quot;https://www.tandfonline.com/doi/abs/10.3109/15412555.2011.636407&quot;,&quot;issued&quot;:{&quot;date-parts&quot;:[[2012,4]]},&quot;page&quot;:&quot;121-130&quot;,&quot;abstract&quot;:&quot;In healthy subjects the bronchial tree and the pulmonary parenchyma are sterile, but potentially pathogenic microorganisms (PPMs) are often recovered from the bronchial secretions of patients with ...&quot;,&quot;publisher&quot;:&quot;Taylor &amp; Francis&quot;,&quot;issue&quot;:&quot;2&quot;,&quot;volume&quot;:&quot;9&quot;,&quot;container-title-short&quot;:&quot;&quot;},&quot;isTemporary&quot;:false},{&quot;id&quot;:&quot;e4eafbe6-5c4b-3ffb-b89f-503c842bf84c&quot;,&quot;itemData&quot;:{&quot;type&quot;:&quot;article-journal&quot;,&quot;id&quot;:&quot;e4eafbe6-5c4b-3ffb-b89f-503c842bf84c&quot;,&quot;title&quot;:&quot;COPD is characterized by increased detection of Haemophilus influenzae, Streptococcus pneumoniae and a deficiency of Bacillus species&quot;,&quot;author&quot;:[{&quot;family&quot;:&quot;Simpson&quot;,&quot;given&quot;:&quot;Jodie L.&quot;,&quot;parse-names&quot;:false,&quot;dropping-particle&quot;:&quot;&quot;,&quot;non-dropping-particle&quot;:&quot;&quot;},{&quot;family&quot;:&quot;Baines&quot;,&quot;given&quot;:&quot;Katherine J.&quot;,&quot;parse-names&quot;:false,&quot;dropping-particle&quot;:&quot;&quot;,&quot;non-dropping-particle&quot;:&quot;&quot;},{&quot;family&quot;:&quot;Horvat&quot;,&quot;given&quot;:&quot;Jay C.&quot;,&quot;parse-names&quot;:false,&quot;dropping-particle&quot;:&quot;&quot;,&quot;non-dropping-particle&quot;:&quot;&quot;},{&quot;family&quot;:&quot;Essilfie&quot;,&quot;given&quot;:&quot;Ama Tawiah&quot;,&quot;parse-names&quot;:false,&quot;dropping-particle&quot;:&quot;&quot;,&quot;non-dropping-particle&quot;:&quot;&quot;},{&quot;family&quot;:&quot;Brown&quot;,&quot;given&quot;:&quot;Alexandra C.&quot;,&quot;parse-names&quot;:false,&quot;dropping-particle&quot;:&quot;&quot;,&quot;non-dropping-particle&quot;:&quot;&quot;},{&quot;family&quot;:&quot;Tooze&quot;,&quot;given&quot;:&quot;Melinda&quot;,&quot;parse-names&quot;:false,&quot;dropping-particle&quot;:&quot;&quot;,&quot;non-dropping-particle&quot;:&quot;&quot;},{&quot;family&quot;:&quot;McDonald&quot;,&quot;given&quot;:&quot;Vanessa M.&quot;,&quot;parse-names&quot;:false,&quot;dropping-particle&quot;:&quot;&quot;,&quot;non-dropping-particle&quot;:&quot;&quot;},{&quot;family&quot;:&quot;Gibson&quot;,&quot;given&quot;:&quot;Peter G.&quot;,&quot;parse-names&quot;:false,&quot;dropping-particle&quot;:&quot;&quot;,&quot;non-dropping-particle&quot;:&quot;&quot;},{&quot;family&quot;:&quot;Hansbro&quot;,&quot;given&quot;:&quot;Philip M.&quot;,&quot;parse-names&quot;:false,&quot;dropping-particle&quot;:&quot;&quot;,&quot;non-dropping-particle&quot;:&quot;&quot;}],&quot;container-title&quot;:&quot;Respirology&quot;,&quot;accessed&quot;:{&quot;date-parts&quot;:[[2025,3,19]]},&quot;DOI&quot;:&quot;10.1111/RESP.12734/SUPPINFO&quot;,&quot;ISSN&quot;:&quot;14401843&quot;,&quot;PMID&quot;:&quot;26781464&quot;,&quot;URL&quot;:&quot;https://onlinelibrary.wiley.com/doi/full/10.1111/resp.12734&quot;,&quot;issued&quot;:{&quot;date-parts&quot;:[[2016,5,1]]},&quot;page&quot;:&quot;697-704&quot;,&quot;abstract&quot;:&quot;Background and objective Chronic obstructive pulmonary disease (COPD) is characterized by progressive airflow limitation and inflammation. Airway bacterial colonization is increased in COPD; however, the role of potentially pathogenic and non-pathogenic bacteria in the pathogenesis of disease is unclear. This study characterized the presence of bacteria in a well-characterized cohort of adults with COPD and healthy controls. Methods Adults with COPD (n = 70) and healthy controls (n = 51) underwent clinical assessment and sputum induction. Sputum was dispersed, and total and differential cell counts were performed. Bacteria were cultured, identified and enumerated. Supernatants were assessed for neutrophil elastase (NE) and IL-1β. Common respiratory pathogens were also determined using real-time PCR. Results Participants with COPD had a typical neutrophilic inflammatory profile. The total load of bacteria was increased in COPD and was associated with poorer respiratory health status, as measured by the St George's Respiratory Questionnaire (Spearman's r = 0.336, P = 0.013). Significantly lower levels of culturable Bacillus species were identified compared with healthy controls. PCR analyses revealed increased rates of detection of potentially pathogenic bacteria with Haemophilus influenzae detection associated with higher sputum levels of NE and IL-1β, while Streptococcus pneumoniae was more common in male ex-smokers with emphysema and a deficit in diffusion capacity. Conclusion Non-pathogenic and pathogenic bacteria were altered in the sputum of patients with COPD. These observations highlight the potential to identify treatment and management strategies that both target specific bacterial pathogens and restore the microbial balance, which may lead to reductions in inflammation and subsequent improvements in lung health.&quot;,&quot;publisher&quot;:&quot;Blackwell Publishing&quot;,&quot;issue&quot;:&quot;4&quot;,&quot;volume&quot;:&quot;21&quot;,&quot;container-title-short&quot;:&quot;&quot;},&quot;isTemporary&quot;:false},{&quot;id&quot;:&quot;5d449dec-b13f-3ced-b7b5-ea91175bde57&quot;,&quot;itemData&quot;:{&quot;type&quot;:&quot;article-journal&quot;,&quot;id&quot;:&quot;5d449dec-b13f-3ced-b7b5-ea91175bde57&quot;,&quot;title&quot;:&quot;Airway bacteria quantification using polymerase chain reaction combined with neutrophil and eosinophil counts identifies distinct copd endotypes&quot;,&quot;author&quot;:[{&quot;family&quot;:&quot;Beech&quot;,&quot;given&quot;:&quot;Augusta&quot;,&quot;parse-names&quot;:false,&quot;dropping-particle&quot;:&quot;&quot;,&quot;non-dropping-particle&quot;:&quot;&quot;},{&quot;family&quot;:&quot;Lea&quot;,&quot;given&quot;:&quot;Simon&quot;,&quot;parse-names&quot;:false,&quot;dropping-particle&quot;:&quot;&quot;,&quot;non-dropping-particle&quot;:&quot;&quot;},{&quot;family&quot;:&quot;Li&quot;,&quot;given&quot;:&quot;Jian&quot;,&quot;parse-names&quot;:false,&quot;dropping-particle&quot;:&quot;&quot;,&quot;non-dropping-particle&quot;:&quot;&quot;},{&quot;family&quot;:&quot;Jackson&quot;,&quot;given&quot;:&quot;Natalie&quot;,&quot;parse-names&quot;:false,&quot;dropping-particle&quot;:&quot;&quot;,&quot;non-dropping-particle&quot;:&quot;&quot;},{&quot;family&quot;:&quot;Mulvanny&quot;,&quot;given&quot;:&quot;Alex&quot;,&quot;parse-names&quot;:false,&quot;dropping-particle&quot;:&quot;&quot;,&quot;non-dropping-particle&quot;:&quot;&quot;},{&quot;family&quot;:&quot;Singh&quot;,&quot;given&quot;:&quot;Dave&quot;,&quot;parse-names&quot;:false,&quot;dropping-particle&quot;:&quot;&quot;,&quot;non-dropping-particle&quot;:&quot;&quot;}],&quot;container-title&quot;:&quot;Biomedicines&quot;,&quot;accessed&quot;:{&quot;date-parts&quot;:[[2025,3,19]]},&quot;DOI&quot;:&quot;10.3390/BIOMEDICINES9101337/S1&quot;,&quot;ISSN&quot;:&quot;22279059&quot;,&quot;URL&quot;:&quot;https://www.mdpi.com/2227-9059/9/10/1337/htm&quot;,&quot;issued&quot;:{&quot;date-parts&quot;:[[2021,10,1]]},&quot;page&quot;:&quot;1337&quot;,&quot;abstract&quot;:&quot;Background: Chronic obstructive pulmonary disease (COPD) inflammatory endotypes are associated with different airway microbiomes. We used quantitative polymerase chain reaction (qPCR) analysis of sputum samples to establish the bacterial load upper limit in healthy controls; these values determined the bacterial colonisation prevalence in a longitudinal COPD cohort. Bacteriology combined with sputum inflammatory cells counts were used to investigate COPD endotypes. Methods: Sixty COPD patients and 15 healthy non‐smoking controls were recruited. Sputum was analysed by qPCR (for Haemophilus influenzae, Moraxella catarrhalis, Streptococcus pneumoniae and Psuedomonas aeruginosa) and sputum differential cell counts at baseline and 6 months. Results: At baseline and 6 months, 23.1% and 25.6% of COPD patients were colonised with H. influenzae, while colonisation with other bacterial species was less common, e.g., S. pneumoniae—1.9% and 5.1%, respectively. H. influenzae + ve patients had higher neutrophil counts at baseline (90.1% vs. 67.3%, p &lt; 0.01), with similar results at 6 months. COPD patients with sputum eosinophil counts ≥3% at ≥1 visit rarely showed bacterial colonisation. Conclusions: The prevalence of H. influenzae colonisation was approximately 25%, with low colonisation for other bacterial species. H. influenzae colonisation was associated with sputum neutrophilia, while eosinophilic inflammation and H. influenzae colonisation rarely coexisted.&quot;,&quot;publisher&quot;:&quot;MDPI&quot;,&quot;issue&quot;:&quot;10&quot;,&quot;volume&quot;:&quot;9&quot;,&quot;container-title-short&quot;:&quot;Biomedicines&quot;},&quot;isTemporary&quot;:false},{&quot;id&quot;:&quot;1be469cb-8d34-342f-af21-5acd92576ba7&quot;,&quot;itemData&quot;:{&quot;type&quot;:&quot;article-journal&quot;,&quot;id&quot;:&quot;1be469cb-8d34-342f-af21-5acd92576ba7&quot;,&quot;title&quot;:&quot;Total bacterial load, inflammation, and structural lung disease in paediatric cystic fibrosis&quot;,&quot;author&quot;:[{&quot;family&quot;:&quot;Taylor&quot;,&quot;given&quot;:&quot;Steven L.&quot;,&quot;parse-names&quot;:false,&quot;dropping-particle&quot;:&quot;&quot;,&quot;non-dropping-particle&quot;:&quot;&quot;},{&quot;family&quot;:&quot;Leong&quot;,&quot;given&quot;:&quot;Lex E.X.&quot;,&quot;parse-names&quot;:false,&quot;dropping-particle&quot;:&quot;&quot;,&quot;non-dropping-particle&quot;:&quot;&quot;},{&quot;family&quot;:&quot;Ivey&quot;,&quot;given&quot;:&quot;Kerry L.&quot;,&quot;parse-names&quot;:false,&quot;dropping-particle&quot;:&quot;&quot;,&quot;non-dropping-particle&quot;:&quot;&quot;},{&quot;family&quot;:&quot;Wesselingh&quot;,&quot;given&quot;:&quot;Steve&quot;,&quot;parse-names&quot;:false,&quot;dropping-particle&quot;:&quot;&quot;,&quot;non-dropping-particle&quot;:&quot;&quot;},{&quot;family&quot;:&quot;Grimwood&quot;,&quot;given&quot;:&quot;Keith&quot;,&quot;parse-names&quot;:false,&quot;dropping-particle&quot;:&quot;&quot;,&quot;non-dropping-particle&quot;:&quot;&quot;},{&quot;family&quot;:&quot;Wainwright&quot;,&quot;given&quot;:&quot;Claire E.&quot;,&quot;parse-names&quot;:false,&quot;dropping-particle&quot;:&quot;&quot;,&quot;non-dropping-particle&quot;:&quot;&quot;},{&quot;family&quot;:&quot;Rogers&quot;,&quot;given&quot;:&quot;Geraint B.&quot;,&quot;parse-names&quot;:false,&quot;dropping-particle&quot;:&quot;&quot;,&quot;non-dropping-particle&quot;:&quot;&quot;}],&quot;container-title&quot;:&quot;Journal of Cystic Fibrosis&quot;,&quot;accessed&quot;:{&quot;date-parts&quot;:[[2025,3,19]]},&quot;DOI&quot;:&quot;10.1016/J.JCF.2020.03.008&quot;,&quot;ISSN&quot;:&quot;1569-1993&quot;,&quot;PMID&quot;:&quot;32199729&quot;,&quot;issued&quot;:{&quot;date-parts&quot;:[[2020,11,1]]},&quot;page&quot;:&quot;923-930&quot;,&quot;abstract&quot;:&quot;Background: Cystic fibrosis (CF) is characterised by reduced airway clearance, microbial accumulation, inflammation, and lung function decline. Certain bacterial species may contribute disproportionately to worsening lung disease. However, the relative importance of these microorganisms compared to the absolute abundance of all bacteria is uncertain. We aimed to identify the characteristics of lower airway microbiology that best reflect CF airway inflammation and disease in children. Methods: Analysis was performed on bronchoalveolar lavage (BAL) fluid from 78 participants of the Australasian CF Bronchoalveolar Lavage (ACFBAL) clinical trial, aged 4.5–5.5 years. Universal bacterial quantitative PCR (qPCR), species-specific qPCR, and 16S rRNA gene sequencing were performed on DNA extracts to determine total bacterial load, species-specific load and taxa relative abundance. Quantification of pre-specified pathogens was performed by culture-based methods. Bacteriological data were related to neutrophil counts, interleukin-8, lung function, and two computed-tomography based measures, CF-CT (as the primary measure) and PRAGMA. Results: Of all bacteriological measures assessed, total bacterial load determined by qPCR correlated most strongly with structural disease (CF-CT total score, rs=0.30, P=0.0095). Specifically, total bacterial load correlated with bronchiectasis, airway wall thickening, mucus plugging and parenchymal disease sub-scores. In contrast, culture-based quantification, microbiota-derived measures, and pathogen-specific qPCR-based quantification were weakly associated with total CF-CT. Regression analyses supported correlation findings, with total bacterial load explaining the greatest variance in total CF-CT (R2=0.097, P=0.0061). Correlations with PRAGMA score were comparable to CF-CT total score. Conclusions: Within the ACFBAL trial, culture-independent quantification of total bacteria provided the most clinically-informative bacteriological measure in 5-year-old CF patients.&quot;,&quot;publisher&quot;:&quot;Elsevier&quot;,&quot;issue&quot;:&quot;6&quot;,&quot;volume&quot;:&quot;19&quot;,&quot;container-title-short&quot;:&quot;&quot;},&quot;isTemporary&quot;:false},{&quot;id&quot;:&quot;6d9404ae-5883-31c7-af85-e511a8e17096&quot;,&quot;itemData&quot;:{&quot;type&quot;:&quot;article-journal&quot;,&quot;id&quot;:&quot;6d9404ae-5883-31c7-af85-e511a8e17096&quot;,&quot;title&quot;:&quot;Patients with chronic obstructive pulmonary disease and chronically colonized with Haemophilus influenzae during stable disease phase have increased airway inflammation&quot;,&quot;author&quot;:[{&quot;family&quot;:&quot;Tufvesson&quot;,&quot;given&quot;:&quot;Ellen&quot;,&quot;parse-names&quot;:false,&quot;dropping-particle&quot;:&quot;&quot;,&quot;non-dropping-particle&quot;:&quot;&quot;},{&quot;family&quot;:&quot;Bjermer&quot;,&quot;given&quot;:&quot;Leif&quot;,&quot;parse-names&quot;:false,&quot;dropping-particle&quot;:&quot;&quot;,&quot;non-dropping-particle&quot;:&quot;&quot;},{&quot;family&quot;:&quot;Ekberg&quot;,&quot;given&quot;:&quot;Marie&quot;,&quot;parse-names&quot;:false,&quot;dropping-particle&quot;:&quot;&quot;,&quot;non-dropping-particle&quot;:&quot;&quot;}],&quot;container-title&quot;:&quot;International Journal of COPD&quot;,&quot;accessed&quot;:{&quot;date-parts&quot;:[[2025,3,19]]},&quot;DOI&quot;:&quot;10.2147/COPD.S78748&quot;,&quot;ISSN&quot;:&quot;11782005&quot;,&quot;PMID&quot;:&quot;26005341&quot;,&quot;URL&quot;:&quot;https://www.tandfonline.com/action/journalInformation?journalCode=dcop20&quot;,&quot;issued&quot;:{&quot;date-parts&quot;:[[2015,5,4]]},&quot;page&quot;:&quot;881-889&quot;,&quot;abstract&quot;:&quot;Background: Some patients with chronic obstructive pulmonary disease (COPD) show increased airway inflammation and bacterial colonization during stable phase. The aim of this study was to follow COPD patients and investigate chronic colonization with pathogenic bacteria during stable disease phase, and relate these findings to clinical parameters, inflammatory pattern, lung function, and exacerbations. Methods: Forty-three patients with COPD were included while in a stable state and followed up monthly until exacerbation or for a maximum of 6 months. The patients completed the Clinical COPD Questionnaire and Medical Research Council dyspnea scale questionnaires, and exhaled breath condensate was collected, followed by spirometry, impulse oscillometry, and sputum induction. Results: Ten patients were chronically colonized (ie, colonized at all visits) with Haemophilus influenzae during stable phase. These patients had higher sputum levels of leukotriene B4 (P,0.001), 8-isoprostane (P=0.002), myeloperoxidase activity (P=0.028), and interleukin-8 (P=0.02) during stable phase when compared with other patients. In addition, they had lower forced vital capacity (P=0.035) and reactance at 5 Hz (P=0.034), but there was no difference in forced expiratory volume in 1 second (FEV1), FEV1% predicted, forced vital capacity % predicted, exhaled breath condensate biomarkers, C-reactive protein, or Clinical COPD Questionnaire and Medical Research Council dyspnea scale results. Three patients had intermittent colonization (colonized at only some visits) of H. influenzae during stable phase, and had lower levels of inflammatory biomarkers in sputum when compared with the chronically colonized patients. The difference in airway inflammation seen during stable phase in patients chronically colonized with H. influenzae was not observed during exacerbations. Conclusion: Some COPD patients who were chronically colonized with H. influenzae during stable phase showed increased airway inflammation and reduced lung volumes when compared with non-chronically colonized patients.&quot;,&quot;publisher&quot;:&quot;Dove Medical Press Ltd.&quot;,&quot;volume&quot;:&quot;10&quot;,&quot;container-title-short&quot;:&quot;&quot;},&quot;isTemporary&quot;:false},{&quot;id&quot;:&quot;a1af2f69-b78d-3375-bef9-8200bb5a22c3&quot;,&quot;itemData&quot;:{&quot;type&quot;:&quot;article-journal&quot;,&quot;id&quot;:&quot;a1af2f69-b78d-3375-bef9-8200bb5a22c3&quot;,&quot;title&quot;:&quot;IL-17A and the promotion of neutrophilia in acute exacerbation of chronic obstructive pulmonary disease&quot;,&quot;author&quot;:[{&quot;family&quot;:&quot;Roos&quot;,&quot;given&quot;:&quot;Abraham B.&quot;,&quot;parse-names&quot;:false,&quot;dropping-particle&quot;:&quot;&quot;,&quot;non-dropping-particle&quot;:&quot;&quot;},{&quot;family&quot;:&quot;Sethi&quot;,&quot;given&quot;:&quot;Sanjay&quot;,&quot;parse-names&quot;:false,&quot;dropping-particle&quot;:&quot;&quot;,&quot;non-dropping-particle&quot;:&quot;&quot;},{&quot;family&quot;:&quot;Nikota&quot;,&quot;given&quot;:&quot;Jake&quot;,&quot;parse-names&quot;:false,&quot;dropping-particle&quot;:&quot;&quot;,&quot;non-dropping-particle&quot;:&quot;&quot;},{&quot;family&quot;:&quot;Wrona&quot;,&quot;given&quot;:&quot;Catherine T.&quot;,&quot;parse-names&quot;:false,&quot;dropping-particle&quot;:&quot;&quot;,&quot;non-dropping-particle&quot;:&quot;&quot;},{&quot;family&quot;:&quot;Dorrington&quot;,&quot;given&quot;:&quot;Michael G.&quot;,&quot;parse-names&quot;:false,&quot;dropping-particle&quot;:&quot;&quot;,&quot;non-dropping-particle&quot;:&quot;&quot;},{&quot;family&quot;:&quot;Sandén&quot;,&quot;given&quot;:&quot;Caroline&quot;,&quot;parse-names&quot;:false,&quot;dropping-particle&quot;:&quot;&quot;,&quot;non-dropping-particle&quot;:&quot;&quot;},{&quot;family&quot;:&quot;Bauer&quot;,&quot;given&quot;:&quot;Carla M.T.&quot;,&quot;parse-names&quot;:false,&quot;dropping-particle&quot;:&quot;&quot;,&quot;non-dropping-particle&quot;:&quot;&quot;},{&quot;family&quot;:&quot;Shen&quot;,&quot;given&quot;:&quot;Pamela&quot;,&quot;parse-names&quot;:false,&quot;dropping-particle&quot;:&quot;&quot;,&quot;non-dropping-particle&quot;:&quot;&quot;},{&quot;family&quot;:&quot;Bowdish&quot;,&quot;given&quot;:&quot;Dawn&quot;,&quot;parse-names&quot;:false,&quot;dropping-particle&quot;:&quot;&quot;,&quot;non-dropping-particle&quot;:&quot;&quot;},{&quot;family&quot;:&quot;Stevenson&quot;,&quot;given&quot;:&quot;Christopher S.&quot;,&quot;parse-names&quot;:false,&quot;dropping-particle&quot;:&quot;&quot;,&quot;non-dropping-particle&quot;:&quot;&quot;},{&quot;family&quot;:&quot;Erjefält&quot;,&quot;given&quot;:&quot;Jonas S.&quot;,&quot;parse-names&quot;:false,&quot;dropping-particle&quot;:&quot;&quot;,&quot;non-dropping-particle&quot;:&quot;&quot;},{&quot;family&quot;:&quot;Stampfli&quot;,&quot;given&quot;:&quot;Martin R.&quot;,&quot;parse-names&quot;:false,&quot;dropping-particle&quot;:&quot;&quot;,&quot;non-dropping-particle&quot;:&quot;&quot;}],&quot;container-title&quot;:&quot;American Journal of Respiratory and Critical Care Medicine&quot;,&quot;accessed&quot;:{&quot;date-parts&quot;:[[2025,5,12]]},&quot;DOI&quot;:&quot;10.1164/RCCM.201409-1689OC/SUPPL_FILE/DISCLOSURES.PDF$AUTHORDISCLOSURES&quot;,&quot;ISSN&quot;:&quot;15354970&quot;,&quot;PMID&quot;:&quot;26039632&quot;,&quot;URL&quot;:&quot;/doi/pdf/10.1164/rccm.201409-1689OC?download=true&quot;,&quot;issued&quot;:{&quot;date-parts&quot;:[[2015,8,15]]},&quot;page&quot;:&quot;428-437&quot;,&quot;abstract&quot;:&quot;Rationale: Nontypeable Haemophilus influenzae (NTHi) causes acute exacerbation of chronic obstructive pulmonary disease (AECOPD). IL-17A is central for neutrophilic inflammation and has been linked to COPD pathogenesis. Objectives: We investigated whether IL-17A is elevated in NTHi-associated AECOPD and required for NTHi-exacerbated pulmonary neutrophilia induced by cigarette smoke. Methods: Experimental studies with cigarette smoke and NTHi infection were pursued in gene-targeted mice and using antibody intervention. IL-17A was measured in sputum collected from patients with COPD at baseline, during, and after AECOPD. Measurements and Main Results: Exacerbated airway neutrophilia in cigarette smoke-exposed mice infected with NTHi was associated with an induction of IL-17A. In agreement, elevated IL-17A was observed in sputum collected during NTHi-associated AECOPD, compared with samples collected before or after the event. NTHi-exacerbated neutrophilia and induction of neutrophil chemoattractants over the background of cigarette smoke, as observed in wild-type mice, was absent in Il17a-/- mice and in mice treated with a neutralizing anti-IL-17A antibody. Further studies revealed that IL-1 receptor (R)1 signaling was required for IL-17A-dependent neutrophilia. Moreover, deficiency or therapeutic neutralization of IL-17A did not increase bacterial burden or delay bacterial clearance. Conclusions: IL-17A is induced during NTHi-associated AECOPD. Functionally, IL-1R1-dependent IL-17A is required for NTHi-exacerbated pulmonary neutrophilia induced by cigarette smoke. Targeting IL-17A in AECOPD may thus be beneficial to reduce neutrophil recruitment to the airways.&quot;,&quot;publisher&quot;:&quot;American Thoracic Society&quot;,&quot;issue&quot;:&quot;4&quot;,&quot;volume&quot;:&quot;192&quot;,&quot;container-title-short&quot;:&quot;Am J Respir Crit Care Med&quot;},&quot;isTemporary&quot;:false},{&quot;id&quot;:&quot;f1ab8486-f0d3-338a-bb0d-51e3c3468e41&quot;,&quot;itemData&quot;:{&quot;type&quot;:&quot;article-journal&quot;,&quot;id&quot;:&quot;f1ab8486-f0d3-338a-bb0d-51e3c3468e41&quot;,&quot;title&quot;:&quot;Neutrophil extracellular traps are associated with disease severity and microbiota diversity in patients with chronic obstructive pulmonary disease&quot;,&quot;author&quot;:[{&quot;family&quot;:&quot;Dicker&quot;,&quot;given&quot;:&quot;Alison J.&quot;,&quot;parse-names&quot;:false,&quot;dropping-particle&quot;:&quot;&quot;,&quot;non-dropping-particle&quot;:&quot;&quot;},{&quot;family&quot;:&quot;Crichton&quot;,&quot;given&quot;:&quot;Megan L.&quot;,&quot;parse-names&quot;:false,&quot;dropping-particle&quot;:&quot;&quot;,&quot;non-dropping-particle&quot;:&quot;&quot;},{&quot;family&quot;:&quot;Pumphrey&quot;,&quot;given&quot;:&quot;Eleanor G.&quot;,&quot;parse-names&quot;:false,&quot;dropping-particle&quot;:&quot;&quot;,&quot;non-dropping-particle&quot;:&quot;&quot;},{&quot;family&quot;:&quot;Cassidy&quot;,&quot;given&quot;:&quot;Andrew J.&quot;,&quot;parse-names&quot;:false,&quot;dropping-particle&quot;:&quot;&quot;,&quot;non-dropping-particle&quot;:&quot;&quot;},{&quot;family&quot;:&quot;Suarez-Cuartin&quot;,&quot;given&quot;:&quot;Guillermo&quot;,&quot;parse-names&quot;:false,&quot;dropping-particle&quot;:&quot;&quot;,&quot;non-dropping-particle&quot;:&quot;&quot;},{&quot;family&quot;:&quot;Sibila&quot;,&quot;given&quot;:&quot;Oriol&quot;,&quot;parse-names&quot;:false,&quot;dropping-particle&quot;:&quot;&quot;,&quot;non-dropping-particle&quot;:&quot;&quot;},{&quot;family&quot;:&quot;Furrie&quot;,&quot;given&quot;:&quot;Elizabeth&quot;,&quot;parse-names&quot;:false,&quot;dropping-particle&quot;:&quot;&quot;,&quot;non-dropping-particle&quot;:&quot;&quot;},{&quot;family&quot;:&quot;Fong&quot;,&quot;given&quot;:&quot;Christopher J.&quot;,&quot;parse-names&quot;:false,&quot;dropping-particle&quot;:&quot;&quot;,&quot;non-dropping-particle&quot;:&quot;&quot;},{&quot;family&quot;:&quot;Ibrahim&quot;,&quot;given&quot;:&quot;Wasyla&quot;,&quot;parse-names&quot;:false,&quot;dropping-particle&quot;:&quot;&quot;,&quot;non-dropping-particle&quot;:&quot;&quot;},{&quot;family&quot;:&quot;Brady&quot;,&quot;given&quot;:&quot;Gill&quot;,&quot;parse-names&quot;:false,&quot;dropping-particle&quot;:&quot;&quot;,&quot;non-dropping-particle&quot;:&quot;&quot;},{&quot;family&quot;:&quot;Einarsson&quot;,&quot;given&quot;:&quot;Gisli G.&quot;,&quot;parse-names&quot;:false,&quot;dropping-particle&quot;:&quot;&quot;,&quot;non-dropping-particle&quot;:&quot;&quot;},{&quot;family&quot;:&quot;Elborn&quot;,&quot;given&quot;:&quot;J. Stuart&quot;,&quot;parse-names&quot;:false,&quot;dropping-particle&quot;:&quot;&quot;,&quot;non-dropping-particle&quot;:&quot;&quot;},{&quot;family&quot;:&quot;Schembri&quot;,&quot;given&quot;:&quot;Stuart&quot;,&quot;parse-names&quot;:false,&quot;dropping-particle&quot;:&quot;&quot;,&quot;non-dropping-particle&quot;:&quot;&quot;},{&quot;family&quot;:&quot;Marshall&quot;,&quot;given&quot;:&quot;Sara E.&quot;,&quot;parse-names&quot;:false,&quot;dropping-particle&quot;:&quot;&quot;,&quot;non-dropping-particle&quot;:&quot;&quot;},{&quot;family&quot;:&quot;Palmer&quot;,&quot;given&quot;:&quot;Colin N.A.&quot;,&quot;parse-names&quot;:false,&quot;dropping-particle&quot;:&quot;&quot;,&quot;non-dropping-particle&quot;:&quot;&quot;},{&quot;family&quot;:&quot;Chalmers&quot;,&quot;given&quot;:&quot;James D.&quot;,&quot;parse-names&quot;:false,&quot;dropping-particle&quot;:&quot;&quot;,&quot;non-dropping-particle&quot;:&quot;&quot;}],&quot;container-title&quot;:&quot;The Journal of Allergy and Clinical Immunology&quot;,&quot;accessed&quot;:{&quot;date-parts&quot;:[[2025,3,17]]},&quot;DOI&quot;:&quot;10.1016/J.JACI.2017.04.022&quot;,&quot;ISSN&quot;:&quot;10976825&quot;,&quot;PMID&quot;:&quot;28506850&quot;,&quot;URL&quot;:&quot;https://pmc.ncbi.nlm.nih.gov/articles/PMC5751731/&quot;,&quot;issued&quot;:{&quot;date-parts&quot;:[[2018,1,1]]},&quot;page&quot;:&quot;117&quot;,&quot;abstract&quot;:&quot;Background Neutrophil extracellular traps (NETs) have been observed in the airway in patients with chronic obstructive pulmonary disease (COPD), but their clinical and pathophysiologic implications have not been defined. Objective We sought to determine whether NETs are associated with disease severity in patients with COPD and how they are associated with microbiota composition and airway neutrophil function. Methods NET protein complexes (DNA-elastase and histone-elastase complexes), cell-free DNA, and neutrophil biomarkers were quantified in soluble sputum and serum from patients with COPD during periods of disease stability and during exacerbations and compared with clinical measures of disease severity and the sputum microbiome. Peripheral blood and airway neutrophil function were evaluated by means of flow cytometry ex vivo and experimentally after stimulation of NET formation. Results Sputum NET complexes were associated with the severity of COPD evaluated by using the composite Global Initiative for Obstructive Lung Disease scale (P &lt;.0001). This relationship was due to modest correlations between NET complexes and FEV1, symptoms evaluated by using the COPD assessment test, and higher levels of NET complexes in patients with frequent exacerbations (P =.002). Microbiota composition was heterogeneous, but there was a correlation between NET complexes and both microbiota diversity (P =.009) and dominance of Haemophilus species operational taxonomic units (P =.01). Ex vivo airway neutrophil phagocytosis of bacteria was reduced in patients with increased sputum NET complexes. Consistent results were observed regardless of the method of quantifying sputum NETs. Failure of phagocytosis could be induced experimentally by incubating healthy control neutrophils with soluble sputum from patients with COPD. Conclusion NET formation is increased in patients with severe COPD and associated with more frequent exacerbations and a loss of microbiota diversity.&quot;,&quot;publisher&quot;:&quot;Mosby Inc.&quot;,&quot;issue&quot;:&quot;1&quot;,&quot;volume&quot;:&quot;141&quot;,&quot;container-title-short&quot;:&quot;J Allergy Clin Immunol&quot;},&quot;isTemporary&quot;:false},{&quot;id&quot;:&quot;4ac9d181-386b-3aee-888e-ead2310bf686&quot;,&quot;itemData&quot;:{&quot;type&quot;:&quot;article-journal&quot;,&quot;id&quot;:&quot;4ac9d181-386b-3aee-888e-ead2310bf686&quot;,&quot;title&quot;:&quot;The sputum microbiome, airway inflammation, and mortality in chronic obstructive pulmonary disease&quot;,&quot;author&quot;:[{&quot;family&quot;:&quot;Dicker&quot;,&quot;given&quot;:&quot;Alison J.&quot;,&quot;parse-names&quot;:false,&quot;dropping-particle&quot;:&quot;&quot;,&quot;non-dropping-particle&quot;:&quot;&quot;},{&quot;family&quot;:&quot;Huang&quot;,&quot;given&quot;:&quot;Jeffrey T.J.&quot;,&quot;parse-names&quot;:false,&quot;dropping-particle&quot;:&quot;&quot;,&quot;non-dropping-particle&quot;:&quot;&quot;},{&quot;family&quot;:&quot;Lonergan&quot;,&quot;given&quot;:&quot;Mike&quot;,&quot;parse-names&quot;:false,&quot;dropping-particle&quot;:&quot;&quot;,&quot;non-dropping-particle&quot;:&quot;&quot;},{&quot;family&quot;:&quot;Keir&quot;,&quot;given&quot;:&quot;Holly R.&quot;,&quot;parse-names&quot;:false,&quot;dropping-particle&quot;:&quot;&quot;,&quot;non-dropping-particle&quot;:&quot;&quot;},{&quot;family&quot;:&quot;Fong&quot;,&quot;given&quot;:&quot;Christopher J.&quot;,&quot;parse-names&quot;:false,&quot;dropping-particle&quot;:&quot;&quot;,&quot;non-dropping-particle&quot;:&quot;&quot;},{&quot;family&quot;:&quot;Tan&quot;,&quot;given&quot;:&quot;Brandon&quot;,&quot;parse-names&quot;:false,&quot;dropping-particle&quot;:&quot;&quot;,&quot;non-dropping-particle&quot;:&quot;&quot;},{&quot;family&quot;:&quot;Cassidy&quot;,&quot;given&quot;:&quot;Andrew J.&quot;,&quot;parse-names&quot;:false,&quot;dropping-particle&quot;:&quot;&quot;,&quot;non-dropping-particle&quot;:&quot;&quot;},{&quot;family&quot;:&quot;Finch&quot;,&quot;given&quot;:&quot;Simon&quot;,&quot;parse-names&quot;:false,&quot;dropping-particle&quot;:&quot;&quot;,&quot;non-dropping-particle&quot;:&quot;&quot;},{&quot;family&quot;:&quot;Mullerova&quot;,&quot;given&quot;:&quot;Hana&quot;,&quot;parse-names&quot;:false,&quot;dropping-particle&quot;:&quot;&quot;,&quot;non-dropping-particle&quot;:&quot;&quot;},{&quot;family&quot;:&quot;Miller&quot;,&quot;given&quot;:&quot;Bruce E.&quot;,&quot;parse-names&quot;:false,&quot;dropping-particle&quot;:&quot;&quot;,&quot;non-dropping-particle&quot;:&quot;&quot;},{&quot;family&quot;:&quot;Tal-Singer&quot;,&quot;given&quot;:&quot;Ruth&quot;,&quot;parse-names&quot;:false,&quot;dropping-particle&quot;:&quot;&quot;,&quot;non-dropping-particle&quot;:&quot;&quot;},{&quot;family&quot;:&quot;Chalmers&quot;,&quot;given&quot;:&quot;James D.&quot;,&quot;parse-names&quot;:false,&quot;dropping-particle&quot;:&quot;&quot;,&quot;non-dropping-particle&quot;:&quot;&quot;}],&quot;container-title&quot;:&quot;Journal of Allergy and Clinical Immunology&quot;,&quot;accessed&quot;:{&quot;date-parts&quot;:[[2025,4,28]]},&quot;DOI&quot;:&quot;10.1016/j.jaci.2020.02.040&quot;,&quot;ISSN&quot;:&quot;10976825&quot;,&quot;PMID&quot;:&quot;32353489&quot;,&quot;URL&quot;:&quot;https://pubmed.ncbi.nlm.nih.gov/32353489/&quot;,&quot;issued&quot;:{&quot;date-parts&quot;:[[2021,1,1]]},&quot;page&quot;:&quot;158-167&quot;,&quot;abstract&quot;:&quot;Background: The sputum microbiome has a potential role in disease phenotyping and risk stratification in chronic obstructive pulmonary disease (COPD), but few large longitudinal cohort studies exist. Objective: Our aim was to investigate the COPD sputum microbiome and its association with inflammatory phenotypes and mortality. Methods: 16S ribosomal RNA gene sequencing was performed on sputum from 253 clinically stable COPD patients (4-year median follow-up). Samples were classified as Proteobacteria or Firmicutes (phylum level) and Haemophilus or Streptococcus (genus level) dominant. Alpha diversity was measured by using Shannon-Wiener diversity and Berger-Parker dominance indices. Survival was modeled by using Cox proportional hazards regression. A subset of 78 patients had label-free liquid chromatography with tandem mass spectrometry performed, with partial least square discriminant analysis integrating clinical, microbiome, and proteomics data. Results: Proteobacteria dominance and lower diversity was associated with more severe COPD according to the Global Initiative for Chronic Obstructive Lung Disease classification system (P =.0015), more frequent exacerbations (P =.0042), blood eosinophil level less than or equal to 100 cells/μL (P &lt;.0001), and lower FEV1 (P =.026). Blood eosinophil counts showed a positive relationship with percent of Firmicutes and Streptococcus and a negative association with percent Proteobacteria and Haemophilus. Proteobacteria dominance was associated with increased mortality compared with Firmicutes-dominated or balanced microbiome profiles (hazard ratio = 2.58; 95% CI = 1.43-4.66; P =.0017 and hazard ratio = 7.47; 95% CI = 1.02-54.86; P =.048, respectively). Integrated omics analysis showed significant associations between Proteobacteria dominance and the neutrophil activation pathway in sputum. Conclusion: The sputum microbiome is associated with clinical and inflammatory phenotypes in COPD. Reduced microbiome diversity, associated with Proteobacteria (predominantly Haemophilus) dominance, is associated with neutrophil-associated protein profiles and an increased risk of mortality.&quot;,&quot;publisher&quot;:&quot;Mosby Inc.&quot;,&quot;issue&quot;:&quot;1&quot;,&quot;volume&quot;:&quot;147&quot;,&quot;container-title-short&quot;:&quot;&quot;},&quot;isTemporary&quot;:false}]},{&quot;citationID&quot;:&quot;MENDELEY_CITATION_c109770c-d76e-43b3-b6eb-3d69f7163972&quot;,&quot;properties&quot;:{&quot;noteIndex&quot;:0},&quot;isEdited&quot;:false,&quot;manualOverride&quot;:{&quot;isManuallyOverridden&quot;:false,&quot;citeprocText&quot;:&quot;(Shuto et al., 2001, https://doi.org/10.1073/PNAS.151236098/ASSET/BB711A15-DEB7-47DB-A864-65E99417C812/ASSETS/GRAPHIC/PQ1512360007.JPEG; Wieland et al., 2005, https://doi.org/10.4049/JIMMUNOL.175.9.6042)&quot;,&quot;manualOverrideText&quot;:&quot;&quot;},&quot;citationTag&quot;:&quot;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&quot;,&quot;citationItems&quot;:[{&quot;id&quot;:&quot;0a2a3f90-baaa-3b18-96a6-d61c8430b88a&quot;,&quot;itemData&quot;:{&quot;type&quot;:&quot;article-journal&quot;,&quot;id&quot;:&quot;0a2a3f90-baaa-3b18-96a6-d61c8430b88a&quot;,&quot;title&quot;:&quot;The MyD88-Dependent, but Not the MyD88-Independent, Pathway of TLR4 Signaling Is Important in Clearing Nontypeable Haemophilus influenzae from the Mouse Lung&quot;,&quot;author&quot;:[{&quot;family&quot;:&quot;Wieland&quot;,&quot;given&quot;:&quot;Catharina W.&quot;,&quot;parse-names&quot;:false,&quot;dropping-particle&quot;:&quot;&quot;,&quot;non-dropping-particle&quot;:&quot;&quot;},{&quot;family&quot;:&quot;Florquin&quot;,&quot;given&quot;:&quot;Sandrine&quot;,&quot;parse-names&quot;:false,&quot;dropping-particle&quot;:&quot;&quot;,&quot;non-dropping-particle&quot;:&quot;&quot;},{&quot;family&quot;:&quot;Maris&quot;,&quot;given&quot;:&quot;Nico A.&quot;,&quot;parse-names&quot;:false,&quot;dropping-particle&quot;:&quot;&quot;,&quot;non-dropping-particle&quot;:&quot;&quot;},{&quot;family&quot;:&quot;Hoebe&quot;,&quot;given&quot;:&quot;Kasper&quot;,&quot;parse-names&quot;:false,&quot;dropping-particle&quot;:&quot;&quot;,&quot;non-dropping-particle&quot;:&quot;&quot;},{&quot;family&quot;:&quot;Beutler&quot;,&quot;given&quot;:&quot;Bruce&quot;,&quot;parse-names&quot;:false,&quot;dropping-particle&quot;:&quot;&quot;,&quot;non-dropping-particle&quot;:&quot;&quot;},{&quot;family&quot;:&quot;Takeda&quot;,&quot;given&quot;:&quot;Kiyoshi&quot;,&quot;parse-names&quot;:false,&quot;dropping-particle&quot;:&quot;&quot;,&quot;non-dropping-particle&quot;:&quot;&quot;},{&quot;family&quot;:&quot;Akira&quot;,&quot;given&quot;:&quot;Shizuo&quot;,&quot;parse-names&quot;:false,&quot;dropping-particle&quot;:&quot;&quot;,&quot;non-dropping-particle&quot;:&quot;&quot;},{&quot;family&quot;:&quot;Poll&quot;,&quot;given&quot;:&quot;Tom&quot;,&quot;parse-names&quot;:false,&quot;dropping-particle&quot;:&quot;&quot;,&quot;non-dropping-particle&quot;:&quot;van der&quot;}],&quot;container-title&quot;:&quot;The Journal of Immunology&quot;,&quot;accessed&quot;:{&quot;date-parts&quot;:[[2025,3,3]]},&quot;DOI&quot;:&quot;10.4049/JIMMUNOL.175.9.6042&quot;,&quot;ISBN&quot;:&quot;00221767/05&quot;,&quot;ISSN&quot;:&quot;0022-1767&quot;,&quot;PMID&quot;:&quot;16237099&quot;,&quot;URL&quot;:&quot;https://dx.doi.org/10.4049/jimmunol.175.9.6042&quot;,&quot;issued&quot;:{&quot;date-parts&quot;:[[2005,11,1]]},&quot;page&quot;:&quot;6042-6049&quot;,&quot;abstract&quot;:&quot;TLRs are important for the recognition of conserved motifs expressed by invading bacteria. TLR4 is the signaling receptor for LPS, the major proinflammatory component of the Gram-negative cell wall, whereas CD14 serves as the ligand-binding part of the LPS receptor complex. Triggering of TLR4 results in the activation of two distinct intracellular pathways, one that relies on the common TLR adaptor MyD88 and one that is mediated by Toll/IL-1R domain-containing adaptor-inducing IFN-β (TRIF). Nontypeable Haemophilus influenzae (NTHi) is a common Gram-negative respiratory pathogen that expresses both TLR4 (LPS and lipooligosaccharide) and TLR2 (lipoproteins) ligands. To determine the roles of CD14, TLR4, and TLR2 during NTHi pneumonia, the following studies were performed: 1) Alveolar macrophages from CD14 and TLR4 knockout (KO) mice were virtually unresponsive to NTHi in vitro, whereas TLR2 KO macrophages displayed a reduced NTHi responsiveness. 2) After intranasal infection with NTHi, CD14 and TLR4 KO mice showed an attenuated early inflammatory response in their lungs, which was associated with a strongly reduced clearance of NTHi from the respiratory tract; in contrast, in TLR2 KO mice, lung inflammation was unchanged, and the number of NTHi CFU was only modestly increased at the end of the 10-day observation period. 3) MyD88 KO, but not TRIF mutant mice showed an increased bacterial load in their lungs upon infection with NTHi. These data suggest that the MyD88-dependent pathway of TLR4 is important for an effective innate immune response to respiratory tract infection caused by NTHi.&quot;,&quot;publisher&quot;:&quot;American Association of Immunologists&quot;,&quot;issue&quot;:&quot;9&quot;,&quot;volume&quot;:&quot;175&quot;,&quot;container-title-short&quot;:&quot;&quot;},&quot;isTemporary&quot;:false,&quot;suppress-author&quot;:false,&quot;composite&quot;:false,&quot;author-only&quot;:false},{&quot;id&quot;:&quot;0625d237-1d85-3cc8-a77c-e6d960173dab&quot;,&quot;itemData&quot;:{&quot;type&quot;:&quot;article-journal&quot;,&quot;id&quot;:&quot;0625d237-1d85-3cc8-a77c-e6d960173dab&quot;,&quot;title&quot;:&quot;Activation of NF-κB by nontypeable Hemophilus influenzae is mediated by toll-like receptor 2-TAK1-dependent NIK-IKKα/β-IκBα and MKK3/6-p38 MAP kinase signaling pathways in epithelial cells&quot;,&quot;author&quot;:[{&quot;family&quot;:&quot;Shuto&quot;,&quot;given&quot;:&quot;Tsuyoshi&quot;,&quot;parse-names&quot;:false,&quot;dropping-particle&quot;:&quot;&quot;,&quot;non-dropping-particle&quot;:&quot;&quot;},{&quot;family&quot;:&quot;Xu&quot;,&quot;given&quot;:&quot;Haidong&quot;,&quot;parse-names&quot;:false,&quot;dropping-particle&quot;:&quot;&quot;,&quot;non-dropping-particle&quot;:&quot;&quot;},{&quot;family&quot;:&quot;Wang&quot;,&quot;given&quot;:&quot;Beinan&quot;,&quot;parse-names&quot;:false,&quot;dropping-particle&quot;:&quot;&quot;,&quot;non-dropping-particle&quot;:&quot;&quot;},{&quot;family&quot;:&quot;Han&quot;,&quot;given&quot;:&quot;Jiahuai&quot;,&quot;parse-names&quot;:false,&quot;dropping-particle&quot;:&quot;&quot;,&quot;non-dropping-particle&quot;:&quot;&quot;},{&quot;family&quot;:&quot;Kai&quot;,&quot;given&quot;:&quot;Hirofumi&quot;,&quot;parse-names&quot;:false,&quot;dropping-particle&quot;:&quot;&quot;,&quot;non-dropping-particle&quot;:&quot;&quot;},{&quot;family&quot;:&quot;Gu&quot;,&quot;given&quot;:&quot;Xin Xing&quot;,&quot;parse-names&quot;:false,&quot;dropping-particle&quot;:&quot;&quot;,&quot;non-dropping-particle&quot;:&quot;&quot;},{&quot;family&quot;:&quot;Murphy&quot;,&quot;given&quot;:&quot;Timothy F.&quot;,&quot;parse-names&quot;:false,&quot;dropping-particle&quot;:&quot;&quot;,&quot;non-dropping-particle&quot;:&quot;&quot;},{&quot;family&quot;:&quot;Lim&quot;,&quot;given&quot;:&quot;David J.&quot;,&quot;parse-names&quot;:false,&quot;dropping-particle&quot;:&quot;&quot;,&quot;non-dropping-particle&quot;:&quot;&quot;},{&quot;family&quot;:&quot;Li&quot;,&quot;given&quot;:&quot;Jian Dong&quot;,&quot;parse-names&quot;:false,&quot;dropping-particle&quot;:&quot;&quot;,&quot;non-dropping-particle&quot;:&quot;&quot;}],&quot;container-title&quot;:&quot;Proceedings of the National Academy of Sciences of the United States of America&quot;,&quot;accessed&quot;:{&quot;date-parts&quot;:[[2025,3,3]]},&quot;DOI&quot;:&quot;10.1073/PNAS.151236098/ASSET/BB711A15-DEB7-47DB-A864-65E99417C812/ASSETS/GRAPHIC/PQ1512360007.JPEG&quot;,&quot;ISSN&quot;:&quot;00278424&quot;,&quot;PMID&quot;:&quot;11438700&quot;,&quot;URL&quot;:&quot;https://www.pnas.org/doi/abs/10.1073/pnas.151236098&quot;,&quot;issued&quot;:{&quot;date-parts&quot;:[[2001,7,17]]},&quot;page&quot;:&quot;8774-8779&quot;,&quot;abstract&quot;:&quot;Nontypeable Hemophilus influenzae (NTHi) is an important human pathogen in both children and adults. In children, it causes otitis media, the most common childhood infection and the leading cause of conductive hearing loss in the United States. In adults, it causes lower respiratory tract infections in the setting of chronic obstructive pulmonary disease, the fourth leading cause of death in the United States. The molecular mechanisms underlying the pathogenesis of NTHi-induced infections remain undefined, but they may involve activation of NF-κB, a transcriptional activator of multiple host defense genes involved in immune and inflammatory responses. Here, we show that NTHi strongly activates NF-κB in human epithelial cells via two distinct signaling pathways, NF-κB translocation-dependent and -independent pathways. The NF-κB translocation-dependent pathway involves activation of NF-κB inducing kinase (NIK)-IKKα/β complex leading to IκBα phosphorylation and degradation, whereas the NF-κB translocation-independent pathway involves activation of MKK3/6-p38 mitogen-activated protein (MAP) kinase pathway. Bifurcation of NTHi-induced NIK-IKKα/β-IκBα and MKK3/6-p38 MAP kinase pathways may occur at transforming growth factor-β activated kinase 1 (TAK1). Furthermore, we show that toll-like receptor 2 (TLR2) is required for NTHi-induced NF-κB activation. In addition, several key inflammatory mediators including IL-1Β, IL-8, and tumor necrosis factor-α are up-regulated by NTHi. Finally, P6, a 16-kDa lipoprotein highly conserved in the outer membrane of all NTHi and H. influenzae type b strains, appears to also activate NF-κB via similar signaling pathways. Taken together, our results demonstrate that NTHi activates NF-κB via TLR2-TAK1-dependent NIK-IKKα/β-IκBα and MKK3/6-p38 MAP kinase signaling pathways. These studies may bring new insights into molecular pathogenesis of NTHi-induced infections and open up new therapeutic targets for these diseases.&quot;,&quot;publisher&quot;:&quot;The National Academy of Sciences&quot;,&quot;issue&quot;:&quot;15&quot;,&quot;volume&quot;:&quot;98&quot;,&quot;container-title-short&quot;:&quot;Proc Natl Acad Sci U S A&quot;},&quot;isTemporary&quot;:false}]},{&quot;citationID&quot;:&quot;MENDELEY_CITATION_903ed278-e621-493a-bb18-d117cc7a93e2&quot;,&quot;properties&quot;:{&quot;noteIndex&quot;:0},&quot;isEdited&quot;:false,&quot;manualOverride&quot;:{&quot;isManuallyOverridden&quot;:false,&quot;citeprocText&quot;:&quot;(Berenson et al., 2014, https://doi.org/10.1136/THORAXJNL-2013-203669)&quot;,&quot;manualOverrideText&quot;:&quot;&quot;},&quot;citationTag&quot;:&quot;MENDELEY_CITATION_v3_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&quot;,&quot;citationItems&quot;:[{&quot;id&quot;:&quot;db8ed46a-0310-3f3c-8e6c-14bf713712be&quot;,&quot;itemData&quot;:{&quot;type&quot;:&quot;article-journal&quot;,&quot;id&quot;:&quot;db8ed46a-0310-3f3c-8e6c-14bf713712be&quot;,&quot;title&quot;:&quot;Impaired innate immune alveolar macrophage response and the predilection for COPD exacerbations&quot;,&quot;author&quot;:[{&quot;family&quot;:&quot;Berenson&quot;,&quot;given&quot;:&quot;Charles S.&quot;,&quot;parse-names&quot;:false,&quot;dropping-particle&quot;:&quot;&quot;,&quot;non-dropping-particle&quot;:&quot;&quot;},{&quot;family&quot;:&quot;Kruzel&quot;,&quot;given&quot;:&quot;Ragina L.&quot;,&quot;parse-names&quot;:false,&quot;dropping-particle&quot;:&quot;&quot;,&quot;non-dropping-particle&quot;:&quot;&quot;},{&quot;family&quot;:&quot;Eberhardt&quot;,&quot;given&quot;:&quot;Ellana&quot;,&quot;parse-names&quot;:false,&quot;dropping-particle&quot;:&quot;&quot;,&quot;non-dropping-particle&quot;:&quot;&quot;},{&quot;family&quot;:&quot;Dolnick&quot;,&quot;given&quot;:&quot;Ree&quot;,&quot;parse-names&quot;:false,&quot;dropping-particle&quot;:&quot;&quot;,&quot;non-dropping-particle&quot;:&quot;&quot;},{&quot;family&quot;:&quot;Minderman&quot;,&quot;given&quot;:&quot;Hans&quot;,&quot;parse-names&quot;:false,&quot;dropping-particle&quot;:&quot;&quot;,&quot;non-dropping-particle&quot;:&quot;&quot;},{&quot;family&quot;:&quot;Wallace&quot;,&quot;given&quot;:&quot;Paul K.&quot;,&quot;parse-names&quot;:false,&quot;dropping-particle&quot;:&quot;&quot;,&quot;non-dropping-particle&quot;:&quot;&quot;},{&quot;family&quot;:&quot;Sethi&quot;,&quot;given&quot;:&quot;Sanjay&quot;,&quot;parse-names&quot;:false,&quot;dropping-particle&quot;:&quot;&quot;,&quot;non-dropping-particle&quot;:&quot;&quot;}],&quot;container-title&quot;:&quot;Thorax&quot;,&quot;accessed&quot;:{&quot;date-parts&quot;:[[2025,2,25]]},&quot;DOI&quot;:&quot;10.1136/THORAXJNL-2013-203669&quot;,&quot;ISSN&quot;:&quot;0040-6376&quot;,&quot;PMID&quot;:&quot;24686454&quot;,&quot;URL&quot;:&quot;https://thorax.bmj.com/content/69/9/811&quot;,&quot;issued&quot;:{&quot;date-parts&quot;:[[2014,9,1]]},&quot;page&quot;:&quot;811-818&quot;,&quot;abstract&quot;:&quot;Background Alveolar macrophages (AM) in COPD have fundamentally impaired responsiveness to Toll-like receptor 2 (TLR2) and TLR4 ligands of non-typeable Haemophilus influenzae (NTHI). However, the contribution of innate immune dysfunction to exacerbations of COPD is unexplored. We hypothesised that impaired innate AM responses in COPD extend beyond NTHI to other pathogens and are linked with COPD exacerbations and severity.\n\nMethods AMs, obtained by bronchoalveolar lavage from 88 volunteers with stable-to-moderate COPD, were incubated with respiratory pathogens (NTHI, Moraxella catarrhalis (MC), Streptococcus pneumoniae (SP) and TLR ligands lipopolysaccharide, Pam3Cys) and elicited IL-8 and TNF-α were measured by microsphere flow cytometry. NF-κB nuclear translocation was measured by colorimetric assay. AM TLR2 and TLR4 expression was determined by immunolabeling and quantitation of mean fluorescent indices. Participants were monitored prospectively for occurrence of COPD exacerbations for 1 year following bronchoscopy. Non--parametric analyses were used to compare exacerbation-prone and non-exacerbation-prone individuals.\n\nResults 29 subjects had at least one exacerbation in the follow-up period (exacerbation-prone) and 59 remained exacerbation-free (non-exacerbation-prone). AMs of exacerbation-prone COPD donors were more refractory to cytokine induction by NTHI (p=0.02), MC (p=0.045) and SP (p=0.046), and to TLR2 (p=0.07) and TLR4 (p=0.028) ligands, and had diminished NF-κB nuclear activation, compared with non-exacerbation-prone counterparts. AMs of exacerbation-prone subjects were more refractory to TLR2 upregulation by MC and SP (p=0.04 each).\n\nConclusions Our results support a paradigm of impaired innate responses of COPD AMs to respiratory pathogens, mediated by impaired TLR responses, underlying a propensity for exacerbations in COPD.&quot;,&quot;publisher&quot;:&quot;BMJ Publishing Group Ltd&quot;,&quot;issue&quot;:&quot;9&quot;,&quot;volume&quot;:&quot;69&quot;,&quot;container-title-short&quot;:&quot;Thorax&quot;},&quot;isTemporary&quot;:false,&quot;suppress-author&quot;:false,&quot;composite&quot;:false,&quot;author-only&quot;:false}]},{&quot;citationID&quot;:&quot;MENDELEY_CITATION_bc16b2e9-96a6-447e-be3f-46fb8dd745c7&quot;,&quot;properties&quot;:{&quot;noteIndex&quot;:0},&quot;isEdited&quot;:false,&quot;manualOverride&quot;:{&quot;isManuallyOverridden&quot;:false,&quot;citeprocText&quot;:&quot;(Di Stefano et al., 2017, https://doi.org/10.1183/13993003.02006-2016; Knobloch et al., 2012, https://doi.org/10.1164/RCCM.201002-0199OC; Macredmond et al., 2007, https://doi.org/10.1186/1465-9921-8-84/FIGURES/7_622)&quot;,&quot;manualOverrideText&quot;:&quot;&quot;},&quot;citationTag&quot;:&quot;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&quot;,&quot;citationItems&quot;:[{&quot;id&quot;:&quot;20124f0e-4e35-3315-8ca9-6fc811485e2d&quot;,&quot;itemData&quot;:{&quot;type&quot;:&quot;article-journal&quot;,&quot;id&quot;:&quot;20124f0e-4e35-3315-8ca9-6fc811485e2d&quot;,&quot;title&quot;:&quot;Epithelial expression of TLR4 is modulated in COPD and by steroids, salmeterol and cigarette smoke&quot;,&quot;author&quot;:[{&quot;family&quot;:&quot;Macredmond&quot;,&quot;given&quot;:&quot;Ruth E.&quot;,&quot;parse-names&quot;:false,&quot;dropping-particle&quot;:&quot;&quot;,&quot;non-dropping-particle&quot;:&quot;&quot;},{&quot;family&quot;:&quot;Greene&quot;,&quot;given&quot;:&quot;Catherine M.&quot;,&quot;parse-names&quot;:false,&quot;dropping-particle&quot;:&quot;&quot;,&quot;non-dropping-particle&quot;:&quot;&quot;},{&quot;family&quot;:&quot;Dorscheid&quot;,&quot;given&quot;:&quot;Delbert R.&quot;,&quot;parse-names&quot;:false,&quot;dropping-particle&quot;:&quot;&quot;,&quot;non-dropping-particle&quot;:&quot;&quot;},{&quot;family&quot;:&quot;Mcelvaney&quot;,&quot;given&quot;:&quot;Noel G.&quot;,&quot;parse-names&quot;:false,&quot;dropping-particle&quot;:&quot;&quot;,&quot;non-dropping-particle&quot;:&quot;&quot;},{&quot;family&quot;:&quot;O'Neill&quot;,&quot;given&quot;:&quot;Shane J.&quot;,&quot;parse-names&quot;:false,&quot;dropping-particle&quot;:&quot;&quot;,&quot;non-dropping-particle&quot;:&quot;&quot;}],&quot;container-title&quot;:&quot;Respiratory Research&quot;,&quot;accessed&quot;:{&quot;date-parts&quot;:[[2025,2,28]]},&quot;DOI&quot;:&quot;10.1186/1465-9921-8-84/FIGURES/7_622&quot;,&quot;ISSN&quot;:&quot;14659921&quot;,&quot;PMID&quot;:&quot;18034897&quot;,&quot;URL&quot;:&quot;https://link.springer.com/articles/10.1186/1465-9921-8-84&quot;,&quot;issued&quot;:{&quot;date-parts&quot;:[[2007,11,22]]},&quot;page&quot;:&quot;1-12&quot;,&quot;abstract&quot;:&quot;© 2007 MacRedmond et al; licensee BioMed Central Ltd.&quot;,&quot;publisher&quot;:&quot;BioMed Central&quot;,&quot;issue&quot;:&quot;1&quot;,&quot;volume&quot;:&quot;8&quot;,&quot;container-title-short&quot;:&quot;Respir Res&quot;},&quot;isTemporary&quot;:false,&quot;suppress-author&quot;:false,&quot;composite&quot;:false,&quot;author-only&quot;:false},{&quot;id&quot;:&quot;ad2e0e07-70f2-316f-8f5f-fe128b794d2a&quot;,&quot;itemData&quot;:{&quot;type&quot;:&quot;article-journal&quot;,&quot;id&quot;:&quot;ad2e0e07-70f2-316f-8f5f-fe128b794d2a&quot;,&quot;title&quot;:&quot;The T-Helper Cell Type 1 Immune Response to Gram-Negative Bacterial Infections Is Impaired in COPD&quot;,&quot;author&quot;:[{&quot;family&quot;:&quot;Knobloch&quot;,&quot;given&quot;:&quot;Jürgen&quot;,&quot;parse-names&quot;:false,&quot;dropping-particle&quot;:&quot;&quot;,&quot;non-dropping-particle&quot;:&quot;&quot;},{&quot;family&quot;:&quot;Schild&quot;,&quot;given&quot;:&quot;Katharina&quot;,&quot;parse-names&quot;:false,&quot;dropping-particle&quot;:&quot;&quot;,&quot;non-dropping-particle&quot;:&quot;&quot;},{&quot;family&quot;:&quot;Jungck&quot;,&quot;given&quot;:&quot;David&quot;,&quot;parse-names&quot;:false,&quot;dropping-particle&quot;:&quot;&quot;,&quot;non-dropping-particle&quot;:&quot;&quot;},{&quot;family&quot;:&quot;Urban&quot;,&quot;given&quot;:&quot;Katja&quot;,&quot;parse-names&quot;:false,&quot;dropping-particle&quot;:&quot;&quot;,&quot;non-dropping-particle&quot;:&quot;&quot;},{&quot;family&quot;:&quot;Müller&quot;,&quot;given&quot;:&quot;Katja&quot;,&quot;parse-names&quot;:false,&quot;dropping-particle&quot;:&quot;&quot;,&quot;non-dropping-particle&quot;:&quot;&quot;},{&quot;family&quot;:&quot;Schweda&quot;,&quot;given&quot;:&quot;Elke K.H.&quot;,&quot;parse-names&quot;:false,&quot;dropping-particle&quot;:&quot;&quot;,&quot;non-dropping-particle&quot;:&quot;&quot;},{&quot;family&quot;:&quot;Rupp&quot;,&quot;given&quot;:&quot;Jan&quot;,&quot;parse-names&quot;:false,&quot;dropping-particle&quot;:&quot;&quot;,&quot;non-dropping-particle&quot;:&quot;&quot;},{&quot;family&quot;:&quot;Koch&quot;,&quot;given&quot;:&quot;Andrea&quot;,&quot;parse-names&quot;:false,&quot;dropping-particle&quot;:&quot;&quot;,&quot;non-dropping-particle&quot;:&quot;&quot;}],&quot;container-title&quot;:&quot;https://doi.org/10.1164/rccm.201002-0199OC&quot;,&quot;accessed&quot;:{&quot;date-parts&quot;:[[2025,2,25]]},&quot;DOI&quot;:&quot;10.1164/RCCM.201002-0199OC&quot;,&quot;ISSN&quot;:&quot;1073449X&quot;,&quot;PMID&quot;:&quot;20709824&quot;,&quot;URL&quot;:&quot;www.atsjournals.org&quot;,&quot;issued&quot;:{&quot;date-parts&quot;:[[2012,12,20]]},&quot;page&quot;:&quot;204-214&quot;,&quot;abstract&quot;:&quot;Rationale: The increased susceptibility to bacterial infections in chronic obstructive pulmonary disease (COPD) is critical for exacerbations. Toll-like receptor-4 (TLR4) detects bacteria via LPS a...&quot;,&quot;publisher&quot;:&quot;American Thoracic Society&quot;,&quot;issue&quot;:&quot;2&quot;,&quot;volume&quot;:&quot;183&quot;,&quot;container-title-short&quot;:&quot;&quot;},&quot;isTemporary&quot;:false},{&quot;id&quot;:&quot;94102963-28f7-356a-870b-1c2d50e399b1&quot;,&quot;itemData&quot;:{&quot;type&quot;:&quot;article-journal&quot;,&quot;id&quot;:&quot;94102963-28f7-356a-870b-1c2d50e399b1&quot;,&quot;title&quot;:&quot;Bronchial inflammation and bacterial load in stable COPD is associated with TLR4 overexpression&quot;,&quot;author&quot;:[{&quot;family&quot;:&quot;Stefano&quot;,&quot;given&quot;:&quot;Antonino&quot;,&quot;parse-names&quot;:false,&quot;dropping-particle&quot;:&quot;&quot;,&quot;non-dropping-particle&quot;:&quot;Di&quot;},{&quot;family&quot;:&quot;Ricciardolo&quot;,&quot;given&quot;:&quot;Fabio L.M.&quot;,&quot;parse-names&quot;:false,&quot;dropping-particle&quot;:&quot;&quot;,&quot;non-dropping-particle&quot;:&quot;&quot;},{&quot;family&quot;:&quot;Caramori&quot;,&quot;given&quot;:&quot;Gaetano&quot;,&quot;parse-names&quot;:false,&quot;dropping-particle&quot;:&quot;&quot;,&quot;non-dropping-particle&quot;:&quot;&quot;},{&quot;family&quot;:&quot;Adcock&quot;,&quot;given&quot;:&quot;Ian M.&quot;,&quot;parse-names&quot;:false,&quot;dropping-particle&quot;:&quot;&quot;,&quot;non-dropping-particle&quot;:&quot;&quot;},{&quot;family&quot;:&quot;Chung&quot;,&quot;given&quot;:&quot;Kian Fan&quot;,&quot;parse-names&quot;:false,&quot;dropping-particle&quot;:&quot;&quot;,&quot;non-dropping-particle&quot;:&quot;&quot;},{&quot;family&quot;:&quot;Barnes&quot;,&quot;given&quot;:&quot;Peter J.&quot;,&quot;parse-names&quot;:false,&quot;dropping-particle&quot;:&quot;&quot;,&quot;non-dropping-particle&quot;:&quot;&quot;},{&quot;family&quot;:&quot;Brun&quot;,&quot;given&quot;:&quot;Paola&quot;,&quot;parse-names&quot;:false,&quot;dropping-particle&quot;:&quot;&quot;,&quot;non-dropping-particle&quot;:&quot;&quot;},{&quot;family&quot;:&quot;Leonardi&quot;,&quot;given&quot;:&quot;Andrea&quot;,&quot;parse-names&quot;:false,&quot;dropping-particle&quot;:&quot;&quot;,&quot;non-dropping-particle&quot;:&quot;&quot;},{&quot;family&quot;:&quot;Andò&quot;,&quot;given&quot;:&quot;Filippo&quot;,&quot;parse-names&quot;:false,&quot;dropping-particle&quot;:&quot;&quot;,&quot;non-dropping-particle&quot;:&quot;&quot;},{&quot;family&quot;:&quot;Vallese&quot;,&quot;given&quot;:&quot;Davide&quot;,&quot;parse-names&quot;:false,&quot;dropping-particle&quot;:&quot;&quot;,&quot;non-dropping-particle&quot;:&quot;&quot;},{&quot;family&quot;:&quot;Gnemmi&quot;,&quot;given&quot;:&quot;Isabella&quot;,&quot;parse-names&quot;:false,&quot;dropping-particle&quot;:&quot;&quot;,&quot;non-dropping-particle&quot;:&quot;&quot;},{&quot;family&quot;:&quot;Righi&quot;,&quot;given&quot;:&quot;Luisella&quot;,&quot;parse-names&quot;:false,&quot;dropping-particle&quot;:&quot;&quot;,&quot;non-dropping-particle&quot;:&quot;&quot;},{&quot;family&quot;:&quot;Cappello&quot;,&quot;given&quot;:&quot;Francesco&quot;,&quot;parse-names&quot;:false,&quot;dropping-particle&quot;:&quot;&quot;,&quot;non-dropping-particle&quot;:&quot;&quot;},{&quot;family&quot;:&quot;Balbi&quot;,&quot;given&quot;:&quot;Bruno&quot;,&quot;parse-names&quot;:false,&quot;dropping-particle&quot;:&quot;&quot;,&quot;non-dropping-particle&quot;:&quot;&quot;}],&quot;container-title&quot;:&quot;European Respiratory Journal&quot;,&quot;accessed&quot;:{&quot;date-parts&quot;:[[2025,2,28]]},&quot;DOI&quot;:&quot;10.1183/13993003.02006-2016&quot;,&quot;ISSN&quot;:&quot;0903-1936&quot;,&quot;PMID&quot;:&quot;28536249&quot;,&quot;URL&quot;:&quot;https://publications.ersnet.org/content/erj/49/5/1602006&quot;,&quot;issued&quot;:{&quot;date-parts&quot;:[[2017,5,23]]},&quot;page&quot;:&quot;1602006&quot;,&quot;abstract&quot;:&quot;Toll-like receptors (TLRs) and nucleotide-binding oligomerisation domain (NOD)-like receptors (NLRs) are two major forms of innate immune sensors but their role in the immunopathology of stable chronic obstructive pulmonary disease (COPD) is incompletely studied. Our objective here was to investigate TLR and NLR signalling pathways in the bronchial mucosa in stable COPD.Using immunohistochemistry, the expression levels of TLR2, TLR4, TLR9, NOD1, NOD2, CD14, myeloid differentiation primary response gene 88 (MyD88), Toll-interleukin-1 receptor domain-containing adaptor protein (TIRAP), and the interleukin-1 receptor-associated kinases phospho-IRAK1 and IRAK4 were measured in the bronchial mucosa of subjects with stable COPD of different severity (n=34), control smokers (n=12) and nonsmokers (n=12). The bronchial bacterial load of Pseudomonas aeruginosa, Haemophilus influenzae, Moraxella catarrhalis and Streptococcus pneumoniae was measured by quantitative real-time PCR.TLR4 and NOD1 expression was increased in the bronchial mucosa of patients with severe/very severe stable COPD compared with control subjects. TLR4 bronchial epithelial expression correlated positively with CD4+ and CD8+ cells and airflow obstruction. NOD1 expression correlated with CD8+ cells. The bronchial load of P. aeruginosa was directly correlated, but H. influenzae inversely correlated, with the degree of airflow obstruction. Bacterial load did not correlate with inflammatory cells.Bronchial epithelial overexpression of TLR4 and NOD1 in severe/very severe stable COPD, associated with increased bronchial inflammation and P. aeruginosa bacterial load, may play a role in the pathogenesis of COPD.&quot;,&quot;publisher&quot;:&quot;European Respiratory Society&quot;,&quot;issue&quot;:&quot;5&quot;,&quot;volume&quot;:&quot;49&quot;,&quot;container-title-short&quot;:&quot;&quot;},&quot;isTemporary&quot;:false,&quot;suppress-author&quot;:false,&quot;composite&quot;:false,&quot;author-only&quot;:false}]},{&quot;citationID&quot;:&quot;MENDELEY_CITATION_ceae2572-4591-41d9-a53e-f942fbc3b009&quot;,&quot;properties&quot;:{&quot;noteIndex&quot;:0},&quot;isEdited&quot;:false,&quot;manualOverride&quot;:{&quot;isManuallyOverridden&quot;:false,&quot;citeprocText&quot;:&quot;(S. R. Lea et al., 2018, https://doi.org/10.2147/COPD.S97071)&quot;,&quot;manualOverrideText&quot;:&quot;&quot;},&quot;citationTag&quot;:&quot;MENDELEY_CITATION_v3_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&quot;,&quot;citationItems&quot;:[{&quot;id&quot;:&quot;25d18ec7-66aa-3d2d-955e-213fc3e8d696&quot;,&quot;itemData&quot;:{&quot;type&quot;:&quot;article-journal&quot;,&quot;id&quot;:&quot;25d18ec7-66aa-3d2d-955e-213fc3e8d696&quot;,&quot;title&quot;:&quot;The effects of repeated Toll-like receptors 2 and 4 stimulation in COPD alveolar macrophages&quot;,&quot;author&quot;:[{&quot;family&quot;:&quot;Lea&quot;,&quot;given&quot;:&quot;Simon R.&quot;,&quot;parse-names&quot;:false,&quot;dropping-particle&quot;:&quot;&quot;,&quot;non-dropping-particle&quot;:&quot;&quot;},{&quot;family&quot;:&quot;Reynolds&quot;,&quot;given&quot;:&quot;Sophie L.&quot;,&quot;parse-names&quot;:false,&quot;dropping-particle&quot;:&quot;&quot;,&quot;non-dropping-particle&quot;:&quot;&quot;},{&quot;family&quot;:&quot;Kaur&quot;,&quot;given&quot;:&quot;Manminder&quot;,&quot;parse-names&quot;:false,&quot;dropping-particle&quot;:&quot;&quot;,&quot;non-dropping-particle&quot;:&quot;&quot;},{&quot;family&quot;:&quot;Simpson&quot;,&quot;given&quot;:&quot;Karen D.&quot;,&quot;parse-names&quot;:false,&quot;dropping-particle&quot;:&quot;&quot;,&quot;non-dropping-particle&quot;:&quot;&quot;},{&quot;family&quot;:&quot;Hall&quot;,&quot;given&quot;:&quot;Simon R.&quot;,&quot;parse-names&quot;:false,&quot;dropping-particle&quot;:&quot;&quot;,&quot;non-dropping-particle&quot;:&quot;&quot;},{&quot;family&quot;:&quot;Hessel&quot;,&quot;given&quot;:&quot;Edith M.&quot;,&quot;parse-names&quot;:false,&quot;dropping-particle&quot;:&quot;&quot;,&quot;non-dropping-particle&quot;:&quot;&quot;},{&quot;family&quot;:&quot;Singh&quot;,&quot;given&quot;:&quot;Dave&quot;,&quot;parse-names&quot;:false,&quot;dropping-particle&quot;:&quot;&quot;,&quot;non-dropping-particle&quot;:&quot;&quot;}],&quot;container-title&quot;:&quot;International Journal of COPD&quot;,&quot;accessed&quot;:{&quot;date-parts&quot;:[[2025,2,28]]},&quot;DOI&quot;:&quot;10.2147/COPD.S97071&quot;,&quot;ISSN&quot;:&quot;11782005&quot;,&quot;PMID&quot;:&quot;29535517&quot;,&quot;URL&quot;:&quot;https://www.tandfonline.com/action/journalInformation?journalCode=dcop20&quot;,&quot;issued&quot;:{&quot;date-parts&quot;:[[2018,3,2]]},&quot;page&quot;:&quot;771-780&quot;,&quot;abstract&quot;:&quot;Background: COPD is a progressive inflammatory airway disease characterized by increased numbers of alveolar macrophages in the lungs. Bacterial colonization of the lungs is a common feature in COPD and can promote inflammation through continual and repeated Toll-like receptor (TLR) stimulation. We have studied the response of COPD alveolar macrophages to repetitive stimulation with TLR2 and TLR4 ligands. We investigated the effect of sequential stimulation with different ligands to determine whether this results in tolerance or amplification of the immune response. Methods: We stimulated alveolar macrophages from COPD patients (n=9) and smokers (n=8) with the TLR4 agonist lipopolysaccharide (LPS) or the TLR2 agonist Pam3CSK4 for 24 hours before restimulating again for 24 hours. Cytokine protein release and gene expression were investigated. Results: Repetitive stimulation of COPD and smokers macrophages with LPS for both 24-hour periods caused a reduction in tumor necrosis factor α, CCL5, and IL-10 production compared to cells that were not exposed initially to LPS. IL-6 and CXCL8 production were not significantly altered following repetitive LPS stimulation. The same pattern was observed for repeated stimulation with Pam3CSK4. Using COPD macrophages, LPS followed by Pam3CSK4 stimulation increased the levels of all cytokines compared to media followed by Pam3CSK4. Conclusion: TLR tolerance in COPD alveolar macrophages occurs after repetitive stimulation with the same TLR ligand, but this only occurs for selected cytokines. CXCL8 production is not reduced after repetitive TLR stimulation with the same ligand; this may be an important mechanism for the increased CXCL8 levels that have been observed in COPD. We showed that TLR4 stimulation followed by TLR2 stimulation does not cause tolerance, but enhances cytokine production. This may be a relevant mechanism by which bacteria cause excessive inflammation in COPD patients.&quot;,&quot;publisher&quot;:&quot;Dove Medical Press Ltd.&quot;,&quot;volume&quot;:&quot;13&quot;,&quot;container-title-short&quot;:&quot;&quot;},&quot;isTemporary&quot;:false,&quot;suppress-author&quot;:false,&quot;composite&quot;:false,&quot;author-only&quot;:false}]},{&quot;citationID&quot;:&quot;MENDELEY_CITATION_78fbddd5-f087-481f-ba05-03a7ee1ff7ab&quot;,&quot;properties&quot;:{&quot;noteIndex&quot;:0},&quot;isEdited&quot;:false,&quot;manualOverride&quot;:{&quot;isManuallyOverridden&quot;:false,&quot;citeprocText&quot;:&quot;(Durack et al., 2017, https://doi.org/10.1016/j.jaci.2016.08.055; Kim et al., 2017, https://doi.org/10.1164/rccm.201609-1830OC)&quot;,&quot;manualOverrideText&quot;:&quot;&quot;},&quot;citationTag&quot;:&quot;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&quot;,&quot;citationItems&quot;:[{&quot;id&quot;:&quot;829b9fd2-2f25-384e-85a0-c7dce9543c00&quot;,&quot;itemData&quot;:{&quot;type&quot;:&quot;article-journal&quot;,&quot;id&quot;:&quot;829b9fd2-2f25-384e-85a0-c7dce9543c00&quot;,&quot;title&quot;:&quot;Role for NLRP3 inflammasome-mediated, IL-1β-dependent responses in severe, steroid-resistant asthma&quot;,&quot;author&quot;:[{&quot;family&quot;:&quot;Kim&quot;,&quot;given&quot;:&quot;Richard Y.&quot;,&quot;parse-names&quot;:false,&quot;dropping-particle&quot;:&quot;&quot;,&quot;non-dropping-particle&quot;:&quot;&quot;},{&quot;family&quot;:&quot;Pinkerton&quot;,&quot;given&quot;:&quot;James W.&quot;,&quot;parse-names&quot;:false,&quot;dropping-particle&quot;:&quot;&quot;,&quot;non-dropping-particle&quot;:&quot;&quot;},{&quot;family&quot;:&quot;Essilfie&quot;,&quot;given&quot;:&quot;Ama T.&quot;,&quot;parse-names&quot;:false,&quot;dropping-particle&quot;:&quot;&quot;,&quot;non-dropping-particle&quot;:&quot;&quot;},{&quot;family&quot;:&quot;Robertson&quot;,&quot;given&quot;:&quot;Avril A.B.&quot;,&quot;parse-names&quot;:false,&quot;dropping-particle&quot;:&quot;&quot;,&quot;non-dropping-particle&quot;:&quot;&quot;},{&quot;family&quot;:&quot;Baines&quot;,&quot;given&quot;:&quot;Katherine J.&quot;,&quot;parse-names&quot;:false,&quot;dropping-particle&quot;:&quot;&quot;,&quot;non-dropping-particle&quot;:&quot;&quot;},{&quot;family&quot;:&quot;Brown&quot;,&quot;given&quot;:&quot;Alexandra C.&quot;,&quot;parse-names&quot;:false,&quot;dropping-particle&quot;:&quot;&quot;,&quot;non-dropping-particle&quot;:&quot;&quot;},{&quot;family&quot;:&quot;Mayall&quot;,&quot;given&quot;:&quot;Jemma R.&quot;,&quot;parse-names&quot;:false,&quot;dropping-particle&quot;:&quot;&quot;,&quot;non-dropping-particle&quot;:&quot;&quot;},{&quot;family&quot;:&quot;Ali&quot;,&quot;given&quot;:&quot;M. Khadem&quot;,&quot;parse-names&quot;:false,&quot;dropping-particle&quot;:&quot;&quot;,&quot;non-dropping-particle&quot;:&quot;&quot;},{&quot;family&quot;:&quot;Starkey&quot;,&quot;given&quot;:&quot;Malcolm R.&quot;,&quot;parse-names&quot;:false,&quot;dropping-particle&quot;:&quot;&quot;,&quot;non-dropping-particle&quot;:&quot;&quot;},{&quot;family&quot;:&quot;Hansbro&quot;,&quot;given&quot;:&quot;Nicole G.&quot;,&quot;parse-names&quot;:false,&quot;dropping-particle&quot;:&quot;&quot;,&quot;non-dropping-particle&quot;:&quot;&quot;},{&quot;family&quot;:&quot;Hirota&quot;,&quot;given&quot;:&quot;Jeremy A.&quot;,&quot;parse-names&quot;:false,&quot;dropping-particle&quot;:&quot;&quot;,&quot;non-dropping-particle&quot;:&quot;&quot;},{&quot;family&quot;:&quot;Wood&quot;,&quot;given&quot;:&quot;Lisa G.&quot;,&quot;parse-names&quot;:false,&quot;dropping-particle&quot;:&quot;&quot;,&quot;non-dropping-particle&quot;:&quot;&quot;},{&quot;family&quot;:&quot;Simpson&quot;,&quot;given&quot;:&quot;Jodie L.&quot;,&quot;parse-names&quot;:false,&quot;dropping-particle&quot;:&quot;&quot;,&quot;non-dropping-particle&quot;:&quot;&quot;},{&quot;family&quot;:&quot;Knight&quot;,&quot;given&quot;:&quot;Darryl A.&quot;,&quot;parse-names&quot;:false,&quot;dropping-particle&quot;:&quot;&quot;,&quot;non-dropping-particle&quot;:&quot;&quot;},{&quot;family&quot;:&quot;Wark&quot;,&quot;given&quot;:&quot;Peter A.&quot;,&quot;parse-names&quot;:false,&quot;dropping-particle&quot;:&quot;&quot;,&quot;non-dropping-particle&quot;:&quot;&quot;},{&quot;family&quot;:&quot;Gibson&quot;,&quot;given&quot;:&quot;Peter G.&quot;,&quot;parse-names&quot;:false,&quot;dropping-particle&quot;:&quot;&quot;,&quot;non-dropping-particle&quot;:&quot;&quot;},{&quot;family&quot;:&quot;O'Neill&quot;,&quot;given&quot;:&quot;Luke A.J.&quot;,&quot;parse-names&quot;:false,&quot;dropping-particle&quot;:&quot;&quot;,&quot;non-dropping-particle&quot;:&quot;&quot;},{&quot;family&quot;:&quot;Cooper&quot;,&quot;given&quot;:&quot;Matthew A.&quot;,&quot;parse-names&quot;:false,&quot;dropping-particle&quot;:&quot;&quot;,&quot;non-dropping-particle&quot;:&quot;&quot;},{&quot;family&quot;:&quot;Horvat&quot;,&quot;given&quot;:&quot;Jay C.&quot;,&quot;parse-names&quot;:false,&quot;dropping-particle&quot;:&quot;&quot;,&quot;non-dropping-particle&quot;:&quot;&quot;},{&quot;family&quot;:&quot;Hansbro&quot;,&quot;given&quot;:&quot;Philip M.&quot;,&quot;parse-names&quot;:false,&quot;dropping-particle&quot;:&quot;&quot;,&quot;non-dropping-particle&quot;:&quot;&quot;}],&quot;container-title&quot;:&quot;American Journal of Respiratory and Critical Care Medicine&quot;,&quot;container-title-short&quot;:&quot;Am J Respir Crit Care Med&quot;,&quot;accessed&quot;:{&quot;date-parts&quot;:[[2019,5,9]]},&quot;DOI&quot;:&quot;10.1164/rccm.201609-1830OC&quot;,&quot;ISSN&quot;:&quot;15354970&quot;,&quot;PMID&quot;:&quot;28252317&quot;,&quot;URL&quot;:&quot;http://www.atsjournals.org/doi/10.1164/rccm.201609-1830OC&quot;,&quot;issued&quot;:{&quot;date-parts&quot;:[[2017,8,1]]},&quot;page&quot;:&quot;283-297&quot;,&quot;abstract&quot;:&quot;Rationale: Severe, steroid-resistant asthma is the major unmet need in asthma therapy. Disease heterogeneity and poor understanding of pathogenic mechanisms hampers the identification of therapeutic targets. Excessive nucleotide-binding oligomerization domain-like receptor family, pyrin domain-containing 3 (NLRP3) inflammasome and concomitant IL-1β responses occur in chronic obstructive pulmonary disease, respiratory infections, and neutrophilic asthma. However, the direct contributions to pathogenesis, mechanisms involved, and potential for therapeutic targeting remain poorly understood, and are unknown in severe, steroid-resistant asthma. Objectives: To investigate the roles and therapeutic targeting of the NLRP3 inflammasome and IL-1β in severe, steroid-resistant asthma. Methods: We developed mouse models of Chlamydia and Haemophilus respiratory infection-mediated, ovalbumin-induced severe, steroid-resistant allergic airway disease. These models share the hallmark features of human disease, including elevated airway neutrophils, and NLRP3 inflammasome and IL-1β responses. The roles and potential for targeting of NLRP3 inflammasome, caspase-1, and IL-1β responses in experimental severe, steroid-resistant asthma were examined using a highly selective NLRP3 inhibitor, MCC950; the specific caspase-1 inhibitor Ac-YVAD-cho; and neutralizing anti-IL-1β antibody. Roles for IL-1β-induced neutrophilic inflammation were examined using IL-1β and anti-Ly6G. Measurements and Main Results: Chlamydia and Haemophilus infections increase NLRP3, caspase-1, IL-1β responses that drive steroid-resistant neutrophilic inflammation and airway hyperresponsiveness. Neutrophilic airway inflammation, disease severity, and steroid resistance in human asthma correlate with NLRP3 and IL-1β expression. Treatment with anti-IL-1β, Ac- YVAD-cho, and MCC950 suppressed IL-1β responses and the important steroid-resistant features of disease in mice, whereas IL-1β administration recapitulated these features. Neutrophil depletion suppressed IL-1β-induced steroid-resistant airway hyperresponsiveness. Conclusions: NLRP3 inflammasome responses drive experimental severe, steroid-resistant asthma and are potential therapeutic targets in this disease.&quot;,&quot;publisher&quot;:&quot;American Thoracic Society&quot;,&quot;issue&quot;:&quot;3&quot;,&quot;volume&quot;:&quot;196&quot;},&quot;isTemporary&quot;:false},{&quot;id&quot;:&quot;0b4cdaff-f73d-3a56-8215-0c979c41a4f3&quot;,&quot;itemData&quot;:{&quot;type&quot;:&quot;article-journal&quot;,&quot;id&quot;:&quot;0b4cdaff-f73d-3a56-8215-0c979c41a4f3&quot;,&quot;title&quot;:&quot;Features of the bronchial bacterial microbiome associated with atopy, asthma, and responsiveness to inhaled corticosteroid treatment&quot;,&quot;author&quot;:[{&quot;family&quot;:&quot;Durack&quot;,&quot;given&quot;:&quot;Juliana&quot;,&quot;parse-names&quot;:false,&quot;dropping-particle&quot;:&quot;&quot;,&quot;non-dropping-particle&quot;:&quot;&quot;},{&quot;family&quot;:&quot;Lynch&quot;,&quot;given&quot;:&quot;Susan&quot;,&quot;parse-names&quot;:false,&quot;dropping-particle&quot;:&quot;V.&quot;,&quot;non-dropping-particle&quot;:&quot;&quot;},{&quot;family&quot;:&quot;Nariya&quot;,&quot;given&quot;:&quot;Snehal&quot;,&quot;parse-names&quot;:false,&quot;dropping-particle&quot;:&quot;&quot;,&quot;non-dropping-particle&quot;:&quot;&quot;},{&quot;family&quot;:&quot;Bhakta&quot;,&quot;given&quot;:&quot;Nirav R.&quot;,&quot;parse-names&quot;:false,&quot;dropping-particle&quot;:&quot;&quot;,&quot;non-dropping-particle&quot;:&quot;&quot;},{&quot;family&quot;:&quot;Beigelman&quot;,&quot;given&quot;:&quot;Avraham&quot;,&quot;parse-names&quot;:false,&quot;dropping-particle&quot;:&quot;&quot;,&quot;non-dropping-particle&quot;:&quot;&quot;},{&quot;family&quot;:&quot;Castro&quot;,&quot;given&quot;:&quot;Mario&quot;,&quot;parse-names&quot;:false,&quot;dropping-particle&quot;:&quot;&quot;,&quot;non-dropping-particle&quot;:&quot;&quot;},{&quot;family&quot;:&quot;Dyer&quot;,&quot;given&quot;:&quot;Anne Marie&quot;,&quot;parse-names&quot;:false,&quot;dropping-particle&quot;:&quot;&quot;,&quot;non-dropping-particle&quot;:&quot;&quot;},{&quot;family&quot;:&quot;Israel&quot;,&quot;given&quot;:&quot;Elliot&quot;,&quot;parse-names&quot;:false,&quot;dropping-particle&quot;:&quot;&quot;,&quot;non-dropping-particle&quot;:&quot;&quot;},{&quot;family&quot;:&quot;Kraft&quot;,&quot;given&quot;:&quot;Monica&quot;,&quot;parse-names&quot;:false,&quot;dropping-particle&quot;:&quot;&quot;,&quot;non-dropping-particle&quot;:&quot;&quot;},{&quot;family&quot;:&quot;Martin&quot;,&quot;given&quot;:&quot;Richard J.&quot;,&quot;parse-names&quot;:false,&quot;dropping-particle&quot;:&quot;&quot;,&quot;non-dropping-particle&quot;:&quot;&quot;},{&quot;family&quot;:&quot;Mauger&quot;,&quot;given&quot;:&quot;David T.&quot;,&quot;parse-names&quot;:false,&quot;dropping-particle&quot;:&quot;&quot;,&quot;non-dropping-particle&quot;:&quot;&quot;},{&quot;family&quot;:&quot;Rosenberg&quot;,&quot;given&quot;:&quot;Sharon R.&quot;,&quot;parse-names&quot;:false,&quot;dropping-particle&quot;:&quot;&quot;,&quot;non-dropping-particle&quot;:&quot;&quot;},{&quot;family&quot;:&quot;Sharp-King&quot;,&quot;given&quot;:&quot;Tonya&quot;,&quot;parse-names&quot;:false,&quot;dropping-particle&quot;:&quot;&quot;,&quot;non-dropping-particle&quot;:&quot;&quot;},{&quot;family&quot;:&quot;White&quot;,&quot;given&quot;:&quot;Steven R.&quot;,&quot;parse-names&quot;:false,&quot;dropping-particle&quot;:&quot;&quot;,&quot;non-dropping-particle&quot;:&quot;&quot;},{&quot;family&quot;:&quot;Woodruff&quot;,&quot;given&quot;:&quot;Prescott G.&quot;,&quot;parse-names&quot;:false,&quot;dropping-particle&quot;:&quot;&quot;,&quot;non-dropping-particle&quot;:&quot;&quot;},{&quot;family&quot;:&quot;Avila&quot;,&quot;given&quot;:&quot;Pedro C.&quot;,&quot;parse-names&quot;:false,&quot;dropping-particle&quot;:&quot;&quot;,&quot;non-dropping-particle&quot;:&quot;&quot;},{&quot;family&quot;:&quot;Denlinger&quot;,&quot;given&quot;:&quot;Loren C.&quot;,&quot;parse-names&quot;:false,&quot;dropping-particle&quot;:&quot;&quot;,&quot;non-dropping-particle&quot;:&quot;&quot;},{&quot;family&quot;:&quot;Holguin&quot;,&quot;given&quot;:&quot;Fernando&quot;,&quot;parse-names&quot;:false,&quot;dropping-particle&quot;:&quot;&quot;,&quot;non-dropping-particle&quot;:&quot;&quot;},{&quot;family&quot;:&quot;Lazarus&quot;,&quot;given&quot;:&quot;Stephen C.&quot;,&quot;parse-names&quot;:false,&quot;dropping-particle&quot;:&quot;&quot;,&quot;non-dropping-particle&quot;:&quot;&quot;},{&quot;family&quot;:&quot;Lugogo&quot;,&quot;given&quot;:&quot;Njira&quot;,&quot;parse-names&quot;:false,&quot;dropping-particle&quot;:&quot;&quot;,&quot;non-dropping-particle&quot;:&quot;&quot;},{&quot;family&quot;:&quot;Moore&quot;,&quot;given&quot;:&quot;Wendy C.&quot;,&quot;parse-names&quot;:false,&quot;dropping-particle&quot;:&quot;&quot;,&quot;non-dropping-particle&quot;:&quot;&quot;},{&quot;family&quot;:&quot;Peters&quot;,&quot;given&quot;:&quot;Stephen P.&quot;,&quot;parse-names&quot;:false,&quot;dropping-particle&quot;:&quot;&quot;,&quot;non-dropping-particle&quot;:&quot;&quot;},{&quot;family&quot;:&quot;Que&quot;,&quot;given&quot;:&quot;Loretta&quot;,&quot;parse-names&quot;:false,&quot;dropping-particle&quot;:&quot;&quot;,&quot;non-dropping-particle&quot;:&quot;&quot;},{&quot;family&quot;:&quot;Smith&quot;,&quot;given&quot;:&quot;Lewis J.&quot;,&quot;parse-names&quot;:false,&quot;dropping-particle&quot;:&quot;&quot;,&quot;non-dropping-particle&quot;:&quot;&quot;},{&quot;family&quot;:&quot;Sorkness&quot;,&quot;given&quot;:&quot;Christine A.&quot;,&quot;parse-names&quot;:false,&quot;dropping-particle&quot;:&quot;&quot;,&quot;non-dropping-particle&quot;:&quot;&quot;},{&quot;family&quot;:&quot;Wechsler&quot;,&quot;given&quot;:&quot;Michael E.&quot;,&quot;parse-names&quot;:false,&quot;dropping-particle&quot;:&quot;&quot;,&quot;non-dropping-particle&quot;:&quot;&quot;},{&quot;family&quot;:&quot;Wenzel&quot;,&quot;given&quot;:&quot;Sally E.&quot;,&quot;parse-names&quot;:false,&quot;dropping-particle&quot;:&quot;&quot;,&quot;non-dropping-particle&quot;:&quot;&quot;},{&quot;family&quot;:&quot;Boushey&quot;,&quot;given&quot;:&quot;Homer A.&quot;,&quot;parse-names&quot;:false,&quot;dropping-particle&quot;:&quot;&quot;,&quot;non-dropping-particle&quot;:&quot;&quot;},{&quot;family&quot;:&quot;Huang&quot;,&quot;given&quot;:&quot;Yvonne J.&quot;,&quot;parse-names&quot;:false,&quot;dropping-particle&quot;:&quot;&quot;,&quot;non-dropping-particle&quot;:&quot;&quot;}],&quot;container-title&quot;:&quot;Journal of Allergy and Clinical Immunology&quot;,&quot;accessed&quot;:{&quot;date-parts&quot;:[[2021,8,31]]},&quot;DOI&quot;:&quot;10.1016/j.jaci.2016.08.055&quot;,&quot;ISSN&quot;:&quot;10976825&quot;,&quot;PMID&quot;:&quot;27838347&quot;,&quot;issued&quot;:{&quot;date-parts&quot;:[[2017]]},&quot;page&quot;:&quot;63-75&quot;,&quot;abstract&quot;:&quot;Background Compositional differences in the bronchial bacterial microbiota have been associated with asthma, but it remains unclear whether the findings are attributable to asthma, to aeroallergen sensitization, or to inhaled corticosteroid treatment. Objectives We sought to compare the bronchial bacterial microbiota in adults with steroid-naive atopic asthma, subjects with atopy but no asthma, and nonatopic healthy control subjects and to determine relationships of the bronchial microbiota to phenotypic features of asthma. Methods Bacterial communities in protected bronchial brushings from 42 atopic asthmatic subjects, 21 subjects with atopy but no asthma, and 21 healthy control subjects were profiled by using 16S rRNA gene sequencing. Bacterial composition and community-level functions inferred from sequence profiles were analyzed for between-group differences. Associations with clinical and inflammatory variables were examined, including markers of type 2–related inflammation and change in airway hyperresponsiveness after 6 weeks of fluticasone treatment. Results The bronchial microbiome differed significantly among the 3 groups. Asthmatic subjects were uniquely enriched in members of the Haemophilus, Neisseria, Fusobacterium, and Porphyromonas species and the Sphingomonodaceae family and depleted in members of the Mogibacteriaceae family and Lactobacillales order. Asthma-associated differences in predicted bacterial functions included involvement of amino acid and short-chain fatty acid metabolism pathways. Subjects with type 2–high asthma harbored significantly lower bronchial bacterial burden. Distinct changes in specific microbiota members were seen after fluticasone treatment. Steroid responsiveness was linked to differences in baseline compositional and functional features of the bacterial microbiome. Conclusion Even in subjects with mild steroid-naive asthma, differences in the bronchial microbiome are associated with immunologic and clinical features of the disease. The specific differences identified suggest possible microbiome targets for future approaches to asthma treatment or prevention.&quot;,&quot;issue&quot;:&quot;1&quot;,&quot;volume&quot;:&quot;140&quot;,&quot;container-title-short&quot;:&quot;&quot;},&quot;isTemporary&quot;:false}]},{&quot;citationID&quot;:&quot;MENDELEY_CITATION_ef3fdb43-6b46-47d4-b806-cfd679c9e477&quot;,&quot;properties&quot;:{&quot;noteIndex&quot;:0},&quot;isEdited&quot;:false,&quot;manualOverride&quot;:{&quot;isManuallyOverridden&quot;:false,&quot;citeprocText&quot;:&quot;(Culpitt et al., 2003, https://doi.org/10.1164/RCCM.200204-298OC;JOURNAL:JOURNAL:AJRCCM;WGROUP:STRING:DEFAULT)&quot;,&quot;manualOverrideText&quot;:&quot;&quot;},&quot;citationTag&quot;:&quot;MENDELEY_CITATION_v3_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&quot;,&quot;citationItems&quot;:[{&quot;id&quot;:&quot;0586482a-f6fb-37f2-a4bb-a19f64900a44&quot;,&quot;itemData&quot;:{&quot;type&quot;:&quot;article-journal&quot;,&quot;id&quot;:&quot;0586482a-f6fb-37f2-a4bb-a19f64900a44&quot;,&quot;title&quot;:&quot;Impaired inhibition by dexamethasone of cytokine release by alveolar macrophages from patients with chronic obstructive pulmonary disease&quot;,&quot;author&quot;:[{&quot;family&quot;:&quot;Culpitt&quot;,&quot;given&quot;:&quot;Sarah&quot;,&quot;parse-names&quot;:false,&quot;dropping-particle&quot;:&quot;V.&quot;,&quot;non-dropping-particle&quot;:&quot;&quot;},{&quot;family&quot;:&quot;Rogers&quot;,&quot;given&quot;:&quot;Duncan F.&quot;,&quot;parse-names&quot;:false,&quot;dropping-particle&quot;:&quot;&quot;,&quot;non-dropping-particle&quot;:&quot;&quot;},{&quot;family&quot;:&quot;Shah&quot;,&quot;given&quot;:&quot;Pallav&quot;,&quot;parse-names&quot;:false,&quot;dropping-particle&quot;:&quot;&quot;,&quot;non-dropping-particle&quot;:&quot;&quot;},{&quot;family&quot;:&quot;Matos&quot;,&quot;given&quot;:&quot;Carmen&quot;,&quot;parse-names&quot;:false,&quot;dropping-particle&quot;:&quot;&quot;,&quot;non-dropping-particle&quot;:&quot;De&quot;},{&quot;family&quot;:&quot;Russell&quot;,&quot;given&quot;:&quot;Richard E.K.&quot;,&quot;parse-names&quot;:false,&quot;dropping-particle&quot;:&quot;&quot;,&quot;non-dropping-particle&quot;:&quot;&quot;},{&quot;family&quot;:&quot;Donnelly&quot;,&quot;given&quot;:&quot;Louise E.&quot;,&quot;parse-names&quot;:false,&quot;dropping-particle&quot;:&quot;&quot;,&quot;non-dropping-particle&quot;:&quot;&quot;},{&quot;family&quot;:&quot;Barnes&quot;,&quot;given&quot;:&quot;Peter J.&quot;,&quot;parse-names&quot;:false,&quot;dropping-particle&quot;:&quot;&quot;,&quot;non-dropping-particle&quot;:&quot;&quot;}],&quot;container-title&quot;:&quot;American Journal of Respiratory and Critical Care Medicine&quot;,&quot;accessed&quot;:{&quot;date-parts&quot;:[[2025,5,13]]},&quot;DOI&quot;:&quot;10.1164/RCCM.200204-298OC;JOURNAL:JOURNAL:AJRCCM;WGROUP:STRING:DEFAULT&quot;,&quot;ISSN&quot;:&quot;1073449X&quot;,&quot;PMID&quot;:&quot;12406856&quot;,&quot;URL&quot;:&quot;/doi/pdf/10.1164/rccm.200204-298OC?download=true&quot;,&quot;issued&quot;:{&quot;date-parts&quot;:[[2003,1,1]]},&quot;page&quot;:&quot;24-31&quot;,&quot;abstract&quot;:&quot;Chronic obstructive pulmonary disease (COPD) is characterized by inflammation of the respiratory tract in which macrophages are the predominant inflammatory cell and for which the efficacy of treatment with corticosteroids is controversial. We investigated the effect of dexamethasone on basal and interleukin (IL)-1β or cigarette smoke media (CSM)-stimulated release of IL-8 and granulocyte macrophage-colony stimulating factor (GM-CSF) by bronchoalveolar lavage macrophages from cigarette smokers and patients with COPD (n = 15). Basal release of IL-8 was approximately fivefold greater in patients with COPD than smokers, whereas GM-CSF was similar for each group. IL-1β and CSM increased IL-8 and GM-CSF release by macrophages from both smokers and patients with COPD. Dexamethasone did not inhibit basal or stimulated IL-8 release from macrophages from patients with COPD but inhibited release in smokers. In contrast, basal and IL-1β-stimulated GM-CSF release, but not CSM-stimulated release, was inhibited by dexamethasone. We conclude that the lack of efficacy of corticosteroids in COPD might be due to the relative steroid insensitivity of macrophages in the respiratory tract.&quot;,&quot;publisher&quot;:&quot;American Thoracic Society&quot;,&quot;issue&quot;:&quot;1&quot;,&quot;volume&quot;:&quot;167&quot;,&quot;container-title-short&quot;:&quot;Am J Respir Crit Care Med&quot;},&quot;isTemporary&quot;:false,&quot;suppress-author&quot;:false,&quot;composite&quot;:false,&quot;author-only&quot;:false}]},{&quot;citationID&quot;:&quot;MENDELEY_CITATION_924decc0-e16d-431a-a81b-38b5b1084667&quot;,&quot;properties&quot;:{&quot;noteIndex&quot;:0},&quot;isEdited&quot;:false,&quot;manualOverride&quot;:{&quot;isManuallyOverridden&quot;:false,&quot;citeprocText&quot;:&quot;(Goleva et al., 2013, https://doi.org/10.1164/rccm.201304-0775OC)&quot;,&quot;manualOverrideText&quot;:&quot;&quot;},&quot;citationTag&quot;:&quot;MENDELEY_CITATION_v3_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&quot;,&quot;citationItems&quot;:[{&quot;id&quot;:&quot;ca778a59-9f8d-3ab0-ac61-4b62879a1e15&quot;,&quot;itemData&quot;:{&quot;type&quot;:&quot;article-journal&quot;,&quot;id&quot;:&quot;ca778a59-9f8d-3ab0-ac61-4b62879a1e15&quot;,&quot;title&quot;:&quot;The effects of airway microbiome on corticosteroid responsiveness in asthma&quot;,&quot;author&quot;:[{&quot;family&quot;:&quot;Goleva&quot;,&quot;given&quot;:&quot;Elena&quot;,&quot;parse-names&quot;:false,&quot;dropping-particle&quot;:&quot;&quot;,&quot;non-dropping-particle&quot;:&quot;&quot;},{&quot;family&quot;:&quot;Jackson&quot;,&quot;given&quot;:&quot;Leisa P.&quot;,&quot;parse-names&quot;:false,&quot;dropping-particle&quot;:&quot;&quot;,&quot;non-dropping-particle&quot;:&quot;&quot;},{&quot;family&quot;:&quot;Harris&quot;,&quot;given&quot;:&quot;J. Kirk&quot;,&quot;parse-names&quot;:false,&quot;dropping-particle&quot;:&quot;&quot;,&quot;non-dropping-particle&quot;:&quot;&quot;},{&quot;family&quot;:&quot;Robertson&quot;,&quot;given&quot;:&quot;Charles E.&quot;,&quot;parse-names&quot;:false,&quot;dropping-particle&quot;:&quot;&quot;,&quot;non-dropping-particle&quot;:&quot;&quot;},{&quot;family&quot;:&quot;Sutherland&quot;,&quot;given&quot;:&quot;E. Rand&quot;,&quot;parse-names&quot;:false,&quot;dropping-particle&quot;:&quot;&quot;,&quot;non-dropping-particle&quot;:&quot;&quot;},{&quot;family&quot;:&quot;Hall&quot;,&quot;given&quot;:&quot;Clifton F.&quot;,&quot;parse-names&quot;:false,&quot;dropping-particle&quot;:&quot;&quot;,&quot;non-dropping-particle&quot;:&quot;&quot;},{&quot;family&quot;:&quot;Good&quot;,&quot;given&quot;:&quot;James T.&quot;,&quot;parse-names&quot;:false,&quot;dropping-particle&quot;:&quot;&quot;,&quot;non-dropping-particle&quot;:&quot;&quot;},{&quot;family&quot;:&quot;Gelfand&quot;,&quot;given&quot;:&quot;Erwin W.&quot;,&quot;parse-names&quot;:false,&quot;dropping-particle&quot;:&quot;&quot;,&quot;non-dropping-particle&quot;:&quot;&quot;},{&quot;family&quot;:&quot;Martin&quot;,&quot;given&quot;:&quot;Richard J.&quot;,&quot;parse-names&quot;:false,&quot;dropping-particle&quot;:&quot;&quot;,&quot;non-dropping-particle&quot;:&quot;&quot;},{&quot;family&quot;:&quot;Leung&quot;,&quot;given&quot;:&quot;Donald Y.M.&quot;,&quot;parse-names&quot;:false,&quot;dropping-particle&quot;:&quot;&quot;,&quot;non-dropping-particle&quot;:&quot;&quot;}],&quot;container-title&quot;:&quot;American Journal of Respiratory and Critical Care Medicine&quot;,&quot;container-title-short&quot;:&quot;Am J Respir Crit Care Med&quot;,&quot;accessed&quot;:{&quot;date-parts&quot;:[[2018,6,8]]},&quot;DOI&quot;:&quot;10.1164/rccm.201304-0775OC&quot;,&quot;ISBN&quot;:&quot;1535-4970 (Electronic)\\r1073-449X (Linking)&quot;,&quot;ISSN&quot;:&quot;1073449X&quot;,&quot;PMID&quot;:&quot;24024497&quot;,&quot;URL&quot;:&quot;http://www.medicalrp.com.mx/medical_mx/images/productos/RESPIRATORIO/ATS_COPD/ATS_ASTHMA_COPD/V1/Landmark_Clinical_Trials/rccm.201304-0775oc.pdf&quot;,&quot;issued&quot;:{&quot;date-parts&quot;:[[2013]]},&quot;page&quot;:&quot;1193-1201&quot;,&quot;abstract&quot;:&quot;Rationale: The role of airway microbiome in corticosteroid response in asthma is unknown. Objectives: To examine airway microbiome composition in patients with corticosteroid-resistant (CR) asthma and compare it with patients with corticosteroid-sensitive (CS) asthma and normal control subjects and explore whether bacteria in the airways of subjects with asthma may direct alterations in cellular responses to corticosteroids. Methods: 16S rRNA gene sequencing was performed on bronchoalveolar lavage(BAL) samples of39subjectswithasthmaand12healthy control subjects. In subjects with asthma, corticosteroid responsivenesswas characterized,BALmacrophageswere stimulatedwithpathogenic versus commensalmicroorganisms, and analyzed by real-time polymerase chain reaction for the expression of corticosteroidregulated genes and cellular p38 mitogen-activated protein kinase (MAPK) activation. Measurements and Main Results: Of the 39 subjects with asthma, 29 were CR and 10 were CS. BAL microbiome from subjects with CR and CS asthma did not differ in richness, evenness, diversity, and community composition at the phylum level, but did differ at the genus level, with distinct genus expansions in 14 subjects with CR asthma. Preincubation of asthmatic airway macrophages with Haemophilus parainfluenzae, a uniquely expanded potential pathogen found only in CR asthma airways, resulted in p38 MAPK activation, increased IL-8 (P &lt; 0.01), mitogen-activated kinase phosphatase 1 mRNA (P &lt; 0.01) expression, and inhibition of corticosteroid responses (P &lt; 0.05). This was not observed after exposure to commensal bacterium Prevotella melaninogenica. Inhibition of transforming growth factor-b-associated kinase-1 (TAK1), upstream activator of MAPK, but not p38 MAPK restored cellular sensitivity to corticosteroids. Conclusions: A subset of subjects with CR asthma demonstrates airway expansion of specific gram-negative bacteria, which trigger TAK1/MAPK activation and induce corticosteroid resistance. TAK1 inhibition restored cellular sensitivity to corticosteroids. Copyright © 2013 by the American Thoracic Society.&quot;,&quot;issue&quot;:&quot;10&quot;,&quot;volume&quot;:&quot;188&quot;},&quot;isTemporary&quot;:false,&quot;suppress-author&quot;:false,&quot;composite&quot;:false,&quot;author-only&quot;:false}]},{&quot;citationID&quot;:&quot;MENDELEY_CITATION_39c5742e-32fe-4eb8-b19e-d37bb3c5a9aa&quot;,&quot;properties&quot;:{&quot;noteIndex&quot;:0},&quot;isEdited&quot;:false,&quot;manualOverride&quot;:{&quot;isManuallyOverridden&quot;:false,&quot;citeprocText&quot;:&quot;(Goleva et al., 2008, https://doi.org/10.1016/J.JACI.2008.07.007)&quot;,&quot;manualOverrideText&quot;:&quot;&quot;},&quot;citationTag&quot;:&quot;MENDELEY_CITATION_v3_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&quot;,&quot;citationItems&quot;:[{&quot;id&quot;:&quot;d41dda80-e8fd-3268-b0c0-de061ecd971e&quot;,&quot;itemData&quot;:{&quot;type&quot;:&quot;article-journal&quot;,&quot;id&quot;:&quot;d41dda80-e8fd-3268-b0c0-de061ecd971e&quot;,&quot;title&quot;:&quot;Corticosteroid-resistant asthma is associated with classical antimicrobial activation of airway macrophages&quot;,&quot;author&quot;:[{&quot;family&quot;:&quot;Goleva&quot;,&quot;given&quot;:&quot;Elena&quot;,&quot;parse-names&quot;:false,&quot;dropping-particle&quot;:&quot;&quot;,&quot;non-dropping-particle&quot;:&quot;&quot;},{&quot;family&quot;:&quot;Hauk&quot;,&quot;given&quot;:&quot;Pia J.&quot;,&quot;parse-names&quot;:false,&quot;dropping-particle&quot;:&quot;&quot;,&quot;non-dropping-particle&quot;:&quot;&quot;},{&quot;family&quot;:&quot;Hall&quot;,&quot;given&quot;:&quot;Clifton F.&quot;,&quot;parse-names&quot;:false,&quot;dropping-particle&quot;:&quot;&quot;,&quot;non-dropping-particle&quot;:&quot;&quot;},{&quot;family&quot;:&quot;Liu&quot;,&quot;given&quot;:&quot;Andrew H.&quot;,&quot;parse-names&quot;:false,&quot;dropping-particle&quot;:&quot;&quot;,&quot;non-dropping-particle&quot;:&quot;&quot;},{&quot;family&quot;:&quot;Riches&quot;,&quot;given&quot;:&quot;David W.H.&quot;,&quot;parse-names&quot;:false,&quot;dropping-particle&quot;:&quot;&quot;,&quot;non-dropping-particle&quot;:&quot;&quot;},{&quot;family&quot;:&quot;Martin&quot;,&quot;given&quot;:&quot;Richard J.&quot;,&quot;parse-names&quot;:false,&quot;dropping-particle&quot;:&quot;&quot;,&quot;non-dropping-particle&quot;:&quot;&quot;},{&quot;family&quot;:&quot;Leung&quot;,&quot;given&quot;:&quot;Donald Y.M.&quot;,&quot;parse-names&quot;:false,&quot;dropping-particle&quot;:&quot;&quot;,&quot;non-dropping-particle&quot;:&quot;&quot;}],&quot;container-title&quot;:&quot;Journal of Allergy and Clinical Immunology&quot;,&quot;accessed&quot;:{&quot;date-parts&quot;:[[2025,3,14]]},&quot;DOI&quot;:&quot;10.1016/J.JACI.2008.07.007&quot;,&quot;ISSN&quot;:&quot;0091-6749&quot;,&quot;PMID&quot;:&quot;18774390&quot;,&quot;issued&quot;:{&quot;date-parts&quot;:[[2008,9,1]]},&quot;page&quot;:&quot;550-559.e3&quot;,&quot;abstract&quot;:&quot;Background: The cause of corticosteroid-resistant (CR) asthma is unknown. Objective: We sought to perform gene microarray analyses by using bronchoalveolar lavage (BAL) cells from well-characterized subjects with CR asthma and subject with corticosteroid-sensitive (CS) asthma to elucidate the differential expression of genes that contribute to the development of corticosteroid resistance. Methods: The patients were characterized as having CR or CS asthma based on FEV1 percent predicted improvement after a 1-week course of oral prednisone. Expression of selected gene targets was verified by means of real-time PCR and ELISA. Results: Microarray analyses demonstrated significantly higher levels (&gt;3-fold increase, P &lt; .05) of transcripts for TNF-α, IL-1α, IL-1β, IL-6, CXCL1, CXCL2, CXCL3, CXCL8 (IL-8), CCL3, CCL4, and CCL20 in BAL cells of subjects with CR asthma. These findings, confirmed by means of RT-PCR in additional BAL samples, were consistent with classical macrophage activation by bacterial products. In contrast, markers of alternatively activated macrophages, arginase I and CCL24, were decreased. Genes associated with activation of the LPS signaling pathway (early growth response 1, dual-specificity phosphatase 2, molecule possessing ankyrin repeats induced by LPS, and TNF-α-induced protein 3) were significantly increased in BAL samples from subjects with CR asthma (P &lt; .05). These patients had significantly higher amounts (1444.0 ± 457.3 pg/mg total protein) of LPS in BAL fluid than seen in subjects with CS asthma (270.5 ± 216.0 pg, P &lt; .05), as detected by using the LAL assay and confirmed by means of gas chromatographic/mass spectrometric analysis. Prolonged exposure to LPS induced functional steroid resistance to dexamethasone in normal human monocytes, as demonstrated by persistently increased IL-6 levels in the presence of dexamethasone. Conclusions: Classical macrophage activation and induction of LPS signaling pathways along with high endotoxin levels detected in BAL fluid from subjects with CR asthma suggest that LPS exposure might contribute to CR asthma. © 2008 American Academy of Allergy, Asthma &amp; Immunology.&quot;,&quot;publisher&quot;:&quot;Mosby&quot;,&quot;issue&quot;:&quot;3&quot;,&quot;volume&quot;:&quot;122&quot;,&quot;container-title-short&quot;:&quot;&quot;},&quot;isTemporary&quot;:false,&quot;suppress-author&quot;:false,&quot;composite&quot;:false,&quot;author-only&quot;:false}]},{&quot;citationID&quot;:&quot;MENDELEY_CITATION_94910b88-46c4-4581-b99c-49cc17a5279c&quot;,&quot;properties&quot;:{&quot;noteIndex&quot;:0},&quot;isEdited&quot;:false,&quot;manualOverride&quot;:{&quot;isManuallyOverridden&quot;:false,&quot;citeprocText&quot;:&quot;(S. Lea et al., 2015, https://doi.org/10.1111/BCP.12536)&quot;,&quot;manualOverrideText&quot;:&quot;&quot;},&quot;citationTag&quot;:&quot;MENDELEY_CITATION_v3_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&quot;,&quot;citationItems&quot;:[{&quot;id&quot;:&quot;63350cd5-6e39-3cbc-99a8-5d72fb40adb9&quot;,&quot;itemData&quot;:{&quot;type&quot;:&quot;article-journal&quot;,&quot;id&quot;:&quot;63350cd5-6e39-3cbc-99a8-5d72fb40adb9&quot;,&quot;title&quot;:&quot;Corticosteroid insensitive alveolar macrophages from asthma patients; synergistic interaction with a p38 mitogen-activated protein kinase (MAPK) inhibitor&quot;,&quot;author&quot;:[{&quot;family&quot;:&quot;Lea&quot;,&quot;given&quot;:&quot;Simon&quot;,&quot;parse-names&quot;:false,&quot;dropping-particle&quot;:&quot;&quot;,&quot;non-dropping-particle&quot;:&quot;&quot;},{&quot;family&quot;:&quot;Harbron&quot;,&quot;given&quot;:&quot;Chris&quot;,&quot;parse-names&quot;:false,&quot;dropping-particle&quot;:&quot;&quot;,&quot;non-dropping-particle&quot;:&quot;&quot;},{&quot;family&quot;:&quot;Khan&quot;,&quot;given&quot;:&quot;Naimat&quot;,&quot;parse-names&quot;:false,&quot;dropping-particle&quot;:&quot;&quot;,&quot;non-dropping-particle&quot;:&quot;&quot;},{&quot;family&quot;:&quot;Booth&quot;,&quot;given&quot;:&quot;George&quot;,&quot;parse-names&quot;:false,&quot;dropping-particle&quot;:&quot;&quot;,&quot;non-dropping-particle&quot;:&quot;&quot;},{&quot;family&quot;:&quot;Armstrong&quot;,&quot;given&quot;:&quot;Jane&quot;,&quot;parse-names&quot;:false,&quot;dropping-particle&quot;:&quot;&quot;,&quot;non-dropping-particle&quot;:&quot;&quot;},{&quot;family&quot;:&quot;Singh&quot;,&quot;given&quot;:&quot;Dave&quot;,&quot;parse-names&quot;:false,&quot;dropping-particle&quot;:&quot;&quot;,&quot;non-dropping-particle&quot;:&quot;&quot;}],&quot;container-title&quot;:&quot;British Journal of Clinical Pharmacology&quot;,&quot;accessed&quot;:{&quot;date-parts&quot;:[[2025,3,14]]},&quot;DOI&quot;:&quot;10.1111/BCP.12536&quot;,&quot;ISSN&quot;:&quot;1365-2125&quot;,&quot;PMID&quot;:&quot;25358442&quot;,&quot;URL&quot;:&quot;https://onlinelibrary.wiley.com/doi/full/10.1111/bcp.12536&quot;,&quot;issued&quot;:{&quot;date-parts&quot;:[[2015,5,1]]},&quot;page&quot;:&quot;756-766&quot;,&quot;abstract&quot;:&quot;Aims Some asthma patients remain symptomatic despite using high doses of inhaled corticosteroids (ICS). We used alveolar macrophages to identify individual patients with insensitivity to corticosteroids and to evaluate the anti-inflammatory effects of a p38 mitogen-activated protein kinase (MAPK) inhibitor combined with a corticosteroid on these cells. Methods Alveolar macrophages from 27 asthma patients (classified according to the Global Initiative for Asthma (GINA) treatment stage. Six GINA1, 10 GINA2 and 11 GINA3/4) were stimulated with lipoploysaccharide (LPS) (1 μg ml&lt;sup&gt;-1&lt;/sup&gt;). The effects of dexamethasone (dex 1-1000 nm), the p38 MAPK inhibitor 1-(5-tert-butyl-2-p-tolyl-2Hpyrazol-3-yl)-3(4-(2-morpholin-4-yl-ethoxy)naphthalen-1-yl)urea (BIRB-796 1-1000 nm) and both drugs combined at all concentrations on supernatant TNFα, IL-6 and CXCL-8 concentrations were analyzed by ELISA. Dose-sparing and efficacy enhancing effects of combination treatment were determined. Results Dexamethasone reduced LPS-induced TNFα, IL-6 and CXCL-8 in all groups, but maximum inhibition was significantly reduced for GINA3/4 compared with GINA2 and GINA1 (P &lt; 0.01). A subgroup of corticosteroid insensitive patients with a reduced effect of dexamethasone on cytokine secretion were identified. BIRB-796 in combination with dexamethasone significantly increased cytokine inhibition compared with either drug alone (P &lt; 0.001) in all groups. This effect was greater in corticosteroid insensitive compared with sensitive patients. There were significant synergistic dose-sparing effects (P &lt; 0.05) for the combination treatment on inhibition of TNFα, IL-6 and CXCL-8 in all groups. There was also significant efficacy enhancing benefits (P &lt; 0.05) on TNFα and IL-6. Conclusions p38 MAPK inhibitors synergistically enhance efficacy of corticosteroids in macrophages from asthma patients. This effect is greater in corticosteroid insensitive asthma patients, suggesting that this class of drug should be targeted to this patient phenotype.&quot;,&quot;publisher&quot;:&quot;John Wiley &amp; Sons, Ltd&quot;,&quot;issue&quot;:&quot;5&quot;,&quot;volume&quot;:&quot;79&quot;,&quot;container-title-short&quot;:&quot;Br J Clin Pharmacol&quot;},&quot;isTemporary&quot;:false,&quot;suppress-author&quot;:false,&quot;composite&quot;:false,&quot;author-only&quot;:false}]},{&quot;citationID&quot;:&quot;MENDELEY_CITATION_5d7e415e-b3ed-4bac-96c1-faff96fa8359&quot;,&quot;properties&quot;:{&quot;noteIndex&quot;:0},&quot;isEdited&quot;:false,&quot;manualOverride&quot;:{&quot;isManuallyOverridden&quot;:false,&quot;citeprocText&quot;:&quot;(Xu et al., 2008, https://doi.org/10.1186/1465-9921-9-16/FIGURES/6_647)&quot;,&quot;manualOverrideText&quot;:&quot;&quot;},&quot;citationTag&quot;:&quot;MENDELEY_CITATION_v3_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&quot;,&quot;citationItems&quot;:[{&quot;id&quot;:&quot;29e8746e-fc42-3a9d-acf9-d787f9361384&quot;,&quot;itemData&quot;:{&quot;type&quot;:&quot;article-journal&quot;,&quot;id&quot;:&quot;29e8746e-fc42-3a9d-acf9-d787f9361384&quot;,&quot;title&quot;:&quot;Nontypeable Haemophilus influenzae induces COX-2 and PGE2 expression in lung epithelial cells via activation of p38 MAPK and NF-kappa B&quot;,&quot;author&quot;:[{&quot;family&quot;:&quot;Xu&quot;,&quot;given&quot;:&quot;Feng&quot;,&quot;parse-names&quot;:false,&quot;dropping-particle&quot;:&quot;&quot;,&quot;non-dropping-particle&quot;:&quot;&quot;},{&quot;family&quot;:&quot;Xu&quot;,&quot;given&quot;:&quot;Zhihao&quot;,&quot;parse-names&quot;:false,&quot;dropping-particle&quot;:&quot;&quot;,&quot;non-dropping-particle&quot;:&quot;&quot;},{&quot;family&quot;:&quot;Zhang&quot;,&quot;given&quot;:&quot;Rong&quot;,&quot;parse-names&quot;:false,&quot;dropping-particle&quot;:&quot;&quot;,&quot;non-dropping-particle&quot;:&quot;&quot;},{&quot;family&quot;:&quot;Wu&quot;,&quot;given&quot;:&quot;Zuqun&quot;,&quot;parse-names&quot;:false,&quot;dropping-particle&quot;:&quot;&quot;,&quot;non-dropping-particle&quot;:&quot;&quot;},{&quot;family&quot;:&quot;Lim&quot;,&quot;given&quot;:&quot;Jae Hyang&quot;,&quot;parse-names&quot;:false,&quot;dropping-particle&quot;:&quot;&quot;,&quot;non-dropping-particle&quot;:&quot;&quot;},{&quot;family&quot;:&quot;Koga&quot;,&quot;given&quot;:&quot;Tomoaki&quot;,&quot;parse-names&quot;:false,&quot;dropping-particle&quot;:&quot;&quot;,&quot;non-dropping-particle&quot;:&quot;&quot;},{&quot;family&quot;:&quot;Li&quot;,&quot;given&quot;:&quot;Jian Dong&quot;,&quot;parse-names&quot;:false,&quot;dropping-particle&quot;:&quot;&quot;,&quot;non-dropping-particle&quot;:&quot;&quot;},{&quot;family&quot;:&quot;Shen&quot;,&quot;given&quot;:&quot;Huahao&quot;,&quot;parse-names&quot;:false,&quot;dropping-particle&quot;:&quot;&quot;,&quot;non-dropping-particle&quot;:&quot;&quot;}],&quot;container-title&quot;:&quot;Respiratory Research&quot;,&quot;accessed&quot;:{&quot;date-parts&quot;:[[2025,3,14]]},&quot;DOI&quot;:&quot;10.1186/1465-9921-9-16/FIGURES/6_647&quot;,&quot;ISSN&quot;:&quot;14659921&quot;,&quot;PMID&quot;:&quot;18237405&quot;,&quot;URL&quot;:&quot;https://respiratory-research.biomedcentral.com/articles/10.1186/1465-9921-9-16&quot;,&quot;issued&quot;:{&quot;date-parts&quot;:[[2008,1,31]]},&quot;page&quot;:&quot;1-9&quot;,&quot;abstract&quot;:&quot;Background: Nontypeable Haemophilus influenzae (NTHi) is an important respiratory pathogen implicated as an infectious trigger in chronic obstructive pulmonary disease, but its molecular interaction with human lung epithelial cells remains unclear. Herein, we tested that the hypothesis that NTHi induces the expression of cyclooxygenase (COX)-2 and prostaglandin E2 (PGE2) via activation of p38 mitogen-activated protein kinase (MAPK) and nuclear factor (NF)-kappa B in pulmonary alveolar epithelial cells.Methods: Human alveolar epithelial A549 cells were infected with different concentrations of NTHi. The phosphorylation of p38 MAPK was detected by Western blot analysis, the DNA binding activity of NF-kappa B was assessed by electrophoretic mobility shift assay (EMSA), and the expressions of COX-1 and 2 mRNA and PGE2 protein were measured by reverse transcription-polymerase chain reaction (RT-PCR) and enzyme linked immunosorbent assay (ELISA), respectively. The roles of Toll-like receptor (TLR) 2 and TLR4, well known NTHi recognizing receptor in lung epithelial cell and gram-negative bacteria receptor, respectively, on the NTHi-induced COX-2 expression were investigated in the HEK293 cells overexpressing TLR2 and TLR4 in vitro and in the mouse model of NTHi-induced pneumonia by using TLR2 and TLR4 knock-out mice in vivo. In addition, the role of p38 MAPK and NF-kappa B on the NTHi-induced COX-2 and PGE2 expression was investigated by using their specific chemical inhibitors.Results: NTHi induced COX-2 mRNA expression in a dose-dependent manner, but not COX-1 mRNA expression in A549 cells. The enhanced expression of PGE2 by NTHi infection was significantly decreased by pre-treatment of COX-2 specific inhibitor, but not by COX-1 inhibitor. NTHi induced COX-2 expression was mediated by TLR2 in the epithelial cell in vitro and in the lungs of mice in vivo. NTHi induced phosphorylation of p38 MAPK and up-regulated DNA binding activity of NF-kappa B. Moreover, the expressions of COX-2 and PGE2 were significantly inhibited by specific inhibitors of p38 MAPK and NF-kappa B. However, NTHi-induced DNA binding activity of NF-kappa B was not affected by the inhibition of p38 MAPK.Conclusion: NTHi induces COX-2 and PGE2 expression in a p38 MAPK and NF-kappa B-dependent manner through TLR2 in lung epithelial cells in vitro and lung tissues in vivo. The full understanding of the role of endogenous anti-inflammatory PGE2 and its regulation will bring new insight to the resolution of inflammation in pulmonary bacterial infections. © 2008 Xu et al; licensee BioMed Central Ltd.&quot;,&quot;publisher&quot;:&quot;BioMed Central&quot;,&quot;issue&quot;:&quot;1&quot;,&quot;volume&quot;:&quot;9&quot;,&quot;container-title-short&quot;:&quot;Respir Res&quot;},&quot;isTemporary&quot;:false,&quot;suppress-author&quot;:false,&quot;composite&quot;:false,&quot;author-only&quot;:false}]},{&quot;citationID&quot;:&quot;MENDELEY_CITATION_d5b8fc29-5946-40b5-a85e-76ef32dc27b2&quot;,&quot;properties&quot;:{&quot;noteIndex&quot;:0},&quot;isEdited&quot;:false,&quot;manualOverride&quot;:{&quot;isManuallyOverridden&quot;:false,&quot;citeprocText&quot;:&quot;(Khalaf et al., 2017, https://doi.org/10.1186/s12931-017-0539-4)&quot;,&quot;manualOverrideText&quot;:&quot;&quot;},&quot;citationTag&quot;:&quot;MENDELEY_CITATION_v3_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&quot;,&quot;citationItems&quot;:[{&quot;id&quot;:&quot;8cb02db3-184b-3b09-839d-65ebc88b94dd&quot;,&quot;itemData&quot;:{&quot;type&quot;:&quot;article-journal&quot;,&quot;id&quot;:&quot;8cb02db3-184b-3b09-839d-65ebc88b94dd&quot;,&quot;title&quot;:&quot;Mechanisms of corticosteroid insensitivity in COPD alveolar macrophages exposed to NTHi&quot;,&quot;author&quot;:[{&quot;family&quot;:&quot;Khalaf&quot;,&quot;given&quot;:&quot;Rana M.&quot;,&quot;parse-names&quot;:false,&quot;dropping-particle&quot;:&quot;&quot;,&quot;non-dropping-particle&quot;:&quot;&quot;},{&quot;family&quot;:&quot;Lea&quot;,&quot;given&quot;:&quot;Simon R.&quot;,&quot;parse-names&quot;:false,&quot;dropping-particle&quot;:&quot;&quot;,&quot;non-dropping-particle&quot;:&quot;&quot;},{&quot;family&quot;:&quot;Metcalfe&quot;,&quot;given&quot;:&quot;Hannah J.&quot;,&quot;parse-names&quot;:false,&quot;dropping-particle&quot;:&quot;&quot;,&quot;non-dropping-particle&quot;:&quot;&quot;},{&quot;family&quot;:&quot;Singh&quot;,&quot;given&quot;:&quot;Dave&quot;,&quot;parse-names&quot;:false,&quot;dropping-particle&quot;:&quot;&quot;,&quot;non-dropping-particle&quot;:&quot;&quot;}],&quot;container-title&quot;:&quot;Respiratory Research&quot;,&quot;container-title-short&quot;:&quot;Respir Res&quot;,&quot;accessed&quot;:{&quot;date-parts&quot;:[[2017,5,25]]},&quot;DOI&quot;:&quot;10.1186/s12931-017-0539-4&quot;,&quot;ISSN&quot;:&quot;1465993X&quot;,&quot;PMID&quot;:&quot;28420398&quot;,&quot;URL&quot;:&quot;http://www.ncbi.nlm.nih.gov/pubmed/28420398&quot;,&quot;issued&quot;:{&quot;date-parts&quot;:[[2017,4,18]]},&quot;page&quot;:&quot;61&quot;,&quot;abstract&quot;:&quot;Background: Non-typeable Haemophilus influenza (NTHi) infection is common in COPD. Corticosteroids can have limited therapeutic effects in COPD patients. NTHi causes corticosteroid insensitive cytokine production from COPD alveolar macrophages. We investigated the mechanisms by which NTHi causes corticosteroid insensitive inflammatory responses, and the effects of NTHi exposure on COPD macrophage polarisation. Method: Alveolar macrophages from COPD patients and controls were exposed to NTHi in conjunction with the corticosteroid dexamethasone and/or the p38 MAPK inhibitor BIRB-796. Cytokine release, GR phosphorylation and modulation and macrophage phenotype were analysed. Results: Dexamethasone significantly inhibited NTHi induced TNF-α, IL-6 and IL-10 from COPD macrophages but, CXCL8 was not suppressed. BIRB-796 combined with dexamethasone caused significantly greater inhibition of all cytokines than either drug alone (p&lt;0.05 all comparisons). NTHi caused phosphorylation of GR S226 reducing GR nuclear localisation, an effect regulated by p38 MAPK. NTHi altered macrophage polarisation by increasing IL-10 and decreasing CD36, CD206, CD163 and HLA-DR. Conclusion: NTHi exposure causes p38 MAPK dependent GR phosphorylation associated with decreased GR function in COPD alveolar macrophages. Combining a p38 MAPK inhibitor with corticosteroids can enhance anti-inflammatory effects during NTHi exposure of COPD alveolar macrophages. NTHi causes macrophage polarisation that favours bacterial persistence.&quot;,&quot;publisher&quot;:&quot;BioMed Central&quot;,&quot;issue&quot;:&quot;1&quot;,&quot;volume&quot;:&quot;18&quot;},&quot;isTemporary&quot;:false,&quot;suppress-author&quot;:false,&quot;composite&quot;:false,&quot;author-only&quot;:false}]},{&quot;citationID&quot;:&quot;MENDELEY_CITATION_044f6909-1d06-40a3-a7ad-aee422eff7fd&quot;,&quot;properties&quot;:{&quot;noteIndex&quot;:0},&quot;isEdited&quot;:false,&quot;manualOverride&quot;:{&quot;isManuallyOverridden&quot;:false,&quot;citeprocText&quot;:&quot;(Berenson et al., 2013, https://doi.org/10.1093/infdis/jit400; 2014, https://doi.org/10.1136/THORAXJNL-2013-203669; Hodge et al., 2006, https://doi.org/10.1183/09031936.06.00001506; 2007, https://doi.org/10.1165/rcmb.2007-0025OC; Huynh et al., 2005, https://doi.org/10.1164/rccm.200501-035OC; Liang et al., 2014, https://doi.org/10.1186/1465-9921-15-72; Simpson et al., 2013, https://doi.org/10.1111/J.1365-2222.2012.04075.X; Singh et al., 2021, https://doi.org/10.1186/s12931-021-01718-8)&quot;,&quot;manualOverrideText&quot;:&quot;&quot;},&quot;citationTag&quot;:&quot;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&quot;,&quot;citationItems&quot;:[{&quot;id&quot;:&quot;c5cd645c-dcfc-3799-ad7c-b62c79a1226c&quot;,&quot;itemData&quot;:{&quot;type&quot;:&quot;article-journal&quot;,&quot;id&quot;:&quot;c5cd645c-dcfc-3799-ad7c-b62c79a1226c&quot;,&quot;title&quot;:&quot;Defective apoptotic cell phagocytosis attenuates prostaglandin E 2 and 15-hydroxyeicosatetraenoic acid in severe asthma alveolar macrophages&quot;,&quot;author&quot;:[{&quot;family&quot;:&quot;Huynh&quot;,&quot;given&quot;:&quot;Mai Lan N.&quot;,&quot;parse-names&quot;:false,&quot;dropping-particle&quot;:&quot;&quot;,&quot;non-dropping-particle&quot;:&quot;&quot;},{&quot;family&quot;:&quot;Malcolm&quot;,&quot;given&quot;:&quot;Kenneth C.&quot;,&quot;parse-names&quot;:false,&quot;dropping-particle&quot;:&quot;&quot;,&quot;non-dropping-particle&quot;:&quot;&quot;},{&quot;family&quot;:&quot;Kotaru&quot;,&quot;given&quot;:&quot;Chakradhar&quot;,&quot;parse-names&quot;:false,&quot;dropping-particle&quot;:&quot;&quot;,&quot;non-dropping-particle&quot;:&quot;&quot;},{&quot;family&quot;:&quot;Tilstra&quot;,&quot;given&quot;:&quot;John A.&quot;,&quot;parse-names&quot;:false,&quot;dropping-particle&quot;:&quot;&quot;,&quot;non-dropping-particle&quot;:&quot;&quot;},{&quot;family&quot;:&quot;Westcott&quot;,&quot;given&quot;:&quot;Jay Y.&quot;,&quot;parse-names&quot;:false,&quot;dropping-particle&quot;:&quot;&quot;,&quot;non-dropping-particle&quot;:&quot;&quot;},{&quot;family&quot;:&quot;Fadok&quot;,&quot;given&quot;:&quot;Valerie A.&quot;,&quot;parse-names&quot;:false,&quot;dropping-particle&quot;:&quot;&quot;,&quot;non-dropping-particle&quot;:&quot;&quot;},{&quot;family&quot;:&quot;Wenzel&quot;,&quot;given&quot;:&quot;Sally E.&quot;,&quot;parse-names&quot;:false,&quot;dropping-particle&quot;:&quot;&quot;,&quot;non-dropping-particle&quot;:&quot;&quot;}],&quot;container-title&quot;:&quot;American Journal of Respiratory and Critical Care Medicine&quot;,&quot;container-title-short&quot;:&quot;Am J Respir Crit Care Med&quot;,&quot;accessed&quot;:{&quot;date-parts&quot;:[[2019,4,11]]},&quot;DOI&quot;:&quot;10.1164/rccm.200501-035OC&quot;,&quot;ISSN&quot;:&quot;1073449X&quot;,&quot;PMID&quot;:&quot;16040786&quot;,&quot;URL&quot;:&quot;http://www.atsjournals.org/doi/abs/10.1164/rccm.200501-035OC&quot;,&quot;issued&quot;:{&quot;date-parts&quot;:[[2005,10,15]]},&quot;page&quot;:&quot;972-979&quot;,&quot;abstract&quot;:&quot;Rationale: Clearance of apoptotic cells is crucial to the resolution of inflammation and development of fibrosis, but the process is not well understood in normal or diseased human lungs. Objectives: To determine phagocytosis of apoptotic cells by primary human alveolar macrophages and whether defects in uptake of apoptotic cells are associated with decreases in antiinflammatory/ antifibrotic mediators. Methods: Human bronchoalveolar lavage macrophages (AMφs) from normal control subjects and subjects with mild-moderate or severe asthma were examined in vitro for phagocytosis of apoptotic human T-cell line Jurkats and secretion of inflammatory mediators. Measurements and Main Results: AMφs from normal subjects and patients with mild-moderate asthma were able to phagocytose apoptotic cells in response to LPS, resulting in an induction of the antifibrotic and/or antiinflammatory eicosanoids, prostaglandin E2 (PGE2) and 15-hydroxyeicosatetraenoic acid (HETE). In contrast, AMφs from patients with severe asthma had defective LPS-stimulated uptake of apoptotic cells, with associated failure to induce PGE2 and 15-HETE. In addition, LPS-stimulated basal levels of tumor necrosis factor α and granulocyte-macrophage colony-stimulating factor were reduced in all patients with asthma, whereas PGE2 and 15-HETE were reduced only in patients with severe asthma. Dexamethasone enhanced specific uptake of apoptotic cells in all subjects, while suppressing inflammatory mediator secretion. Conclusions: A decrease in AMφs LPS-responsiveness in severe asthma is manifested by defective apoptotic cell uptake and reduces secretion of inflammatory mediators. This may contribute to the chronicity of inflammation and remodeling in lungs of patients with asthma.&quot;,&quot;publisher&quot;:&quot;American Thoracic Society&quot;,&quot;issue&quot;:&quot;8&quot;,&quot;volume&quot;:&quot;172&quot;},&quot;isTemporary&quot;:false},{&quot;id&quot;:&quot;34c89bbe-fa78-3d0a-952a-8aab21ebc74e&quot;,&quot;itemData&quot;:{&quot;type&quot;:&quot;article-journal&quot;,&quot;id&quot;:&quot;34c89bbe-fa78-3d0a-952a-8aab21ebc74e&quot;,&quot;title&quot;:&quot;Azithromycin increases phagocytosis of apoptotic bronchial epithelial cells by alveolar macrophages&quot;,&quot;author&quot;:[{&quot;family&quot;:&quot;Hodge&quot;,&quot;given&quot;:&quot;Sandy&quot;,&quot;parse-names&quot;:false,&quot;dropping-particle&quot;:&quot;&quot;,&quot;non-dropping-particle&quot;:&quot;&quot;},{&quot;family&quot;:&quot;Hodge&quot;,&quot;given&quot;:&quot;G.&quot;,&quot;parse-names&quot;:false,&quot;dropping-particle&quot;:&quot;&quot;,&quot;non-dropping-particle&quot;:&quot;&quot;},{&quot;family&quot;:&quot;Brozyna&quot;,&quot;given&quot;:&quot;S.&quot;,&quot;parse-names&quot;:false,&quot;dropping-particle&quot;:&quot;&quot;,&quot;non-dropping-particle&quot;:&quot;&quot;},{&quot;family&quot;:&quot;Jersmann&quot;,&quot;given&quot;:&quot;H.&quot;,&quot;parse-names&quot;:false,&quot;dropping-particle&quot;:&quot;&quot;,&quot;non-dropping-particle&quot;:&quot;&quot;},{&quot;family&quot;:&quot;Holmes&quot;,&quot;given&quot;:&quot;M.&quot;,&quot;parse-names&quot;:false,&quot;dropping-particle&quot;:&quot;&quot;,&quot;non-dropping-particle&quot;:&quot;&quot;},{&quot;family&quot;:&quot;Reynolds&quot;,&quot;given&quot;:&quot;P. N.&quot;,&quot;parse-names&quot;:false,&quot;dropping-particle&quot;:&quot;&quot;,&quot;non-dropping-particle&quot;:&quot;&quot;}],&quot;container-title&quot;:&quot;European Respiratory Journal&quot;,&quot;accessed&quot;:{&quot;date-parts&quot;:[[2021,7,15]]},&quot;DOI&quot;:&quot;10.1183/09031936.06.00001506&quot;,&quot;ISSN&quot;:&quot;09031936&quot;,&quot;PMID&quot;:&quot;16737992&quot;,&quot;issued&quot;:{&quot;date-parts&quot;:[[2006]]},&quot;page&quot;:&quot;486-495&quot;,&quot;abstract&quot;:&quot;Chronic obstructive pulmonary disease (COPD) is associated with increased apoptosis and defective phagocytosis in the airway. As uncleared cells can undergo secondary necrosis and perpetuate inflammation, strategies to improve clearance would have therapeutic significance. There is evidence that the 15-member macrolide antibiotic azithromycin has anti-inflammatory properties. Its effects may be increased in the lung due to its ability to reach high concentrations in alveolar macrophages (AMs). The present study investigated the effects of low-dose (500 ng·mL-1) azithromycin on the phagocytosis of apoptotic bronchial epithelial cells and neutrophils by AMs. Flow cytometry was applied to measure phagocytosis and receptors involved in AM recognition of apoptotic cells. Cytokines were investigated using cytometric bead array. Baseline phagocytosis was reduced in COPD subjects compared with controls. Azithromycin significantly improved the phagocytosis of epithelial cells or neutrophils by AMs from COPD subjects by 68 and 38%, respectively, often up to levels comparable with controls. The increase in phagocytosis was partially inhibited by phosphatidylserine, implicating the phosphatidylserine pathway in the pro-phagocytic effects of azithromycin. Azithromycin had no effect on other recognition molecules (granulocyte-macrophage colony-stimulating factor, CD44, CD31, CD36, CD91, αvβ3 integrin). At higher doses, azithromycin decreased levels of proinflammatory cytokines. Thus, low-dose azithromycin therapy could provide an adjunct therapeutic option in chronic obstructive pulmonary disease. Copyright ©ERS Journals Ltd 2006.&quot;,&quot;issue&quot;:&quot;3&quot;,&quot;volume&quot;:&quot;28&quot;,&quot;container-title-short&quot;:&quot;&quot;},&quot;isTemporary&quot;:false},{&quot;id&quot;:&quot;ce30c7af-43d1-382d-8666-d0e7ce2ab573&quot;,&quot;itemData&quot;:{&quot;type&quot;:&quot;article-journal&quot;,&quot;id&quot;:&quot;ce30c7af-43d1-382d-8666-d0e7ce2ab573&quot;,&quot;title&quot;:&quot;Smoking alters alveolar macrophage recognition and phagocytic ability: Implications in chronic obstructive pulmonary disease&quot;,&quot;author&quot;:[{&quot;family&quot;:&quot;Hodge&quot;,&quot;given&quot;:&quot;Sandra&quot;,&quot;parse-names&quot;:false,&quot;dropping-particle&quot;:&quot;&quot;,&quot;non-dropping-particle&quot;:&quot;&quot;},{&quot;family&quot;:&quot;Hodge&quot;,&quot;given&quot;:&quot;Greg&quot;,&quot;parse-names&quot;:false,&quot;dropping-particle&quot;:&quot;&quot;,&quot;non-dropping-particle&quot;:&quot;&quot;},{&quot;family&quot;:&quot;Ahern&quot;,&quot;given&quot;:&quot;Jessica&quot;,&quot;parse-names&quot;:false,&quot;dropping-particle&quot;:&quot;&quot;,&quot;non-dropping-particle&quot;:&quot;&quot;},{&quot;family&quot;:&quot;Jersmann&quot;,&quot;given&quot;:&quot;Hubertus&quot;,&quot;parse-names&quot;:false,&quot;dropping-particle&quot;:&quot;&quot;,&quot;non-dropping-particle&quot;:&quot;&quot;},{&quot;family&quot;:&quot;Holmes&quot;,&quot;given&quot;:&quot;Mark&quot;,&quot;parse-names&quot;:false,&quot;dropping-particle&quot;:&quot;&quot;,&quot;non-dropping-particle&quot;:&quot;&quot;},{&quot;family&quot;:&quot;Reynolds&quot;,&quot;given&quot;:&quot;Paul N.&quot;,&quot;parse-names&quot;:false,&quot;dropping-particle&quot;:&quot;&quot;,&quot;non-dropping-particle&quot;:&quot;&quot;}],&quot;container-title&quot;:&quot;American Journal of Respiratory Cell and Molecular Biology&quot;,&quot;container-title-short&quot;:&quot;Am J Respir Cell Mol Biol&quot;,&quot;accessed&quot;:{&quot;date-parts&quot;:[[2021,6,15]]},&quot;DOI&quot;:&quot;10.1165/rcmb.2007-0025OC&quot;,&quot;ISSN&quot;:&quot;10441549&quot;,&quot;PMID&quot;:&quot;17630319&quot;,&quot;URL&quot;:&quot;www.atsjournals.org&quot;,&quot;issued&quot;:{&quot;date-parts&quot;:[[2007]]},&quot;page&quot;:&quot;748-755&quot;,&quot;abstract&quot;:&quot;Chronic obstructive pulmonary disease (COPD) is associated with defective efferocytosis (apoptosis and alveolar macrophage [AM] phagocytic function) that may lead to secondary necrosis and tissue damage. We investigated ex vivo AM phagocytic ability and recognition molecules (CD36, integrin αVβ3, CD31, CD91, CD44) using flow cytometry. The transferrin receptor (CD71) was measured as an indicator of monocyte-macrophage differentiation in bronchoalveolar lavage (BAL). Proliferation was assessed with Ki-67. Based on evidence of systemic involvement in COPD, blood from 17 current smokers and 25 ex-smokers with COPD, 22 healthy smokers, and 20 never-smoking control subjects was also investigated. BAL was collected from 10 to 16 subjects in each group. Levels of recognition molecules and cAM P were assessed after exposure of AM to cigarette smoke in vitro. The phagocytic ability of AM was significantly decreased in both COPD groups and in healthy smokers compared with control subjects. However, phagocytic capacity was better in subjects with COPD who had ceased smoking, compared with those who were still smoking. AM from current smokers with COPD and healthy smokers exhibited reduced CD31, CD91, CD44, and CD71, and enhanced Ki-67 compared with healthy never-smoker control subjects. There were no differences in these markers in AM from exsmokers with COPD compared with control subjects, or in blood monocytes from any group. Suppressive effects of cigarette smoke on AM recognition molecules associated with an increase in cAMP were confirmed in vitro. Our data indicates that a smoking-related reduction in AM phagocytic ability and expression of several important recognition molecules may be at least partially normalized in those subjects with COPD who have ceased smoking.&quot;,&quot;issue&quot;:&quot;6&quot;,&quot;volume&quot;:&quot;37&quot;},&quot;isTemporary&quot;:false},{&quot;id&quot;:&quot;13ed62fe-a2a6-34fd-af9d-7cfcb3b187d9&quot;,&quot;itemData&quot;:{&quot;type&quot;:&quot;article-journal&quot;,&quot;id&quot;:&quot;13ed62fe-a2a6-34fd-af9d-7cfcb3b187d9&quot;,&quot;title&quot;:&quot;Impaired macrophage phagocytosis in non-eosinophilic asthma&quot;,&quot;author&quot;:[{&quot;family&quot;:&quot;Simpson&quot;,&quot;given&quot;:&quot;J. L.&quot;,&quot;parse-names&quot;:false,&quot;dropping-particle&quot;:&quot;&quot;,&quot;non-dropping-particle&quot;:&quot;&quot;},{&quot;family&quot;:&quot;Gibson&quot;,&quot;given&quot;:&quot;P. G.&quot;,&quot;parse-names&quot;:false,&quot;dropping-particle&quot;:&quot;&quot;,&quot;non-dropping-particle&quot;:&quot;&quot;},{&quot;family&quot;:&quot;Yang&quot;,&quot;given&quot;:&quot;I. A.&quot;,&quot;parse-names&quot;:false,&quot;dropping-particle&quot;:&quot;&quot;,&quot;non-dropping-particle&quot;:&quot;&quot;},{&quot;family&quot;:&quot;Upham&quot;,&quot;given&quot;:&quot;J.&quot;,&quot;parse-names&quot;:false,&quot;dropping-particle&quot;:&quot;&quot;,&quot;non-dropping-particle&quot;:&quot;&quot;},{&quot;family&quot;:&quot;James&quot;,&quot;given&quot;:&quot;A.&quot;,&quot;parse-names&quot;:false,&quot;dropping-particle&quot;:&quot;&quot;,&quot;non-dropping-particle&quot;:&quot;&quot;},{&quot;family&quot;:&quot;Reynolds&quot;,&quot;given&quot;:&quot;P. N.&quot;,&quot;parse-names&quot;:false,&quot;dropping-particle&quot;:&quot;&quot;,&quot;non-dropping-particle&quot;:&quot;&quot;},{&quot;family&quot;:&quot;Hodge&quot;,&quot;given&quot;:&quot;S.&quot;,&quot;parse-names&quot;:false,&quot;dropping-particle&quot;:&quot;&quot;,&quot;non-dropping-particle&quot;:&quot;&quot;}],&quot;container-title&quot;:&quot;Clinical &amp; Experimental Allergy&quot;,&quot;accessed&quot;:{&quot;date-parts&quot;:[[2025,3,14]]},&quot;DOI&quot;:&quot;10.1111/J.1365-2222.2012.04075.X&quot;,&quot;ISSN&quot;:&quot;1365-2222&quot;,&quot;PMID&quot;:&quot;23278878&quot;,&quot;URL&quot;:&quot;https://onlinelibrary.wiley.com/doi/full/10.1111/j.1365-2222.2012.04075.x&quot;,&quot;issued&quot;:{&quot;date-parts&quot;:[[2013,1,1]]},&quot;page&quot;:&quot;29-35&quot;,&quot;abstract&quot;:&quot;Background: Many patients with non-eosinophilic asthma have increased numbers of neutrophils in the airways. The explanation for this chronic inflammation remains unclear, but may result from an impaired ability of alveolar macrophages to phagocytose apoptotic cells (a process termed 'efferocytosis'), as we have shown in chronic obstructive pulmonary disease (COPD). Objectives: To examine induced sputum as a non-invasive technique to characterize efferocytosis in chronic lung diseases and to compare efferocytosis in patients with non-eosinophilic asthma, eosinophilic asthma and COPD. Methods: Participants with stable asthma (20 with eosinophilic and 30 with non-eosinophilic) and COPD (n = 11) underwent clinical assessment including allergy skin tests, saline challenge and sputum induction. Sputum cells were dispersed using dithiothreitol and resuspended in culture medium. Efferocytosis of apoptotic bronchial epithelial cells by sputum-derived macrophages was determined using flow cytometry. Results: There were no significant differences in efferocytosis between paired sputum and bronchoalveolar lavage macrophages from three subjects. Efferocytosis was significantly impaired in patients with non-eosinophilic asthma [mean (SD) 0.95 (0.24)] compared with eosinophilic asthma [1.17 (0.19)] and to a similar degree as patients with COPD [1.04 (0.16)]. Sputum neutrophils were significantly higher in patients with COPD and non-eosinophilic asthma compared with eosinophilic asthma. Conclusion and Clinical Relevance: Induced sputum provides a reliable and non-invasive method for studying macrophage efferocytosis in chronic lung disease. Macrophage efferocytosis is impaired in non-eosinophilic asthma to a similar degree as that in COPD and may explain the persistent airway neutrophilia and chronic inflammation that characterizes this asthma subtype. © 2012 Blackwell Publishing Ltd.&quot;,&quot;publisher&quot;:&quot;John Wiley &amp; Sons, Ltd&quot;,&quot;issue&quot;:&quot;1&quot;,&quot;volume&quot;:&quot;43&quot;,&quot;container-title-short&quot;:&quot;&quot;},&quot;isTemporary&quot;:false},{&quot;id&quot;:&quot;bc850985-9965-3229-bcd3-3b7b3dd67856&quot;,&quot;itemData&quot;:{&quot;type&quot;:&quot;article-journal&quot;,&quot;id&quot;:&quot;bc850985-9965-3229-bcd3-3b7b3dd67856&quot;,&quot;title&quot;:&quot;Phagocytic dysfunction of human alveolar macrophages and severity of chronic obstructive pulmonary disease&quot;,&quot;author&quot;:[{&quot;family&quot;:&quot;Berenson&quot;,&quot;given&quot;:&quot;Charles S.&quot;,&quot;parse-names&quot;:false,&quot;dropping-particle&quot;:&quot;&quot;,&quot;non-dropping-particle&quot;:&quot;&quot;},{&quot;family&quot;:&quot;Kruzel&quot;,&quot;given&quot;:&quot;Ragina L.&quot;,&quot;parse-names&quot;:false,&quot;dropping-particle&quot;:&quot;&quot;,&quot;non-dropping-particle&quot;:&quot;&quot;},{&quot;family&quot;:&quot;Eberhardt&quot;,&quot;given&quot;:&quot;Ellana&quot;,&quot;parse-names&quot;:false,&quot;dropping-particle&quot;:&quot;&quot;,&quot;non-dropping-particle&quot;:&quot;&quot;},{&quot;family&quot;:&quot;Sethi&quot;,&quot;given&quot;:&quot;Sanjay&quot;,&quot;parse-names&quot;:false,&quot;dropping-particle&quot;:&quot;&quot;,&quot;non-dropping-particle&quot;:&quot;&quot;}],&quot;container-title&quot;:&quot;Journal of Infectious Diseases&quot;,&quot;accessed&quot;:{&quot;date-parts&quot;:[[2016,12,18]]},&quot;DOI&quot;:&quot;10.1093/infdis/jit400&quot;,&quot;ISSN&quot;:&quot;15376613&quot;,&quot;PMID&quot;:&quot;23908477&quot;,&quot;URL&quot;:&quot;http://www.ncbi.nlm.nih.gov/pubmed/23908477&quot;,&quot;issued&quot;:{&quot;date-parts&quot;:[[2013,12,15]]},&quot;page&quot;:&quot;2036-2045&quot;,&quot;abstract&quot;:&quot;Background. Alveolar macrophages in chronic obstructive pulmonary disease (COPD) have fundamental impairment of phagocytosis for nontypeable Haemophilus influenzae (NTHI). However, relative selectivity of dysfunctional phagocytosis among diverse respiratory pathogens: NTHI, Moraxella catarrhalis (MC), Streptococcus pneumoniae (SP), and nonbacterial particles, as well as the contribution of impaired phagocytosis to severity of COPD, has not been explored. Methods. Alveolar macrophages, obtained from nonsmokers (n = 20), COPD ex-smokers (n = 32), and COPD active smokers (n = 64), were incubated with labeled NTHI, MC, SP, and fluorescent microspheres. Phagocytosis was measured as intracellular percentages of each. Results. Alveolar macrophages of COPD ex-smokers and active smokers had impaired complement-independent phagocytosis of NTHI (P = .003) and MC (P = .0007) but not SP or microspheres. Nonetheless, complement-mediated phagocytosis was enhanced within each group only for SP. Defective phagocytosis was significantly greater for NTHI than for MC among COPD active smokers (P&lt;.OOOl) and ex-smokers (P= .028). Moreover, severity of COPD (FEV1%predicted) correlated with impaired AM phagocytosis for NTHI (P = .0016) and MC (P = .01). Conclusions. These studies delineate pathogen- and host-specific differences in defective alveolar macrophages phagocytosis of respiratory bacteria in COPD, further elucidating the immunologic basis for bacterial persistence in COPD and provide the first demonstration of association of impaired phagocytosis to severity of disease. © The Author 2013.&quot;,&quot;publisher&quot;:&quot;Oxford University Press&quot;,&quot;issue&quot;:&quot;12&quot;,&quot;volume&quot;:&quot;208&quot;,&quot;container-title-short&quot;:&quot;&quot;},&quot;isTemporary&quot;:false},{&quot;id&quot;:&quot;db8ed46a-0310-3f3c-8e6c-14bf713712be&quot;,&quot;itemData&quot;:{&quot;type&quot;:&quot;article-journal&quot;,&quot;id&quot;:&quot;db8ed46a-0310-3f3c-8e6c-14bf713712be&quot;,&quot;title&quot;:&quot;Impaired innate immune alveolar macrophage response and the predilection for COPD exacerbations&quot;,&quot;author&quot;:[{&quot;family&quot;:&quot;Berenson&quot;,&quot;given&quot;:&quot;Charles S.&quot;,&quot;parse-names&quot;:false,&quot;dropping-particle&quot;:&quot;&quot;,&quot;non-dropping-particle&quot;:&quot;&quot;},{&quot;family&quot;:&quot;Kruzel&quot;,&quot;given&quot;:&quot;Ragina L.&quot;,&quot;parse-names&quot;:false,&quot;dropping-particle&quot;:&quot;&quot;,&quot;non-dropping-particle&quot;:&quot;&quot;},{&quot;family&quot;:&quot;Eberhardt&quot;,&quot;given&quot;:&quot;Ellana&quot;,&quot;parse-names&quot;:false,&quot;dropping-particle&quot;:&quot;&quot;,&quot;non-dropping-particle&quot;:&quot;&quot;},{&quot;family&quot;:&quot;Dolnick&quot;,&quot;given&quot;:&quot;Ree&quot;,&quot;parse-names&quot;:false,&quot;dropping-particle&quot;:&quot;&quot;,&quot;non-dropping-particle&quot;:&quot;&quot;},{&quot;family&quot;:&quot;Minderman&quot;,&quot;given&quot;:&quot;Hans&quot;,&quot;parse-names&quot;:false,&quot;dropping-particle&quot;:&quot;&quot;,&quot;non-dropping-particle&quot;:&quot;&quot;},{&quot;family&quot;:&quot;Wallace&quot;,&quot;given&quot;:&quot;Paul K.&quot;,&quot;parse-names&quot;:false,&quot;dropping-particle&quot;:&quot;&quot;,&quot;non-dropping-particle&quot;:&quot;&quot;},{&quot;family&quot;:&quot;Sethi&quot;,&quot;given&quot;:&quot;Sanjay&quot;,&quot;parse-names&quot;:false,&quot;dropping-particle&quot;:&quot;&quot;,&quot;non-dropping-particle&quot;:&quot;&quot;}],&quot;container-title&quot;:&quot;Thorax&quot;,&quot;accessed&quot;:{&quot;date-parts&quot;:[[2025,2,25]]},&quot;DOI&quot;:&quot;10.1136/THORAXJNL-2013-203669&quot;,&quot;ISSN&quot;:&quot;0040-6376&quot;,&quot;PMID&quot;:&quot;24686454&quot;,&quot;URL&quot;:&quot;https://thorax.bmj.com/content/69/9/811&quot;,&quot;issued&quot;:{&quot;date-parts&quot;:[[2014,9,1]]},&quot;page&quot;:&quot;811-818&quot;,&quot;abstract&quot;:&quot;Background Alveolar macrophages (AM) in COPD have fundamentally impaired responsiveness to Toll-like receptor 2 (TLR2) and TLR4 ligands of non-typeable Haemophilus influenzae (NTHI). However, the contribution of innate immune dysfunction to exacerbations of COPD is unexplored. We hypothesised that impaired innate AM responses in COPD extend beyond NTHI to other pathogens and are linked with COPD exacerbations and severity.\n\nMethods AMs, obtained by bronchoalveolar lavage from 88 volunteers with stable-to-moderate COPD, were incubated with respiratory pathogens (NTHI, Moraxella catarrhalis (MC), Streptococcus pneumoniae (SP) and TLR ligands lipopolysaccharide, Pam3Cys) and elicited IL-8 and TNF-α were measured by microsphere flow cytometry. NF-κB nuclear translocation was measured by colorimetric assay. AM TLR2 and TLR4 expression was determined by immunolabeling and quantitation of mean fluorescent indices. Participants were monitored prospectively for occurrence of COPD exacerbations for 1 year following bronchoscopy. Non--parametric analyses were used to compare exacerbation-prone and non-exacerbation-prone individuals.\n\nResults 29 subjects had at least one exacerbation in the follow-up period (exacerbation-prone) and 59 remained exacerbation-free (non-exacerbation-prone). AMs of exacerbation-prone COPD donors were more refractory to cytokine induction by NTHI (p=0.02), MC (p=0.045) and SP (p=0.046), and to TLR2 (p=0.07) and TLR4 (p=0.028) ligands, and had diminished NF-κB nuclear activation, compared with non-exacerbation-prone counterparts. AMs of exacerbation-prone subjects were more refractory to TLR2 upregulation by MC and SP (p=0.04 each).\n\nConclusions Our results support a paradigm of impaired innate responses of COPD AMs to respiratory pathogens, mediated by impaired TLR responses, underlying a propensity for exacerbations in COPD.&quot;,&quot;publisher&quot;:&quot;BMJ Publishing Group Ltd&quot;,&quot;issue&quot;:&quot;9&quot;,&quot;volume&quot;:&quot;69&quot;,&quot;container-title-short&quot;:&quot;Thorax&quot;},&quot;isTemporary&quot;:false},{&quot;id&quot;:&quot;26c6b89b-f02f-3575-b1bd-5d313198fbac&quot;,&quot;itemData&quot;:{&quot;type&quot;:&quot;article-journal&quot;,&quot;id&quot;:&quot;26c6b89b-f02f-3575-b1bd-5d313198fbac&quot;,&quot;title&quot;:&quot;Impaired macrophage phagocytosis of bacteria in severe asthma&quot;,&quot;author&quot;:[{&quot;family&quot;:&quot;Liang&quot;,&quot;given&quot;:&quot;Zhike&quot;,&quot;parse-names&quot;:false,&quot;dropping-particle&quot;:&quot;&quot;,&quot;non-dropping-particle&quot;:&quot;&quot;},{&quot;family&quot;:&quot;Zhang&quot;,&quot;given&quot;:&quot;Qingling&quot;,&quot;parse-names&quot;:false,&quot;dropping-particle&quot;:&quot;&quot;,&quot;non-dropping-particle&quot;:&quot;&quot;},{&quot;family&quot;:&quot;Thomas&quot;,&quot;given&quot;:&quot;Catherine M.R.&quot;,&quot;parse-names&quot;:false,&quot;dropping-particle&quot;:&quot;&quot;,&quot;non-dropping-particle&quot;:&quot;&quot;},{&quot;family&quot;:&quot;Chana&quot;,&quot;given&quot;:&quot;Kirandeep K.&quot;,&quot;parse-names&quot;:false,&quot;dropping-particle&quot;:&quot;&quot;,&quot;non-dropping-particle&quot;:&quot;&quot;},{&quot;family&quot;:&quot;Gibeon&quot;,&quot;given&quot;:&quot;David&quot;,&quot;parse-names&quot;:false,&quot;dropping-particle&quot;:&quot;&quot;,&quot;non-dropping-particle&quot;:&quot;&quot;},{&quot;family&quot;:&quot;Barnes&quot;,&quot;given&quot;:&quot;Peter J.&quot;,&quot;parse-names&quot;:false,&quot;dropping-particle&quot;:&quot;&quot;,&quot;non-dropping-particle&quot;:&quot;&quot;},{&quot;family&quot;:&quot;Chung&quot;,&quot;given&quot;:&quot;Kian F.&quot;,&quot;parse-names&quot;:false,&quot;dropping-particle&quot;:&quot;&quot;,&quot;non-dropping-particle&quot;:&quot;&quot;},{&quot;family&quot;:&quot;Bhavsar&quot;,&quot;given&quot;:&quot;Pankaj K.&quot;,&quot;parse-names&quot;:false,&quot;dropping-particle&quot;:&quot;&quot;,&quot;non-dropping-particle&quot;:&quot;&quot;},{&quot;family&quot;:&quot;Donnelly&quot;,&quot;given&quot;:&quot;Louise E.&quot;,&quot;parse-names&quot;:false,&quot;dropping-particle&quot;:&quot;&quot;,&quot;non-dropping-particle&quot;:&quot;&quot;}],&quot;container-title&quot;:&quot;Respiratory Research&quot;,&quot;container-title-short&quot;:&quot;Respir Res&quot;,&quot;accessed&quot;:{&quot;date-parts&quot;:[[2018,3,25]]},&quot;DOI&quot;:&quot;10.1186/1465-9921-15-72&quot;,&quot;ISBN&quot;:&quot;1465-993X (Electronic)\r1465-9921 (Linking)&quot;,&quot;ISSN&quot;:&quot;1465993X&quot;,&quot;PMID&quot;:&quot;24972601&quot;,&quot;URL&quot;:&quot;http://respiratory-research.com/content/15/1/72&quot;,&quot;issued&quot;:{&quot;date-parts&quot;:[[2014,6,27]]},&quot;page&quot;:&quot;72&quot;,&quot;abstract&quot;:&quot;Background: Bacteria are frequently cultured from sputum samples of severe asthma patients suggesting a defect in bacterial clearance from the airway. We measured the capacity of macrophages from patients with asthma to phagocytose bacteria.Methods: Phagocytosis of fluorescently-labelled polystyrene beads, Haemophilus influenzae or Staphylococcus aureus by broncholaveolar lavage alveolar macrophages (AM) and by monocyte-derived macrophages (MDM) from non-asthmatics, mild-moderate and severe asthmatic patients was assessed using fluorimetry.Results: There were no differences in phagocytosis of polystyrene beads by AMs or MDMs from any of the subject groups. There was reduced phagocytosis of Haemophilus influenzae and Staphylococcus aureus in MDMs from patients with severe asthma compared to non-severe asthma (p &lt; 0.05 and p &lt; 0.01, respectively) and healthy subjects (p &lt; 0.01and p &lt; 0.001, respectively). Phagocytosis of Haemophilus influenzae and Staphylococcus aureus by AM was also reduced in severe asthma compared to normal subjects (p &lt; 0.05). Dexamethasone and formoterol did not suppress phagocytosis of bacteria by MDMs from any of the groups.Conclusions: Persistence of bacteria in the lower airways may result partly from a reduced phagocytic capacity of macrophages for bacteria. This may contribute to increased exacerbations, airway colonization and persistence of inflammation. © 2014 Liang et al.; licensee BioMed Central Ltd.&quot;,&quot;publisher&quot;:&quot;BioMed Central&quot;,&quot;issue&quot;:&quot;1&quot;,&quot;volume&quot;:&quot;15&quot;},&quot;isTemporary&quot;:false},{&quot;id&quot;:&quot;e069e9f1-b734-3bab-a16e-6cfe90997095&quot;,&quot;itemData&quot;:{&quot;type&quot;:&quot;article-journal&quot;,&quot;id&quot;:&quot;e069e9f1-b734-3bab-a16e-6cfe90997095&quot;,&quot;title&quot;:&quot;Defective monocyte-derived macrophage phagocytosis is associated with exacerbation frequency in COPD&quot;,&quot;author&quot;:[{&quot;family&quot;:&quot;Singh&quot;,&quot;given&quot;:&quot;R.&quot;,&quot;parse-names&quot;:false,&quot;dropping-particle&quot;:&quot;&quot;,&quot;non-dropping-particle&quot;:&quot;&quot;},{&quot;family&quot;:&quot;Belchamber&quot;,&quot;given&quot;:&quot;K. B.R.&quot;,&quot;parse-names&quot;:false,&quot;dropping-particle&quot;:&quot;&quot;,&quot;non-dropping-particle&quot;:&quot;&quot;},{&quot;family&quot;:&quot;Fenwick&quot;,&quot;given&quot;:&quot;P. S.&quot;,&quot;parse-names&quot;:false,&quot;dropping-particle&quot;:&quot;&quot;,&quot;non-dropping-particle&quot;:&quot;&quot;},{&quot;family&quot;:&quot;Chana&quot;,&quot;given&quot;:&quot;K.&quot;,&quot;parse-names&quot;:false,&quot;dropping-particle&quot;:&quot;&quot;,&quot;non-dropping-particle&quot;:&quot;&quot;},{&quot;family&quot;:&quot;Donaldson&quot;,&quot;given&quot;:&quot;G.&quot;,&quot;parse-names&quot;:false,&quot;dropping-particle&quot;:&quot;&quot;,&quot;non-dropping-particle&quot;:&quot;&quot;},{&quot;family&quot;:&quot;Wedzicha&quot;,&quot;given&quot;:&quot;J. A.&quot;,&quot;parse-names&quot;:false,&quot;dropping-particle&quot;:&quot;&quot;,&quot;non-dropping-particle&quot;:&quot;&quot;},{&quot;family&quot;:&quot;Barnes&quot;,&quot;given&quot;:&quot;P. J.&quot;,&quot;parse-names&quot;:false,&quot;dropping-particle&quot;:&quot;&quot;,&quot;non-dropping-particle&quot;:&quot;&quot;},{&quot;family&quot;:&quot;Donnelly&quot;,&quot;given&quot;:&quot;L. E.&quot;,&quot;parse-names&quot;:false,&quot;dropping-particle&quot;:&quot;&quot;,&quot;non-dropping-particle&quot;:&quot;&quot;}],&quot;container-title&quot;:&quot;Respiratory Research&quot;,&quot;container-title-short&quot;:&quot;Respir Res&quot;,&quot;accessed&quot;:{&quot;date-parts&quot;:[[2021,6,3]]},&quot;DOI&quot;:&quot;10.1186/s12931-021-01718-8&quot;,&quot;ISSN&quot;:&quot;1465993X&quot;,&quot;PMID&quot;:&quot;33879129&quot;,&quot;URL&quot;:&quot;https://doi.org/10.1186/s12931-021-01718-8&quot;,&quot;issued&quot;:{&quot;date-parts&quot;:[[2021,12,1]]},&quot;page&quot;:&quot;113&quot;,&quot;abstract&quot;:&quot;Background: Lower airway bacterial colonisation (LABC) in COPD patients is associated with increased exacerbation frequency and faster lung function decline. Defective macrophage phagocytosis in COPD drives inflammation, but how defective macrophage function contributes to exacerbations is not clear. This study investigated the association between macrophage phagocytosis and exacerbation frequency, LABC and clinical parameters. Methods: Monocyte-derived macrophages (MDM) were generated from 92 stable COPD patients, and at the onset of exacerbation in 39 patients. Macrophages were exposed to fluorescently labelled Haemophilus influenzae or Streptococcus pneumoniae for 4 h, then phagocytosis measured by fluorimetry and cytokine release by ELISA. Sputum bacterial colonisation was measured by PCR. Results: Phagocytosis of H. influenzae was negatively correlated with exacerbation frequency (r = 0.440, p &lt; 0.01), and was significantly reduced in frequent vs. infrequent exacerbators (1.9 × 103 RFU vs. 2.5 × 103 RFU, p &lt; 0.01). There was no correlation for S. pneumoniae. There was no association between phagocytosis of either bacteria with age, lung function, smoking history or treatment with inhaled corticosteroids, or long-acting bronchodilators. Phagocytosis was not altered during an exacerbation, or in the 2 weeks post-exacerbation. In response to phagocytosis, MDM from exacerbating patients showed increased release of CXCL-8 (p &lt; 0.001) and TNFα (p &lt; 0.01) compared to stable state. Conclusion: Impaired COPD macrophage phagocytosis of H. influenzae, but not S. pneumoniae is associated with exacerbation frequency, resulting in pro-inflammatory macrophages that may contribute to disease progression. Targeting these frequent exacerbators with drugs that improve macrophage phagocytosis may prove beneficial.&quot;,&quot;publisher&quot;:&quot;BioMed Central Ltd&quot;,&quot;issue&quot;:&quot;1&quot;,&quot;volume&quot;:&quot;22&quot;},&quot;isTemporary&quot;:false}]},{&quot;citationID&quot;:&quot;MENDELEY_CITATION_49fba375-14d0-4145-8e76-cd30b2d68259&quot;,&quot;properties&quot;:{&quot;noteIndex&quot;:0},&quot;isEdited&quot;:false,&quot;manualOverride&quot;:{&quot;isManuallyOverridden&quot;:false,&quot;citeprocText&quot;:&quot;(Hodge et al., 2016, https://doi.org/10.1016/J.CHEST.2015.10.066)&quot;,&quot;manualOverrideText&quot;:&quot;&quot;},&quot;citationTag&quot;:&quot;MENDELEY_CITATION_v3_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&quot;,&quot;citationItems&quot;:[{&quot;id&quot;:&quot;ac5b7da5-605f-32bd-a0b6-a873e74285ef&quot;,&quot;itemData&quot;:{&quot;type&quot;:&quot;article-journal&quot;,&quot;id&quot;:&quot;ac5b7da5-605f-32bd-a0b6-a873e74285ef&quot;,&quot;title&quot;:&quot;Is Alveolar Macrophage Phagocytic Dysfunction in Children With Protracted Bacterial Bronchitis a Forerunner to Bronchiectasis?&quot;,&quot;author&quot;:[{&quot;family&quot;:&quot;Hodge&quot;,&quot;given&quot;:&quot;Sandra&quot;,&quot;parse-names&quot;:false,&quot;dropping-particle&quot;:&quot;&quot;,&quot;non-dropping-particle&quot;:&quot;&quot;},{&quot;family&quot;:&quot;Upham&quot;,&quot;given&quot;:&quot;John W.&quot;,&quot;parse-names&quot;:false,&quot;dropping-particle&quot;:&quot;&quot;,&quot;non-dropping-particle&quot;:&quot;&quot;},{&quot;family&quot;:&quot;Pizzutto&quot;,&quot;given&quot;:&quot;Susan&quot;,&quot;parse-names&quot;:false,&quot;dropping-particle&quot;:&quot;&quot;,&quot;non-dropping-particle&quot;:&quot;&quot;},{&quot;family&quot;:&quot;Petsky&quot;,&quot;given&quot;:&quot;Helen L.&quot;,&quot;parse-names&quot;:false,&quot;dropping-particle&quot;:&quot;&quot;,&quot;non-dropping-particle&quot;:&quot;&quot;},{&quot;family&quot;:&quot;Yerkovich&quot;,&quot;given&quot;:&quot;Stephanie&quot;,&quot;parse-names&quot;:false,&quot;dropping-particle&quot;:&quot;&quot;,&quot;non-dropping-particle&quot;:&quot;&quot;},{&quot;family&quot;:&quot;Baines&quot;,&quot;given&quot;:&quot;Katherine J.&quot;,&quot;parse-names&quot;:false,&quot;dropping-particle&quot;:&quot;&quot;,&quot;non-dropping-particle&quot;:&quot;&quot;},{&quot;family&quot;:&quot;Gibson&quot;,&quot;given&quot;:&quot;Peter&quot;,&quot;parse-names&quot;:false,&quot;dropping-particle&quot;:&quot;&quot;,&quot;non-dropping-particle&quot;:&quot;&quot;},{&quot;family&quot;:&quot;Simpson&quot;,&quot;given&quot;:&quot;Jodie L.&quot;,&quot;parse-names&quot;:false,&quot;dropping-particle&quot;:&quot;&quot;,&quot;non-dropping-particle&quot;:&quot;&quot;},{&quot;family&quot;:&quot;Buntain&quot;,&quot;given&quot;:&quot;Helen&quot;,&quot;parse-names&quot;:false,&quot;dropping-particle&quot;:&quot;&quot;,&quot;non-dropping-particle&quot;:&quot;&quot;},{&quot;family&quot;:&quot;Chen&quot;,&quot;given&quot;:&quot;Alice C.H.&quot;,&quot;parse-names&quot;:false,&quot;dropping-particle&quot;:&quot;&quot;,&quot;non-dropping-particle&quot;:&quot;&quot;},{&quot;family&quot;:&quot;Hodge&quot;,&quot;given&quot;:&quot;Greg&quot;,&quot;parse-names&quot;:false,&quot;dropping-particle&quot;:&quot;&quot;,&quot;non-dropping-particle&quot;:&quot;&quot;},{&quot;family&quot;:&quot;Chang&quot;,&quot;given&quot;:&quot;Anne B.&quot;,&quot;parse-names&quot;:false,&quot;dropping-particle&quot;:&quot;&quot;,&quot;non-dropping-particle&quot;:&quot;&quot;}],&quot;container-title&quot;:&quot;Chest&quot;,&quot;accessed&quot;:{&quot;date-parts&quot;:[[2025,3,18]]},&quot;DOI&quot;:&quot;10.1016/J.CHEST.2015.10.066&quot;,&quot;ISSN&quot;:&quot;0012-3692&quot;,&quot;PMID&quot;:&quot;26867834&quot;,&quot;issued&quot;:{&quot;date-parts&quot;:[[2016,2,1]]},&quot;page&quot;:&quot;508-515&quot;,&quot;abstract&quot;:&quot;Background: Children with recurrent protracted bacterial bronchitis (PBB) and bronchiectasis share common features, and PBB is likely a forerunner to bronchiectasis. Both diseases are associated with neutrophilic inflammation and frequent isolation of potentially pathogenic microorganisms, including nontypeable Haemophilus influenzae (NTHi), from the lower airway. Defective alveolar macrophage phagocytosis of apoptotic bronchial epithelial cells (efferocytosis), as found in other chronic lung diseases, may also contribute to tissue damage and neutrophil persistence. Thus, in children with bronchiectasis or PBB and in control subjects, we quantified the phagocytosis of airway apoptotic cells and NTHi by alveolar macrophages and related the phagocytic capacity to clinical and airway inflammation. Methods: Children with bronchiectasis (n = 55) or PBB (n = 13) and control subjects (n = 13) were recruited. Alveolar macrophage phagocytosis, efferocytosis, and expression of phagocytic scavenger receptors were assessed by flow cytometry. Bronchoalveolar lavage fluid interleukin (IL) 1β was measured by enzyme-linked immunosorbent assay. Results: For children with PBB or bronchiectasis, macrophage phagocytic capacity was significantly lower than for control subjects (P=.003 and P&lt;.001 for efferocytosis and P=.041 and P = .004 for phagocytosis of NTHi; PBB and bronchiectasis, respectively); median phagocytosis of NTHi for the groups was as follows: bronchiectasis, 13.7% (interquartile range [IQR], 11%-16%); PBB, 16% (IQR, 11%-16%); control subjects, 19.0% (IQR, 13%-21%); and median efferocytosis for the groups was as follows: bronchiectasis, 14.1% (IQR, 10%-16%); PBB, 16.2% (IQR, 14%-17%); control subjects, 18.1% (IQR, 16%-21%). Mannose receptor expression was significantly reduced in the bronchiectasis group (P = .019), and IL-1β increased in both bronchiectasis and PBB groups vs control subjects. Conclusions: A reduced alveolar macrophage phagocytic host response to apoptotic cells or NTHi may contribute to neutrophilic inflammation and NTHi colonization in both PBB and bronchiectasis. Whether this mechanism also contributes to the progression of PBB to bronchiectasis remains unknown.&quot;,&quot;publisher&quot;:&quot;Elsevier&quot;,&quot;issue&quot;:&quot;2&quot;,&quot;volume&quot;:&quot;149&quot;,&quot;container-title-short&quot;:&quot;Chest&quot;},&quot;isTemporary&quot;:false}]},{&quot;citationID&quot;:&quot;MENDELEY_CITATION_d2417462-cf6e-4e91-b5cd-7c8cc8ebb9c2&quot;,&quot;properties&quot;:{&quot;noteIndex&quot;:0},&quot;isEdited&quot;:false,&quot;manualOverride&quot;:{&quot;isManuallyOverridden&quot;:false,&quot;citeprocText&quot;:&quot;(Hodge et al., 2006, https://doi.org/10.1183/09031936.06.00001506; 2008, https://doi.org/10.1164/rccm.200711-1666OC; 2017, https://doi.org/10.1152/ajplung.00518.2016)&quot;,&quot;manualOverrideText&quot;:&quot;&quot;},&quot;citationTag&quot;:&quot;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&quot;,&quot;citationItems&quot;:[{&quot;id&quot;:&quot;719fd640-0a20-3825-8428-17524467efbf&quot;,&quot;itemData&quot;:{&quot;type&quot;:&quot;article-journal&quot;,&quot;id&quot;:&quot;719fd640-0a20-3825-8428-17524467efbf&quot;,&quot;title&quot;:&quot;Azithromycin improves macrophage phagocytic function and expression of mannose receptor in chronic obstructive pulmonary disease&quot;,&quot;author&quot;:[{&quot;family&quot;:&quot;Hodge&quot;,&quot;given&quot;:&quot;Sandra&quot;,&quot;parse-names&quot;:false,&quot;dropping-particle&quot;:&quot;&quot;,&quot;non-dropping-particle&quot;:&quot;&quot;},{&quot;family&quot;:&quot;Hodge&quot;,&quot;given&quot;:&quot;Greg&quot;,&quot;parse-names&quot;:false,&quot;dropping-particle&quot;:&quot;&quot;,&quot;non-dropping-particle&quot;:&quot;&quot;},{&quot;family&quot;:&quot;Jersmann&quot;,&quot;given&quot;:&quot;Hubertus&quot;,&quot;parse-names&quot;:false,&quot;dropping-particle&quot;:&quot;&quot;,&quot;non-dropping-particle&quot;:&quot;&quot;},{&quot;family&quot;:&quot;Matthews&quot;,&quot;given&quot;:&quot;Geoffrey&quot;,&quot;parse-names&quot;:false,&quot;dropping-particle&quot;:&quot;&quot;,&quot;non-dropping-particle&quot;:&quot;&quot;},{&quot;family&quot;:&quot;Ahern&quot;,&quot;given&quot;:&quot;Jessica&quot;,&quot;parse-names&quot;:false,&quot;dropping-particle&quot;:&quot;&quot;,&quot;non-dropping-particle&quot;:&quot;&quot;},{&quot;family&quot;:&quot;Holmes&quot;,&quot;given&quot;:&quot;Mark&quot;,&quot;parse-names&quot;:false,&quot;dropping-particle&quot;:&quot;&quot;,&quot;non-dropping-particle&quot;:&quot;&quot;},{&quot;family&quot;:&quot;Reynolds&quot;,&quot;given&quot;:&quot;Paul N.&quot;,&quot;parse-names&quot;:false,&quot;dropping-particle&quot;:&quot;&quot;,&quot;non-dropping-particle&quot;:&quot;&quot;}],&quot;container-title&quot;:&quot;American Journal of Respiratory and Critical Care Medicine&quot;,&quot;container-title-short&quot;:&quot;Am J Respir Crit Care Med&quot;,&quot;accessed&quot;:{&quot;date-parts&quot;:[[2021,7,15]]},&quot;DOI&quot;:&quot;10.1164/rccm.200711-1666OC&quot;,&quot;ISSN&quot;:&quot;1073449X&quot;,&quot;PMID&quot;:&quot;18420960&quot;,&quot;URL&quot;:&quot;www.atsjournals.org&quot;,&quot;issued&quot;:{&quot;date-parts&quot;:[[2008,12,20]]},&quot;page&quot;:&quot;139-148&quot;,&quot;abstract&quot;:&quot;Rationale: Defective efferocytosis (phagocytic clearance of apoptotic cells) in the airway may perpetuate inflammation via secondary necrosis inchronic obstructive pulmonary disease (COPD). We have previously reported that low-dose azithromycin improved alveolar macrophage (AM) phagocytic function in vitro. Objectives: We investigated collectins (mannose-binding lectin [MBL] and surfactant protein [SP]-D) and mannose receptor (MR) in COPD and their possible role in the azithromycin-mediated improvement in phagocytosis. Methods: In vitro effects of azithromycin on AM expression of MR were investigated. MBL, SP-D, and MR were measured in patients with COPD and control subjects. Azithromycin (250 mg orally daily for 5 d then twice weekly for 12 wk) was administered to 11 patients with COPD. Assessments included AM phagocytic ability and expression of MR, MBL, SP-D, bronchial epithelial cell apoptosis, pulmonary function, C-reactive protein, blood/BAL leukocyte counts, cytokine production, and T-cell markers of activation and phenotype. Measurements and Main Results: Azithomycin (500 ng/ml) increased MR expression by 50% in vitro. AM MR expression and levels of MBL and SP-D were significantly reduced in patients with COPD compared with control subjects. In patients with COPD, after azithromycin therapy, we observed significantly improved AM phagocytic ability (pre: 9.9%; post: 15.1%), reduced bronchial epithelial cell apoptosis (pre: 30.0%; post: 19.7%), and increased MR and reduced inflammatory markers in the peripheral blood. These findings implicate the MR in the defective phagocytic function of AMs in COPD and as a target for the azithromycin-mediated improvement in phagocytic ability. Conclusions: Our findings indicate a novel approach to supplement existing therapies in COPD.&quot;,&quot;publisher&quot;:&quot;American Thoracic Society&quot;,&quot;issue&quot;:&quot;2&quot;,&quot;volume&quot;:&quot;178&quot;},&quot;isTemporary&quot;:false},{&quot;id&quot;:&quot;3a0906a7-b876-3ee9-a1fe-8ace3e6b3b7c&quot;,&quot;itemData&quot;:{&quot;type&quot;:&quot;article-journal&quot;,&quot;id&quot;:&quot;3a0906a7-b876-3ee9-a1fe-8ace3e6b3b7c&quot;,&quot;title&quot;:&quot;Nonantibiotic macrolides restore airway macrophage phagocytic function with potential anti-inflammatory effects in chronic lung diseases&quot;,&quot;author&quot;:[{&quot;family&quot;:&quot;Hodge&quot;,&quot;given&quot;:&quot;Sandra&quot;,&quot;parse-names&quot;:false,&quot;dropping-particle&quot;:&quot;&quot;,&quot;non-dropping-particle&quot;:&quot;&quot;},{&quot;family&quot;:&quot;Tran&quot;,&quot;given&quot;:&quot;Hai B.&quot;,&quot;parse-names&quot;:false,&quot;dropping-particle&quot;:&quot;&quot;,&quot;non-dropping-particle&quot;:&quot;&quot;},{&quot;family&quot;:&quot;Hamon&quot;,&quot;given&quot;:&quot;Rhys&quot;,&quot;parse-names&quot;:false,&quot;dropping-particle&quot;:&quot;&quot;,&quot;non-dropping-particle&quot;:&quot;&quot;},{&quot;family&quot;:&quot;Roscioli&quot;,&quot;given&quot;:&quot;Eugene&quot;,&quot;parse-names&quot;:false,&quot;dropping-particle&quot;:&quot;&quot;,&quot;non-dropping-particle&quot;:&quot;&quot;},{&quot;family&quot;:&quot;Hodge&quot;,&quot;given&quot;:&quot;Greg&quot;,&quot;parse-names&quot;:false,&quot;dropping-particle&quot;:&quot;&quot;,&quot;non-dropping-particle&quot;:&quot;&quot;},{&quot;family&quot;:&quot;Jersmann&quot;,&quot;given&quot;:&quot;Hubertus&quot;,&quot;parse-names&quot;:false,&quot;dropping-particle&quot;:&quot;&quot;,&quot;non-dropping-particle&quot;:&quot;&quot;},{&quot;family&quot;:&quot;Ween&quot;,&quot;given&quot;:&quot;Miranda&quot;,&quot;parse-names&quot;:false,&quot;dropping-particle&quot;:&quot;&quot;,&quot;non-dropping-particle&quot;:&quot;&quot;},{&quot;family&quot;:&quot;Reynolds&quot;,&quot;given&quot;:&quot;Paul N.&quot;,&quot;parse-names&quot;:false,&quot;dropping-particle&quot;:&quot;&quot;,&quot;non-dropping-particle&quot;:&quot;&quot;},{&quot;family&quot;:&quot;Yeung&quot;,&quot;given&quot;:&quot;Arthur&quot;,&quot;parse-names&quot;:false,&quot;dropping-particle&quot;:&quot;&quot;,&quot;non-dropping-particle&quot;:&quot;&quot;},{&quot;family&quot;:&quot;Treiberg&quot;,&quot;given&quot;:&quot;Jennifer&quot;,&quot;parse-names&quot;:false,&quot;dropping-particle&quot;:&quot;&quot;,&quot;non-dropping-particle&quot;:&quot;&quot;},{&quot;family&quot;:&quot;Wilbert&quot;,&quot;given&quot;:&quot;Sibylle&quot;,&quot;parse-names&quot;:false,&quot;dropping-particle&quot;:&quot;&quot;,&quot;non-dropping-particle&quot;:&quot;&quot;}],&quot;container-title&quot;:&quot;American Journal of Physiology - Lung Cellular and Molecular Physiology&quot;,&quot;container-title-short&quot;:&quot;Am J Physiol Lung Cell Mol Physiol&quot;,&quot;accessed&quot;:{&quot;date-parts&quot;:[[2021,6,15]]},&quot;DOI&quot;:&quot;10.1152/ajplung.00518.2016&quot;,&quot;ISSN&quot;:&quot;15221504&quot;,&quot;PMID&quot;:&quot;28258107&quot;,&quot;URL&quot;:&quot;/pmc/articles/PMC5451592/&quot;,&quot;issued&quot;:{&quot;date-parts&quot;:[[2017,5,4]]},&quot;page&quot;:&quot;L678-L687&quot;,&quot;abstract&quot;:&quot;We reported defective efferocytosis associated with cigarette smoking and/or airway inflammation in chronic lung diseases, including chronic obstructive pulmonary disease, severe asthma, and childhood bronchiectasis. We also showed defects in phagocytosis of nontypeable Haemophilus influenzae (NTHi), a common colonizer of the lower airway in these diseases. These defects could be substantially overcome with lowdose azithromycin; however, chronic use may induce bacterial resistance. The aim of the present study was therefore to investigate two novel macrolides—2′-desoxy-9-(S)-erythromycylamine (GS-459755) and azithromycin-based 2′-desoxy molecule (GS-560660)—with significantly diminished antibiotic activity against Staphylococcus aureus, Streptococcus pneumonia, Moraxella catarrhalis, and H. influenzae. We tested their effects on efferocytosis, phagocytosis of NTHi, cell viability, receptors involved in recognition of apoptotic cells and/or NTHi (flow cytometry), secreted and cleaved intracellular IL-1β (cytometric bead array, immunofluorescence/confocal microscopy), and nucleotide-binding oligomerization domain-like receptor family pyrin domain-containing 3 (NLRP3) using primary alveolar macrophages and THP-1 macrophages ± 10% cigarette smoke extract. Dose-response experiments showed optimal prophagocytic effects of GS-459755 and GS-560660 at concentrations of 0.5–1 μg/ml compared with our findings with azithromycin. Both macrolides significantly improved phagocytosis of apoptotic cells and NTHi (e.g., increases in efferocytosis and phagocytosis of NTHi: GS-459755, 23 and 22.5%, P = 0.043; GS-560660, 23.5 and 22%, P = 0.043, respectively). Macrophage viability remained &gt;85% following 24 h exposure to either macrolide at concentrations up to 20 μg/ml. Secreted and intracellular-cleaved IL-1β was decreased with both macrolides with no significant changes in recognition molecules c-mer proto-oncogene tyrosine kinase; scavenger receptor class A, member 1; Toll-like receptor 2/4; or CD36. Particulate cytoplasmic immunofluorescence of NLRP3 inflammasome was also reduced significantly. We conclude that GS-459755 and GS-560660 may be useful for reducing airway inflammation in chronic lung diseases without inducing bacterial resistance.&quot;,&quot;publisher&quot;:&quot;American Physiological Society&quot;,&quot;issue&quot;:&quot;5&quot;,&quot;volume&quot;:&quot;312&quot;},&quot;isTemporary&quot;:false},{&quot;id&quot;:&quot;34c89bbe-fa78-3d0a-952a-8aab21ebc74e&quot;,&quot;itemData&quot;:{&quot;type&quot;:&quot;article-journal&quot;,&quot;id&quot;:&quot;34c89bbe-fa78-3d0a-952a-8aab21ebc74e&quot;,&quot;title&quot;:&quot;Azithromycin increases phagocytosis of apoptotic bronchial epithelial cells by alveolar macrophages&quot;,&quot;author&quot;:[{&quot;family&quot;:&quot;Hodge&quot;,&quot;given&quot;:&quot;Sandy&quot;,&quot;parse-names&quot;:false,&quot;dropping-particle&quot;:&quot;&quot;,&quot;non-dropping-particle&quot;:&quot;&quot;},{&quot;family&quot;:&quot;Hodge&quot;,&quot;given&quot;:&quot;G.&quot;,&quot;parse-names&quot;:false,&quot;dropping-particle&quot;:&quot;&quot;,&quot;non-dropping-particle&quot;:&quot;&quot;},{&quot;family&quot;:&quot;Brozyna&quot;,&quot;given&quot;:&quot;S.&quot;,&quot;parse-names&quot;:false,&quot;dropping-particle&quot;:&quot;&quot;,&quot;non-dropping-particle&quot;:&quot;&quot;},{&quot;family&quot;:&quot;Jersmann&quot;,&quot;given&quot;:&quot;H.&quot;,&quot;parse-names&quot;:false,&quot;dropping-particle&quot;:&quot;&quot;,&quot;non-dropping-particle&quot;:&quot;&quot;},{&quot;family&quot;:&quot;Holmes&quot;,&quot;given&quot;:&quot;M.&quot;,&quot;parse-names&quot;:false,&quot;dropping-particle&quot;:&quot;&quot;,&quot;non-dropping-particle&quot;:&quot;&quot;},{&quot;family&quot;:&quot;Reynolds&quot;,&quot;given&quot;:&quot;P. N.&quot;,&quot;parse-names&quot;:false,&quot;dropping-particle&quot;:&quot;&quot;,&quot;non-dropping-particle&quot;:&quot;&quot;}],&quot;container-title&quot;:&quot;European Respiratory Journal&quot;,&quot;accessed&quot;:{&quot;date-parts&quot;:[[2021,7,15]]},&quot;DOI&quot;:&quot;10.1183/09031936.06.00001506&quot;,&quot;ISSN&quot;:&quot;09031936&quot;,&quot;PMID&quot;:&quot;16737992&quot;,&quot;issued&quot;:{&quot;date-parts&quot;:[[2006]]},&quot;page&quot;:&quot;486-495&quot;,&quot;abstract&quot;:&quot;Chronic obstructive pulmonary disease (COPD) is associated with increased apoptosis and defective phagocytosis in the airway. As uncleared cells can undergo secondary necrosis and perpetuate inflammation, strategies to improve clearance would have therapeutic significance. There is evidence that the 15-member macrolide antibiotic azithromycin has anti-inflammatory properties. Its effects may be increased in the lung due to its ability to reach high concentrations in alveolar macrophages (AMs). The present study investigated the effects of low-dose (500 ng·mL-1) azithromycin on the phagocytosis of apoptotic bronchial epithelial cells and neutrophils by AMs. Flow cytometry was applied to measure phagocytosis and receptors involved in AM recognition of apoptotic cells. Cytokines were investigated using cytometric bead array. Baseline phagocytosis was reduced in COPD subjects compared with controls. Azithromycin significantly improved the phagocytosis of epithelial cells or neutrophils by AMs from COPD subjects by 68 and 38%, respectively, often up to levels comparable with controls. The increase in phagocytosis was partially inhibited by phosphatidylserine, implicating the phosphatidylserine pathway in the pro-phagocytic effects of azithromycin. Azithromycin had no effect on other recognition molecules (granulocyte-macrophage colony-stimulating factor, CD44, CD31, CD36, CD91, αvβ3 integrin). At higher doses, azithromycin decreased levels of proinflammatory cytokines. Thus, low-dose azithromycin therapy could provide an adjunct therapeutic option in chronic obstructive pulmonary disease. Copyright ©ERS Journals Ltd 2006.&quot;,&quot;issue&quot;:&quot;3&quot;,&quot;volume&quot;:&quot;28&quot;,&quot;container-title-short&quot;:&quot;&quot;},&quot;isTemporary&quot;:false}]},{&quot;citationID&quot;:&quot;MENDELEY_CITATION_a59714f7-c4d4-46d4-88b0-69b2c1d423fa&quot;,&quot;properties&quot;:{&quot;noteIndex&quot;:0},&quot;isEdited&quot;:false,&quot;manualOverride&quot;:{&quot;isManuallyOverridden&quot;:false,&quot;citeprocText&quot;:&quot;(Hodge et al., 2007, https://doi.org/10.1165/rcmb.2007-0025OC; Lundborg et al., 2006, https://doi.org/10.1016/J.ENVRES.2005.08.007; Martí-Lliteras et al., 2009, https://doi.org/10.1128/IAI.00305-09/SUPPL_FILE/SUPLEMENTARY_FIG__1.PPT)&quot;,&quot;manualOverrideText&quot;:&quot;&quot;},&quot;citationTag&quot;:&quot;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&quot;,&quot;citationItems&quot;:[{&quot;id&quot;:&quot;73ab9ce6-e540-3fec-a60a-cd4a355e0768&quot;,&quot;itemData&quot;:{&quot;type&quot;:&quot;article-journal&quot;,&quot;id&quot;:&quot;73ab9ce6-e540-3fec-a60a-cd4a355e0768&quot;,&quot;title&quot;:&quot;Aggregates of ultrafine particles impair phagocytosis of microorganisms by human alveolar macrophages&quot;,&quot;author&quot;:[{&quot;family&quot;:&quot;Lundborg&quot;,&quot;given&quot;:&quot;Margot&quot;,&quot;parse-names&quot;:false,&quot;dropping-particle&quot;:&quot;&quot;,&quot;non-dropping-particle&quot;:&quot;&quot;},{&quot;family&quot;:&quot;Dahlén&quot;,&quot;given&quot;:&quot;Sven Erik&quot;,&quot;parse-names&quot;:false,&quot;dropping-particle&quot;:&quot;&quot;,&quot;non-dropping-particle&quot;:&quot;&quot;},{&quot;family&quot;:&quot;Johard&quot;,&quot;given&quot;:&quot;Urban&quot;,&quot;parse-names&quot;:false,&quot;dropping-particle&quot;:&quot;&quot;,&quot;non-dropping-particle&quot;:&quot;&quot;},{&quot;family&quot;:&quot;Gerde&quot;,&quot;given&quot;:&quot;Per&quot;,&quot;parse-names&quot;:false,&quot;dropping-particle&quot;:&quot;&quot;,&quot;non-dropping-particle&quot;:&quot;&quot;},{&quot;family&quot;:&quot;Jarstrand&quot;,&quot;given&quot;:&quot;Connie&quot;,&quot;parse-names&quot;:false,&quot;dropping-particle&quot;:&quot;&quot;,&quot;non-dropping-particle&quot;:&quot;&quot;},{&quot;family&quot;:&quot;Camner&quot;,&quot;given&quot;:&quot;Per&quot;,&quot;parse-names&quot;:false,&quot;dropping-particle&quot;:&quot;&quot;,&quot;non-dropping-particle&quot;:&quot;&quot;},{&quot;family&quot;:&quot;Låstbom&quot;,&quot;given&quot;:&quot;Lena&quot;,&quot;parse-names&quot;:false,&quot;dropping-particle&quot;:&quot;&quot;,&quot;non-dropping-particle&quot;:&quot;&quot;}],&quot;container-title&quot;:&quot;Environmental Research&quot;,&quot;accessed&quot;:{&quot;date-parts&quot;:[[2025,3,17]]},&quot;DOI&quot;:&quot;10.1016/J.ENVRES.2005.08.007&quot;,&quot;ISSN&quot;:&quot;0013-9351&quot;,&quot;PMID&quot;:&quot;16171796&quot;,&quot;issued&quot;:{&quot;date-parts&quot;:[[2006,2,1]]},&quot;page&quot;:&quot;197-204&quot;,&quot;abstract&quot;:&quot;We investigated whether exposure of alveolar macrophages to aggregates of ultrafine carbon particles affected subsequent phagocytosis of microorganisms. Human alveolar macrophages were obtained by bronchoalveolar lavage and exposed to aggregates of ultrafine carbon particles or diesel exhaust particles (DEP) for 20 h before measurements of phagocytosis. The particle loads were estimated to be comparable to those of air pollution exposure with established health effects in humans. Phagocytotic activity was measured as attachment and ingestion of four different test particles (amorphous silica particles, yeast cells from Candida albicans, and Cryptococcus neoformans opsonized with specific IgG or fresh serum) that bind to scavenger, mannose, Fc, and complement receptors, respectively. Carbon preloading significantly impaired the attachment and ingestion process (P&lt;0.01) for all particles, except for yeast cells from C. neoformans opsonized with specific IgG. On the average, the accumulated attachment decreased by 30% and the ingested fraction decreased by 10%. Loading of alveolar macrophages with either aggregates of ultrafine DEP or carbon particles impaired the phagocytosis of silica test particles in a similar way. Exposure of human alveolar macrophages to aggregates of carbon or DEP, in concentrations relevant to human environmental exposures, caused significant impairment of phagocytosis of silica particles and microorganisms. The inhibitory effect on particle phagocytosis mediated by four different receptors suggests that air pollution particles cause a general inhibition of macrophage phagocytosis. Such an effect may contribute to increased susceptibility to infections and, for example, result in more exacerbations of asthma and chronic obstructive pulmonary disease. © 2005 Elsevier Inc. All rights reserved.&quot;,&quot;publisher&quot;:&quot;Academic Press&quot;,&quot;issue&quot;:&quot;2&quot;,&quot;volume&quot;:&quot;100&quot;,&quot;container-title-short&quot;:&quot;Environ Res&quot;},&quot;isTemporary&quot;:false},{&quot;id&quot;:&quot;2342cd5c-015b-3901-ae05-48d1337bde84&quot;,&quot;itemData&quot;:{&quot;type&quot;:&quot;article-journal&quot;,&quot;id&quot;:&quot;2342cd5c-015b-3901-ae05-48d1337bde84&quot;,&quot;title&quot;:&quot;Nontypeable Haemophilus influenzae clearance by alveolar macrophages is impaired by exposure to cigarette smoke&quot;,&quot;author&quot;:[{&quot;family&quot;:&quot;Martí-Lliteras&quot;,&quot;given&quot;:&quot;Pau&quot;,&quot;parse-names&quot;:false,&quot;dropping-particle&quot;:&quot;&quot;,&quot;non-dropping-particle&quot;:&quot;&quot;},{&quot;family&quot;:&quot;Regueiro&quot;,&quot;given&quot;:&quot;Verónica&quot;,&quot;parse-names&quot;:false,&quot;dropping-particle&quot;:&quot;&quot;,&quot;non-dropping-particle&quot;:&quot;&quot;},{&quot;family&quot;:&quot;Morey&quot;,&quot;given&quot;:&quot;Pau&quot;,&quot;parse-names&quot;:false,&quot;dropping-particle&quot;:&quot;&quot;,&quot;non-dropping-particle&quot;:&quot;&quot;},{&quot;family&quot;:&quot;Hood&quot;,&quot;given&quot;:&quot;Derek W.&quot;,&quot;parse-names&quot;:false,&quot;dropping-particle&quot;:&quot;&quot;,&quot;non-dropping-particle&quot;:&quot;&quot;},{&quot;family&quot;:&quot;Saus&quot;,&quot;given&quot;:&quot;Carles&quot;,&quot;parse-names&quot;:false,&quot;dropping-particle&quot;:&quot;&quot;,&quot;non-dropping-particle&quot;:&quot;&quot;},{&quot;family&quot;:&quot;Sauleda&quot;,&quot;given&quot;:&quot;Jaume&quot;,&quot;parse-names&quot;:false,&quot;dropping-particle&quot;:&quot;&quot;,&quot;non-dropping-particle&quot;:&quot;&quot;},{&quot;family&quot;:&quot;Agustí&quot;,&quot;given&quot;:&quot;Alvar G.N.&quot;,&quot;parse-names&quot;:false,&quot;dropping-particle&quot;:&quot;&quot;,&quot;non-dropping-particle&quot;:&quot;&quot;},{&quot;family&quot;:&quot;Bengoechea&quot;,&quot;given&quot;:&quot;José Antonio&quot;,&quot;parse-names&quot;:false,&quot;dropping-particle&quot;:&quot;&quot;,&quot;non-dropping-particle&quot;:&quot;&quot;},{&quot;family&quot;:&quot;Garmendia&quot;,&quot;given&quot;:&quot;Junkal&quot;,&quot;parse-names&quot;:false,&quot;dropping-particle&quot;:&quot;&quot;,&quot;non-dropping-particle&quot;:&quot;&quot;}],&quot;container-title&quot;:&quot;Infection and Immunity&quot;,&quot;accessed&quot;:{&quot;date-parts&quot;:[[2025,2,25]]},&quot;DOI&quot;:&quot;10.1128/IAI.00305-09/SUPPL_FILE/SUPLEMENTARY_FIG__1.PPT&quot;,&quot;ISSN&quot;:&quot;00199567&quot;,&quot;PMID&quot;:&quot;19620348&quot;,&quot;URL&quot;:&quot;https://journals.asm.org/doi/10.1128/iai.00305-09&quot;,&quot;issued&quot;:{&quot;date-parts&quot;:[[2009,10]]},&quot;page&quot;:&quot;4232-4242&quot;,&quot;abstract&quot;:&quot;Nontypeable Haemophilus influenzae (NTHI) is an opportunistic gram-negative pathogen that causes respiratory infections and is associated with progression of respiratory diseases. Cigarette smoke is a main risk factor for development of respiratory infections and chronic respiratory diseases. Glucocorticoids, which are anti-inflammatory drugs, are still the most common therapy for these diseases. Alveolar macrophages are professional phagocytes that reside in the lung and are responsible for clearing infections by the action of their phagolysosomal machinery and promotion of local inflammation. In this study, we dissected the interaction between NTHI and alveolar macrophages and the effect of cigarette smoke on this interaction. We showed that alveolar macrophages clear NTHI infections by adhesion, phagocytosis, and phagolysosomal processing of the pathogen. Bacterial uptake requires host actin polymerization, the integrity of plasma membrane lipid rafts, and activation of the phosphatidylinositol 3-kinase (PI3K) signaling cascade. Parallel to bacterial clearance, macrophages secrete tumor necrosis factor alpha (TNF-α) upon NTHI infection. In contrast, exposure to cigarette smoke extract (CSE) impaired alveolar macrophage phagocytosis, although NTHI-induced TNF-α secretion was not abrogated. Mechanistically, our data showed that CSE reduced PI3K signaling activation triggered by NTHI. Treatment of CSE-exposed cells with the glucocorticoid dexamethasone reduced the amount of TNF-α secreted upon NTHI infection but did not compensate for CSE-dependent phagocytic impairment. The deleterious effect of cigarette smoke was observed in macrophage cell lines and in human alveolar macrophages obtained from smokers and from patients with chronic obstructive pulmonary disease. Copyright © 2009, American Society for Microbiology. All Rights Reserved.&quot;,&quot;publisher&quot;:&quot;American Society for Microbiology&quot;,&quot;issue&quot;:&quot;10&quot;,&quot;volume&quot;:&quot;77&quot;,&quot;container-title-short&quot;:&quot;Infect Immun&quot;},&quot;isTemporary&quot;:false},{&quot;id&quot;:&quot;ce30c7af-43d1-382d-8666-d0e7ce2ab573&quot;,&quot;itemData&quot;:{&quot;type&quot;:&quot;article-journal&quot;,&quot;id&quot;:&quot;ce30c7af-43d1-382d-8666-d0e7ce2ab573&quot;,&quot;title&quot;:&quot;Smoking alters alveolar macrophage recognition and phagocytic ability: Implications in chronic obstructive pulmonary disease&quot;,&quot;author&quot;:[{&quot;family&quot;:&quot;Hodge&quot;,&quot;given&quot;:&quot;Sandra&quot;,&quot;parse-names&quot;:false,&quot;dropping-particle&quot;:&quot;&quot;,&quot;non-dropping-particle&quot;:&quot;&quot;},{&quot;family&quot;:&quot;Hodge&quot;,&quot;given&quot;:&quot;Greg&quot;,&quot;parse-names&quot;:false,&quot;dropping-particle&quot;:&quot;&quot;,&quot;non-dropping-particle&quot;:&quot;&quot;},{&quot;family&quot;:&quot;Ahern&quot;,&quot;given&quot;:&quot;Jessica&quot;,&quot;parse-names&quot;:false,&quot;dropping-particle&quot;:&quot;&quot;,&quot;non-dropping-particle&quot;:&quot;&quot;},{&quot;family&quot;:&quot;Jersmann&quot;,&quot;given&quot;:&quot;Hubertus&quot;,&quot;parse-names&quot;:false,&quot;dropping-particle&quot;:&quot;&quot;,&quot;non-dropping-particle&quot;:&quot;&quot;},{&quot;family&quot;:&quot;Holmes&quot;,&quot;given&quot;:&quot;Mark&quot;,&quot;parse-names&quot;:false,&quot;dropping-particle&quot;:&quot;&quot;,&quot;non-dropping-particle&quot;:&quot;&quot;},{&quot;family&quot;:&quot;Reynolds&quot;,&quot;given&quot;:&quot;Paul N.&quot;,&quot;parse-names&quot;:false,&quot;dropping-particle&quot;:&quot;&quot;,&quot;non-dropping-particle&quot;:&quot;&quot;}],&quot;container-title&quot;:&quot;American Journal of Respiratory Cell and Molecular Biology&quot;,&quot;container-title-short&quot;:&quot;Am J Respir Cell Mol Biol&quot;,&quot;accessed&quot;:{&quot;date-parts&quot;:[[2021,6,15]]},&quot;DOI&quot;:&quot;10.1165/rcmb.2007-0025OC&quot;,&quot;ISSN&quot;:&quot;10441549&quot;,&quot;PMID&quot;:&quot;17630319&quot;,&quot;URL&quot;:&quot;www.atsjournals.org&quot;,&quot;issued&quot;:{&quot;date-parts&quot;:[[2007]]},&quot;page&quot;:&quot;748-755&quot;,&quot;abstract&quot;:&quot;Chronic obstructive pulmonary disease (COPD) is associated with defective efferocytosis (apoptosis and alveolar macrophage [AM] phagocytic function) that may lead to secondary necrosis and tissue damage. We investigated ex vivo AM phagocytic ability and recognition molecules (CD36, integrin αVβ3, CD31, CD91, CD44) using flow cytometry. The transferrin receptor (CD71) was measured as an indicator of monocyte-macrophage differentiation in bronchoalveolar lavage (BAL). Proliferation was assessed with Ki-67. Based on evidence of systemic involvement in COPD, blood from 17 current smokers and 25 ex-smokers with COPD, 22 healthy smokers, and 20 never-smoking control subjects was also investigated. BAL was collected from 10 to 16 subjects in each group. Levels of recognition molecules and cAM P were assessed after exposure of AM to cigarette smoke in vitro. The phagocytic ability of AM was significantly decreased in both COPD groups and in healthy smokers compared with control subjects. However, phagocytic capacity was better in subjects with COPD who had ceased smoking, compared with those who were still smoking. AM from current smokers with COPD and healthy smokers exhibited reduced CD31, CD91, CD44, and CD71, and enhanced Ki-67 compared with healthy never-smoker control subjects. There were no differences in these markers in AM from exsmokers with COPD compared with control subjects, or in blood monocytes from any group. Suppressive effects of cigarette smoke on AM recognition molecules associated with an increase in cAMP were confirmed in vitro. Our data indicates that a smoking-related reduction in AM phagocytic ability and expression of several important recognition molecules may be at least partially normalized in those subjects with COPD who have ceased smoking.&quot;,&quot;issue&quot;:&quot;6&quot;,&quot;volume&quot;:&quot;37&quot;},&quot;isTemporary&quot;:false}]},{&quot;citationID&quot;:&quot;MENDELEY_CITATION_af59cf26-9dbd-47b6-89dd-1ad57992cf41&quot;,&quot;properties&quot;:{&quot;noteIndex&quot;:0},&quot;isEdited&quot;:false,&quot;manualOverride&quot;:{&quot;isManuallyOverridden&quot;:false,&quot;citeprocText&quot;:&quot;(Singh et al., 2021, https://doi.org/10.1186/s12931-021-01718-8)&quot;,&quot;manualOverrideText&quot;:&quot;&quot;},&quot;citationTag&quot;:&quot;MENDELEY_CITATION_v3_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&quot;,&quot;citationItems&quot;:[{&quot;id&quot;:&quot;e069e9f1-b734-3bab-a16e-6cfe90997095&quot;,&quot;itemData&quot;:{&quot;type&quot;:&quot;article-journal&quot;,&quot;id&quot;:&quot;e069e9f1-b734-3bab-a16e-6cfe90997095&quot;,&quot;title&quot;:&quot;Defective monocyte-derived macrophage phagocytosis is associated with exacerbation frequency in COPD&quot;,&quot;author&quot;:[{&quot;family&quot;:&quot;Singh&quot;,&quot;given&quot;:&quot;R.&quot;,&quot;parse-names&quot;:false,&quot;dropping-particle&quot;:&quot;&quot;,&quot;non-dropping-particle&quot;:&quot;&quot;},{&quot;family&quot;:&quot;Belchamber&quot;,&quot;given&quot;:&quot;K. B.R.&quot;,&quot;parse-names&quot;:false,&quot;dropping-particle&quot;:&quot;&quot;,&quot;non-dropping-particle&quot;:&quot;&quot;},{&quot;family&quot;:&quot;Fenwick&quot;,&quot;given&quot;:&quot;P. S.&quot;,&quot;parse-names&quot;:false,&quot;dropping-particle&quot;:&quot;&quot;,&quot;non-dropping-particle&quot;:&quot;&quot;},{&quot;family&quot;:&quot;Chana&quot;,&quot;given&quot;:&quot;K.&quot;,&quot;parse-names&quot;:false,&quot;dropping-particle&quot;:&quot;&quot;,&quot;non-dropping-particle&quot;:&quot;&quot;},{&quot;family&quot;:&quot;Donaldson&quot;,&quot;given&quot;:&quot;G.&quot;,&quot;parse-names&quot;:false,&quot;dropping-particle&quot;:&quot;&quot;,&quot;non-dropping-particle&quot;:&quot;&quot;},{&quot;family&quot;:&quot;Wedzicha&quot;,&quot;given&quot;:&quot;J. A.&quot;,&quot;parse-names&quot;:false,&quot;dropping-particle&quot;:&quot;&quot;,&quot;non-dropping-particle&quot;:&quot;&quot;},{&quot;family&quot;:&quot;Barnes&quot;,&quot;given&quot;:&quot;P. J.&quot;,&quot;parse-names&quot;:false,&quot;dropping-particle&quot;:&quot;&quot;,&quot;non-dropping-particle&quot;:&quot;&quot;},{&quot;family&quot;:&quot;Donnelly&quot;,&quot;given&quot;:&quot;L. E.&quot;,&quot;parse-names&quot;:false,&quot;dropping-particle&quot;:&quot;&quot;,&quot;non-dropping-particle&quot;:&quot;&quot;}],&quot;container-title&quot;:&quot;Respiratory Research&quot;,&quot;container-title-short&quot;:&quot;Respir Res&quot;,&quot;accessed&quot;:{&quot;date-parts&quot;:[[2021,6,3]]},&quot;DOI&quot;:&quot;10.1186/s12931-021-01718-8&quot;,&quot;ISSN&quot;:&quot;1465993X&quot;,&quot;PMID&quot;:&quot;33879129&quot;,&quot;URL&quot;:&quot;https://doi.org/10.1186/s12931-021-01718-8&quot;,&quot;issued&quot;:{&quot;date-parts&quot;:[[2021,12,1]]},&quot;page&quot;:&quot;113&quot;,&quot;abstract&quot;:&quot;Background: Lower airway bacterial colonisation (LABC) in COPD patients is associated with increased exacerbation frequency and faster lung function decline. Defective macrophage phagocytosis in COPD drives inflammation, but how defective macrophage function contributes to exacerbations is not clear. This study investigated the association between macrophage phagocytosis and exacerbation frequency, LABC and clinical parameters. Methods: Monocyte-derived macrophages (MDM) were generated from 92 stable COPD patients, and at the onset of exacerbation in 39 patients. Macrophages were exposed to fluorescently labelled Haemophilus influenzae or Streptococcus pneumoniae for 4 h, then phagocytosis measured by fluorimetry and cytokine release by ELISA. Sputum bacterial colonisation was measured by PCR. Results: Phagocytosis of H. influenzae was negatively correlated with exacerbation frequency (r = 0.440, p &lt; 0.01), and was significantly reduced in frequent vs. infrequent exacerbators (1.9 × 103 RFU vs. 2.5 × 103 RFU, p &lt; 0.01). There was no correlation for S. pneumoniae. There was no association between phagocytosis of either bacteria with age, lung function, smoking history or treatment with inhaled corticosteroids, or long-acting bronchodilators. Phagocytosis was not altered during an exacerbation, or in the 2 weeks post-exacerbation. In response to phagocytosis, MDM from exacerbating patients showed increased release of CXCL-8 (p &lt; 0.001) and TNFα (p &lt; 0.01) compared to stable state. Conclusion: Impaired COPD macrophage phagocytosis of H. influenzae, but not S. pneumoniae is associated with exacerbation frequency, resulting in pro-inflammatory macrophages that may contribute to disease progression. Targeting these frequent exacerbators with drugs that improve macrophage phagocytosis may prove beneficial.&quot;,&quot;publisher&quot;:&quot;BioMed Central Ltd&quot;,&quot;issue&quot;:&quot;1&quot;,&quot;volume&quot;:&quot;22&quot;},&quot;isTemporary&quot;:false,&quot;suppress-author&quot;:false,&quot;composite&quot;:false,&quot;author-only&quot;:false}]},{&quot;citationID&quot;:&quot;MENDELEY_CITATION_4b9f3149-2eee-40fb-9b38-f05a81368cd8&quot;,&quot;properties&quot;:{&quot;noteIndex&quot;:0},&quot;isEdited&quot;:false,&quot;manualOverride&quot;:{&quot;isManuallyOverridden&quot;:false,&quot;citeprocText&quot;:&quot;(A. E. Taylor et al., 2010, https://doi.org/10.1183/09031936.00036709)&quot;,&quot;manualOverrideText&quot;:&quot;&quot;},&quot;citationTag&quot;:&quot;MENDELEY_CITATION_v3_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&quot;,&quot;citationItems&quot;:[{&quot;id&quot;:&quot;ffb3c4b6-c708-372f-8d4c-be1ae7466b8f&quot;,&quot;itemData&quot;:{&quot;type&quot;:&quot;article-journal&quot;,&quot;id&quot;:&quot;ffb3c4b6-c708-372f-8d4c-be1ae7466b8f&quot;,&quot;title&quot;:&quot;Defective macrophage phagocytosis of bacteria in COPD&quot;,&quot;author&quot;:[{&quot;family&quot;:&quot;Taylor&quot;,&quot;given&quot;:&quot;A. E.&quot;,&quot;parse-names&quot;:false,&quot;dropping-particle&quot;:&quot;&quot;,&quot;non-dropping-particle&quot;:&quot;&quot;},{&quot;family&quot;:&quot;Finney-Hayward&quot;,&quot;given&quot;:&quot;T. K.&quot;,&quot;parse-names&quot;:false,&quot;dropping-particle&quot;:&quot;&quot;,&quot;non-dropping-particle&quot;:&quot;&quot;},{&quot;family&quot;:&quot;Quint&quot;,&quot;given&quot;:&quot;J. K.&quot;,&quot;parse-names&quot;:false,&quot;dropping-particle&quot;:&quot;&quot;,&quot;non-dropping-particle&quot;:&quot;&quot;},{&quot;family&quot;:&quot;Thomas&quot;,&quot;given&quot;:&quot;C. M.R.&quot;,&quot;parse-names&quot;:false,&quot;dropping-particle&quot;:&quot;&quot;,&quot;non-dropping-particle&quot;:&quot;&quot;},{&quot;family&quot;:&quot;Tudhope&quot;,&quot;given&quot;:&quot;S. J.&quot;,&quot;parse-names&quot;:false,&quot;dropping-particle&quot;:&quot;&quot;,&quot;non-dropping-particle&quot;:&quot;&quot;},{&quot;family&quot;:&quot;Wedzicha&quot;,&quot;given&quot;:&quot;J. A.&quot;,&quot;parse-names&quot;:false,&quot;dropping-particle&quot;:&quot;&quot;,&quot;non-dropping-particle&quot;:&quot;&quot;},{&quot;family&quot;:&quot;Barnes&quot;,&quot;given&quot;:&quot;P. J.&quot;,&quot;parse-names&quot;:false,&quot;dropping-particle&quot;:&quot;&quot;,&quot;non-dropping-particle&quot;:&quot;&quot;},{&quot;family&quot;:&quot;Donnelly&quot;,&quot;given&quot;:&quot;L. E.&quot;,&quot;parse-names&quot;:false,&quot;dropping-particle&quot;:&quot;&quot;,&quot;non-dropping-particle&quot;:&quot;&quot;}],&quot;container-title&quot;:&quot;European Respiratory Journal&quot;,&quot;accessed&quot;:{&quot;date-parts&quot;:[[2017,5,5]]},&quot;DOI&quot;:&quot;10.1183/09031936.00036709&quot;,&quot;ISBN&quot;:&quot;1399-3003 (Electronic)\\r0903-1936 (Linking)&quot;,&quot;ISSN&quot;:&quot;09031936&quot;,&quot;PMID&quot;:&quot;19897561&quot;,&quot;URL&quot;:&quot;http://erj.ersjournals.com/content/erj/35/5/1039.full.pdf&quot;,&quot;issued&quot;:{&quot;date-parts&quot;:[[2010]]},&quot;page&quot;:&quot;1039-1047&quot;,&quot;abstract&quot;:&quot;Exacerbations of chronic obstructive pulmonary disease (COPD) are an increasing cause of hospitalisations and are associated with accelerated progression of airflow obstruction. Approximately half of COPD exacerbations are associated with bacteria and many patients have lower airways colonisation. This suggests that bacterial infection in COPD could be due to reduced pathogen removal. This study investigated whether bacterial clearance by macrophages is defective in COPD. Phagocytosis of fluorescently labelled polystyrene beads and Haemophillus influenzae and Streptococcus pneumoniae by alveolar macrophages and monocyte-derived macrophages (MDM) was assessed by fluorimetry and flow cytometry. Receptor expression was measured by flow cytometry. Alveolar macrophages and MDM phagocytosed polystyrene beads similarly. There was no difference in phagocytosis of beads by MDM from COPD patients compared with cells from smokers and nonsmokers. MDM from COPD patients showed reduced phagocytic responses to S. pneumoniae and H. influenzae compared with nonsmokers and smokers. This was not associated with alterations in cell surface receptor expression of toll-like receptor (TLR)2, TLR4, macrophage receptor with collagenous structure, cluster of differentiation (CD)163, CD36 or mannose receptor. Budesonide, formoterol or azithromycin did not suppress phagocytosis suggesting that reduced responses in COPD MDM were not due to medications. COPD macrophage innate responses are suppressed and may lead to bacterial colonisation and increased exacerbation frequency. Copyright©ERS Journals Ltd 2010.&quot;,&quot;issue&quot;:&quot;5&quot;,&quot;volume&quot;:&quot;35&quot;,&quot;container-title-short&quot;:&quot;&quot;},&quot;isTemporary&quot;:false,&quot;suppress-author&quot;:false,&quot;composite&quot;:false,&quot;author-only&quot;:false}]},{&quot;citationID&quot;:&quot;MENDELEY_CITATION_36612a1d-b54d-4fbe-b459-6c3a296ccc89&quot;,&quot;properties&quot;:{&quot;noteIndex&quot;:0},&quot;isEdited&quot;:false,&quot;manualOverride&quot;:{&quot;isManuallyOverridden&quot;:false,&quot;citeprocText&quot;:&quot;(Rogers &amp;#38; Cismowski, 2017, https://doi.org/10.1016/J.COTOX.2017.09.001)&quot;,&quot;manualOverrideText&quot;:&quot;&quot;},&quot;citationTag&quot;:&quot;MENDELEY_CITATION_v3_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&quot;,&quot;citationItems&quot;:[{&quot;id&quot;:&quot;25970c89-d0e6-3ae9-84a5-c4b4b587a7fd&quot;,&quot;itemData&quot;:{&quot;type&quot;:&quot;article-journal&quot;,&quot;id&quot;:&quot;25970c89-d0e6-3ae9-84a5-c4b4b587a7fd&quot;,&quot;title&quot;:&quot;Oxidative Stress in the Lung – The Essential Paradox&quot;,&quot;author&quot;:[{&quot;family&quot;:&quot;Rogers&quot;,&quot;given&quot;:&quot;Lynette K.&quot;,&quot;parse-names&quot;:false,&quot;dropping-particle&quot;:&quot;&quot;,&quot;non-dropping-particle&quot;:&quot;&quot;},{&quot;family&quot;:&quot;Cismowski&quot;,&quot;given&quot;:&quot;Mary J.&quot;,&quot;parse-names&quot;:false,&quot;dropping-particle&quot;:&quot;&quot;,&quot;non-dropping-particle&quot;:&quot;&quot;}],&quot;container-title&quot;:&quot;Current opinion in toxicology&quot;,&quot;accessed&quot;:{&quot;date-parts&quot;:[[2025,3,18]]},&quot;DOI&quot;:&quot;10.1016/J.COTOX.2017.09.001&quot;,&quot;ISSN&quot;:&quot;24682020&quot;,&quot;PMID&quot;:&quot;29308441&quot;,&quot;URL&quot;:&quot;https://pmc.ncbi.nlm.nih.gov/articles/PMC5754020/&quot;,&quot;issued&quot;:{&quot;date-parts&quot;:[[2017,2,1]]},&quot;page&quot;:&quot;37&quot;,&quot;abstract&quot;:&quot;As eukaryotic life evolved, so too did the need for a source of energy that meets the requirements of complex organisms. Oxygen provides this vast potential energy source, but the same chemical reactivity which provides this potential also can have detrimental effects. The lung evolved as an organ that can efficiently promote gas exchange for the entire organism but as such, the lung is highly susceptible to its external environment. Oxygen can be transformed through both enzymatic and non-enzymatic processes into reactive oxygen species (ROS) and reactive nitrogen species (RNS), which can lead to protein, lipid, and DNA damage. Under normal conditions ROS/RNS concentrations are minimized through the activity of antioxidants located both intracellularly and in the epithelial lining fluid of the lung. Oxidative stress in the lung results when the antioxidant capacity is overwhelmed or depleted through external exposures, such as altered oxygen tension or air pollution, or internally. Internal sources of oxidative stress include systemic disease and the activation of resident cells and inflammatory cells recruited in response to an exposure or systemic response. Pulmonary responses to oxidative stress include activation of oxidases, lipid peroxidation, increases in nitric oxide, and autophagy. These internal and external exposures with the subsequent pulmonary responses contribute to development of diseases directly linked to oxidative stress. These include asthma, COPD, and lung cancers. While the vulnerability of the lung to oxidative stress is acknowledged, few effective preventative strategies or therapeutics are currently available.&quot;,&quot;publisher&quot;:&quot;Elsevier B.V.&quot;,&quot;volume&quot;:&quot;7&quot;,&quot;container-title-short&quot;:&quot;Curr Opin Toxicol&quot;},&quot;isTemporary&quot;:false,&quot;suppress-author&quot;:false,&quot;composite&quot;:false,&quot;author-only&quot;:false}]},{&quot;citationID&quot;:&quot;MENDELEY_CITATION_a89a649f-c2dd-4eef-85ed-588c9f44caef&quot;,&quot;properties&quot;:{&quot;noteIndex&quot;:0},&quot;isEdited&quot;:false,&quot;manualOverride&quot;:{&quot;isManuallyOverridden&quot;:false,&quot;citeprocText&quot;:&quot;(Belchamber et al., 2019, https://doi.org/10.1183/13993003.02244-2018)&quot;,&quot;manualOverrideText&quot;:&quot;&quot;},&quot;citationTag&quot;:&quot;MENDELEY_CITATION_v3_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&quot;,&quot;citationItems&quot;:[{&quot;id&quot;:&quot;954a78f0-0706-3a5c-8675-216bda7db2e6&quot;,&quot;itemData&quot;:{&quot;type&quot;:&quot;article-journal&quot;,&quot;id&quot;:&quot;954a78f0-0706-3a5c-8675-216bda7db2e6&quot;,&quot;title&quot;:&quot;Defective bacterial phagocytosis is associated with dysfunctional mitochondria in COPD macrophages&quot;,&quot;author&quot;:[{&quot;family&quot;:&quot;Belchamber&quot;,&quot;given&quot;:&quot;Kylie B.R.&quot;,&quot;parse-names&quot;:false,&quot;dropping-particle&quot;:&quot;&quot;,&quot;non-dropping-particle&quot;:&quot;&quot;},{&quot;family&quot;:&quot;Singh&quot;,&quot;given&quot;:&quot;Richa&quot;,&quot;parse-names&quot;:false,&quot;dropping-particle&quot;:&quot;&quot;,&quot;non-dropping-particle&quot;:&quot;&quot;},{&quot;family&quot;:&quot;Batista&quot;,&quot;given&quot;:&quot;Craig M.&quot;,&quot;parse-names&quot;:false,&quot;dropping-particle&quot;:&quot;&quot;,&quot;non-dropping-particle&quot;:&quot;&quot;},{&quot;family&quot;:&quot;Whyte&quot;,&quot;given&quot;:&quot;Moira K.&quot;,&quot;parse-names&quot;:false,&quot;dropping-particle&quot;:&quot;&quot;,&quot;non-dropping-particle&quot;:&quot;&quot;},{&quot;family&quot;:&quot;Dockrell&quot;,&quot;given&quot;:&quot;David H.&quot;,&quot;parse-names&quot;:false,&quot;dropping-particle&quot;:&quot;&quot;,&quot;non-dropping-particle&quot;:&quot;&quot;},{&quot;family&quot;:&quot;Kilty&quot;,&quot;given&quot;:&quot;Iain&quot;,&quot;parse-names&quot;:false,&quot;dropping-particle&quot;:&quot;&quot;,&quot;non-dropping-particle&quot;:&quot;&quot;},{&quot;family&quot;:&quot;Robinson&quot;,&quot;given&quot;:&quot;Matthew J.&quot;,&quot;parse-names&quot;:false,&quot;dropping-particle&quot;:&quot;&quot;,&quot;non-dropping-particle&quot;:&quot;&quot;},{&quot;family&quot;:&quot;Wedzicha&quot;,&quot;given&quot;:&quot;Jadwiga A.&quot;,&quot;parse-names&quot;:false,&quot;dropping-particle&quot;:&quot;&quot;,&quot;non-dropping-particle&quot;:&quot;&quot;},{&quot;family&quot;:&quot;Barnes&quot;,&quot;given&quot;:&quot;Peter J.&quot;,&quot;parse-names&quot;:false,&quot;dropping-particle&quot;:&quot;&quot;,&quot;non-dropping-particle&quot;:&quot;&quot;},{&quot;family&quot;:&quot;Donnelly&quot;,&quot;given&quot;:&quot;Louise E.&quot;,&quot;parse-names&quot;:false,&quot;dropping-particle&quot;:&quot;&quot;,&quot;non-dropping-particle&quot;:&quot;&quot;}],&quot;container-title&quot;:&quot;European Respiratory Journal&quot;,&quot;accessed&quot;:{&quot;date-parts&quot;:[[2019,11,13]]},&quot;DOI&quot;:&quot;10.1183/13993003.02244-2018&quot;,&quot;ISSN&quot;:&quot;13993003&quot;,&quot;PMID&quot;:&quot;31320451&quot;,&quot;URL&quot;:&quot;https://doi.org/10.1183/13993003.02244-2018&quot;,&quot;issued&quot;:{&quot;date-parts&quot;:[[2019]]},&quot;abstract&quot;:&quot;Increased reactive oxygen species (ROS) have been implicated in the pathophysiology of chronic obstructive pulmonary disease (COPD). This study examined the effect of exogenous and endogenous oxidative stress on macrophage phagocytosis in patients with COPD. Monocyte-derived macrophages (MDMs) were generated from non-smoker, smoker and COPD subjects, differentiated in either granulocyte macrophage-colony stimulating factor (G-Mφ) or macrophage-colony stimulating factor (M-Mφ). Alveolar macrophages were isolated from lung tissue or bronchoalveolar lavage fluid. Macrophages were incubated in ±200 μM H2O2 for 24 h, then exposed to fluorescently labelled Haemophilus influenzae or Streptococcus pneumoniae for 4 h, after which phagocytosis, mitochondrial ROS (mROS) and mitochondrial membrane potential (Δψm) were measured. Phagocytosis of bacteria was significantly decreased in both G-Mφ and M-Mφ from COPD patients compared with from non-smoker controls. In non-smokers and smokers, bacterial phagocytosis did not alter mROS or Δψm; however, in COPD, phagocytosis increased early mROS and decreased Δψm in both G-Mφ and M-Mφ. Exogenous oxidative stress reduced phagocytosis in non-smoker and COPD alveolar macrophages and non-smoker MDMs, associated with reduced mROS production. COPD macrophages show defective phagocytosis, which is associated with altered mitochondrial function and an inability to regulate mROS production. Targeting mitochondrial dysfunction may restore the phagocytic defect in COPD.&quot;,&quot;issue&quot;:&quot;4&quot;,&quot;volume&quot;:&quot;54&quot;,&quot;container-title-short&quot;:&quot;&quot;},&quot;isTemporary&quot;:false,&quot;suppress-author&quot;:false,&quot;composite&quot;:false,&quot;author-only&quot;:false}]},{&quot;citationID&quot;:&quot;MENDELEY_CITATION_3707e1e6-664d-4e4e-9bf0-dc83cbb20471&quot;,&quot;properties&quot;:{&quot;noteIndex&quot;:0},&quot;isEdited&quot;:false,&quot;manualOverride&quot;:{&quot;isManuallyOverridden&quot;:false,&quot;citeprocText&quot;:&quot;(Bewley et al., 2017, https://doi.org/10.1164/rccm.201608-1714OC)&quot;,&quot;manualOverrideText&quot;:&quot;&quot;},&quot;citationTag&quot;:&quot;MENDELEY_CITATION_v3_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&quot;,&quot;citationItems&quot;:[{&quot;id&quot;:&quot;d733b912-615a-370f-9183-638768c02d6c&quot;,&quot;itemData&quot;:{&quot;type&quot;:&quot;article-journal&quot;,&quot;id&quot;:&quot;d733b912-615a-370f-9183-638768c02d6c&quot;,&quot;title&quot;:&quot;Impaired mitochondrial microbicidal responses in chronic obstructive pulmonary disease macrophages&quot;,&quot;author&quot;:[{&quot;family&quot;:&quot;Bewley&quot;,&quot;given&quot;:&quot;Martin A.&quot;,&quot;parse-names&quot;:false,&quot;dropping-particle&quot;:&quot;&quot;,&quot;non-dropping-particle&quot;:&quot;&quot;},{&quot;family&quot;:&quot;Preston&quot;,&quot;given&quot;:&quot;Julie A.&quot;,&quot;parse-names&quot;:false,&quot;dropping-particle&quot;:&quot;&quot;,&quot;non-dropping-particle&quot;:&quot;&quot;},{&quot;family&quot;:&quot;Mohasin&quot;,&quot;given&quot;:&quot;Mohammed&quot;,&quot;parse-names&quot;:false,&quot;dropping-particle&quot;:&quot;&quot;,&quot;non-dropping-particle&quot;:&quot;&quot;},{&quot;family&quot;:&quot;Marriott&quot;,&quot;given&quot;:&quot;Helen M.&quot;,&quot;parse-names&quot;:false,&quot;dropping-particle&quot;:&quot;&quot;,&quot;non-dropping-particle&quot;:&quot;&quot;},{&quot;family&quot;:&quot;Budd&quot;,&quot;given&quot;:&quot;Richard C.&quot;,&quot;parse-names&quot;:false,&quot;dropping-particle&quot;:&quot;&quot;,&quot;non-dropping-particle&quot;:&quot;&quot;},{&quot;family&quot;:&quot;Swales&quot;,&quot;given&quot;:&quot;Julie&quot;,&quot;parse-names&quot;:false,&quot;dropping-particle&quot;:&quot;&quot;,&quot;non-dropping-particle&quot;:&quot;&quot;},{&quot;family&quot;:&quot;Collini&quot;,&quot;given&quot;:&quot;Paul&quot;,&quot;parse-names&quot;:false,&quot;dropping-particle&quot;:&quot;&quot;,&quot;non-dropping-particle&quot;:&quot;&quot;},{&quot;family&quot;:&quot;Greaves&quot;,&quot;given&quot;:&quot;David R.&quot;,&quot;parse-names&quot;:false,&quot;dropping-particle&quot;:&quot;&quot;,&quot;non-dropping-particle&quot;:&quot;&quot;},{&quot;family&quot;:&quot;Craig&quot;,&quot;given&quot;:&quot;Ruth W.&quot;,&quot;parse-names&quot;:false,&quot;dropping-particle&quot;:&quot;&quot;,&quot;non-dropping-particle&quot;:&quot;&quot;},{&quot;family&quot;:&quot;Brightling&quot;,&quot;given&quot;:&quot;Christopher E.&quot;,&quot;parse-names&quot;:false,&quot;dropping-particle&quot;:&quot;&quot;,&quot;non-dropping-particle&quot;:&quot;&quot;},{&quot;family&quot;:&quot;Donnelly&quot;,&quot;given&quot;:&quot;Louise E.&quot;,&quot;parse-names&quot;:false,&quot;dropping-particle&quot;:&quot;&quot;,&quot;non-dropping-particle&quot;:&quot;&quot;},{&quot;family&quot;:&quot;Barnes&quot;,&quot;given&quot;:&quot;Peter J.&quot;,&quot;parse-names&quot;:false,&quot;dropping-particle&quot;:&quot;&quot;,&quot;non-dropping-particle&quot;:&quot;&quot;},{&quot;family&quot;:&quot;Singh&quot;,&quot;given&quot;:&quot;Dave&quot;,&quot;parse-names&quot;:false,&quot;dropping-particle&quot;:&quot;&quot;,&quot;non-dropping-particle&quot;:&quot;&quot;},{&quot;family&quot;:&quot;Shapiro&quot;,&quot;given&quot;:&quot;Steven D.&quot;,&quot;parse-names&quot;:false,&quot;dropping-particle&quot;:&quot;&quot;,&quot;non-dropping-particle&quot;:&quot;&quot;},{&quot;family&quot;:&quot;Whyte&quot;,&quot;given&quot;:&quot;Moira K.B.&quot;,&quot;parse-names&quot;:false,&quot;dropping-particle&quot;:&quot;&quot;,&quot;non-dropping-particle&quot;:&quot;&quot;},{&quot;family&quot;:&quot;Dockrell&quot;,&quot;given&quot;:&quot;David H.&quot;,&quot;parse-names&quot;:false,&quot;dropping-particle&quot;:&quot;&quot;,&quot;non-dropping-particle&quot;:&quot;&quot;}],&quot;container-title&quot;:&quot;American Journal of Respiratory and Critical Care Medicine&quot;,&quot;container-title-short&quot;:&quot;Am J Respir Crit Care Med&quot;,&quot;accessed&quot;:{&quot;date-parts&quot;:[[2018,7,6]]},&quot;DOI&quot;:&quot;10.1164/rccm.201608-1714OC&quot;,&quot;ISBN&quot;:&quot;1535-4970 (Electronic)\r1073-449X (Linking)&quot;,&quot;ISSN&quot;:&quot;15354970&quot;,&quot;PMID&quot;:&quot;28557543&quot;,&quot;URL&quot;:&quot;http://www.ncbi.nlm.nih.gov/pubmed/28557543&quot;,&quot;issued&quot;:{&quot;date-parts&quot;:[[2017]]},&quot;page&quot;:&quot;845-855&quot;,&quot;abstract&quot;:&quot;Rationale: Chronic obstructive pulmonary disease (COPD) is characterized by impaired clearance of pulmonary bacteria. Objectives: The effect of COPD on alveolar macrophage (AM) microbicidal responses was investigated. Methods: AMs were obtained from bronchoalveolar lavage from healthy donors or patients with COPD and challenged with opsonized serotype 14 Streptococcus pneumoniae. Cells were assessed for apoptosis, bactericidal activity, and mitochondrial reactive oxygen species (mROS) production. A transgenic mouse line in which the CD68 promoter ensures macrophage-specific expression of human induced myeloid leukemia cell differentiation protein Mcl-1 (CD68.hMcl-1) was used to model the molecular aspects of COPD. Measurements and Main Results: COPD AMs had elevated levels of Mcl-1, an antiapoptotic B-cell lymphoma 2 family member, with selective reduction of delayed intracellular bacterial killing. CD68.hMcl-1 AMs phenocopied the microbicidal defect because transgenic mice demonstrated impaired clearance of pulmonary bacteria and increased neutrophilic inflammation. Murine bone marrow–derived macrophages and human monocyte-derived macrophages generated mROS in response to pneumococci, which colocalized with bacteria and phagolysosomes to enhance bacterial killing. The Mcl-1 transgene increased oxygen consumption rates and mROS expression in mock-infected bone marrow–derived macrophages but reduced caspase-dependent mROS production after pneumococcal challenge. COPD AMs also increased basal mROS expression, but they failed to increase production after pneumococcal challenge, in keeping with reduced intracellular bacterial killing. The defect in COPD AM intracellular killing was associated with a reduced ratio of mROS/superoxide dismutase 2. Conclusions: Up-regulation of Mcl-1 and chronic adaption to oxidative stress alter mitochondrial metabolism and microbicidal function, reducing the delayed phase of intracellular bacterial clearance in COPD.&quot;,&quot;publisher&quot;:&quot;American Thoracic Society&quot;,&quot;issue&quot;:&quot;7&quot;,&quot;volume&quot;:&quot;196&quot;},&quot;isTemporary&quot;:false,&quot;suppress-author&quot;:false,&quot;composite&quot;:false,&quot;author-only&quot;:false}]},{&quot;citationID&quot;:&quot;MENDELEY_CITATION_085db6cf-5924-4f14-a325-a953d1399d1d&quot;,&quot;properties&quot;:{&quot;noteIndex&quot;:0},&quot;isEdited&quot;:false,&quot;manualOverride&quot;:{&quot;isManuallyOverridden&quot;:false,&quot;citeprocText&quot;:&quot;(Fitzpatrick et al., 2008, https://doi.org/10.1016/j.jaci.2008.03.008)&quot;,&quot;manualOverrideText&quot;:&quot;&quot;},&quot;citationTag&quot;:&quot;MENDELEY_CITATION_v3_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&quot;,&quot;citationItems&quot;:[{&quot;id&quot;:&quot;467ccb48-286f-3e22-8e65-0210f77bbe5b&quot;,&quot;itemData&quot;:{&quot;type&quot;:&quot;article-journal&quot;,&quot;id&quot;:&quot;467ccb48-286f-3e22-8e65-0210f77bbe5b&quot;,&quot;title&quot;:&quot;Alveolar macrophage phagocytosis is impaired in children with poorly controlled asthma&quot;,&quot;author&quot;:[{&quot;family&quot;:&quot;Fitzpatrick&quot;,&quot;given&quot;:&quot;Anne M.&quot;,&quot;parse-names&quot;:false,&quot;dropping-particle&quot;:&quot;&quot;,&quot;non-dropping-particle&quot;:&quot;&quot;},{&quot;family&quot;:&quot;Holguin&quot;,&quot;given&quot;:&quot;Fernando&quot;,&quot;parse-names&quot;:false,&quot;dropping-particle&quot;:&quot;&quot;,&quot;non-dropping-particle&quot;:&quot;&quot;},{&quot;family&quot;:&quot;Teague&quot;,&quot;given&quot;:&quot;W. Gerald&quot;,&quot;parse-names&quot;:false,&quot;dropping-particle&quot;:&quot;&quot;,&quot;non-dropping-particle&quot;:&quot;&quot;},{&quot;family&quot;:&quot;Brown&quot;,&quot;given&quot;:&quot;Lou Ann S.&quot;,&quot;parse-names&quot;:false,&quot;dropping-particle&quot;:&quot;&quot;,&quot;non-dropping-particle&quot;:&quot;&quot;}],&quot;container-title&quot;:&quot;Journal of Allergy and Clinical Immunology&quot;,&quot;accessed&quot;:{&quot;date-parts&quot;:[[2016,12,27]]},&quot;DOI&quot;:&quot;10.1016/j.jaci.2008.03.008&quot;,&quot;ISSN&quot;:&quot;00916749&quot;,&quot;PMID&quot;:&quot;18417198&quot;,&quot;issued&quot;:{&quot;date-parts&quot;:[[2008]]},&quot;page&quot;:&quot;1372-1378.e3&quot;,&quot;abstract&quot;:&quot;Background: Lower respiratory tract infection is a differentiating feature of children with poorly controlled asthma. Objective: Given the role of alveolar macrophages (AMs) in innate immunity, we hypothesized that AM phagocytosis might be impaired in poorly controlled asthma. Methods: Bronchoalveolar lavage fluid AMs were isolated from 28 asthmatic children (moderate asthma, n = 12; severe asthma, n = 16), 10 nonasthmatic children with chronic cough treated with inhaled corticosteroids, and 10 healthy adult control subjects. AMs were stimulated with LPS and exposed to fluorescein isothiocyanate-conjugated Staphylococcus aureus for 2 hours. Phagocytosis was quantified by using a phagocytic index (PI) calculated from the percentage of phagocytic cells multiplied by the relative fluorescence (RFU) units of S aureus per cell. Apoptosis was determined from the percentage of cells positive for poly (adenosine diphosphate-ribose) polymerase. Results: Phagocytosis as measured by using the unstimulated PI was decreased in subjects with poorly controlled asthma (healthy control subjects, 9330 ± 3992 RFU; chronic cough, 9042 ± 5976 RFU; moderate asthma, 4361 ± 2536 RFU; severe asthma, 3153 ± 1886 RFU; P &lt; .001) and remained unchanged with LPS stimulation. Children with severe asthma also had increased AM apoptosis, both the unstimulated and LPS-simulated states (P &lt; .001), which correlated with the PI. Conclusions: AM function is compromised in children with poorly controlled asthma and is characterized by decreased phagocytosis and increased apoptosis. © 2008 American Academy of Allergy, Asthma &amp; Immunology.&quot;,&quot;issue&quot;:&quot;6&quot;,&quot;volume&quot;:&quot;121&quot;,&quot;container-title-short&quot;:&quot;&quot;},&quot;isTemporary&quot;:false,&quot;suppress-author&quot;:false,&quot;composite&quot;:false,&quot;author-only&quot;:false}]},{&quot;citationID&quot;:&quot;MENDELEY_CITATION_79208d9b-6018-4e3b-b8e6-d455859dd69a&quot;,&quot;properties&quot;:{&quot;noteIndex&quot;:0},&quot;isEdited&quot;:false,&quot;manualOverride&quot;:{&quot;isManuallyOverridden&quot;:false,&quot;citeprocText&quot;:&quot;(Bewley et al., 2018, https://doi.org/10.1164/RCCM.201705-0903OC/SUPPL_FILE/DISCLOSURES.PDF; Harvey et al., 2011, https://doi.org/10.1126/SCITRANSLMED.3002042)&quot;,&quot;manualOverrideText&quot;:&quot;&quot;},&quot;citationTag&quot;:&quot;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&quot;,&quot;citationItems&quot;:[{&quot;id&quot;:&quot;b1121920-0fcb-3ba2-93a6-24eb604f5033&quot;,&quot;itemData&quot;:{&quot;type&quot;:&quot;article-journal&quot;,&quot;id&quot;:&quot;b1121920-0fcb-3ba2-93a6-24eb604f5033&quot;,&quot;title&quot;:&quot;Targeting Nrf2 Signaling Improves Bacterial Clearance by Alveolar Macrophages in Patients with COPD and in a Mouse Model&quot;,&quot;author&quot;:[{&quot;family&quot;:&quot;Harvey&quot;,&quot;given&quot;:&quot;Christopher J.&quot;,&quot;parse-names&quot;:false,&quot;dropping-particle&quot;:&quot;&quot;,&quot;non-dropping-particle&quot;:&quot;&quot;},{&quot;family&quot;:&quot;Thimmulappa&quot;,&quot;given&quot;:&quot;Rajesh K.&quot;,&quot;parse-names&quot;:false,&quot;dropping-particle&quot;:&quot;&quot;,&quot;non-dropping-particle&quot;:&quot;&quot;},{&quot;family&quot;:&quot;Sethi&quot;,&quot;given&quot;:&quot;Sanjay&quot;,&quot;parse-names&quot;:false,&quot;dropping-particle&quot;:&quot;&quot;,&quot;non-dropping-particle&quot;:&quot;&quot;},{&quot;family&quot;:&quot;Kong&quot;,&quot;given&quot;:&quot;Xiaoni&quot;,&quot;parse-names&quot;:false,&quot;dropping-particle&quot;:&quot;&quot;,&quot;non-dropping-particle&quot;:&quot;&quot;},{&quot;family&quot;:&quot;Yarmus&quot;,&quot;given&quot;:&quot;Lonny&quot;,&quot;parse-names&quot;:false,&quot;dropping-particle&quot;:&quot;&quot;,&quot;non-dropping-particle&quot;:&quot;&quot;},{&quot;family&quot;:&quot;Brown&quot;,&quot;given&quot;:&quot;Robert H.&quot;,&quot;parse-names&quot;:false,&quot;dropping-particle&quot;:&quot;&quot;,&quot;non-dropping-particle&quot;:&quot;&quot;},{&quot;family&quot;:&quot;Feller-Kopman&quot;,&quot;given&quot;:&quot;David&quot;,&quot;parse-names&quot;:false,&quot;dropping-particle&quot;:&quot;&quot;,&quot;non-dropping-particle&quot;:&quot;&quot;},{&quot;family&quot;:&quot;Wise&quot;,&quot;given&quot;:&quot;Robert&quot;,&quot;parse-names&quot;:false,&quot;dropping-particle&quot;:&quot;&quot;,&quot;non-dropping-particle&quot;:&quot;&quot;},{&quot;family&quot;:&quot;Biswal&quot;,&quot;given&quot;:&quot;Shyam&quot;,&quot;parse-names&quot;:false,&quot;dropping-particle&quot;:&quot;&quot;,&quot;non-dropping-particle&quot;:&quot;&quot;}],&quot;container-title&quot;:&quot;Science translational medicine&quot;,&quot;accessed&quot;:{&quot;date-parts&quot;:[[2025,5,13]]},&quot;DOI&quot;:&quot;10.1126/SCITRANSLMED.3002042&quot;,&quot;ISSN&quot;:&quot;19466234&quot;,&quot;PMID&quot;:&quot;21490276&quot;,&quot;URL&quot;:&quot;https://pmc.ncbi.nlm.nih.gov/articles/PMC4927975/&quot;,&quot;issued&quot;:{&quot;date-parts&quot;:[[2011,4,13]]},&quot;page&quot;:&quot;78ra32&quot;,&quot;abstract&quot;:&quot;Patients with chronic obstructive pulmonary disease (COPD) have innate immune dysfunction in the lung largely due to defective macrophage phagocytosis. This deficiency results in periodic bacterial infections that cause acute exacerbations of COPD, a major source of morbidity and mortality. Recent studies indicate that a decrease in Nrf2 (nuclear erythroid-related factor 2) signaling in patients with COPD may hamper their ability to defend against oxidative stress, although the role of Nrf2 in COPD exacerbations has not been determined. Here, we test whether activation of Nrf2 by the phytochemical sulforaphane restores phagocytosis of clinical isolates of nontypeable Haemophilus influenza (NTHI) and Pseudomonas aeruginosa (PA) by alveolar macrophages from patients with COPD. Sulforaphane treatment restored bacteria recognition and phagocytosis in alveolar macrophages from COPD patients. Furthermore, sulforaphane treatment enhanced pulmonary bacterial clearance by alveolar macrophages and reduced inflammation in wild-typemice but not in Nrf2-deficientmice exposed to cigarette smoke for 6 months. Gene expression and promoter analysis revealed that Nrf2 increased phagocytic ability of macrophages by direct transcriptional up-regulation of the scavenger receptor MARCO. Disruption of Nrf2 or MARCO abrogated sulforaphane-mediated bacterial phagocytosis by COPD alveolar macrophages. Our findings demonstrate the importance of Nrf2 and its downstream target MARCO in improving antibacterial defenses and provide a rationale for targeting this pathway, via pharmacological agents such as sulforaphane, to prevent exacerbations of COPD caused by bacterial infection.&quot;,&quot;issue&quot;:&quot;78&quot;,&quot;volume&quot;:&quot;3&quot;,&quot;container-title-short&quot;:&quot;Sci Transl Med&quot;},&quot;isTemporary&quot;:false},{&quot;id&quot;:&quot;9f1852ab-3548-366a-8270-d9147cf8841d&quot;,&quot;itemData&quot;:{&quot;type&quot;:&quot;article-journal&quot;,&quot;id&quot;:&quot;9f1852ab-3548-366a-8270-d9147cf8841d&quot;,&quot;title&quot;:&quot;Opsonic phagocytosis in chronic obstructive pulmonary disease is enhanced by Nrf2 agonists&quot;,&quot;author&quot;:[{&quot;family&quot;:&quot;Bewley&quot;,&quot;given&quot;:&quot;Martin A.&quot;,&quot;parse-names&quot;:false,&quot;dropping-particle&quot;:&quot;&quot;,&quot;non-dropping-particle&quot;:&quot;&quot;},{&quot;family&quot;:&quot;Budd&quot;,&quot;given&quot;:&quot;Richard C.&quot;,&quot;parse-names&quot;:false,&quot;dropping-particle&quot;:&quot;&quot;,&quot;non-dropping-particle&quot;:&quot;&quot;},{&quot;family&quot;:&quot;Ryan&quot;,&quot;given&quot;:&quot;Eilise&quot;,&quot;parse-names&quot;:false,&quot;dropping-particle&quot;:&quot;&quot;,&quot;non-dropping-particle&quot;:&quot;&quot;},{&quot;family&quot;:&quot;Cole&quot;,&quot;given&quot;:&quot;Joby&quot;,&quot;parse-names&quot;:false,&quot;dropping-particle&quot;:&quot;&quot;,&quot;non-dropping-particle&quot;:&quot;&quot;},{&quot;family&quot;:&quot;Collini&quot;,&quot;given&quot;:&quot;Paul&quot;,&quot;parse-names&quot;:false,&quot;dropping-particle&quot;:&quot;&quot;,&quot;non-dropping-particle&quot;:&quot;&quot;},{&quot;family&quot;:&quot;Marshall&quot;,&quot;given&quot;:&quot;Jennifer&quot;,&quot;parse-names&quot;:false,&quot;dropping-particle&quot;:&quot;&quot;,&quot;non-dropping-particle&quot;:&quot;&quot;},{&quot;family&quot;:&quot;Kolsum&quot;,&quot;given&quot;:&quot;Umme&quot;,&quot;parse-names&quot;:false,&quot;dropping-particle&quot;:&quot;&quot;,&quot;non-dropping-particle&quot;:&quot;&quot;},{&quot;family&quot;:&quot;Beech&quot;,&quot;given&quot;:&quot;Gussie&quot;,&quot;parse-names&quot;:false,&quot;dropping-particle&quot;:&quot;&quot;,&quot;non-dropping-particle&quot;:&quot;&quot;},{&quot;family&quot;:&quot;Emes&quot;,&quot;given&quot;:&quot;Richard D.&quot;,&quot;parse-names&quot;:false,&quot;dropping-particle&quot;:&quot;&quot;,&quot;non-dropping-particle&quot;:&quot;&quot;},{&quot;family&quot;:&quot;Tcherniaeva&quot;,&quot;given&quot;:&quot;Irina&quot;,&quot;parse-names&quot;:false,&quot;dropping-particle&quot;:&quot;&quot;,&quot;non-dropping-particle&quot;:&quot;&quot;},{&quot;family&quot;:&quot;Berbers&quot;,&quot;given&quot;:&quot;Guy A.M.&quot;,&quot;parse-names&quot;:false,&quot;dropping-particle&quot;:&quot;&quot;,&quot;non-dropping-particle&quot;:&quot;&quot;},{&quot;family&quot;:&quot;Walmsley&quot;,&quot;given&quot;:&quot;Sarah R.&quot;,&quot;parse-names&quot;:false,&quot;dropping-particle&quot;:&quot;&quot;,&quot;non-dropping-particle&quot;:&quot;&quot;},{&quot;family&quot;:&quot;Donaldson&quot;,&quot;given&quot;:&quot;Gavin&quot;,&quot;parse-names&quot;:false,&quot;dropping-particle&quot;:&quot;&quot;,&quot;non-dropping-particle&quot;:&quot;&quot;},{&quot;family&quot;:&quot;Wedzicha&quot;,&quot;given&quot;:&quot;Jadwiga A.&quot;,&quot;parse-names&quot;:false,&quot;dropping-particle&quot;:&quot;&quot;,&quot;non-dropping-particle&quot;:&quot;&quot;},{&quot;family&quot;:&quot;Kilty&quot;,&quot;given&quot;:&quot;Iain&quot;,&quot;parse-names&quot;:false,&quot;dropping-particle&quot;:&quot;&quot;,&quot;non-dropping-particle&quot;:&quot;&quot;},{&quot;family&quot;:&quot;Rumsey&quot;,&quot;given&quot;:&quot;William&quot;,&quot;parse-names&quot;:false,&quot;dropping-particle&quot;:&quot;&quot;,&quot;non-dropping-particle&quot;:&quot;&quot;},{&quot;family&quot;:&quot;Sanchez&quot;,&quot;given&quot;:&quot;Yolanda&quot;,&quot;parse-names&quot;:false,&quot;dropping-particle&quot;:&quot;&quot;,&quot;non-dropping-particle&quot;:&quot;&quot;},{&quot;family&quot;:&quot;Brightling&quot;,&quot;given&quot;:&quot;Christopher E.&quot;,&quot;parse-names&quot;:false,&quot;dropping-particle&quot;:&quot;&quot;,&quot;non-dropping-particle&quot;:&quot;&quot;},{&quot;family&quot;:&quot;Donnelly&quot;,&quot;given&quot;:&quot;Louise E.&quot;,&quot;parse-names&quot;:false,&quot;dropping-particle&quot;:&quot;&quot;,&quot;non-dropping-particle&quot;:&quot;&quot;},{&quot;family&quot;:&quot;Barnes&quot;,&quot;given&quot;:&quot;Peter J.&quot;,&quot;parse-names&quot;:false,&quot;dropping-particle&quot;:&quot;&quot;,&quot;non-dropping-particle&quot;:&quot;&quot;},{&quot;family&quot;:&quot;Singh&quot;,&quot;given&quot;:&quot;Dave&quot;,&quot;parse-names&quot;:false,&quot;dropping-particle&quot;:&quot;&quot;,&quot;non-dropping-particle&quot;:&quot;&quot;},{&quot;family&quot;:&quot;Whyte&quot;,&quot;given&quot;:&quot;Moira K.B.&quot;,&quot;parse-names&quot;:false,&quot;dropping-particle&quot;:&quot;&quot;,&quot;non-dropping-particle&quot;:&quot;&quot;},{&quot;family&quot;:&quot;Dockrell&quot;,&quot;given&quot;:&quot;David H.&quot;,&quot;parse-names&quot;:false,&quot;dropping-particle&quot;:&quot;&quot;,&quot;non-dropping-particle&quot;:&quot;&quot;}],&quot;container-title&quot;:&quot;American Journal of Respiratory and Critical Care Medicine&quot;,&quot;accessed&quot;:{&quot;date-parts&quot;:[[2025,3,17]]},&quot;DOI&quot;:&quot;10.1164/RCCM.201705-0903OC/SUPPL_FILE/DISCLOSURES.PDF&quot;,&quot;ISSN&quot;:&quot;15354970&quot;,&quot;PMID&quot;:&quot;29547002&quot;,&quot;URL&quot;:&quot;www.atsjournals.org.&quot;,&quot;issued&quot;:{&quot;date-parts&quot;:[[2018,9,15]]},&quot;page&quot;:&quot;739-750&quot;,&quot;abstract&quot;:&quot;Rationale: Previous studies have identified defects in bacterial phagocytosis by alveolar macrophages (AMs) in patients with chronic obstructive pulmonary disease (COPD), but the mechanisms and clinical consequences remain incompletely defined. Objectives: To examine the effect of COPD on AM phagocytic responses and identify the mechanisms, clinical consequences, and potential for therapeutic manipulation of these defects. Methods: We isolated AMs and monocyte-derived macrophages (MDMs) from a cohort of patients with COPD and control subjects within the Medical Research Council COPDMAP consortium and measured phagocytosis of bacteria in relation to opsonic conditions and clinical features. Measurements and Main Results: COPD AMs and MDMs have impaired phagocytosis of Streptococcus pneumoniae. COPD AMs have a selective defect in uptake of opsonized bacteria, despite the presence of antipneumococcal antibodies in BAL, not observed in MDMs or healthy donor AMs. AM defects in phagocytosis in COPD are significantly associated with exacerbation frequency, isolation of pathogenic bacteria, and health-related quality-of-life scores. Bacterial binding and initial intracellular killing of opsonized bacteria in COPD AMs was not reduced. COPD AMs have reduced transcriptional responses to opsonized bacteria, such as cellular stress responses that include transcriptional modules involving antioxidant defenses and Nrf2 (nuclear factor erythroid 2-related factor 2)-regulated genes. Agonists of the cytoprotective transcription factor Nrf2 (sulforaphane and compound 7) reverse defects in phagocytosis of S. pneumoniae and nontypeable Haemophilus influenzae by COPD AMs. Conclusions: Patients with COPD have clinically relevant defects in opsonic phagocytosis by AMs, associated with impaired transcriptional responses to cellular stress, which are reversed by therapeutic targeting with Nrf2 agonists.&quot;,&quot;publisher&quot;:&quot;American Thoracic Society&quot;,&quot;issue&quot;:&quot;6&quot;,&quot;volume&quot;:&quot;198&quot;,&quot;container-title-short&quot;:&quot;Am J Respir Crit Care Med&quot;},&quot;isTemporary&quot;:false}]},{&quot;citationID&quot;:&quot;MENDELEY_CITATION_10e96577-ff25-4ba2-9de0-13da4b0d3cb0&quot;,&quot;properties&quot;:{&quot;noteIndex&quot;:0},&quot;isEdited&quot;:false,&quot;manualOverride&quot;:{&quot;isManuallyOverridden&quot;:false,&quot;citeprocText&quot;:&quot;(Ghio et al., 2013, https://doi.org/10.1016/j.jcf.2012.10.010; Hazlett et al., 2020, https://doi.org/10.1038/s41598-020-67729-5; Khadem Ali et al., 2020, https://doi.org/10.1183/13993003.01340-2019; Philippot et al., 2014, https://doi.org/10.1371/JOURNAL.PONE.0096285; Zhang et al., 2020, https://doi.org/10.1038/s41598-020-67047-w)&quot;,&quot;manualOverrideText&quot;:&quot;&quot;},&quot;citationTag&quot;:&quot;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&quot;,&quot;citationItems&quot;:[{&quot;id&quot;:&quot;ae3d262c-86e7-3b3c-8178-54eae2dde19c&quot;,&quot;itemData&quot;:{&quot;type&quot;:&quot;article-journal&quot;,&quot;id&quot;:&quot;ae3d262c-86e7-3b3c-8178-54eae2dde19c&quot;,&quot;title&quot;:&quot;Increased airway iron parameters and risk for exacerbation in COPD: an analysis from SPIROMICS&quot;,&quot;author&quot;:[{&quot;family&quot;:&quot;Zhang&quot;,&quot;given&quot;:&quot;William Z.&quot;,&quot;parse-names&quot;:false,&quot;dropping-particle&quot;:&quot;&quot;,&quot;non-dropping-particle&quot;:&quot;&quot;},{&quot;family&quot;:&quot;Oromendia&quot;,&quot;given&quot;:&quot;Clara&quot;,&quot;parse-names&quot;:false,&quot;dropping-particle&quot;:&quot;&quot;,&quot;non-dropping-particle&quot;:&quot;&quot;},{&quot;family&quot;:&quot;Kikkers&quot;,&quot;given&quot;:&quot;Sarah Ann&quot;,&quot;parse-names&quot;:false,&quot;dropping-particle&quot;:&quot;&quot;,&quot;non-dropping-particle&quot;:&quot;&quot;},{&quot;family&quot;:&quot;Butler&quot;,&quot;given&quot;:&quot;James J.&quot;,&quot;parse-names&quot;:false,&quot;dropping-particle&quot;:&quot;&quot;,&quot;non-dropping-particle&quot;:&quot;&quot;},{&quot;family&quot;:&quot;O’Beirne&quot;,&quot;given&quot;:&quot;Sarah&quot;,&quot;parse-names&quot;:false,&quot;dropping-particle&quot;:&quot;&quot;,&quot;non-dropping-particle&quot;:&quot;&quot;},{&quot;family&quot;:&quot;Kim&quot;,&quot;given&quot;:&quot;Kihwan&quot;,&quot;parse-names&quot;:false,&quot;dropping-particle&quot;:&quot;&quot;,&quot;non-dropping-particle&quot;:&quot;&quot;},{&quot;family&quot;:&quot;O’Neal&quot;,&quot;given&quot;:&quot;Wanda K.&quot;,&quot;parse-names&quot;:false,&quot;dropping-particle&quot;:&quot;&quot;,&quot;non-dropping-particle&quot;:&quot;&quot;},{&quot;family&quot;:&quot;Freeman&quot;,&quot;given&quot;:&quot;Christine M.&quot;,&quot;parse-names&quot;:false,&quot;dropping-particle&quot;:&quot;&quot;,&quot;non-dropping-particle&quot;:&quot;&quot;},{&quot;family&quot;:&quot;Christenson&quot;,&quot;given&quot;:&quot;Stephanie A.&quot;,&quot;parse-names&quot;:false,&quot;dropping-particle&quot;:&quot;&quot;,&quot;non-dropping-particle&quot;:&quot;&quot;},{&quot;family&quot;:&quot;Peters&quot;,&quot;given&quot;:&quot;Stephen P.&quot;,&quot;parse-names&quot;:false,&quot;dropping-particle&quot;:&quot;&quot;,&quot;non-dropping-particle&quot;:&quot;&quot;},{&quot;family&quot;:&quot;Wells&quot;,&quot;given&quot;:&quot;J. Michael&quot;,&quot;parse-names&quot;:false,&quot;dropping-particle&quot;:&quot;&quot;,&quot;non-dropping-particle&quot;:&quot;&quot;},{&quot;family&quot;:&quot;Doerschuk&quot;,&quot;given&quot;:&quot;Claire&quot;,&quot;parse-names&quot;:false,&quot;dropping-particle&quot;:&quot;&quot;,&quot;non-dropping-particle&quot;:&quot;&quot;},{&quot;family&quot;:&quot;Putcha&quot;,&quot;given&quot;:&quot;Nirupama&quot;,&quot;parse-names&quot;:false,&quot;dropping-particle&quot;:&quot;&quot;,&quot;non-dropping-particle&quot;:&quot;&quot;},{&quot;family&quot;:&quot;Barjaktarevic&quot;,&quot;given&quot;:&quot;Igor&quot;,&quot;parse-names&quot;:false,&quot;dropping-particle&quot;:&quot;&quot;,&quot;non-dropping-particle&quot;:&quot;&quot;},{&quot;family&quot;:&quot;Woodruff&quot;,&quot;given&quot;:&quot;Prescott G.&quot;,&quot;parse-names&quot;:false,&quot;dropping-particle&quot;:&quot;&quot;,&quot;non-dropping-particle&quot;:&quot;&quot;},{&quot;family&quot;:&quot;Cooper&quot;,&quot;given&quot;:&quot;Christopher B.&quot;,&quot;parse-names&quot;:false,&quot;dropping-particle&quot;:&quot;&quot;,&quot;non-dropping-particle&quot;:&quot;&quot;},{&quot;family&quot;:&quot;Bowler&quot;,&quot;given&quot;:&quot;Russell P.&quot;,&quot;parse-names&quot;:false,&quot;dropping-particle&quot;:&quot;&quot;,&quot;non-dropping-particle&quot;:&quot;&quot;},{&quot;family&quot;:&quot;Comellas&quot;,&quot;given&quot;:&quot;Alejandro P.&quot;,&quot;parse-names&quot;:false,&quot;dropping-particle&quot;:&quot;&quot;,&quot;non-dropping-particle&quot;:&quot;&quot;},{&quot;family&quot;:&quot;Criner&quot;,&quot;given&quot;:&quot;Gerard J.&quot;,&quot;parse-names&quot;:false,&quot;dropping-particle&quot;:&quot;&quot;,&quot;non-dropping-particle&quot;:&quot;&quot;},{&quot;family&quot;:&quot;Paine&quot;,&quot;given&quot;:&quot;Robert&quot;,&quot;parse-names&quot;:false,&quot;dropping-particle&quot;:&quot;&quot;,&quot;non-dropping-particle&quot;:&quot;&quot;},{&quot;family&quot;:&quot;Hansel&quot;,&quot;given&quot;:&quot;Nadia N.&quot;,&quot;parse-names&quot;:false,&quot;dropping-particle&quot;:&quot;&quot;,&quot;non-dropping-particle&quot;:&quot;&quot;},{&quot;family&quot;:&quot;Han&quot;,&quot;given&quot;:&quot;Meilan K.&quot;,&quot;parse-names&quot;:false,&quot;dropping-particle&quot;:&quot;&quot;,&quot;non-dropping-particle&quot;:&quot;&quot;},{&quot;family&quot;:&quot;Crystal&quot;,&quot;given&quot;:&quot;Ronald G.&quot;,&quot;parse-names&quot;:false,&quot;dropping-particle&quot;:&quot;&quot;,&quot;non-dropping-particle&quot;:&quot;&quot;},{&quot;family&quot;:&quot;Kaner&quot;,&quot;given&quot;:&quot;Robert J.&quot;,&quot;parse-names&quot;:false,&quot;dropping-particle&quot;:&quot;&quot;,&quot;non-dropping-particle&quot;:&quot;&quot;},{&quot;family&quot;:&quot;Ballman&quot;,&quot;given&quot;:&quot;Karla&quot;,&quot;parse-names&quot;:false,&quot;dropping-particle&quot;:&quot;V.&quot;,&quot;non-dropping-particle&quot;:&quot;&quot;},{&quot;family&quot;:&quot;Curtis&quot;,&quot;given&quot;:&quot;Jeffrey L.&quot;,&quot;parse-names&quot;:false,&quot;dropping-particle&quot;:&quot;&quot;,&quot;non-dropping-particle&quot;:&quot;&quot;},{&quot;family&quot;:&quot;Martinez&quot;,&quot;given&quot;:&quot;Fernando J.&quot;,&quot;parse-names&quot;:false,&quot;dropping-particle&quot;:&quot;&quot;,&quot;non-dropping-particle&quot;:&quot;&quot;},{&quot;family&quot;:&quot;Cloonan&quot;,&quot;given&quot;:&quot;Suzanne M.&quot;,&quot;parse-names&quot;:false,&quot;dropping-particle&quot;:&quot;&quot;,&quot;non-dropping-particle&quot;:&quot;&quot;}],&quot;container-title&quot;:&quot;Scientific Reports 2020 10:1&quot;,&quot;accessed&quot;:{&quot;date-parts&quot;:[[2025,3,24]]},&quot;DOI&quot;:&quot;10.1038/s41598-020-67047-w&quot;,&quot;ISSN&quot;:&quot;2045-2322&quot;,&quot;PMID&quot;:&quot;32601308&quot;,&quot;URL&quot;:&quot;https://www.nature.com/articles/s41598-020-67047-w&quot;,&quot;issued&quot;:{&quot;date-parts&quot;:[[2020,6,29]]},&quot;page&quot;:&quot;1-13&quot;,&quot;abstract&quot;:&quot;Levels of iron and iron-related proteins including ferritin are higher in the lung tissue and lavage fluid of individuals with chronic obstructive pulmonary disease (COPD), when compared to healthy controls. Whether more iron in the extracellular milieu of the lung associates with distinct clinical phenotypes of COPD, including increased exacerbation susceptibility, is unknown. We measured iron and ferritin levels in the bronchoalveolar lavage fluid (BALF) of participants enrolled in the SubPopulations and InteRmediate Outcome Measures In COPD (SPIROMICS) bronchoscopy sub-study (n = 195). BALF Iron parameters were compared to systemic markers of iron availability and tested for association with FEV1 %&amp;nbsp;predicted and exacerbation frequency. Exacerbations were modelled using a zero-inflated negative binomial model using age, sex, smoking, and FEV1&amp;nbsp;% predicted as clinical covariates. BALF iron and ferritin were higher in participants with COPD and in smokers without COPD when compared to non-smoker control participants but did not correlate with systemic iron markers. BALF ferritin and iron were elevated in participants who had COPD exacerbations, with a 2-fold increase in BALF ferritin and iron conveying a 24% and 2-fold increase in exacerbation risk, respectively. Similar associations were not observed with plasma ferritin. Increased airway iron levels may be representative of a distinct pathobiological phenomenon that results in more frequent COPD exacerbation events, contributing to disease progression in these individuals.&quot;,&quot;publisher&quot;:&quot;Nature Publishing Group&quot;,&quot;issue&quot;:&quot;1&quot;,&quot;volume&quot;:&quot;10&quot;,&quot;container-title-short&quot;:&quot;&quot;},&quot;isTemporary&quot;:false},{&quot;id&quot;:&quot;30c7f6cf-7cfe-3f6d-bd62-8e91b7eea060&quot;,&quot;itemData&quot;:{&quot;type&quot;:&quot;article-journal&quot;,&quot;id&quot;:&quot;30c7f6cf-7cfe-3f6d-bd62-8e91b7eea060&quot;,&quot;title&quot;:&quot;Crucial role for lung iron level and regulation in the pathogenesis and severity of asthma&quot;,&quot;author&quot;:[{&quot;family&quot;:&quot;Khadem Ali&quot;,&quot;given&quot;:&quot;Md&quot;,&quot;parse-names&quot;:false,&quot;dropping-particle&quot;:&quot;&quot;,&quot;non-dropping-particle&quot;:&quot;&quot;},{&quot;family&quot;:&quot;Kim&quot;,&quot;given&quot;:&quot;Richard Y.&quot;,&quot;parse-names&quot;:false,&quot;dropping-particle&quot;:&quot;&quot;,&quot;non-dropping-particle&quot;:&quot;&quot;},{&quot;family&quot;:&quot;Brown&quot;,&quot;given&quot;:&quot;Alexandra C.&quot;,&quot;parse-names&quot;:false,&quot;dropping-particle&quot;:&quot;&quot;,&quot;non-dropping-particle&quot;:&quot;&quot;},{&quot;family&quot;:&quot;Mayall&quot;,&quot;given&quot;:&quot;Jemma R.&quot;,&quot;parse-names&quot;:false,&quot;dropping-particle&quot;:&quot;&quot;,&quot;non-dropping-particle&quot;:&quot;&quot;},{&quot;family&quot;:&quot;Karim&quot;,&quot;given&quot;:&quot;Rafia&quot;,&quot;parse-names&quot;:false,&quot;dropping-particle&quot;:&quot;&quot;,&quot;non-dropping-particle&quot;:&quot;&quot;},{&quot;family&quot;:&quot;Pinkerton&quot;,&quot;given&quot;:&quot;James W.&quot;,&quot;parse-names&quot;:false,&quot;dropping-particle&quot;:&quot;&quot;,&quot;non-dropping-particle&quot;:&quot;&quot;},{&quot;family&quot;:&quot;Liu&quot;,&quot;given&quot;:&quot;Gang&quot;,&quot;parse-names&quot;:false,&quot;dropping-particle&quot;:&quot;&quot;,&quot;non-dropping-particle&quot;:&quot;&quot;},{&quot;family&quot;:&quot;Martin&quot;,&quot;given&quot;:&quot;Kristy L.&quot;,&quot;parse-names&quot;:false,&quot;dropping-particle&quot;:&quot;&quot;,&quot;non-dropping-particle&quot;:&quot;&quot;},{&quot;family&quot;:&quot;Starkey&quot;,&quot;given&quot;:&quot;Malcolm R.&quot;,&quot;parse-names&quot;:false,&quot;dropping-particle&quot;:&quot;&quot;,&quot;non-dropping-particle&quot;:&quot;&quot;},{&quot;family&quot;:&quot;Pillar&quot;,&quot;given&quot;:&quot;Amber L.&quot;,&quot;parse-names&quot;:false,&quot;dropping-particle&quot;:&quot;&quot;,&quot;non-dropping-particle&quot;:&quot;&quot;},{&quot;family&quot;:&quot;Donovan&quot;,&quot;given&quot;:&quot;Chantal&quot;,&quot;parse-names&quot;:false,&quot;dropping-particle&quot;:&quot;&quot;,&quot;non-dropping-particle&quot;:&quot;&quot;},{&quot;family&quot;:&quot;Pathinayake&quot;,&quot;given&quot;:&quot;Prabuddha S.&quot;,&quot;parse-names&quot;:false,&quot;dropping-particle&quot;:&quot;&quot;,&quot;non-dropping-particle&quot;:&quot;&quot;},{&quot;family&quot;:&quot;Carroll&quot;,&quot;given&quot;:&quot;Olivia R.&quot;,&quot;parse-names&quot;:false,&quot;dropping-particle&quot;:&quot;&quot;,&quot;non-dropping-particle&quot;:&quot;&quot;},{&quot;family&quot;:&quot;Trinder&quot;,&quot;given&quot;:&quot;Debbie&quot;,&quot;parse-names&quot;:false,&quot;dropping-particle&quot;:&quot;&quot;,&quot;non-dropping-particle&quot;:&quot;&quot;},{&quot;family&quot;:&quot;Tay&quot;,&quot;given&quot;:&quot;Hock L.&quot;,&quot;parse-names&quot;:false,&quot;dropping-particle&quot;:&quot;&quot;,&quot;non-dropping-particle&quot;:&quot;&quot;},{&quot;family&quot;:&quot;Badi&quot;,&quot;given&quot;:&quot;Yusef E.&quot;,&quot;parse-names&quot;:false,&quot;dropping-particle&quot;:&quot;&quot;,&quot;non-dropping-particle&quot;:&quot;&quot;},{&quot;family&quot;:&quot;Kermani&quot;,&quot;given&quot;:&quot;Nazanin Z.&quot;,&quot;parse-names&quot;:false,&quot;dropping-particle&quot;:&quot;&quot;,&quot;non-dropping-particle&quot;:&quot;&quot;},{&quot;family&quot;:&quot;Guo&quot;,&quot;given&quot;:&quot;Yi Ke&quot;,&quot;parse-names&quot;:false,&quot;dropping-particle&quot;:&quot;&quot;,&quot;non-dropping-particle&quot;:&quot;&quot;},{&quot;family&quot;:&quot;Aryal&quot;,&quot;given&quot;:&quot;Ritambhara&quot;,&quot;parse-names&quot;:false,&quot;dropping-particle&quot;:&quot;&quot;,&quot;non-dropping-particle&quot;:&quot;&quot;},{&quot;family&quot;:&quot;Mumby&quot;,&quot;given&quot;:&quot;Sharon&quot;,&quot;parse-names&quot;:false,&quot;dropping-particle&quot;:&quot;&quot;,&quot;non-dropping-particle&quot;:&quot;&quot;},{&quot;family&quot;:&quot;Pavlidis&quot;,&quot;given&quot;:&quot;Stelios&quot;,&quot;parse-names&quot;:false,&quot;dropping-particle&quot;:&quot;&quot;,&quot;non-dropping-particle&quot;:&quot;&quot;},{&quot;family&quot;:&quot;Adcock&quot;,&quot;given&quot;:&quot;Ian M.&quot;,&quot;parse-names&quot;:false,&quot;dropping-particle&quot;:&quot;&quot;,&quot;non-dropping-particle&quot;:&quot;&quot;},{&quot;family&quot;:&quot;Weaver&quot;,&quot;given&quot;:&quot;Jessica&quot;,&quot;parse-names&quot;:false,&quot;dropping-particle&quot;:&quot;&quot;,&quot;non-dropping-particle&quot;:&quot;&quot;},{&quot;family&quot;:&quot;Xenaki&quot;,&quot;given&quot;:&quot;Dikaia&quot;,&quot;parse-names&quot;:false,&quot;dropping-particle&quot;:&quot;&quot;,&quot;non-dropping-particle&quot;:&quot;&quot;},{&quot;family&quot;:&quot;Oliver&quot;,&quot;given&quot;:&quot;Brian G.&quot;,&quot;parse-names&quot;:false,&quot;dropping-particle&quot;:&quot;&quot;,&quot;non-dropping-particle&quot;:&quot;&quot;},{&quot;family&quot;:&quot;Holliday&quot;,&quot;given&quot;:&quot;Elizabeth G.&quot;,&quot;parse-names&quot;:false,&quot;dropping-particle&quot;:&quot;&quot;,&quot;non-dropping-particle&quot;:&quot;&quot;},{&quot;family&quot;:&quot;Foster&quot;,&quot;given&quot;:&quot;Paul S.&quot;,&quot;parse-names&quot;:false,&quot;dropping-particle&quot;:&quot;&quot;,&quot;non-dropping-particle&quot;:&quot;&quot;},{&quot;family&quot;:&quot;Wark&quot;,&quot;given&quot;:&quot;Peter A.&quot;,&quot;parse-names&quot;:false,&quot;dropping-particle&quot;:&quot;&quot;,&quot;non-dropping-particle&quot;:&quot;&quot;},{&quot;family&quot;:&quot;Johnstone&quot;,&quot;given&quot;:&quot;Daniel M.&quot;,&quot;parse-names&quot;:false,&quot;dropping-particle&quot;:&quot;&quot;,&quot;non-dropping-particle&quot;:&quot;&quot;},{&quot;family&quot;:&quot;Milward&quot;,&quot;given&quot;:&quot;Elizabeth A.&quot;,&quot;parse-names&quot;:false,&quot;dropping-particle&quot;:&quot;&quot;,&quot;non-dropping-particle&quot;:&quot;&quot;},{&quot;family&quot;:&quot;Hansbro&quot;,&quot;given&quot;:&quot;Philip M.&quot;,&quot;parse-names&quot;:false,&quot;dropping-particle&quot;:&quot;&quot;,&quot;non-dropping-particle&quot;:&quot;&quot;},{&quot;family&quot;:&quot;Horvat&quot;,&quot;given&quot;:&quot;Jay C.&quot;,&quot;parse-names&quot;:false,&quot;dropping-particle&quot;:&quot;&quot;,&quot;non-dropping-particle&quot;:&quot;&quot;}],&quot;container-title&quot;:&quot;European Respiratory Journal&quot;,&quot;accessed&quot;:{&quot;date-parts&quot;:[[2025,3,24]]},&quot;DOI&quot;:&quot;10.1183/13993003.01340-2019&quot;,&quot;ISSN&quot;:&quot;0903-1936&quot;,&quot;PMID&quot;:&quot;32184317&quot;,&quot;URL&quot;:&quot;https://publications.ersnet.org/content/erj/early/2020/01/24/13993003.01340-2019&quot;,&quot;issued&quot;:{&quot;date-parts&quot;:[[2020,3,17]]},&quot;abstract&quot;:&quot;Accumulating evidence highlights links between iron regulation and respiratory disease. Here, we assessed the relationship between iron levels and regulatory responses in clinical and experimental asthma.We show that cell-free iron levels are reduced in the bronchoalveolar lavage (BAL) supernatant of severe or mild-moderate asthma patients and correlate with lower forced expiratory volume in 1 s (FEV1). Conversely, iron-loaded cell numbers were increased in BAL in these patients and with lower FEV1/forced vital capacity (FEV1/FVC). The airway tissue expression of the iron sequestration molecules divalent metal transporter 1 (DMT1) and transferrin receptor 1 (TFR1) are increased in asthma with TFR1 expression correlating with reduced lung function and increased type 2 (T2) inflammatory responses in the airways. Furthermore, pulmonary iron levels are increased in a house dust mite (HDM)-induced model of experimental asthma in association with augmented Tfr1 expression in airway tissue, similar to human disease. We show that macrophages are the predominant source of increased Tfr1 and Tfr1+ macrophages have increased Il13 expression. We also show that increased iron levels induce increased pro-inflammatory cytokine and/or extracellular matrix (ECM) responses in human airway smooth muscle (ASM) cells and fibroblasts ex vivo and induce key features of asthma, including airway hyper-responsiveness and fibrosis and T2 inflammatory responses, in vivo.Together these complementary clinical and experimental data highlight the importance of altered pulmonary iron levels and regulation in asthma, and the need for a greater focus on the role and potential therapeutic targeting of iron in the pathogenesis and severity of disease.&quot;,&quot;publisher&quot;:&quot;European Respiratory Society&quot;,&quot;issue&quot;:&quot;4&quot;,&quot;volume&quot;:&quot;55&quot;,&quot;container-title-short&quot;:&quot;&quot;},&quot;isTemporary&quot;:false},{&quot;id&quot;:&quot;f0ef80de-835f-37c6-a034-bdbafeb1e8d3&quot;,&quot;itemData&quot;:{&quot;type&quot;:&quot;article-journal&quot;,&quot;id&quot;:&quot;f0ef80de-835f-37c6-a034-bdbafeb1e8d3&quot;,&quot;title&quot;:&quot;Increased Iron Sequestration in Alveolar Macrophages in Chronic Obtructive Pulmonary Disease&quot;,&quot;author&quot;:[{&quot;family&quot;:&quot;Philippot&quot;,&quot;given&quot;:&quot;Quentin&quot;,&quot;parse-names&quot;:false,&quot;dropping-particle&quot;:&quot;&quot;,&quot;non-dropping-particle&quot;:&quot;&quot;},{&quot;family&quot;:&quot;Deslée&quot;,&quot;given&quot;:&quot;Gaëtan&quot;,&quot;parse-names&quot;:false,&quot;dropping-particle&quot;:&quot;&quot;,&quot;non-dropping-particle&quot;:&quot;&quot;},{&quot;family&quot;:&quot;Adair-Kirk&quot;,&quot;given&quot;:&quot;Tracy L.&quot;,&quot;parse-names&quot;:false,&quot;dropping-particle&quot;:&quot;&quot;,&quot;non-dropping-particle&quot;:&quot;&quot;},{&quot;family&quot;:&quot;Woods&quot;,&quot;given&quot;:&quot;Jason C.&quot;,&quot;parse-names&quot;:false,&quot;dropping-particle&quot;:&quot;&quot;,&quot;non-dropping-particle&quot;:&quot;&quot;},{&quot;family&quot;:&quot;Byers&quot;,&quot;given&quot;:&quot;Derek&quot;,&quot;parse-names&quot;:false,&quot;dropping-particle&quot;:&quot;&quot;,&quot;non-dropping-particle&quot;:&quot;&quot;},{&quot;family&quot;:&quot;Conradi&quot;,&quot;given&quot;:&quot;Susan&quot;,&quot;parse-names&quot;:false,&quot;dropping-particle&quot;:&quot;&quot;,&quot;non-dropping-particle&quot;:&quot;&quot;},{&quot;family&quot;:&quot;Dury&quot;,&quot;given&quot;:&quot;Sandra&quot;,&quot;parse-names&quot;:false,&quot;dropping-particle&quot;:&quot;&quot;,&quot;non-dropping-particle&quot;:&quot;&quot;},{&quot;family&quot;:&quot;Perotin&quot;,&quot;given&quot;:&quot;Jeanne Marie&quot;,&quot;parse-names&quot;:false,&quot;dropping-particle&quot;:&quot;&quot;,&quot;non-dropping-particle&quot;:&quot;&quot;},{&quot;family&quot;:&quot;Lebargy&quot;,&quot;given&quot;:&quot;François&quot;,&quot;parse-names&quot;:false,&quot;dropping-particle&quot;:&quot;&quot;,&quot;non-dropping-particle&quot;:&quot;&quot;},{&quot;family&quot;:&quot;Cassan&quot;,&quot;given&quot;:&quot;Christelle&quot;,&quot;parse-names&quot;:false,&quot;dropping-particle&quot;:&quot;&quot;,&quot;non-dropping-particle&quot;:&quot;&quot;},{&quot;family&quot;:&quot;Naour&quot;,&quot;given&quot;:&quot;Richard&quot;,&quot;parse-names&quot;:false,&quot;dropping-particle&quot;:&quot;&quot;,&quot;non-dropping-particle&quot;:&quot;Le&quot;},{&quot;family&quot;:&quot;Holtzman&quot;,&quot;given&quot;:&quot;Michael J.&quot;,&quot;parse-names&quot;:false,&quot;dropping-particle&quot;:&quot;&quot;,&quot;non-dropping-particle&quot;:&quot;&quot;},{&quot;family&quot;:&quot;Pierce&quot;,&quot;given&quot;:&quot;Richard A.&quot;,&quot;parse-names&quot;:false,&quot;dropping-particle&quot;:&quot;&quot;,&quot;non-dropping-particle&quot;:&quot;&quot;}],&quot;container-title&quot;:&quot;PLOS ONE&quot;,&quot;accessed&quot;:{&quot;date-parts&quot;:[[2025,5,13]]},&quot;DOI&quot;:&quot;10.1371/JOURNAL.PONE.0096285&quot;,&quot;ISSN&quot;:&quot;1932-6203&quot;,&quot;PMID&quot;:&quot;24789352&quot;,&quot;URL&quot;:&quot;https://journals.plos.org/plosone/article?id=10.1371/journal.pone.0096285&quot;,&quot;issued&quot;:{&quot;date-parts&quot;:[[2014,5,1]]},&quot;page&quot;:&quot;e96285&quot;,&quot;abstract&quot;:&quot;Free iron in lung can cause the generation of reactive oxygen species, an important factor in chronic obstructive pulmonary disease (COPD) pathogenesis. Iron accumulation has been implicated in oxidative stress in other diseases, such as Alzheimer’s and Parkinson’s diseases, but little is known about iron accumulation in COPD. We sought to determine if iron content and the expression of iron transport and/or storage genes in lung differ between controls and COPD subjects, and whether changes in these correlate with airway obstruction. Explanted lung tissue was obtained from transplant donors, GOLD 2–3 COPD subjects, and GOLD 4 lung transplant recipients, and bronchoalveolar lavage (BAL) cells were obtained from non-smokers, healthy smokers, and GOLD 1–3 COPD subjects. Iron-positive cells were quantified histologically, and the expression of iron uptake (transferrin and transferrin receptor), storage (ferritin) and export (ferroportin) genes was examined by real-time RT-PCR assay. Percentage of iron-positive cells and expression levels of iron metabolism genes were examined for correlations with airflow limitation indices (forced expiratory volume in the first second (FEV1) and the ratio between FEV1 and forced vital capacity (FEV1/FVC)). The alveolar macrophage was identified as the predominant iron-positive cell type in lung tissues. Futhermore, the quantity of iron deposit and the percentage of iron positive macrophages were increased with COPD and emphysema severity. The mRNA expression of iron uptake and storage genes transferrin and ferritin were significantly increased in GOLD 4 COPD lungs compared to donors (6.9 and 3.22 fold increase, respectively). In BAL cells, the mRNA expression of transferrin, transferrin receptor and ferritin correlated with airway obstruction. These results support activation of an iron sequestration mechanism by alveolar macrophages in COPD, which we postulate is a protective mechanism against iron induced oxidative stress.&quot;,&quot;publisher&quot;:&quot;Public Library of Science&quot;,&quot;issue&quot;:&quot;5&quot;,&quot;volume&quot;:&quot;9&quot;,&quot;container-title-short&quot;:&quot;PLoS One&quot;},&quot;isTemporary&quot;:false},{&quot;id&quot;:&quot;803751a4-11e4-323c-8bd1-131d63b0e18c&quot;,&quot;itemData&quot;:{&quot;type&quot;:&quot;article-journal&quot;,&quot;id&quot;:&quot;803751a4-11e4-323c-8bd1-131d63b0e18c&quot;,&quot;title&quot;:&quot;Iron accumulates in the lavage and explanted lungs of cystic fibrosis patients&quot;,&quot;author&quot;:[{&quot;family&quot;:&quot;Ghio&quot;,&quot;given&quot;:&quot;Andrew J.&quot;,&quot;parse-names&quot;:false,&quot;dropping-particle&quot;:&quot;&quot;,&quot;non-dropping-particle&quot;:&quot;&quot;},{&quot;family&quot;:&quot;Roggli&quot;,&quot;given&quot;:&quot;Victor L.&quot;,&quot;parse-names&quot;:false,&quot;dropping-particle&quot;:&quot;&quot;,&quot;non-dropping-particle&quot;:&quot;&quot;},{&quot;family&quot;:&quot;Soukup&quot;,&quot;given&quot;:&quot;Joleen M.&quot;,&quot;parse-names&quot;:false,&quot;dropping-particle&quot;:&quot;&quot;,&quot;non-dropping-particle&quot;:&quot;&quot;},{&quot;family&quot;:&quot;Richards&quot;,&quot;given&quot;:&quot;Judy H.&quot;,&quot;parse-names&quot;:false,&quot;dropping-particle&quot;:&quot;&quot;,&quot;non-dropping-particle&quot;:&quot;&quot;},{&quot;family&quot;:&quot;Randell&quot;,&quot;given&quot;:&quot;Scott H.&quot;,&quot;parse-names&quot;:false,&quot;dropping-particle&quot;:&quot;&quot;,&quot;non-dropping-particle&quot;:&quot;&quot;},{&quot;family&quot;:&quot;Muhlebach&quot;,&quot;given&quot;:&quot;Marianne S.&quot;,&quot;parse-names&quot;:false,&quot;dropping-particle&quot;:&quot;&quot;,&quot;non-dropping-particle&quot;:&quot;&quot;}],&quot;container-title&quot;:&quot;Journal of Cystic Fibrosis&quot;,&quot;accessed&quot;:{&quot;date-parts&quot;:[[2025,5,13]]},&quot;DOI&quot;:&quot;10.1016/j.jcf.2012.10.010&quot;,&quot;ISSN&quot;:&quot;15691993&quot;,&quot;PMID&quot;:&quot;23176785&quot;,&quot;URL&quot;:&quot;https://pubmed.ncbi.nlm.nih.gov/23176785/&quot;,&quot;issued&quot;:{&quot;date-parts&quot;:[[2013,7]]},&quot;page&quot;:&quot;390-398&quot;,&quot;abstract&quot;:&quot;Oxidative stress participates in the pathophysiology of cystic fibrosis (CF). An underlying disruption in iron homeostasis can frequently be demonstrated in injuries and diseases associated with an oxidative stress. We tested the hypothesis that iron accumulation and altered expression of iron-related proteins could be demonstrated in both the bronchoalveolar lavage (BAL) fluid and explanted lungs of patients with cystic fibrosis. BAL fluid collected from 10 children with CF showed elevated concentrations of protein, iron, ferritin, transferrin, heme, and hemoglobin relative to that obtained from 20 healthy volunteers. Using Perl's Prussian blue staining, explanted lung from CF patients revealed increased iron in alveolar and interstitial macrophages. Similarly, there was an increased expression of ferritin, the iron importer DMT1, and the exporter ferroportin 1 in lung tissue from CF patients. We conclude that iron homeostasis is disrupted in CF patients with an accumulation of this metal and altered expression of iron-related proteins being evident in the lungs. © 2012.&quot;,&quot;publisher&quot;:&quot;J Cyst Fibros&quot;,&quot;issue&quot;:&quot;4&quot;,&quot;volume&quot;:&quot;12&quot;,&quot;container-title-short&quot;:&quot;&quot;},&quot;isTemporary&quot;:false},{&quot;id&quot;:&quot;7c5d4787-7bd1-30ec-b4bb-091ff0b92bd9&quot;,&quot;itemData&quot;:{&quot;type&quot;:&quot;article-journal&quot;,&quot;id&quot;:&quot;7c5d4787-7bd1-30ec-b4bb-091ff0b92bd9&quot;,&quot;title&quot;:&quot;Altered iron metabolism in cystic fibrosis macrophages: the impact of CFTR modulators and implications for Pseudomonas aeruginosa survival&quot;,&quot;author&quot;:[{&quot;family&quot;:&quot;Hazlett&quot;,&quot;given&quot;:&quot;H. F.&quot;,&quot;parse-names&quot;:false,&quot;dropping-particle&quot;:&quot;&quot;,&quot;non-dropping-particle&quot;:&quot;&quot;},{&quot;family&quot;:&quot;Hampton&quot;,&quot;given&quot;:&quot;T. H.&quot;,&quot;parse-names&quot;:false,&quot;dropping-particle&quot;:&quot;&quot;,&quot;non-dropping-particle&quot;:&quot;&quot;},{&quot;family&quot;:&quot;Aridgides&quot;,&quot;given&quot;:&quot;D. S.&quot;,&quot;parse-names&quot;:false,&quot;dropping-particle&quot;:&quot;&quot;,&quot;non-dropping-particle&quot;:&quot;&quot;},{&quot;family&quot;:&quot;Armstrong&quot;,&quot;given&quot;:&quot;D. A.&quot;,&quot;parse-names&quot;:false,&quot;dropping-particle&quot;:&quot;&quot;,&quot;non-dropping-particle&quot;:&quot;&quot;},{&quot;family&quot;:&quot;Dessaint&quot;,&quot;given&quot;:&quot;J. A.&quot;,&quot;parse-names&quot;:false,&quot;dropping-particle&quot;:&quot;&quot;,&quot;non-dropping-particle&quot;:&quot;&quot;},{&quot;family&quot;:&quot;Mellinger&quot;,&quot;given&quot;:&quot;D. L.&quot;,&quot;parse-names&quot;:false,&quot;dropping-particle&quot;:&quot;&quot;,&quot;non-dropping-particle&quot;:&quot;&quot;},{&quot;family&quot;:&quot;Nymon&quot;,&quot;given&quot;:&quot;A. B.&quot;,&quot;parse-names&quot;:false,&quot;dropping-particle&quot;:&quot;&quot;,&quot;non-dropping-particle&quot;:&quot;&quot;},{&quot;family&quot;:&quot;Ashare&quot;,&quot;given&quot;:&quot;A.&quot;,&quot;parse-names&quot;:false,&quot;dropping-particle&quot;:&quot;&quot;,&quot;non-dropping-particle&quot;:&quot;&quot;}],&quot;container-title&quot;:&quot;Scientific Reports 2020 10:1&quot;,&quot;accessed&quot;:{&quot;date-parts&quot;:[[2025,5,13]]},&quot;DOI&quot;:&quot;10.1038/s41598-020-67729-5&quot;,&quot;ISBN&quot;:&quot;0123456789&quot;,&quot;ISSN&quot;:&quot;2045-2322&quot;,&quot;PMID&quot;:&quot;32616918&quot;,&quot;URL&quot;:&quot;https://www.nature.com/articles/s41598-020-67729-5&quot;,&quot;issued&quot;:{&quot;date-parts&quot;:[[2020,7,2]]},&quot;page&quot;:&quot;1-14&quot;,&quot;abstract&quot;:&quot;Cystic fibrosis (CF) is a genetic disease caused by mutations in the CF transmembrane conductance regulator (CFTR) gene, resulting in chronic bacterial lung infections and tissue damage. CF macrophages exhibit reduced bacterial killing and increased inflammatory signaling. Iron is elevated in the CF lung and is a critical nutrient for bacteria, including the common CF pathogen Pseudomonas aeruginosa (Pa). While macrophages are a key regulatory component of extracellular iron, iron metabolism has yet to be characterized in human CF macrophages. Secreted and total protein levels were analyzed in non-CF and F508del/F508del CF monocyte derived macrophages (MDMs) with and without clinically approved CFTR modulators ivacaftor/lumacaftor. CF macrophage transferrin receptor 1 (TfR1) was reduced with ivacaftor/lumacaftor treatment. When activated with LPS, CF macrophage expressed reduced ferroportin (Fpn). After the addition of exogenous iron, total iron was elevated in conditioned media from CF MDMs and reduced in conditioned media from ivacaftor/lumacaftor treated CF MDMs. Pa biofilm formation and viability were elevated in conditioned media from CF MDMs and biofilm formation was reduced in the presence of conditioned media from ivacaftor/lumacaftor treated CF MDMs. Defects in iron metabolism observed in this study may inform host–pathogen interactions between CF macrophages and Pa.&quot;,&quot;publisher&quot;:&quot;Nature Publishing Group&quot;,&quot;issue&quot;:&quot;1&quot;,&quot;volume&quot;:&quot;10&quot;,&quot;container-title-short&quot;:&quot;&quot;},&quot;isTemporary&quot;:false}]},{&quot;citationID&quot;:&quot;MENDELEY_CITATION_04e1062a-bf71-4488-ab3d-7f05560367ce&quot;,&quot;properties&quot;:{&quot;noteIndex&quot;:0},&quot;isEdited&quot;:false,&quot;manualOverride&quot;:{&quot;isManuallyOverridden&quot;:false,&quot;citeprocText&quot;:&quot;(J. M. Baker et al., 2021, https://doi.org/10.3390/BIOMEDICINES9121939/S1)&quot;,&quot;manualOverrideText&quot;:&quot;&quot;},&quot;citationTag&quot;:&quot;MENDELEY_CITATION_v3_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&quot;,&quot;citationItems&quot;:[{&quot;id&quot;:&quot;b33faac7-fcf7-3e0a-a2a5-205191f3d394&quot;,&quot;itemData&quot;:{&quot;type&quot;:&quot;article-journal&quot;,&quot;id&quot;:&quot;b33faac7-fcf7-3e0a-a2a5-205191f3d394&quot;,&quot;title&quot;:&quot;Red blood cell-derived iron alters macrophage function in copd&quot;,&quot;author&quot;:[{&quot;family&quot;:&quot;Baker&quot;,&quot;given&quot;:&quot;James M.&quot;,&quot;parse-names&quot;:false,&quot;dropping-particle&quot;:&quot;&quot;,&quot;non-dropping-particle&quot;:&quot;&quot;},{&quot;family&quot;:&quot;Hammond&quot;,&quot;given&quot;:&quot;Molly&quot;,&quot;parse-names&quot;:false,&quot;dropping-particle&quot;:&quot;&quot;,&quot;non-dropping-particle&quot;:&quot;&quot;},{&quot;family&quot;:&quot;Dungwa&quot;,&quot;given&quot;:&quot;Josiah&quot;,&quot;parse-names&quot;:false,&quot;dropping-particle&quot;:&quot;&quot;,&quot;non-dropping-particle&quot;:&quot;&quot;},{&quot;family&quot;:&quot;Shah&quot;,&quot;given&quot;:&quot;Rajesh&quot;,&quot;parse-names&quot;:false,&quot;dropping-particle&quot;:&quot;&quot;,&quot;non-dropping-particle&quot;:&quot;&quot;},{&quot;family&quot;:&quot;Montero-Fernandez&quot;,&quot;given&quot;:&quot;Angeles&quot;,&quot;parse-names&quot;:false,&quot;dropping-particle&quot;:&quot;&quot;,&quot;non-dropping-particle&quot;:&quot;&quot;},{&quot;family&quot;:&quot;Higham&quot;,&quot;given&quot;:&quot;Andrew&quot;,&quot;parse-names&quot;:false,&quot;dropping-particle&quot;:&quot;&quot;,&quot;non-dropping-particle&quot;:&quot;&quot;},{&quot;family&quot;:&quot;Lea&quot;,&quot;given&quot;:&quot;Simon&quot;,&quot;parse-names&quot;:false,&quot;dropping-particle&quot;:&quot;&quot;,&quot;non-dropping-particle&quot;:&quot;&quot;},{&quot;family&quot;:&quot;Singh&quot;,&quot;given&quot;:&quot;Dave&quot;,&quot;parse-names&quot;:false,&quot;dropping-particle&quot;:&quot;&quot;,&quot;non-dropping-particle&quot;:&quot;&quot;}],&quot;container-title&quot;:&quot;Biomedicines&quot;,&quot;accessed&quot;:{&quot;date-parts&quot;:[[2025,3,24]]},&quot;DOI&quot;:&quot;10.3390/BIOMEDICINES9121939/S1&quot;,&quot;ISSN&quot;:&quot;22279059&quot;,&quot;URL&quot;:&quot;https://www.mdpi.com/2227-9059/9/12/1939/htm&quot;,&quot;issued&quot;:{&quot;date-parts&quot;:[[2021,12,1]]},&quot;page&quot;:&quot;1939&quot;,&quot;abstract&quot;:&quot;Lung macrophage iron levels are increased in COPD patients. Lung macrophage iron levels are thought to be increased by cigarette smoke, but the role of red blood cells (RBCs) as a source of iron has not been investigated. We investigate RBCs as a potential source of alveolar iron in COPD, and determine the effect of RBC-derived iron on macrophage function. We used lung tissue sections to assess RBC coverage of the alveolar space, iron and ferritin levels in 11 non-smokers (NS), 15 smokers (S) and 32 COPD patients. Lung macrophages were isolated from lung resections (n = 68) and treated with hemin or ferric ammonium citrate (50, 100 or 200 μM). Lung macrophage phenotype marker gene expression was measured by qPCR. The phagocytosis of Non-typeable Hae-mophilus influenzae (NTHi) was measured by flow cytometry. Cytokine production in response to NTHi in iron-treated macrophages was measured by ELISA. Lung macrophage iron levels were significantly correlated with RBC coverage of the alveolar space (r = 0.31, p = 0.02). Furthermore, RBC coverage and lung macrophage iron were significantly increased in COPD patients and correlated with airflow obstruction. Hemin treatment downregulated CD36, CD163, HLA-DR, CD38, TLR4, CD14 and MARCO gene expression. Hemin-treated macrophages also impaired production of pro-inflammatory cytokines in response to NTHi exposure, and decreased phagocytosis of NTHi (200 μM: 35% decrease; p = 0.03). RBCs are a plausible source of pulmonary iron overload in COPD. RBC-derived iron dysregulates macrophage phenotype and function.&quot;,&quot;publisher&quot;:&quot;MDPI&quot;,&quot;issue&quot;:&quot;12&quot;,&quot;volume&quot;:&quot;9&quot;,&quot;container-title-short&quot;:&quot;Biomedicines&quot;},&quot;isTemporary&quot;:false,&quot;suppress-author&quot;:false,&quot;composite&quot;:false,&quot;author-only&quot;:false}]},{&quot;citationID&quot;:&quot;MENDELEY_CITATION_3c468952-0c61-470e-ac72-f657b8271e06&quot;,&quot;properties&quot;:{&quot;noteIndex&quot;:0},&quot;isEdited&quot;:false,&quot;manualOverride&quot;:{&quot;isManuallyOverridden&quot;:false,&quot;citeprocText&quot;:&quot;(Kao et al., 2016, https://doi.org/10.1371/JOURNAL.PONE.0156713)&quot;,&quot;manualOverrideText&quot;:&quot;&quot;},&quot;citationTag&quot;:&quot;MENDELEY_CITATION_v3_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&quot;,&quot;citationItems&quot;:[{&quot;id&quot;:&quot;2c264070-5592-3c7d-9c34-376494a30292&quot;,&quot;itemData&quot;:{&quot;type&quot;:&quot;article-journal&quot;,&quot;id&quot;:&quot;2c264070-5592-3c7d-9c34-376494a30292&quot;,&quot;title&quot;:&quot;Chronic Iron Overload Results in Impaired Bacterial Killing of THP-1 Derived Macrophage through the Inhibition of Lysosomal Acidification&quot;,&quot;author&quot;:[{&quot;family&quot;:&quot;Kao&quot;,&quot;given&quot;:&quot;Jun Kai&quot;,&quot;parse-names&quot;:false,&quot;dropping-particle&quot;:&quot;&quot;,&quot;non-dropping-particle&quot;:&quot;&quot;},{&quot;family&quot;:&quot;Wang&quot;,&quot;given&quot;:&quot;Shih Chung&quot;,&quot;parse-names&quot;:false,&quot;dropping-particle&quot;:&quot;&quot;,&quot;non-dropping-particle&quot;:&quot;&quot;},{&quot;family&quot;:&quot;Ho&quot;,&quot;given&quot;:&quot;Li Wei&quot;,&quot;parse-names&quot;:false,&quot;dropping-particle&quot;:&quot;&quot;,&quot;non-dropping-particle&quot;:&quot;&quot;},{&quot;family&quot;:&quot;Huang&quot;,&quot;given&quot;:&quot;Shi Wei&quot;,&quot;parse-names&quot;:false,&quot;dropping-particle&quot;:&quot;&quot;,&quot;non-dropping-particle&quot;:&quot;&quot;},{&quot;family&quot;:&quot;Chang&quot;,&quot;given&quot;:&quot;Shu Hao&quot;,&quot;parse-names&quot;:false,&quot;dropping-particle&quot;:&quot;&quot;,&quot;non-dropping-particle&quot;:&quot;&quot;},{&quot;family&quot;:&quot;Yang&quot;,&quot;given&quot;:&quot;Rei Cheng&quot;,&quot;parse-names&quot;:false,&quot;dropping-particle&quot;:&quot;&quot;,&quot;non-dropping-particle&quot;:&quot;&quot;},{&quot;family&quot;:&quot;Ke&quot;,&quot;given&quot;:&quot;Yu Yuan&quot;,&quot;parse-names&quot;:false,&quot;dropping-particle&quot;:&quot;&quot;,&quot;non-dropping-particle&quot;:&quot;&quot;},{&quot;family&quot;:&quot;Wu&quot;,&quot;given&quot;:&quot;Chun Ying&quot;,&quot;parse-names&quot;:false,&quot;dropping-particle&quot;:&quot;&quot;,&quot;non-dropping-particle&quot;:&quot;&quot;},{&quot;family&quot;:&quot;Wang&quot;,&quot;given&quot;:&quot;Jiu Yao&quot;,&quot;parse-names&quot;:false,&quot;dropping-particle&quot;:&quot;&quot;,&quot;non-dropping-particle&quot;:&quot;&quot;},{&quot;family&quot;:&quot;Shieh&quot;,&quot;given&quot;:&quot;Jeng Jer&quot;,&quot;parse-names&quot;:false,&quot;dropping-particle&quot;:&quot;&quot;,&quot;non-dropping-particle&quot;:&quot;&quot;}],&quot;container-title&quot;:&quot;PLOS ONE&quot;,&quot;accessed&quot;:{&quot;date-parts&quot;:[[2025,3,24]]},&quot;DOI&quot;:&quot;10.1371/JOURNAL.PONE.0156713&quot;,&quot;ISSN&quot;:&quot;1932-6203&quot;,&quot;PMID&quot;:&quot;27244448&quot;,&quot;URL&quot;:&quot;https://journals.plos.org/plosone/article?id=10.1371/journal.pone.0156713&quot;,&quot;issued&quot;:{&quot;date-parts&quot;:[[2016,5,1]]},&quot;page&quot;:&quot;e0156713&quot;,&quot;abstract&quot;:&quot;Iron is essential for living organisms and the disturbance of iron homeostasis is associated with altered immune function. Additionally, bacterial infections can cause major complications in instances of chronic iron overload, such as patients with transfusion-dependent thalassemia. Monocytes and macrophages play important roles in maintaining systemic iron homoeostasis and in defense against invading pathogens. However, the effect of iron overload on the function of monocytes and macrophages is unclear. We elucidated the effects of chronic iron overload on human monocytic cell line (THP-1) and THP-1 derived macrophages (TDM) by continuously exposing them to high levels of iron (100 μM) to create I-THP-1 and I-TDM, respectively. Our results show that iron overload did not affect morphology or granularity of I-THP-1, but increased the granularity of I-TDM. Bactericidal assays for non-pathogenic E. coli DH5α, JM109 and pathogenic P. aeruginosa all revealed decreased efficiency with increasing iron concentration in I-TDM. The impaired P. aeruginosa killing ability of human primary monocyte derived macrophages (hMDM) was also found when cells are cultured in iron contained medium. Further studies on the bactericidal activity of I-TDM revealed lysosomal dysfunction associated with the inhibition of lysosomal acidification resulting in increasing lysosomal pH, the impairment of post-translational processing of cathepsins (especially cathepsin D), and decreased autophagic flux. These findings may explain the impaired innate immunity of thalassemic patients with chronic iron overload, suggesting the manipulation of lysosomal function as a novel therapeutic approach.&quot;,&quot;publisher&quot;:&quot;Public Library of Science&quot;,&quot;issue&quot;:&quot;5&quot;,&quot;volume&quot;:&quot;11&quot;,&quot;container-title-short&quot;:&quot;PLoS One&quot;},&quot;isTemporary&quot;:false,&quot;suppress-author&quot;:false,&quot;composite&quot;:false,&quot;author-only&quot;:false}]},{&quot;citationID&quot;:&quot;MENDELEY_CITATION_a3a27d42-c079-4602-b30a-efdc047c09ea&quot;,&quot;properties&quot;:{&quot;noteIndex&quot;:0},&quot;isEdited&quot;:false,&quot;manualOverride&quot;:{&quot;isManuallyOverridden&quot;:false,&quot;citeprocText&quot;:&quot;(Dewhurst et al., 2017, https://doi.org/10.1038/s41598-017-07101-2)&quot;,&quot;manualOverrideText&quot;:&quot;&quot;},&quot;citationTag&quot;:&quot;MENDELEY_CITATION_v3_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&quot;,&quot;citationItems&quot;:[{&quot;id&quot;:&quot;c4cfa829-bafb-343a-ad41-72f413a4b576&quot;,&quot;itemData&quot;:{&quot;type&quot;:&quot;article-journal&quot;,&quot;id&quot;:&quot;c4cfa829-bafb-343a-ad41-72f413a4b576&quot;,&quot;title&quot;:&quot;Characterisation of lung macrophage subpopulations in COPD patients and controls&quot;,&quot;author&quot;:[{&quot;family&quot;:&quot;Dewhurst&quot;,&quot;given&quot;:&quot;Jennifer A.&quot;,&quot;parse-names&quot;:false,&quot;dropping-particle&quot;:&quot;&quot;,&quot;non-dropping-particle&quot;:&quot;&quot;},{&quot;family&quot;:&quot;Lea&quot;,&quot;given&quot;:&quot;Simon&quot;,&quot;parse-names&quot;:false,&quot;dropping-particle&quot;:&quot;&quot;,&quot;non-dropping-particle&quot;:&quot;&quot;},{&quot;family&quot;:&quot;Hardaker&quot;,&quot;given&quot;:&quot;Elizabeth&quot;,&quot;parse-names&quot;:false,&quot;dropping-particle&quot;:&quot;&quot;,&quot;non-dropping-particle&quot;:&quot;&quot;},{&quot;family&quot;:&quot;Dungwa&quot;,&quot;given&quot;:&quot;Josiah&quot;,&quot;parse-names&quot;:false,&quot;dropping-particle&quot;:&quot;V.&quot;,&quot;non-dropping-particle&quot;:&quot;&quot;},{&quot;family&quot;:&quot;Ravi&quot;,&quot;given&quot;:&quot;Arjun K.&quot;,&quot;parse-names&quot;:false,&quot;dropping-particle&quot;:&quot;&quot;,&quot;non-dropping-particle&quot;:&quot;&quot;},{&quot;family&quot;:&quot;Singh&quot;,&quot;given&quot;:&quot;Dave&quot;,&quot;parse-names&quot;:false,&quot;dropping-particle&quot;:&quot;&quot;,&quot;non-dropping-particle&quot;:&quot;&quot;}],&quot;container-title&quot;:&quot;Scientific Reports&quot;,&quot;container-title-short&quot;:&quot;Sci Rep&quot;,&quot;accessed&quot;:{&quot;date-parts&quot;:[[2021,6,2]]},&quot;DOI&quot;:&quot;10.1038/s41598-017-07101-2&quot;,&quot;ISSN&quot;:&quot;2045-2322&quot;,&quot;PMID&quot;:&quot;28769058&quot;,&quot;URL&quot;:&quot;www.nature.com/scientificreports/&quot;,&quot;issued&quot;:{&quot;date-parts&quot;:[[2017,12,2]]},&quot;page&quot;:&quot;7143&quot;,&quot;abstract&quot;:&quot;Lung macrophage subpopulations have been identified based on size. We investigated characteristics of small and large macrophages in the alveolar spaces and lung interstitium of COPD patients and controls. Alveolar and interstitial cells were isolated from lung resection tissue from 88 patients. Macrophage subpopulation cell-surface expression of immunological markers and phagocytic ability were assessed by flow cytometry. Inflammatory related gene expression was measured. Alveolar and interstitial macrophages had subpopulations of small and large macrophages based on size and granularity. Alveolar macrophages had similar numbers of small and large cells; interstitial macrophages were mainly small. Small macrophages expressed significantly higher cell surface HLA-DR, CD14, CD38 and CD36 and lower CD206 compared to large macrophages. Large alveolar macrophages showed lower marker expression in COPD current compared to ex-smokers. Small interstitial macrophages had the highest pro-inflammatory gene expression levels, while large alveolar macrophages had the lowest. Small alveolar macrophages had the highest phagocytic ability. Small alveolar macrophage CD206 expression was lower in COPD patients compared to smokers. COPD lung macrophages include distinct subpopulations; Small interstitial and small alveolar macrophages with more pro-inflammatory and phagocytic function respectively, and large alveolar macrophages with low pro-inflammatory and phagocytic ability.&quot;,&quot;publisher&quot;:&quot;Nature Publishing Group&quot;,&quot;issue&quot;:&quot;1&quot;,&quot;volume&quot;:&quot;7&quot;},&quot;isTemporary&quot;:false,&quot;suppress-author&quot;:false,&quot;composite&quot;:false,&quot;author-only&quot;:false}]},{&quot;citationID&quot;:&quot;MENDELEY_CITATION_e3cc639d-cdac-4a6f-ac99-45d17c322654&quot;,&quot;properties&quot;:{&quot;noteIndex&quot;:0},&quot;isEdited&quot;:false,&quot;manualOverride&quot;:{&quot;isManuallyOverridden&quot;:false,&quot;citeprocText&quot;:&quot;(Boe et al., 2015, https://doi.org/10.1189/JLB.4RI1014-521R; Brinkmann et al., 2004, https://doi.org/10.1126/SCIENCE.1092385/SUPPL_FILE/BRINKMANN.SOM.PDF)&quot;,&quot;manualOverrideText&quot;:&quot;&quot;},&quot;citationTag&quot;:&quot;MENDELEY_CITATION_v3_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&quot;,&quot;citationItems&quot;:[{&quot;id&quot;:&quot;7afdf593-b994-3004-a250-2d746b0f738c&quot;,&quot;itemData&quot;:{&quot;type&quot;:&quot;article-journal&quot;,&quot;id&quot;:&quot;7afdf593-b994-3004-a250-2d746b0f738c&quot;,&quot;title&quot;:&quot;Neutrophil Extracellular Traps Kill Bacteria&quot;,&quot;author&quot;:[{&quot;family&quot;:&quot;Brinkmann&quot;,&quot;given&quot;:&quot;Volker&quot;,&quot;parse-names&quot;:false,&quot;dropping-particle&quot;:&quot;&quot;,&quot;non-dropping-particle&quot;:&quot;&quot;},{&quot;family&quot;:&quot;Reichard&quot;,&quot;given&quot;:&quot;Ulrike&quot;,&quot;parse-names&quot;:false,&quot;dropping-particle&quot;:&quot;&quot;,&quot;non-dropping-particle&quot;:&quot;&quot;},{&quot;family&quot;:&quot;Goosmann&quot;,&quot;given&quot;:&quot;Christian&quot;,&quot;parse-names&quot;:false,&quot;dropping-particle&quot;:&quot;&quot;,&quot;non-dropping-particle&quot;:&quot;&quot;},{&quot;family&quot;:&quot;Fauler&quot;,&quot;given&quot;:&quot;Beatrix&quot;,&quot;parse-names&quot;:false,&quot;dropping-particle&quot;:&quot;&quot;,&quot;non-dropping-particle&quot;:&quot;&quot;},{&quot;family&quot;:&quot;Uhlemann&quot;,&quot;given&quot;:&quot;Yvonne&quot;,&quot;parse-names&quot;:false,&quot;dropping-particle&quot;:&quot;&quot;,&quot;non-dropping-particle&quot;:&quot;&quot;},{&quot;family&quot;:&quot;Weiss&quot;,&quot;given&quot;:&quot;David S.&quot;,&quot;parse-names&quot;:false,&quot;dropping-particle&quot;:&quot;&quot;,&quot;non-dropping-particle&quot;:&quot;&quot;},{&quot;family&quot;:&quot;Weinrauch&quot;,&quot;given&quot;:&quot;Yvette&quot;,&quot;parse-names&quot;:false,&quot;dropping-particle&quot;:&quot;&quot;,&quot;non-dropping-particle&quot;:&quot;&quot;},{&quot;family&quot;:&quot;Zychlinsky&quot;,&quot;given&quot;:&quot;Arturo&quot;,&quot;parse-names&quot;:false,&quot;dropping-particle&quot;:&quot;&quot;,&quot;non-dropping-particle&quot;:&quot;&quot;}],&quot;container-title&quot;:&quot;Science&quot;,&quot;accessed&quot;:{&quot;date-parts&quot;:[[2025,3,18]]},&quot;DOI&quot;:&quot;10.1126/SCIENCE.1092385/SUPPL_FILE/BRINKMANN.SOM.PDF&quot;,&quot;ISSN&quot;:&quot;00368075&quot;,&quot;PMID&quot;:&quot;15001782&quot;,&quot;URL&quot;:&quot;https://www.science.org/doi/10.1126/science.1092385&quot;,&quot;issued&quot;:{&quot;date-parts&quot;:[[2004,3,5]]},&quot;page&quot;:&quot;1532-1535&quot;,&quot;abstract&quot;:&quot;Neutrophils engulf and kill bacteria when their antimicrobial granules fuse with the phagosome. Here, we describe that, upon activation, neutrophils release granule proteins and chromatin that together form extracellular fibers that bind Gram-positive and -negative bacteria. These neutrophil extracellular traps (NETs) degrade virulence factors and kill bacteria. NETs are abundant in vivo in experimental dysentery and spontaneous human appendicitis, two examples of acute inflammation. NETs appear to be a form of innate response that binds microorganisms, prevents them from spreading, and ensures a high local concentration of antimicrobial agents to degrade virulence factors and kill bacteria.&quot;,&quot;publisher&quot;:&quot;American Association for the Advancement of Science&quot;,&quot;issue&quot;:&quot;5663&quot;,&quot;volume&quot;:&quot;303&quot;,&quot;container-title-short&quot;:&quot;Science (1979)&quot;},&quot;isTemporary&quot;:false},{&quot;id&quot;:&quot;4d0afb15-aad2-30e6-81e8-eb341da1d3c0&quot;,&quot;itemData&quot;:{&quot;type&quot;:&quot;article-journal&quot;,&quot;id&quot;:&quot;4d0afb15-aad2-30e6-81e8-eb341da1d3c0&quot;,&quot;title&quot;:&quot;Extracellular traps and macrophages: new roles for the versatile phagocyte&quot;,&quot;author&quot;:[{&quot;family&quot;:&quot;Boe&quot;,&quot;given&quot;:&quot;Devin M&quot;,&quot;parse-names&quot;:false,&quot;dropping-particle&quot;:&quot;&quot;,&quot;non-dropping-particle&quot;:&quot;&quot;},{&quot;family&quot;:&quot;Curtis&quot;,&quot;given&quot;:&quot;Brenda J&quot;,&quot;parse-names&quot;:false,&quot;dropping-particle&quot;:&quot;&quot;,&quot;non-dropping-particle&quot;:&quot;&quot;},{&quot;family&quot;:&quot;Chen&quot;,&quot;given&quot;:&quot;Michael M&quot;,&quot;parse-names&quot;:false,&quot;dropping-particle&quot;:&quot;&quot;,&quot;non-dropping-particle&quot;:&quot;&quot;},{&quot;family&quot;:&quot;Ippolito&quot;,&quot;given&quot;:&quot;Jill A&quot;,&quot;parse-names&quot;:false,&quot;dropping-particle&quot;:&quot;&quot;,&quot;non-dropping-particle&quot;:&quot;&quot;},{&quot;family&quot;:&quot;Kovacs&quot;,&quot;given&quot;:&quot;Elizabeth J&quot;,&quot;parse-names&quot;:false,&quot;dropping-particle&quot;:&quot;&quot;,&quot;non-dropping-particle&quot;:&quot;&quot;}],&quot;container-title&quot;:&quot;Journal of Leukocyte Biology&quot;,&quot;accessed&quot;:{&quot;date-parts&quot;:[[2025,3,17]]},&quot;DOI&quot;:&quot;10.1189/JLB.4RI1014-521R&quot;,&quot;ISSN&quot;:&quot;0741-5400&quot;,&quot;PMID&quot;:&quot;25877927&quot;,&quot;URL&quot;:&quot;https://pmc.ncbi.nlm.nih.gov/articles/PMC4763879/&quot;,&quot;issued&quot;:{&quot;date-parts&quot;:[[2015,6,1]]},&quot;page&quot;:&quot;1023&quot;,&quot;abstract&quot;:&quot;MΦ are multipurpose phagocytes with a large repertoire of well-characterized abilities and functions, including regulation of inflammation, wound healing, maintenance of tissue homeostasis, as well as serving as an integral component of the innate-immune defense against microbial pathogens. Working along with neutrophils and dendritic cells, the other myeloid-derived professional phagocytes, MΦ are one of the key effector cells initiating and directing the host reaction to pathogenic organisms and resolving subsequent responses once the threat has been cleared. ETs are a relatively novel strategy of host defense involving expulsion of nuclear material and embedded proteins from immune cells to immobilize and kill bacteria, fungi, and viruses. As research on ETs expands, it has begun to encompass many immune cell types in unexpected ways, including various types of MΦ, which are not only capable of generating METs in response to various stimuli, but recent preclinical data suggest that they are an important agent in clearing ETs and limiting ET-mediated inflammation and tissue damage. This review aims to summarize historical and recent findings of biologic research regarding ET formation and function and discuss the role of MΦ in ET physiology and associated pathologies.&quot;,&quot;publisher&quot;:&quot;Oxford University Press (OUP)&quot;,&quot;issue&quot;:&quot;6&quot;,&quot;volume&quot;:&quot;97&quot;,&quot;container-title-short&quot;:&quot;J Leukoc Biol&quot;},&quot;isTemporary&quot;:false}]},{&quot;citationID&quot;:&quot;MENDELEY_CITATION_73bc7b26-916f-45ba-82ab-331a4b66716f&quot;,&quot;properties&quot;:{&quot;noteIndex&quot;:0},&quot;isEdited&quot;:false,&quot;manualOverride&quot;:{&quot;isManuallyOverridden&quot;:false,&quot;citeprocText&quot;:&quot;(Dicker et al., 2021, https://doi.org/10.1016/j.jaci.2020.02.040)&quot;,&quot;manualOverrideText&quot;:&quot;&quot;},&quot;citationTag&quot;:&quot;MENDELEY_CITATION_v3_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&quot;,&quot;citationItems&quot;:[{&quot;id&quot;:&quot;4ac9d181-386b-3aee-888e-ead2310bf686&quot;,&quot;itemData&quot;:{&quot;type&quot;:&quot;article-journal&quot;,&quot;id&quot;:&quot;4ac9d181-386b-3aee-888e-ead2310bf686&quot;,&quot;title&quot;:&quot;The sputum microbiome, airway inflammation, and mortality in chronic obstructive pulmonary disease&quot;,&quot;author&quot;:[{&quot;family&quot;:&quot;Dicker&quot;,&quot;given&quot;:&quot;Alison J.&quot;,&quot;parse-names&quot;:false,&quot;dropping-particle&quot;:&quot;&quot;,&quot;non-dropping-particle&quot;:&quot;&quot;},{&quot;family&quot;:&quot;Huang&quot;,&quot;given&quot;:&quot;Jeffrey T.J.&quot;,&quot;parse-names&quot;:false,&quot;dropping-particle&quot;:&quot;&quot;,&quot;non-dropping-particle&quot;:&quot;&quot;},{&quot;family&quot;:&quot;Lonergan&quot;,&quot;given&quot;:&quot;Mike&quot;,&quot;parse-names&quot;:false,&quot;dropping-particle&quot;:&quot;&quot;,&quot;non-dropping-particle&quot;:&quot;&quot;},{&quot;family&quot;:&quot;Keir&quot;,&quot;given&quot;:&quot;Holly R.&quot;,&quot;parse-names&quot;:false,&quot;dropping-particle&quot;:&quot;&quot;,&quot;non-dropping-particle&quot;:&quot;&quot;},{&quot;family&quot;:&quot;Fong&quot;,&quot;given&quot;:&quot;Christopher J.&quot;,&quot;parse-names&quot;:false,&quot;dropping-particle&quot;:&quot;&quot;,&quot;non-dropping-particle&quot;:&quot;&quot;},{&quot;family&quot;:&quot;Tan&quot;,&quot;given&quot;:&quot;Brandon&quot;,&quot;parse-names&quot;:false,&quot;dropping-particle&quot;:&quot;&quot;,&quot;non-dropping-particle&quot;:&quot;&quot;},{&quot;family&quot;:&quot;Cassidy&quot;,&quot;given&quot;:&quot;Andrew J.&quot;,&quot;parse-names&quot;:false,&quot;dropping-particle&quot;:&quot;&quot;,&quot;non-dropping-particle&quot;:&quot;&quot;},{&quot;family&quot;:&quot;Finch&quot;,&quot;given&quot;:&quot;Simon&quot;,&quot;parse-names&quot;:false,&quot;dropping-particle&quot;:&quot;&quot;,&quot;non-dropping-particle&quot;:&quot;&quot;},{&quot;family&quot;:&quot;Mullerova&quot;,&quot;given&quot;:&quot;Hana&quot;,&quot;parse-names&quot;:false,&quot;dropping-particle&quot;:&quot;&quot;,&quot;non-dropping-particle&quot;:&quot;&quot;},{&quot;family&quot;:&quot;Miller&quot;,&quot;given&quot;:&quot;Bruce E.&quot;,&quot;parse-names&quot;:false,&quot;dropping-particle&quot;:&quot;&quot;,&quot;non-dropping-particle&quot;:&quot;&quot;},{&quot;family&quot;:&quot;Tal-Singer&quot;,&quot;given&quot;:&quot;Ruth&quot;,&quot;parse-names&quot;:false,&quot;dropping-particle&quot;:&quot;&quot;,&quot;non-dropping-particle&quot;:&quot;&quot;},{&quot;family&quot;:&quot;Chalmers&quot;,&quot;given&quot;:&quot;James D.&quot;,&quot;parse-names&quot;:false,&quot;dropping-particle&quot;:&quot;&quot;,&quot;non-dropping-particle&quot;:&quot;&quot;}],&quot;container-title&quot;:&quot;Journal of Allergy and Clinical Immunology&quot;,&quot;accessed&quot;:{&quot;date-parts&quot;:[[2025,4,28]]},&quot;DOI&quot;:&quot;10.1016/j.jaci.2020.02.040&quot;,&quot;ISSN&quot;:&quot;10976825&quot;,&quot;PMID&quot;:&quot;32353489&quot;,&quot;URL&quot;:&quot;https://pubmed.ncbi.nlm.nih.gov/32353489/&quot;,&quot;issued&quot;:{&quot;date-parts&quot;:[[2021,1,1]]},&quot;page&quot;:&quot;158-167&quot;,&quot;abstract&quot;:&quot;Background: The sputum microbiome has a potential role in disease phenotyping and risk stratification in chronic obstructive pulmonary disease (COPD), but few large longitudinal cohort studies exist. Objective: Our aim was to investigate the COPD sputum microbiome and its association with inflammatory phenotypes and mortality. Methods: 16S ribosomal RNA gene sequencing was performed on sputum from 253 clinically stable COPD patients (4-year median follow-up). Samples were classified as Proteobacteria or Firmicutes (phylum level) and Haemophilus or Streptococcus (genus level) dominant. Alpha diversity was measured by using Shannon-Wiener diversity and Berger-Parker dominance indices. Survival was modeled by using Cox proportional hazards regression. A subset of 78 patients had label-free liquid chromatography with tandem mass spectrometry performed, with partial least square discriminant analysis integrating clinical, microbiome, and proteomics data. Results: Proteobacteria dominance and lower diversity was associated with more severe COPD according to the Global Initiative for Chronic Obstructive Lung Disease classification system (P =.0015), more frequent exacerbations (P =.0042), blood eosinophil level less than or equal to 100 cells/μL (P &lt;.0001), and lower FEV1 (P =.026). Blood eosinophil counts showed a positive relationship with percent of Firmicutes and Streptococcus and a negative association with percent Proteobacteria and Haemophilus. Proteobacteria dominance was associated with increased mortality compared with Firmicutes-dominated or balanced microbiome profiles (hazard ratio = 2.58; 95% CI = 1.43-4.66; P =.0017 and hazard ratio = 7.47; 95% CI = 1.02-54.86; P =.048, respectively). Integrated omics analysis showed significant associations between Proteobacteria dominance and the neutrophil activation pathway in sputum. Conclusion: The sputum microbiome is associated with clinical and inflammatory phenotypes in COPD. Reduced microbiome diversity, associated with Proteobacteria (predominantly Haemophilus) dominance, is associated with neutrophil-associated protein profiles and an increased risk of mortality.&quot;,&quot;publisher&quot;:&quot;Mosby Inc.&quot;,&quot;issue&quot;:&quot;1&quot;,&quot;volume&quot;:&quot;147&quot;,&quot;container-title-short&quot;:&quot;&quot;},&quot;isTemporary&quot;:false,&quot;suppress-author&quot;:false,&quot;composite&quot;:false,&quot;author-only&quot;:false}]},{&quot;citationID&quot;:&quot;MENDELEY_CITATION_a4e306e8-bd8e-4566-b4fa-20f5587e13b5&quot;,&quot;properties&quot;:{&quot;noteIndex&quot;:0},&quot;isEdited&quot;:false,&quot;manualOverride&quot;:{&quot;isManuallyOverridden&quot;:false,&quot;citeprocText&quot;:&quot;(Juneau et al., 2011, https://doi.org/10.1128/IAI.00660-10/SUPPL_FILE/SUPPLEMENTAL_FINAL.ZIP; 2015, https://doi.org/10.1128/IAI.02390-14/ASSET/248DFC82-EDE5-4253-BC7A-C557AAF2573C/ASSETS/GRAPHIC/ZII9990910240005.JPEG; King et al., 2015, https://doi.org/10.1371/JOURNAL.PONE.0120371)&quot;,&quot;manualOverrideText&quot;:&quot;&quot;},&quot;citationTag&quot;:&quot;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&quot;,&quot;citationItems&quot;:[{&quot;id&quot;:&quot;b16c97e9-74c6-35b2-8c23-7ad4418355bc&quot;,&quot;itemData&quot;:{&quot;type&quot;:&quot;article-journal&quot;,&quot;id&quot;:&quot;b16c97e9-74c6-35b2-8c23-7ad4418355bc&quot;,&quot;title&quot;:&quot;Nontypeable Haemophilus influenzae Induces Sustained Lung Oxidative Stress and Protease Expression&quot;,&quot;author&quot;:[{&quot;family&quot;:&quot;King&quot;,&quot;given&quot;:&quot;Paul T.&quot;,&quot;parse-names&quot;:false,&quot;dropping-particle&quot;:&quot;&quot;,&quot;non-dropping-particle&quot;:&quot;&quot;},{&quot;family&quot;:&quot;Sharma&quot;,&quot;given&quot;:&quot;Roleen&quot;,&quot;parse-names&quot;:false,&quot;dropping-particle&quot;:&quot;&quot;,&quot;non-dropping-particle&quot;:&quot;&quot;},{&quot;family&quot;:&quot;O'Sullivan&quot;,&quot;given&quot;:&quot;Kim&quot;,&quot;parse-names&quot;:false,&quot;dropping-particle&quot;:&quot;&quot;,&quot;non-dropping-particle&quot;:&quot;&quot;},{&quot;family&quot;:&quot;Selemidis&quot;,&quot;given&quot;:&quot;Stavros&quot;,&quot;parse-names&quot;:false,&quot;dropping-particle&quot;:&quot;&quot;,&quot;non-dropping-particle&quot;:&quot;&quot;},{&quot;family&quot;:&quot;Lim&quot;,&quot;given&quot;:&quot;Steven&quot;,&quot;parse-names&quot;:false,&quot;dropping-particle&quot;:&quot;&quot;,&quot;non-dropping-particle&quot;:&quot;&quot;},{&quot;family&quot;:&quot;Radhakrishna&quot;,&quot;given&quot;:&quot;Naghmeh&quot;,&quot;parse-names&quot;:false,&quot;dropping-particle&quot;:&quot;&quot;,&quot;non-dropping-particle&quot;:&quot;&quot;},{&quot;family&quot;:&quot;Lo&quot;,&quot;given&quot;:&quot;Camden&quot;,&quot;parse-names&quot;:false,&quot;dropping-particle&quot;:&quot;&quot;,&quot;non-dropping-particle&quot;:&quot;&quot;},{&quot;family&quot;:&quot;Prasad&quot;,&quot;given&quot;:&quot;Jyotika&quot;,&quot;parse-names&quot;:false,&quot;dropping-particle&quot;:&quot;&quot;,&quot;non-dropping-particle&quot;:&quot;&quot;},{&quot;family&quot;:&quot;Callaghan&quot;,&quot;given&quot;:&quot;Judy&quot;,&quot;parse-names&quot;:false,&quot;dropping-particle&quot;:&quot;&quot;,&quot;non-dropping-particle&quot;:&quot;&quot;},{&quot;family&quot;:&quot;McLaughlin&quot;,&quot;given&quot;:&quot;Peter&quot;,&quot;parse-names&quot;:false,&quot;dropping-particle&quot;:&quot;&quot;,&quot;non-dropping-particle&quot;:&quot;&quot;},{&quot;family&quot;:&quot;Farmer&quot;,&quot;given&quot;:&quot;Michael&quot;,&quot;parse-names&quot;:false,&quot;dropping-particle&quot;:&quot;&quot;,&quot;non-dropping-particle&quot;:&quot;&quot;},{&quot;family&quot;:&quot;Steinfort&quot;,&quot;given&quot;:&quot;Daniel&quot;,&quot;parse-names&quot;:false,&quot;dropping-particle&quot;:&quot;&quot;,&quot;non-dropping-particle&quot;:&quot;&quot;},{&quot;family&quot;:&quot;Jennings&quot;,&quot;given&quot;:&quot;Barton&quot;,&quot;parse-names&quot;:false,&quot;dropping-particle&quot;:&quot;&quot;,&quot;non-dropping-particle&quot;:&quot;&quot;},{&quot;family&quot;:&quot;Ngui&quot;,&quot;given&quot;:&quot;James&quot;,&quot;parse-names&quot;:false,&quot;dropping-particle&quot;:&quot;&quot;,&quot;non-dropping-particle&quot;:&quot;&quot;},{&quot;family&quot;:&quot;Broughton&quot;,&quot;given&quot;:&quot;Bradley R.S.&quot;,&quot;parse-names&quot;:false,&quot;dropping-particle&quot;:&quot;&quot;,&quot;non-dropping-particle&quot;:&quot;&quot;},{&quot;family&quot;:&quot;Thomas&quot;,&quot;given&quot;:&quot;Belinda&quot;,&quot;parse-names&quot;:false,&quot;dropping-particle&quot;:&quot;&quot;,&quot;non-dropping-particle&quot;:&quot;&quot;},{&quot;family&quot;:&quot;Essilfie&quot;,&quot;given&quot;:&quot;Ama Tawiah&quot;,&quot;parse-names&quot;:false,&quot;dropping-particle&quot;:&quot;&quot;,&quot;non-dropping-particle&quot;:&quot;&quot;},{&quot;family&quot;:&quot;Hickey&quot;,&quot;given&quot;:&quot;Michael&quot;,&quot;parse-names&quot;:false,&quot;dropping-particle&quot;:&quot;&quot;,&quot;non-dropping-particle&quot;:&quot;&quot;},{&quot;family&quot;:&quot;Holmes&quot;,&quot;given&quot;:&quot;Peter W.&quot;,&quot;parse-names&quot;:false,&quot;dropping-particle&quot;:&quot;&quot;,&quot;non-dropping-particle&quot;:&quot;&quot;},{&quot;family&quot;:&quot;Hansbro&quot;,&quot;given&quot;:&quot;Philip&quot;,&quot;parse-names&quot;:false,&quot;dropping-particle&quot;:&quot;&quot;,&quot;non-dropping-particle&quot;:&quot;&quot;},{&quot;family&quot;:&quot;Bardin&quot;,&quot;given&quot;:&quot;Philip G.&quot;,&quot;parse-names&quot;:false,&quot;dropping-particle&quot;:&quot;&quot;,&quot;non-dropping-particle&quot;:&quot;&quot;},{&quot;family&quot;:&quot;Holdsworth&quot;,&quot;given&quot;:&quot;Stephen R.&quot;,&quot;parse-names&quot;:false,&quot;dropping-particle&quot;:&quot;&quot;,&quot;non-dropping-particle&quot;:&quot;&quot;}],&quot;container-title&quot;:&quot;PLOS ONE&quot;,&quot;accessed&quot;:{&quot;date-parts&quot;:[[2025,3,17]]},&quot;DOI&quot;:&quot;10.1371/JOURNAL.PONE.0120371&quot;,&quot;ISSN&quot;:&quot;1932-6203&quot;,&quot;PMID&quot;:&quot;25793977&quot;,&quot;URL&quot;:&quot;https://journals.plos.org/plosone/article?id=10.1371/journal.pone.0120371&quot;,&quot;issued&quot;:{&quot;date-parts&quot;:[[2015,3,20]]},&quot;page&quot;:&quot;e0120371&quot;,&quot;abstract&quot;:&quot;Nontypeable Haemophilus influenzae (NTHi) is a prevalent bacterium found in a variety of chronic respiratory diseases. The role of this bacterium in the pathogenesis of lung inflammation is not well defined. In this study we examined the effect of NTHi on two important lung inflammatory processes 1), oxidative stress and 2), protease expression. Bronchoalveolar macrophages were obtained from 121 human subjects, blood neutrophils from 15 subjects, and human-lung fibroblast and epithelial cell lines from 16 subjects. Cells were stimulated with NTHi to measure the effect on reactive oxygen species (ROS) production and extracellular trap formation. We also measured the production of the oxidant, 3-nitrotyrosine (3-NT) in the lungs of mice infected with this bacterium. NTHi induced widespread production of 3-NT in mouse lungs. This bacterium induced significantly increased ROS production in human fibroblasts, epithelial cells, macrophages and neutrophils; with the highest levels in the phagocytic cells. In human macrophages NTHi caused a sustained, extracellular production of ROS that increased over time. The production of ROS was associated with the formation of macrophage extracellular trap-like structures which co-expressed the protease metalloproteinase-12. The formation of the macrophage extracellular trap-like structures was markedly inhibited by the addition of DNase. In this study we have demonstrated that NTHi induces lung oxidative stress with macrophage extracellular trap formation and associated protease expression. DNase inhibited the formation of extracellular traps.&quot;,&quot;publisher&quot;:&quot;Public Library of Science&quot;,&quot;issue&quot;:&quot;3&quot;,&quot;volume&quot;:&quot;10&quot;,&quot;container-title-short&quot;:&quot;PLoS One&quot;},&quot;isTemporary&quot;:false},{&quot;id&quot;:&quot;13f1714b-e8ba-364f-ad31-47866c24826e&quot;,&quot;itemData&quot;:{&quot;type&quot;:&quot;article-journal&quot;,&quot;id&quot;:&quot;13f1714b-e8ba-364f-ad31-47866c24826e&quot;,&quot;title&quot;:&quot;Peroxiredoxin-glutaredoxin and catalase promote resistance of nontypeable Haemophilus influenzae 86-028NP to oxidants and survival within neutrophil extracellular traps&quot;,&quot;author&quot;:[{&quot;family&quot;:&quot;Juneau&quot;,&quot;given&quot;:&quot;Richard A.&quot;,&quot;parse-names&quot;:false,&quot;dropping-particle&quot;:&quot;&quot;,&quot;non-dropping-particle&quot;:&quot;&quot;},{&quot;family&quot;:&quot;Pang&quot;,&quot;given&quot;:&quot;Bing&quot;,&quot;parse-names&quot;:false,&quot;dropping-particle&quot;:&quot;&quot;,&quot;non-dropping-particle&quot;:&quot;&quot;},{&quot;family&quot;:&quot;Armbruster&quot;,&quot;given&quot;:&quot;Chelsie E.&quot;,&quot;parse-names&quot;:false,&quot;dropping-particle&quot;:&quot;&quot;,&quot;non-dropping-particle&quot;:&quot;&quot;},{&quot;family&quot;:&quot;Murrah&quot;,&quot;given&quot;:&quot;Kyle A.&quot;,&quot;parse-names&quot;:false,&quot;dropping-particle&quot;:&quot;&quot;,&quot;non-dropping-particle&quot;:&quot;&quot;},{&quot;family&quot;:&quot;Perez&quot;,&quot;given&quot;:&quot;Antonia C.&quot;,&quot;parse-names&quot;:false,&quot;dropping-particle&quot;:&quot;&quot;,&quot;non-dropping-particle&quot;:&quot;&quot;},{&quot;family&quot;:&quot;Swords&quot;,&quot;given&quot;:&quot;W. Edward&quot;,&quot;parse-names&quot;:false,&quot;dropping-particle&quot;:&quot;&quot;,&quot;non-dropping-particle&quot;:&quot;&quot;}],&quot;container-title&quot;:&quot;Infection and Immunity&quot;,&quot;accessed&quot;:{&quot;date-parts&quot;:[[2025,5,13]]},&quot;DOI&quot;:&quot;10.1128/IAI.02390-14/ASSET/248DFC82-EDE5-4253-BC7A-C557AAF2573C/ASSETS/GRAPHIC/ZII9990910240005.JPEG&quot;,&quot;ISSN&quot;:&quot;10985522&quot;,&quot;PMID&quot;:&quot;25348637&quot;,&quot;URL&quot;:&quot;/doi/pdf/10.1128/iai.02390-14?download=true&quot;,&quot;issued&quot;:{&quot;date-parts&quot;:[[2015,10,27]]},&quot;page&quot;:&quot;239-246&quot;,&quot;abstract&quot;:&quot;Nontypeable Haemophilus influenzae (NTHI) is a common commensal and opportunistic pathogen of the human airways. For example, NTHI is a leading cause of otitis media and is the most common cause of airway infections associated with chronic obstructive pulmonary disease (COPD). These infections are often chronic/recurrent in nature and involve bacterial persistence within biofilm communities that are highly resistant to host clearance. Our previous work has shown that NTHI within biofilms has increased expression of factors associated with oxidative stress responses. The goal of this study was to define the roles of catalase (encoded by hktE) and a bifunctional peroxiredoxin-glutaredoxin (encoded by pdgX) in resistance of NTHI to oxidants and persistence in vivo. Isogenic NTHI strain 86-028NP mutants lacking hktE and pdgX had increased susceptibility to peroxide. Moreover, these strains had persistence defects in the chinchilla infection model for otitis media, as well as in a murine model for COPD. Additional work showed that pdgX and hktE were important determinants of NTHI survival within neutrophil extracellular traps (NETs), which we have shown to be an integral part of NTHI biofilms in vivo. Based on these data, we conclude that catalase and peroxiredoxin-glutaredoxin are determinants of bacterial persistence during chronic/recurrent NTHI infections that promote bacterial survival within NETs.&quot;,&quot;publisher&quot;:&quot;American Society for Microbiology&quot;,&quot;issue&quot;:&quot;1&quot;,&quot;volume&quot;:&quot;83&quot;,&quot;container-title-short&quot;:&quot;Infect Immun&quot;},&quot;isTemporary&quot;:false},{&quot;id&quot;:&quot;dccd1061-2753-3a65-8482-481e15d6edaa&quot;,&quot;itemData&quot;:{&quot;type&quot;:&quot;article-journal&quot;,&quot;id&quot;:&quot;dccd1061-2753-3a65-8482-481e15d6edaa&quot;,&quot;title&quot;:&quot;Nontypeable haemophilus influenzae initiates formation of neutrophil extracellular traps&quot;,&quot;author&quot;:[{&quot;family&quot;:&quot;Juneau&quot;,&quot;given&quot;:&quot;Richard A.&quot;,&quot;parse-names&quot;:false,&quot;dropping-particle&quot;:&quot;&quot;,&quot;non-dropping-particle&quot;:&quot;&quot;},{&quot;family&quot;:&quot;Pang&quot;,&quot;given&quot;:&quot;Bing&quot;,&quot;parse-names&quot;:false,&quot;dropping-particle&quot;:&quot;&quot;,&quot;non-dropping-particle&quot;:&quot;&quot;},{&quot;family&quot;:&quot;Weimer&quot;,&quot;given&quot;:&quot;Kristin W.D.&quot;,&quot;parse-names&quot;:false,&quot;dropping-particle&quot;:&quot;&quot;,&quot;non-dropping-particle&quot;:&quot;&quot;},{&quot;family&quot;:&quot;Armbruster&quot;,&quot;given&quot;:&quot;Chelsie E.&quot;,&quot;parse-names&quot;:false,&quot;dropping-particle&quot;:&quot;&quot;,&quot;non-dropping-particle&quot;:&quot;&quot;},{&quot;family&quot;:&quot;Swords&quot;,&quot;given&quot;:&quot;W. Edward&quot;,&quot;parse-names&quot;:false,&quot;dropping-particle&quot;:&quot;&quot;,&quot;non-dropping-particle&quot;:&quot;&quot;}],&quot;container-title&quot;:&quot;Infection and Immunity&quot;,&quot;accessed&quot;:{&quot;date-parts&quot;:[[2025,2,25]]},&quot;DOI&quot;:&quot;10.1128/IAI.00660-10/SUPPL_FILE/SUPPLEMENTAL_FINAL.ZIP&quot;,&quot;ISSN&quot;:&quot;00199567&quot;,&quot;PMID&quot;:&quot;20956567&quot;,&quot;URL&quot;:&quot;https://journals.asm.org/doi/10.1128/iai.00660-10&quot;,&quot;issued&quot;:{&quot;date-parts&quot;:[[2011,1,18]]},&quot;page&quot;:&quot;431-438&quot;,&quot;abstract&quot;:&quot;Nontypeable Haemophilus influenzae (NTHI) is a leading cause of otitis media infections, which are often chronic and/or recurrent in nature. NTHI and other bacterial species persist in vivo within biofilms during otitis media and other persistent infections. These biofilms have a significant host component that includes neutrophil extracellular traps (NETs). These NETs do not mediate clearance of NTHI, which survives within NET structures by means of specific subpopulations of lipooligosaccharides on the bacterial surface that are determinants of biofilm formation in vitro. In this study, the ability of NTHI and NTHI components to initiate NET formation was examined using an in vitro model system. Both viable and nonviable NTHI strains were shown to promote NET formation, as did preparations of bacterial DNA, outer membrane proteins, and lipooligosaccharide (endotoxin). However, only endotoxin from a parental strain of NTHI exhibited equivalent potency in NET formation to that of NTHI. Additional studies showed that NTHI entrapped within NET structures is resistant to both extracellular killing within NETs and phagocytic killing by incoming neutrophils, due to oligosaccharide moieties within the lipooligosaccharides. Thus, we concluded that NTHI elicits NET formation by means of multiple pathogen-associated molecular patterns (most notably endotoxin) and is highly resistant to killing within NET structures. These data support the conclusion that, for NTHI, formation of NET structures may be a persistence determinant by providing a niche within the middle-ear chamber. Copyright © 2011, American Society for Microbiology. All Rights Reserved.&quot;,&quot;publisher&quot;:&quot;American Society for Microbiology1752 N St., N.W., Washington, DC&quot;,&quot;issue&quot;:&quot;1&quot;,&quot;volume&quot;:&quot;79&quot;,&quot;container-title-short&quot;:&quot;Infect Immun&quot;},&quot;isTemporary&quot;:false}]},{&quot;citationID&quot;:&quot;MENDELEY_CITATION_f903a3b3-ce45-454f-a611-28bbe4af89bc&quot;,&quot;properties&quot;:{&quot;noteIndex&quot;:0},&quot;isEdited&quot;:false,&quot;manualOverride&quot;:{&quot;isManuallyOverridden&quot;:false,&quot;citeprocText&quot;:&quot;(Langereis &amp;#38; Hermans, 2013, https://doi.org/10.1111/1574-6968.12203)&quot;,&quot;manualOverrideText&quot;:&quot;&quot;},&quot;citationTag&quot;:&quot;MENDELEY_CITATION_v3_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&quot;,&quot;citationItems&quot;:[{&quot;id&quot;:&quot;17a46926-5161-36be-8d77-75f6ab008535&quot;,&quot;itemData&quot;:{&quot;type&quot;:&quot;article-journal&quot;,&quot;id&quot;:&quot;17a46926-5161-36be-8d77-75f6ab008535&quot;,&quot;title&quot;:&quot;Novel concepts in nontypeable Haemophilus influenzae biofilm formation&quot;,&quot;author&quot;:[{&quot;family&quot;:&quot;Langereis&quot;,&quot;given&quot;:&quot;Jeroen D.&quot;,&quot;parse-names&quot;:false,&quot;dropping-particle&quot;:&quot;&quot;,&quot;non-dropping-particle&quot;:&quot;&quot;},{&quot;family&quot;:&quot;Hermans&quot;,&quot;given&quot;:&quot;Peter W.M.&quot;,&quot;parse-names&quot;:false,&quot;dropping-particle&quot;:&quot;&quot;,&quot;non-dropping-particle&quot;:&quot;&quot;}],&quot;container-title&quot;:&quot;FEMS Microbiology Letters&quot;,&quot;container-title-short&quot;:&quot;FEMS Microbiol Lett&quot;,&quot;accessed&quot;:{&quot;date-parts&quot;:[[2017,11,24]]},&quot;DOI&quot;:&quot;10.1111/1574-6968.12203&quot;,&quot;ISBN&quot;:&quot;1574-6968 (Electronic)\r0378-1097 (Linking)&quot;,&quot;ISSN&quot;:&quot;03781097&quot;,&quot;PMID&quot;:&quot;23808954&quot;,&quot;URL&quot;:&quot;https://academic.oup.com/femsle/article-lookup/doi/10.1111/1574-6968.12203&quot;,&quot;issued&quot;:{&quot;date-parts&quot;:[[2013,9,1]]},&quot;page&quot;:&quot;81-89&quot;,&quot;abstract&quot;:&quot;Nontypeable Haemophilus influenzae (NTHi) is a Gram-negative microbe that frequently colonizes the human host without obvious signs of inflammation, but is also a frequent cause of otitis media in children and exacerbations in chronic obstructive pulmonary disease patients. Accumulating data suggest that NTHi can reside in biofilms during both colonization and infection. Recent literature proposes roles for phosphorylcholine, sialic acid, bacterial DNA, but also eukaryotic DNA in the development of NTHi biofilms. However, many questions remain. Until now, there are insufficient data to explain how NTHi forms biofilms. Here, we review the recent advances in NTHi biofilm formation with particular focus on the role that neutrophils may play in this process. We propose that recruitment of neutrophils facilitates NTHi biofilm formation on mucosal sites by the initiation of neutrophil extracellular traps. © 2013 Federation of European Microbiological Societies. Published by John Wiley &amp; Sons Ltd. All rights reserved.&quot;,&quot;issue&quot;:&quot;2&quot;,&quot;volume&quot;:&quot;346&quot;},&quot;isTemporary&quot;:false}]},{&quot;citationID&quot;:&quot;MENDELEY_CITATION_ec1e49e6-ce85-4f77-8371-83a51a34c114&quot;,&quot;properties&quot;:{&quot;noteIndex&quot;:0},&quot;isEdited&quot;:false,&quot;manualOverride&quot;:{&quot;isManuallyOverridden&quot;:false,&quot;citeprocText&quot;:&quot;(King et al., 2013, https://doi.org/10.1016/J.JACI.2012.09.030/ASSET/FFB55E1C-8C32-4B64-8E2B-0060CDE05FEF/MAIN.ASSETS/FX9.JPG)&quot;,&quot;manualOverrideText&quot;:&quot;&quot;},&quot;citationTag&quot;:&quot;MENDELEY_CITATION_v3_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&quot;,&quot;citationItems&quot;:[{&quot;id&quot;:&quot;16853da2-85dd-3e2d-b9f7-f00597c10b49&quot;,&quot;itemData&quot;:{&quot;type&quot;:&quot;article-journal&quot;,&quot;id&quot;:&quot;16853da2-85dd-3e2d-b9f7-f00597c10b49&quot;,&quot;title&quot;:&quot;Lung T-cell responses to nontypeable Haemophilus influenzae in patients with chronic obstructive pulmonary disease&quot;,&quot;author&quot;:[{&quot;family&quot;:&quot;King&quot;,&quot;given&quot;:&quot;Paul T.&quot;,&quot;parse-names&quot;:false,&quot;dropping-particle&quot;:&quot;&quot;,&quot;non-dropping-particle&quot;:&quot;&quot;},{&quot;family&quot;:&quot;Lim&quot;,&quot;given&quot;:&quot;Steven&quot;,&quot;parse-names&quot;:false,&quot;dropping-particle&quot;:&quot;&quot;,&quot;non-dropping-particle&quot;:&quot;&quot;},{&quot;family&quot;:&quot;Pick&quot;,&quot;given&quot;:&quot;Adrian&quot;,&quot;parse-names&quot;:false,&quot;dropping-particle&quot;:&quot;&quot;,&quot;non-dropping-particle&quot;:&quot;&quot;},{&quot;family&quot;:&quot;Ngui&quot;,&quot;given&quot;:&quot;James&quot;,&quot;parse-names&quot;:false,&quot;dropping-particle&quot;:&quot;&quot;,&quot;non-dropping-particle&quot;:&quot;&quot;},{&quot;family&quot;:&quot;Prodanovic&quot;,&quot;given&quot;:&quot;Zdenka&quot;,&quot;parse-names&quot;:false,&quot;dropping-particle&quot;:&quot;&quot;,&quot;non-dropping-particle&quot;:&quot;&quot;},{&quot;family&quot;:&quot;Downey&quot;,&quot;given&quot;:&quot;William&quot;,&quot;parse-names&quot;:false,&quot;dropping-particle&quot;:&quot;&quot;,&quot;non-dropping-particle&quot;:&quot;&quot;},{&quot;family&quot;:&quot;Choong&quot;,&quot;given&quot;:&quot;Cliff&quot;,&quot;parse-names&quot;:false,&quot;dropping-particle&quot;:&quot;&quot;,&quot;non-dropping-particle&quot;:&quot;&quot;},{&quot;family&quot;:&quot;Kelman&quot;,&quot;given&quot;:&quot;Anthony&quot;,&quot;parse-names&quot;:false,&quot;dropping-particle&quot;:&quot;&quot;,&quot;non-dropping-particle&quot;:&quot;&quot;},{&quot;family&quot;:&quot;Baranyai&quot;,&quot;given&quot;:&quot;Elizabeth&quot;,&quot;parse-names&quot;:false,&quot;dropping-particle&quot;:&quot;&quot;,&quot;non-dropping-particle&quot;:&quot;&quot;},{&quot;family&quot;:&quot;Francis&quot;,&quot;given&quot;:&quot;Michelle&quot;,&quot;parse-names&quot;:false,&quot;dropping-particle&quot;:&quot;&quot;,&quot;non-dropping-particle&quot;:&quot;&quot;},{&quot;family&quot;:&quot;Moshinsky&quot;,&quot;given&quot;:&quot;Randall&quot;,&quot;parse-names&quot;:false,&quot;dropping-particle&quot;:&quot;&quot;,&quot;non-dropping-particle&quot;:&quot;&quot;},{&quot;family&quot;:&quot;Bardin&quot;,&quot;given&quot;:&quot;Philip G.&quot;,&quot;parse-names&quot;:false,&quot;dropping-particle&quot;:&quot;&quot;,&quot;non-dropping-particle&quot;:&quot;&quot;},{&quot;family&quot;:&quot;Holmes&quot;,&quot;given&quot;:&quot;Peter W.&quot;,&quot;parse-names&quot;:false,&quot;dropping-particle&quot;:&quot;&quot;,&quot;non-dropping-particle&quot;:&quot;&quot;},{&quot;family&quot;:&quot;Holdsworth&quot;,&quot;given&quot;:&quot;Stephen R.&quot;,&quot;parse-names&quot;:false,&quot;dropping-particle&quot;:&quot;&quot;,&quot;non-dropping-particle&quot;:&quot;&quot;}],&quot;container-title&quot;:&quot;Journal of Allergy and Clinical Immunology&quot;,&quot;accessed&quot;:{&quot;date-parts&quot;:[[2025,3,18]]},&quot;DOI&quot;:&quot;10.1016/J.JACI.2012.09.030/ASSET/FFB55E1C-8C32-4B64-8E2B-0060CDE05FEF/MAIN.ASSETS/FX9.JPG&quot;,&quot;ISSN&quot;:&quot;10976825&quot;,&quot;URL&quot;:&quot;https://www.jacionline.org/action/showFullText?pii=S0091674912015539&quot;,&quot;issued&quot;:{&quot;date-parts&quot;:[[2013,5,1]]},&quot;page&quot;:&quot;1314-1321.e14&quot;,&quot;abstract&quot;:&quot;Background: Chronic obstructive pulmonary disease (COPD) is characterized by pulmonary inflammation that persists after the cessation of smoking. T cells have a major role in driving inflammation in patients with COPD and are activated by specific antigens to produce mediators, such as cytokines. The antigens that activate lung T cells have not been clearly defined. Nontypeable Haemophilus influenzae (NTHi) is the dominant bacterium isolated from the lungs of patients with COPD. Objective: We sought to measure the response of lung tissue T cells to stimulation with NTHi. Methods: We obtained lung tissue from 69 subjects having lobectomies for lung cancer. Of the group, 39 subjects had COPD, and 30 without COPD were classified as control subjects. The lung tissue was dispersed into single-cell suspensions and stimulated with live NTHi. Cells were labeled with antibodies for 5 important inflammatory mediators in patients with COPD and analyzed by using flow cytometry. Results: NTHi produced strong activation of both TH cells and cytotoxic T cells in the COPD cohort. The COPD cohort had significantly higher levels of cells producing TNF-α, IL-13, and IL-17 in both T-cell subsets. When control subjects were divided into those with and without a significant smoking history and compared with patients with COPD, there was a progressive increase in the numbers of T cells producing cytokines from nonsmoking control subjects to smoking control subjects to patients with COPD. Conclusion: NTHi activates lung T cells in patients with COPD. This proinflammatory profibrotic response might be a key cause of inflammation in patients with COPD and has implications for treatment. © 2012 American Academy of Allergy, Asthma &amp; Immunology.&quot;,&quot;publisher&quot;:&quot;Mosby Inc.&quot;,&quot;issue&quot;:&quot;5&quot;,&quot;volume&quot;:&quot;131&quot;,&quot;container-title-short&quot;:&quot;&quot;},&quot;isTemporary&quot;:false,&quot;suppress-author&quot;:false,&quot;composite&quot;:false,&quot;author-only&quot;:false}]},{&quot;citationID&quot;:&quot;MENDELEY_CITATION_188ee9f1-9cde-4cda-9e9a-efc2aef5e238&quot;,&quot;properties&quot;:{&quot;noteIndex&quot;:0},&quot;isEdited&quot;:false,&quot;manualOverride&quot;:{&quot;isManuallyOverridden&quot;:false,&quot;citeprocText&quot;:&quot;(Abe et al., 2002, https://doi.org/10.1164/AJRCCM.165.7.2109009;CTYPE:STRING:JOURNAL)&quot;,&quot;manualOverrideText&quot;:&quot;&quot;},&quot;citationTag&quot;:&quot;MENDELEY_CITATION_v3_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&quot;,&quot;citationItems&quot;:[{&quot;id&quot;:&quot;a7c1abf2-c2a2-3820-b7a3-efc9d8358a0c&quot;,&quot;itemData&quot;:{&quot;type&quot;:&quot;article-journal&quot;,&quot;id&quot;:&quot;a7c1abf2-c2a2-3820-b7a3-efc9d8358a0c&quot;,&quot;title&quot;:&quot;Lymphocyte proliferative response to P6 of Haemophilus influenzae is associated with relative protection from exacerbations of chronic obstructive pulmonary disease&quot;,&quot;author&quot;:[{&quot;family&quot;:&quot;Abe&quot;,&quot;given&quot;:&quot;Yusuke&quot;,&quot;parse-names&quot;:false,&quot;dropping-particle&quot;:&quot;&quot;,&quot;non-dropping-particle&quot;:&quot;&quot;},{&quot;family&quot;:&quot;Murphy&quot;,&quot;given&quot;:&quot;Timothy F.&quot;,&quot;parse-names&quot;:false,&quot;dropping-particle&quot;:&quot;&quot;,&quot;non-dropping-particle&quot;:&quot;&quot;},{&quot;family&quot;:&quot;Sethi&quot;,&quot;given&quot;:&quot;Sanjay&quot;,&quot;parse-names&quot;:false,&quot;dropping-particle&quot;:&quot;&quot;,&quot;non-dropping-particle&quot;:&quot;&quot;},{&quot;family&quot;:&quot;Faden&quot;,&quot;given&quot;:&quot;Howard S.&quot;,&quot;parse-names&quot;:false,&quot;dropping-particle&quot;:&quot;&quot;,&quot;non-dropping-particle&quot;:&quot;&quot;},{&quot;family&quot;:&quot;Dmochowski&quot;,&quot;given&quot;:&quot;Jacek&quot;,&quot;parse-names&quot;:false,&quot;dropping-particle&quot;:&quot;&quot;,&quot;non-dropping-particle&quot;:&quot;&quot;},{&quot;family&quot;:&quot;Harabuchi&quot;,&quot;given&quot;:&quot;Yasuaki&quot;,&quot;parse-names&quot;:false,&quot;dropping-particle&quot;:&quot;&quot;,&quot;non-dropping-particle&quot;:&quot;&quot;},{&quot;family&quot;:&quot;Thanavala&quot;,&quot;given&quot;:&quot;Yasmin M.&quot;,&quot;parse-names&quot;:false,&quot;dropping-particle&quot;:&quot;&quot;,&quot;non-dropping-particle&quot;:&quot;&quot;}],&quot;container-title&quot;:&quot;American Journal of Respiratory and Critical Care Medicine&quot;,&quot;accessed&quot;:{&quot;date-parts&quot;:[[2025,5,13]]},&quot;DOI&quot;:&quot;10.1164/AJRCCM.165.7.2109009;CTYPE:STRING:JOURNAL&quot;,&quot;ISSN&quot;:&quot;1073449X&quot;,&quot;PMID&quot;:&quot;11934723&quot;,&quot;URL&quot;:&quot;/doi/pdf/10.1164/ajrccm.165.7.2109009?download=true&quot;,&quot;issued&quot;:{&quot;date-parts&quot;:[[2002,4,1]]},&quot;page&quot;:&quot;967-971&quot;,&quot;abstract&quot;:&quot;Chronic obstructive pulmonary disease (COPD) is characterized by periodic exacerbations, some of which are caused by nontypeable Haemophilus influenzae (NTHI). P6 is an outer membrane lipoprotein that is highly conserved among strains of NTHI. We hypothesized that lymphocytes from patients with COPD who have exacerbations due to NTHI have a decreased ability to recognize P6. The in vitro lymphocyte proliferative response to P6 in 36 patients with COPD and 12 healthy control subjects was studied. Ten patients who had exacerbations due to NTHI in the previous 12 months showed statistically significant lower proliferation to P6 (stimulation index, log transformed mean ± standard error 0.82 ± 0.17) compared with 26 patients who had no exacerbations due to NTHI in the previous 12 months (1.42 ± 0.13) and to 12 healthy control subjects (1.61 ± 0.16). These three groups had no significant difference in the lymphocyte proliferative response to tetanus toxoid. There was no difference in serum antibody levels to P6 in the two groups with COPD. These results indicate that decreased proliferation of T cells to P6 is associated with exacerbations of COPD and suggest that the ability of T cells to recognize P6 is associated with relative protection from exacerbations due to NTHI.&quot;,&quot;publisher&quot;:&quot;American Lung Association&quot;,&quot;issue&quot;:&quot;7&quot;,&quot;volume&quot;:&quot;165&quot;,&quot;container-title-short&quot;:&quot;Am J Respir Crit Care Med&quot;},&quot;isTemporary&quot;:false,&quot;suppress-author&quot;:false,&quot;composite&quot;:false,&quot;author-only&quot;:false}]},{&quot;citationID&quot;:&quot;MENDELEY_CITATION_b77baba5-3de2-4c72-abe8-6ebfcd8074ee&quot;,&quot;properties&quot;:{&quot;noteIndex&quot;:0},&quot;isEdited&quot;:false,&quot;manualOverride&quot;:{&quot;isManuallyOverridden&quot;:true,&quot;citeprocText&quot;:&quot;(King et al., 2008, https://doi.org/10.1111/J.1365-2249.2008.03667.X)&quot;,&quot;manualOverrideText&quot;:&quot;(King et al., 2008)&quot;},&quot;citationTag&quot;:&quot;MENDELEY_CITATION_v3_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&quot;,&quot;citationItems&quot;:[{&quot;id&quot;:&quot;2aae89be-34bb-318d-ac0a-177fddae7dd6&quot;,&quot;itemData&quot;:{&quot;type&quot;:&quot;article-journal&quot;,&quot;id&quot;:&quot;2aae89be-34bb-318d-ac0a-177fddae7dd6&quot;,&quot;title&quot;:&quot;Cytotoxic T lymphocyte and natural killer cell responses to non-typeable Haemophilus influenzae&quot;,&quot;author&quot;:[{&quot;family&quot;:&quot;King&quot;,&quot;given&quot;:&quot;P. T.&quot;,&quot;parse-names&quot;:false,&quot;dropping-particle&quot;:&quot;&quot;,&quot;non-dropping-particle&quot;:&quot;&quot;},{&quot;family&quot;:&quot;Ngui&quot;,&quot;given&quot;:&quot;J.&quot;,&quot;parse-names&quot;:false,&quot;dropping-particle&quot;:&quot;&quot;,&quot;non-dropping-particle&quot;:&quot;&quot;},{&quot;family&quot;:&quot;Farmer&quot;,&quot;given&quot;:&quot;M. W.&quot;,&quot;parse-names&quot;:false,&quot;dropping-particle&quot;:&quot;&quot;,&quot;non-dropping-particle&quot;:&quot;&quot;},{&quot;family&quot;:&quot;Hutchinson&quot;,&quot;given&quot;:&quot;P.&quot;,&quot;parse-names&quot;:false,&quot;dropping-particle&quot;:&quot;&quot;,&quot;non-dropping-particle&quot;:&quot;&quot;},{&quot;family&quot;:&quot;Holmes&quot;,&quot;given&quot;:&quot;P. W.&quot;,&quot;parse-names&quot;:false,&quot;dropping-particle&quot;:&quot;&quot;,&quot;non-dropping-particle&quot;:&quot;&quot;},{&quot;family&quot;:&quot;Holdsworth&quot;,&quot;given&quot;:&quot;S. R.&quot;,&quot;parse-names&quot;:false,&quot;dropping-particle&quot;:&quot;&quot;,&quot;non-dropping-particle&quot;:&quot;&quot;}],&quot;container-title&quot;:&quot;Clinical and Experimental Immunology&quot;,&quot;accessed&quot;:{&quot;date-parts&quot;:[[2025,2,26]]},&quot;DOI&quot;:&quot;10.1111/J.1365-2249.2008.03667.X&quot;,&quot;ISSN&quot;:&quot;0009-9104&quot;,&quot;PMID&quot;:&quot;18462210&quot;,&quot;URL&quot;:&quot;https://dx.doi.org/10.1111/j.1365-2249.2008.03667.x&quot;,&quot;issued&quot;:{&quot;date-parts&quot;:[[2008,5,6]]},&quot;page&quot;:&quot;542-551&quot;,&quot;abstract&quot;:&quot;Cytotoxic T lymphocytes (CTL) and natural killer (NK) cells have a key role in host defence against infectious pathogens, but their response to bacteria is not well characterized. Non-typeable Haemophilus influenzae is a major cause of respiratory tract infection including otitis media, sinusitis, tonsillitis and chronic bronchitis (especially in chronic obstructive pulmonary disease and bronchiectasis). This bacterium is also present in the pharynx of most healthy adults. The primary factor that may determine whether clinical disease occurs or not is the nature of the lymphocyte response. Here we examined the CTL cell and NK cell responses to nontypeable H. influenzae in healthy control subjects and in subjects who had bronchiectasis and recurrent bronchial infection with this bacterium. Cells were stimulated with live H. influenzae and intracellular cytokine production and release of cytotoxic granules measured. Control subjects had significantly higher levels of interferon gamma production by both CTL and NK cells, while levels of cytotoxic granule release were similar in both groups. The main lymphocyte subsets that proliferated in response to H. influenzae stimulation were the CTL and NK cells. The results suggest that CTL and NK cell responses may be important in preventing disease from nontypeable H. influenzae infection. © 2008 British Society for Immunology.&quot;,&quot;publisher&quot;:&quot;Oxford Academic&quot;,&quot;issue&quot;:&quot;3&quot;,&quot;volume&quot;:&quot;152&quot;,&quot;container-title-short&quot;:&quot;Clin Exp Immunol&quot;},&quot;isTemporary&quot;:false,&quot;suppress-author&quot;:false,&quot;composite&quot;:false,&quot;author-only&quot;:false}]},{&quot;citationID&quot;:&quot;MENDELEY_CITATION_c918b376-72dd-49cb-b19f-138f4cfbf827&quot;,&quot;properties&quot;:{&quot;noteIndex&quot;:0},&quot;isEdited&quot;:false,&quot;manualOverride&quot;:{&quot;isManuallyOverridden&quot;:false,&quot;citeprocText&quot;:&quot;(Wallington et al., 2018, https://doi.org/10.1016/j.jaci.2017.08.009)&quot;,&quot;manualOverrideText&quot;:&quot;&quot;},&quot;citationTag&quot;:&quot;MENDELEY_CITATION_v3_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&quot;,&quot;citationItems&quot;:[{&quot;id&quot;:&quot;8d30f27c-d313-34a6-9fed-02af2edf148b&quot;,&quot;itemData&quot;:{&quot;type&quot;:&quot;article-journal&quot;,&quot;id&quot;:&quot;8d30f27c-d313-34a6-9fed-02af2edf148b&quot;,&quot;title&quot;:&quot;IL-12 and IL-7 synergize to control mucosal-associated invariant T-cell cytotoxic responses to bacterial infection&quot;,&quot;author&quot;:[{&quot;family&quot;:&quot;Wallington&quot;,&quot;given&quot;:&quot;Joshua C.&quot;,&quot;parse-names&quot;:false,&quot;dropping-particle&quot;:&quot;&quot;,&quot;non-dropping-particle&quot;:&quot;&quot;},{&quot;family&quot;:&quot;Williams&quot;,&quot;given&quot;:&quot;Anthony P.&quot;,&quot;parse-names&quot;:false,&quot;dropping-particle&quot;:&quot;&quot;,&quot;non-dropping-particle&quot;:&quot;&quot;},{&quot;family&quot;:&quot;Staples&quot;,&quot;given&quot;:&quot;Karl J.&quot;,&quot;parse-names&quot;:false,&quot;dropping-particle&quot;:&quot;&quot;,&quot;non-dropping-particle&quot;:&quot;&quot;},{&quot;family&quot;:&quot;Wilkinson&quot;,&quot;given&quot;:&quot;Tom M.A.&quot;,&quot;parse-names&quot;:false,&quot;dropping-particle&quot;:&quot;&quot;,&quot;non-dropping-particle&quot;:&quot;&quot;}],&quot;container-title&quot;:&quot;Journal of Allergy and Clinical Immunology&quot;,&quot;accessed&quot;:{&quot;date-parts&quot;:[[2018,6,5]]},&quot;DOI&quot;:&quot;10.1016/j.jaci.2017.08.009&quot;,&quot;ISBN&quot;:&quot;1097-6825 (Electronic) 0091-6749 (Linking)&quot;,&quot;ISSN&quot;:&quot;10976825&quot;,&quot;PMID&quot;:&quot;28870466&quot;,&quot;URL&quot;:&quot;http://www.ncbi.nlm.nih.gov/pubmed/28870466&quot;,&quot;issued&quot;:{&quot;date-parts&quot;:[[2018,9,1]]},&quot;page&quot;:&quot;2182-2195.e6&quot;,&quot;abstract&quot;:&quot;Background: Bacterial respiratory tract infections and exacerbations of chronic lung diseases are commonly caused by nontypeable Haemophilus influenzae (NTHi). Cell-mediated cytotoxicity might be key to controlling infection, but the responses of NTHi-specific T-cell populations are not well understood. Mucosal-associated invariant T (MAIT) cells are a recently discovered, innate-like subset of T cells with cytotoxic function, the role of which in lung immunity is unclear. Objective: The aim of this study was to determine the mechanisms behind conventional T-cell and MAIT cell cytotoxic responses to NTHi. Methods: Human ex vivo lung explants were infected with a clinical strain of NTHi. Monocyte-derived macrophages were also infected with NTHi in vitro and cocultured with autologous T cells. Cytotoxic responses of T-cell subsets were measured by using flow cytometry. Results: We found significant upregulation of the cytotoxic markers CD107a and granzyme B in lung CD4+, CD8+, and MAIT cell populations. We show that MAIT cell cytotoxic responses were upregulated by a combination of both time-dependent antigen presentation and a novel mechanism through which IL-12 and IL-7 synergistically control granzyme B through upregulation of the IL-12 receptor. Conclusions: Overall, our data provide evidence for a cytotoxic role of MAIT cells in the lung and highlight important differences in the control of adaptive and innate-like T-cell responses. Understanding these mechanisms might lead to new therapeutic opportunities to modulate the antibacterial response and improve clinical outcome.&quot;,&quot;publisher&quot;:&quot;Elsevier&quot;,&quot;issue&quot;:&quot;6&quot;,&quot;volume&quot;:&quot;141&quot;,&quot;container-title-short&quot;:&quot;&quot;},&quot;isTemporary&quot;:false,&quot;suppress-author&quot;:false,&quot;composite&quot;:false,&quot;author-only&quot;:false}]},{&quot;citationID&quot;:&quot;MENDELEY_CITATION_2d084415-08a8-4a75-9c33-c3c636ea2b4a&quot;,&quot;properties&quot;:{&quot;noteIndex&quot;:0},&quot;isEdited&quot;:false,&quot;manualOverride&quot;:{&quot;isManuallyOverridden&quot;:false,&quot;citeprocText&quot;:&quot;(Saetta et al., 1999, https://doi.org/10.1164/ajrccm.160.2.9812020)&quot;,&quot;manualOverrideText&quot;:&quot;&quot;},&quot;citationTag&quot;:&quot;MENDELEY_CITATION_v3_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&quot;,&quot;citationItems&quot;:[{&quot;id&quot;:&quot;c7009b03-a8c4-30fc-b0a1-3244d659a4eb&quot;,&quot;itemData&quot;:{&quot;type&quot;:&quot;article-journal&quot;,&quot;id&quot;:&quot;c7009b03-a8c4-30fc-b0a1-3244d659a4eb&quot;,&quot;title&quot;:&quot;CD8+ve cells in the lungs of smokers with chronic obstructive pulmonary disease&quot;,&quot;author&quot;:[{&quot;family&quot;:&quot;Saetta&quot;,&quot;given&quot;:&quot;Marina&quot;,&quot;parse-names&quot;:false,&quot;dropping-particle&quot;:&quot;&quot;,&quot;non-dropping-particle&quot;:&quot;&quot;},{&quot;family&quot;:&quot;Baraldo&quot;,&quot;given&quot;:&quot;Simonetta&quot;,&quot;parse-names&quot;:false,&quot;dropping-particle&quot;:&quot;&quot;,&quot;non-dropping-particle&quot;:&quot;&quot;},{&quot;family&quot;:&quot;Corbino&quot;,&quot;given&quot;:&quot;Laura&quot;,&quot;parse-names&quot;:false,&quot;dropping-particle&quot;:&quot;&quot;,&quot;non-dropping-particle&quot;:&quot;&quot;},{&quot;family&quot;:&quot;Turato&quot;,&quot;given&quot;:&quot;Graziella&quot;,&quot;parse-names&quot;:false,&quot;dropping-particle&quot;:&quot;&quot;,&quot;non-dropping-particle&quot;:&quot;&quot;},{&quot;family&quot;:&quot;Braccioni&quot;,&quot;given&quot;:&quot;Fausto&quot;,&quot;parse-names&quot;:false,&quot;dropping-particle&quot;:&quot;&quot;,&quot;non-dropping-particle&quot;:&quot;&quot;},{&quot;family&quot;:&quot;Rea&quot;,&quot;given&quot;:&quot;Federico&quot;,&quot;parse-names&quot;:false,&quot;dropping-particle&quot;:&quot;&quot;,&quot;non-dropping-particle&quot;:&quot;&quot;},{&quot;family&quot;:&quot;Cavallesco&quot;,&quot;given&quot;:&quot;Giorgio&quot;,&quot;parse-names&quot;:false,&quot;dropping-particle&quot;:&quot;&quot;,&quot;non-dropping-particle&quot;:&quot;&quot;},{&quot;family&quot;:&quot;Tropeano&quot;,&quot;given&quot;:&quot;Giuseppe&quot;,&quot;parse-names&quot;:false,&quot;dropping-particle&quot;:&quot;&quot;,&quot;non-dropping-particle&quot;:&quot;&quot;},{&quot;family&quot;:&quot;Mapp&quot;,&quot;given&quot;:&quot;Cristina E.&quot;,&quot;parse-names&quot;:false,&quot;dropping-particle&quot;:&quot;&quot;,&quot;non-dropping-particle&quot;:&quot;&quot;},{&quot;family&quot;:&quot;Maestrelli&quot;,&quot;given&quot;:&quot;Piero&quot;,&quot;parse-names&quot;:false,&quot;dropping-particle&quot;:&quot;&quot;,&quot;non-dropping-particle&quot;:&quot;&quot;},{&quot;family&quot;:&quot;Ciaccia&quot;,&quot;given&quot;:&quot;Adalberto&quot;,&quot;parse-names&quot;:false,&quot;dropping-particle&quot;:&quot;&quot;,&quot;non-dropping-particle&quot;:&quot;&quot;},{&quot;family&quot;:&quot;Fabbri&quot;,&quot;given&quot;:&quot;Leonardo M.&quot;,&quot;parse-names&quot;:false,&quot;dropping-particle&quot;:&quot;&quot;,&quot;non-dropping-particle&quot;:&quot;&quot;}],&quot;container-title&quot;:&quot;American Journal of Respiratory and Critical Care Medicine&quot;,&quot;accessed&quot;:{&quot;date-parts&quot;:[[2023,2,21]]},&quot;DOI&quot;:&quot;10.1164/ajrccm.160.2.9812020&quot;,&quot;ISSN&quot;:&quot;1073449X&quot;,&quot;PMID&quot;:&quot;10430750&quot;,&quot;URL&quot;:&quot;www.atsjournals.org&quot;,&quot;issued&quot;:{&quot;date-parts&quot;:[[1999,12,14]]},&quot;page&quot;:&quot;711-717&quot;,&quot;abstract&quot;:&quot;Previous studies have shown an increased number of inflammatory cells and, in particular, CD8+ve cells in the airways of smokers with chronic obstructive pulmonary disease (COPD). In this study we investigated whether a similar inflammatory process is also present in the lungs, and particularly in lung parenchyma and pulmonary arteries. We examined surgical specimens from three groups of subjects undergoing lung resection for localized pulmonary lesions: nonsmokers (n = 8), asymptomatic smokers with normal lung function (n = 6), add smokers with COPD (n = 10). Alveolar walls and pulmonary arteries were examined with immunohistochemical methods to identify neutrophils, eosinophils, mast cells, macrophages, and CD4+ve and CD8+ve cells. Smokers with COPD had an increased number of CD8+ve cells in both lung parenchyma (p &lt; 0.05) and pulmonary arteries (p 0.001) as compared with nonsmokers. CD8+ve cells were also increased in pulmonary arteries of smokers with COPD as compared with smokers with normal lung function (p &lt; 0.01). Other inflammatory cells were no different among the three groups. The number of CD8+ve cells in both lung parenchyma and pulmonary arteries was significantly correlated with the degree of airflow limitation in smokers. These results show that an inflammatory process similar to that present in the conducting airways is also present in lung parenchyma and pulmonary arteries of smokers with COPD.&quot;,&quot;publisher&quot;:&quot;American Thoracic SocietyNew York, NY&quot;,&quot;issue&quot;:&quot;2&quot;,&quot;volume&quot;:&quot;160&quot;,&quot;container-title-short&quot;:&quot;Am J Respir Crit Care Med&quot;},&quot;isTemporary&quot;:false}]},{&quot;citationID&quot;:&quot;MENDELEY_CITATION_e1859d09-28bf-4f80-8266-54f44de3b150&quot;,&quot;properties&quot;:{&quot;noteIndex&quot;:0},&quot;isEdited&quot;:false,&quot;manualOverride&quot;:{&quot;isManuallyOverridden&quot;:false,&quot;citeprocText&quot;:&quot;(Maeno et al., 2007, https://doi.org/10.4049/JIMMUNOL.178.12.8090)&quot;,&quot;manualOverrideText&quot;:&quot;&quot;},&quot;citationTag&quot;:&quot;MENDELEY_CITATION_v3_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&quot;,&quot;citationItems&quot;:[{&quot;id&quot;:&quot;68fd8479-797a-3720-aa75-0ad90ba3ccde&quot;,&quot;itemData&quot;:{&quot;type&quot;:&quot;article-journal&quot;,&quot;id&quot;:&quot;68fd8479-797a-3720-aa75-0ad90ba3ccde&quot;,&quot;title&quot;:&quot;CD8+ T Cells Are Required for Inflammation and Destruction in Cigarette Smoke-Induced Emphysema in Mice&quot;,&quot;author&quot;:[{&quot;family&quot;:&quot;Maeno&quot;,&quot;given&quot;:&quot;Toshitaka&quot;,&quot;parse-names&quot;:false,&quot;dropping-particle&quot;:&quot;&quot;,&quot;non-dropping-particle&quot;:&quot;&quot;},{&quot;family&quot;:&quot;Houghton&quot;,&quot;given&quot;:&quot;A. McGarry&quot;,&quot;parse-names&quot;:false,&quot;dropping-particle&quot;:&quot;&quot;,&quot;non-dropping-particle&quot;:&quot;&quot;},{&quot;family&quot;:&quot;Quintero&quot;,&quot;given&quot;:&quot;Pablo A.&quot;,&quot;parse-names&quot;:false,&quot;dropping-particle&quot;:&quot;&quot;,&quot;non-dropping-particle&quot;:&quot;&quot;},{&quot;family&quot;:&quot;Grumelli&quot;,&quot;given&quot;:&quot;Sandra&quot;,&quot;parse-names&quot;:false,&quot;dropping-particle&quot;:&quot;&quot;,&quot;non-dropping-particle&quot;:&quot;&quot;},{&quot;family&quot;:&quot;Owen&quot;,&quot;given&quot;:&quot;Caroline A.&quot;,&quot;parse-names&quot;:false,&quot;dropping-particle&quot;:&quot;&quot;,&quot;non-dropping-particle&quot;:&quot;&quot;},{&quot;family&quot;:&quot;Shapiro&quot;,&quot;given&quot;:&quot;Steven D.&quot;,&quot;parse-names&quot;:false,&quot;dropping-particle&quot;:&quot;&quot;,&quot;non-dropping-particle&quot;:&quot;&quot;}],&quot;container-title&quot;:&quot;The Journal of Immunology&quot;,&quot;accessed&quot;:{&quot;date-parts&quot;:[[2025,5,13]]},&quot;DOI&quot;:&quot;10.4049/JIMMUNOL.178.12.8090&quot;,&quot;ISSN&quot;:&quot;0022-1767&quot;,&quot;PMID&quot;:&quot;17548647&quot;,&quot;URL&quot;:&quot;https://dx.doi.org/10.4049/jimmunol.178.12.8090&quot;,&quot;issued&quot;:{&quot;date-parts&quot;:[[2007,6,15]]},&quot;page&quot;:&quot;8090-8096&quot;,&quot;abstract&quot;:&quot;Increased numbers of T lymphocytes are observed in the lungs of patients with chronic obstructive pulmonary disease, but their role in the disease process is not known. We investigated the role of CD8+ T cells in inflammatory cell recruitment and lung destruction in a cigarette smoke-induced murine model of emphysema. In contrast to wild-type C57BL/6J mice that displayed macrophage, lymphocyte, and neutrophil recruitment to the lung followed by emphysema in response to cigarette smoke, CD8+ T cell-deficient (CD8−/−) mice had a blunted inflammatory response and did not develop emphysema when exposed to long-term cigarette smoke. Further studies supported a pathogenetic pathway whereby the CD8+ T cell product, IFN-γ-inducible protein-10, induces production of macrophage elastase (matrix metalloproteinase 12) that degrades elastin, both causing lung destruction directly and generating elastin fragments that serve as monocyte chemokines augmenting macrophage-mediated lung destruction. These studies demonstrate a requirement for CD8+ T cells for the development of cigarette smoke-induced emphysema and they provide a unifying pathway whereby CD8+ T cells are a central regulator of the inflammatory network in chronic obstructive pulmonary disease.&quot;,&quot;publisher&quot;:&quot;American Association of Immunologists&quot;,&quot;issue&quot;:&quot;12&quot;,&quot;volume&quot;:&quot;178&quot;,&quot;container-title-short&quot;:&quot;&quot;},&quot;isTemporary&quot;:false,&quot;suppress-author&quot;:false,&quot;composite&quot;:false,&quot;author-only&quot;:false}]},{&quot;citationID&quot;:&quot;MENDELEY_CITATION_bfa6797e-7eec-40bc-a11d-68331b4a2bcb&quot;,&quot;properties&quot;:{&quot;noteIndex&quot;:0},&quot;isEdited&quot;:false,&quot;manualOverride&quot;:{&quot;isManuallyOverridden&quot;:false,&quot;citeprocText&quot;:&quot;(Hinks et al., 2015, https://doi.org/10.1016/J.JACI.2015.01.014; 2016, https://doi.org/10.1164/rccm.201601-0002OC)&quot;,&quot;manualOverrideText&quot;:&quot;&quot;},&quot;citationTag&quot;:&quot;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&quot;,&quot;citationItems&quot;:[{&quot;id&quot;:&quot;906a6e20-3560-32b8-b37f-17904782e27e&quot;,&quot;itemData&quot;:{&quot;type&quot;:&quot;article-journal&quot;,&quot;id&quot;:&quot;906a6e20-3560-32b8-b37f-17904782e27e&quot;,&quot;title&quot;:&quot;Steroid-induced deficiency of mucosal-associated invariant T cells in the chronic obstructive pulmonary disease lung implications for nontypeable haemophilus influenzae infection&quot;,&quot;author&quot;:[{&quot;family&quot;:&quot;Hinks&quot;,&quot;given&quot;:&quot;Timothy S.C.&quot;,&quot;parse-names&quot;:false,&quot;dropping-particle&quot;:&quot;&quot;,&quot;non-dropping-particle&quot;:&quot;&quot;},{&quot;family&quot;:&quot;Wallington&quot;,&quot;given&quot;:&quot;Joshua C.&quot;,&quot;parse-names&quot;:false,&quot;dropping-particle&quot;:&quot;&quot;,&quot;non-dropping-particle&quot;:&quot;&quot;},{&quot;family&quot;:&quot;Williams&quot;,&quot;given&quot;:&quot;Anthony P.&quot;,&quot;parse-names&quot;:false,&quot;dropping-particle&quot;:&quot;&quot;,&quot;non-dropping-particle&quot;:&quot;&quot;},{&quot;family&quot;:&quot;Djukanovic&quot;,&quot;given&quot;:&quot;Ratko&quot;,&quot;parse-names&quot;:false,&quot;dropping-particle&quot;:&quot;&quot;,&quot;non-dropping-particle&quot;:&quot;&quot;},{&quot;family&quot;:&quot;Staples&quot;,&quot;given&quot;:&quot;Karl J.&quot;,&quot;parse-names&quot;:false,&quot;dropping-particle&quot;:&quot;&quot;,&quot;non-dropping-particle&quot;:&quot;&quot;},{&quot;family&quot;:&quot;Wilkinson&quot;,&quot;given&quot;:&quot;Tom M.A.&quot;,&quot;parse-names&quot;:false,&quot;dropping-particle&quot;:&quot;&quot;,&quot;non-dropping-particle&quot;:&quot;&quot;}],&quot;container-title&quot;:&quot;American Journal of Respiratory and Critical Care Medicine&quot;,&quot;accessed&quot;:{&quot;date-parts&quot;:[[2018,3,15]]},&quot;DOI&quot;:&quot;10.1164/rccm.201601-0002OC&quot;,&quot;ISBN&quot;:&quot;2016010002&quot;,&quot;ISSN&quot;:&quot;15354970&quot;,&quot;PMID&quot;:&quot;27115408&quot;,&quot;URL&quot;:&quot;http://www.ncbi.nlm.nih.gov/pubmed/27115408&quot;,&quot;issued&quot;:{&quot;date-parts&quot;:[[2016,11,15]]},&quot;page&quot;:&quot;1208-1218&quot;,&quot;abstract&quot;:&quot;Rationale: Mucosal-associated invariant T (MAIT) cells are a recently described abundant, proinflammatory T-cell subset with unknown roles in pulmonary immunity. Nontypeable Haemophilus influenzae (NTHi) is the leading bacterial pathogen during chronic obstructive pulmonary disease (COPD) exacerbations and is a plausible target for MAIT cells. Objectives: To investigate whether MAIT cells respond to NTHi and the effects of inhaled corticosteroids (ICS) on their frequency and function in COPD. Methods: Eleven subjects with COPD receiving ICS, 8 steroid-naive subjects with COPD, and 21 healthy control subjects underwent phlebotomy, sputum induction, bronchoalveolar lavage, and endobronchial biopsy. Pulmonary and monocyte-derived macrophages were cultured in vitro with NTHi. Measurements and Main Results: Frequencies of Vα7.2+CD161+ MAIT cells, surface expression of the major histocompatibility complex-related protein 1 (MR1), and intracellular IFN-γ expression were measured by flow cytometry. MAIT-cell frequencies were reduced in peripheral blood of ICStreated subjects with COPD (median 0.38%; interquartile range [IQR], 0.25-0.96) compared with healthy control subjects (1.8%; IQR, 1.4-2.5;P = 0.001) or steroid-naive patients with COPD (1.8%; IQR, 1.2-2.3; P = 0.04). MAIT cells were reduced in bronchial biopsies from subjects with COPD treated with steroids (0.73%; IQR, 0.46-1.3) compared with healthy control subjects (4.0%; IQR, 1.6-5.0; P = 0.02). Coculture of live NTHi increased macrophage surface expression of MR1 and induced IFN-γ from CD4 cells and CD8 cells, but most potently from MAIT cells (median IFN-g-positive frequencies, 2.9, 8.6, and 27.6%, respectively). In vitro fluticasone and budesonide reduced MR1 surface expression twofold and decreased NTHi-induced IFN-g secretion eightfold. Conclusions: MAIT cells are deficient in blood and bronchial tissue in steroid-treated, but not steroid-naive, COPD. NTHi constitutes a target for pulmonary MAIT-cell immune responses, which are significantly impaired by corticosteroids.&quot;,&quot;publisher&quot;:&quot;American Thoracic Society&quot;,&quot;issue&quot;:&quot;10&quot;,&quot;volume&quot;:&quot;194&quot;,&quot;container-title-short&quot;:&quot;Am J Respir Crit Care Med&quot;},&quot;isTemporary&quot;:false},{&quot;id&quot;:&quot;1869b560-9a15-33af-b7b6-1711c702d4ac&quot;,&quot;itemData&quot;:{&quot;type&quot;:&quot;article-journal&quot;,&quot;id&quot;:&quot;1869b560-9a15-33af-b7b6-1711c702d4ac&quot;,&quot;title&quot;:&quot;Innate and adaptive T cells in asthmatic patients: Relationship to severity and disease mechanisms&quot;,&quot;author&quot;:[{&quot;family&quot;:&quot;Hinks&quot;,&quot;given&quot;:&quot;Timothy S.C.&quot;,&quot;parse-names&quot;:false,&quot;dropping-particle&quot;:&quot;&quot;,&quot;non-dropping-particle&quot;:&quot;&quot;},{&quot;family&quot;:&quot;Zhou&quot;,&quot;given&quot;:&quot;Xiaoying&quot;,&quot;parse-names&quot;:false,&quot;dropping-particle&quot;:&quot;&quot;,&quot;non-dropping-particle&quot;:&quot;&quot;},{&quot;family&quot;:&quot;Staples&quot;,&quot;given&quot;:&quot;Karl J.&quot;,&quot;parse-names&quot;:false,&quot;dropping-particle&quot;:&quot;&quot;,&quot;non-dropping-particle&quot;:&quot;&quot;},{&quot;family&quot;:&quot;Dimitrov&quot;,&quot;given&quot;:&quot;Borislav D.&quot;,&quot;parse-names&quot;:false,&quot;dropping-particle&quot;:&quot;&quot;,&quot;non-dropping-particle&quot;:&quot;&quot;},{&quot;family&quot;:&quot;Manta&quot;,&quot;given&quot;:&quot;Alexander&quot;,&quot;parse-names&quot;:false,&quot;dropping-particle&quot;:&quot;&quot;,&quot;non-dropping-particle&quot;:&quot;&quot;},{&quot;family&quot;:&quot;Petrossian&quot;,&quot;given&quot;:&quot;Tanya&quot;,&quot;parse-names&quot;:false,&quot;dropping-particle&quot;:&quot;&quot;,&quot;non-dropping-particle&quot;:&quot;&quot;},{&quot;family&quot;:&quot;Lum&quot;,&quot;given&quot;:&quot;Pek Y.&quot;,&quot;parse-names&quot;:false,&quot;dropping-particle&quot;:&quot;&quot;,&quot;non-dropping-particle&quot;:&quot;&quot;},{&quot;family&quot;:&quot;Smith&quot;,&quot;given&quot;:&quot;Caroline G.&quot;,&quot;parse-names&quot;:false,&quot;dropping-particle&quot;:&quot;&quot;,&quot;non-dropping-particle&quot;:&quot;&quot;},{&quot;family&quot;:&quot;Ward&quot;,&quot;given&quot;:&quot;Jon A.&quot;,&quot;parse-names&quot;:false,&quot;dropping-particle&quot;:&quot;&quot;,&quot;non-dropping-particle&quot;:&quot;&quot;},{&quot;family&quot;:&quot;Howarth&quot;,&quot;given&quot;:&quot;Peter H.&quot;,&quot;parse-names&quot;:false,&quot;dropping-particle&quot;:&quot;&quot;,&quot;non-dropping-particle&quot;:&quot;&quot;},{&quot;family&quot;:&quot;Walls&quot;,&quot;given&quot;:&quot;Andrew F.&quot;,&quot;parse-names&quot;:false,&quot;dropping-particle&quot;:&quot;&quot;,&quot;non-dropping-particle&quot;:&quot;&quot;},{&quot;family&quot;:&quot;Gadola&quot;,&quot;given&quot;:&quot;Stephan D.&quot;,&quot;parse-names&quot;:false,&quot;dropping-particle&quot;:&quot;&quot;,&quot;non-dropping-particle&quot;:&quot;&quot;},{&quot;family&quot;:&quot;Djukanović&quot;,&quot;given&quot;:&quot;Ratko&quot;,&quot;parse-names&quot;:false,&quot;dropping-particle&quot;:&quot;&quot;,&quot;non-dropping-particle&quot;:&quot;&quot;}],&quot;container-title&quot;:&quot;Journal of Allergy and Clinical Immunology&quot;,&quot;accessed&quot;:{&quot;date-parts&quot;:[[2025,5,13]]},&quot;DOI&quot;:&quot;10.1016/J.JACI.2015.01.014&quot;,&quot;ISSN&quot;:&quot;0091-6749&quot;,&quot;PMID&quot;:&quot;25746968&quot;,&quot;URL&quot;:&quot;https://www.sciencedirect.com/science/article/pii/S0091674915001049&quot;,&quot;issued&quot;:{&quot;date-parts&quot;:[[2015,8,1]]},&quot;page&quot;:&quot;323-333&quot;,&quot;abstract&quot;:&quot;Background Asthma is a chronic inflammatory disease involving diverse cells and mediators whose interconnectivity and relationships to asthma severity are unclear. Objective We performed a comprehensive assessment of TH17 cells, regulatory T cells, mucosal-associated invariant T (MAIT) cells, other T-cell subsets, and granulocyte mediators in asthmatic patients. Methods Sixty patients with mild-to-severe asthma and 24 control subjects underwent detailed clinical assessment and provided induced sputum, endobronchial biopsy, bronchoalveolar lavage, and blood samples. Adaptive and invariant T-cell subsets, cytokines, mast cells, and basophil mediators were analyzed. Results Significant heterogeneity of T-cell phenotypes was observed, with levels of IL-13-secreting T cells and type 2 cytokines increased at some, but not all, asthma severities. TH17 cells and γδ-17 cells, proposed drivers of neutrophilic inflammation, were not strongly associated with asthma, even in severe neutrophilic forms. MAIT cell frequencies were strikingly reduced in both blood and lung tissue in relation to corticosteroid therapy and vitamin D levels, especially in patients with severe asthma in whom bronchoalveolar lavage regulatory T-cell numbers were also reduced. Bayesian network analysis identified complex relationships between pathobiologic and clinical parameters. Topological data analysis identified 6 novel clusters that are associated with diverse underlying disease mechanisms, with increased mast cell mediator levels in patients with severe asthma both in its atopic (type 2 cytokine-high) and nonatopic forms. Conclusion The evidence for a role for TH17 cells in patients with severe asthma is limited. Severe asthma is associated with a striking deficiency of MAIT cells and high mast cell mediator levels. This study provides proof of concept for disease mechanistic networks in asthmatic patients with clusters that could inform the development of new therapies.&quot;,&quot;publisher&quot;:&quot;Mosby&quot;,&quot;issue&quot;:&quot;2&quot;,&quot;volume&quot;:&quot;136&quot;,&quot;container-title-short&quot;:&quot;&quot;},&quot;isTemporary&quot;:false}]},{&quot;citationID&quot;:&quot;MENDELEY_CITATION_3cf618be-dab3-4e62-836d-586ee2394f3a&quot;,&quot;properties&quot;:{&quot;noteIndex&quot;:0},&quot;isEdited&quot;:false,&quot;manualOverride&quot;:{&quot;isManuallyOverridden&quot;:false,&quot;citeprocText&quot;:&quot;(Kalathil et al., 2014, https://doi.org/10.1164/rccm.201312-2293OC; McKendry et al., 2016, https://doi.org/10.1164/rccm.201504-0782OC)&quot;,&quot;manualOverrideText&quot;:&quot;&quot;},&quot;citationTag&quot;:&quot;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&quot;,&quot;citationItems&quot;:[{&quot;id&quot;:&quot;9404d9e3-0acc-3967-9ee9-9a35614a4157&quot;,&quot;itemData&quot;:{&quot;type&quot;:&quot;article-journal&quot;,&quot;id&quot;:&quot;9404d9e3-0acc-3967-9ee9-9a35614a4157&quot;,&quot;title&quot;:&quot;T-regulatory cells and programmed death 1+ T cells contribute to effector T-Cell dysfunction in patients with chronic obstructive pulmonary disease&quot;,&quot;author&quot;:[{&quot;family&quot;:&quot;Kalathil&quot;,&quot;given&quot;:&quot;Suresh Gopi&quot;,&quot;parse-names&quot;:false,&quot;dropping-particle&quot;:&quot;&quot;,&quot;non-dropping-particle&quot;:&quot;&quot;},{&quot;family&quot;:&quot;Lugade&quot;,&quot;given&quot;:&quot;Amit Anand&quot;,&quot;parse-names&quot;:false,&quot;dropping-particle&quot;:&quot;&quot;,&quot;non-dropping-particle&quot;:&quot;&quot;},{&quot;family&quot;:&quot;Pradhan&quot;,&quot;given&quot;:&quot;Vandana&quot;,&quot;parse-names&quot;:false,&quot;dropping-particle&quot;:&quot;&quot;,&quot;non-dropping-particle&quot;:&quot;&quot;},{&quot;family&quot;:&quot;Miller&quot;,&quot;given&quot;:&quot;Austin&quot;,&quot;parse-names&quot;:false,&quot;dropping-particle&quot;:&quot;&quot;,&quot;non-dropping-particle&quot;:&quot;&quot;},{&quot;family&quot;:&quot;Parameswaran&quot;,&quot;given&quot;:&quot;Ganapathi Iyer&quot;,&quot;parse-names&quot;:false,&quot;dropping-particle&quot;:&quot;&quot;,&quot;non-dropping-particle&quot;:&quot;&quot;},{&quot;family&quot;:&quot;Sethi&quot;,&quot;given&quot;:&quot;Sanjay&quot;,&quot;parse-names&quot;:false,&quot;dropping-particle&quot;:&quot;&quot;,&quot;non-dropping-particle&quot;:&quot;&quot;},{&quot;family&quot;:&quot;Thanavala&quot;,&quot;given&quot;:&quot;Yasmin&quot;,&quot;parse-names&quot;:false,&quot;dropping-particle&quot;:&quot;&quot;,&quot;non-dropping-particle&quot;:&quot;&quot;}],&quot;container-title&quot;:&quot;American Journal of Respiratory and Critical Care Medicine&quot;,&quot;accessed&quot;:{&quot;date-parts&quot;:[[2023,2,21]]},&quot;DOI&quot;:&quot;10.1164/rccm.201312-2293OC&quot;,&quot;ISSN&quot;:&quot;15354970&quot;,&quot;PMID&quot;:&quot;24825462&quot;,&quot;URL&quot;:&quot;/pmc/articles/PMC4226027/&quot;,&quot;issued&quot;:{&quot;date-parts&quot;:[[2014,7,1]]},&quot;page&quot;:&quot;40-50&quot;,&quot;abstract&quot;:&quot;Rationale: Previous studies from our laboratory have shown that peripheral blood mononuclear cells (PBMCs) from patients with chronic obstructive pulmonary disease (COPD) prone to exacerbations with nontypeable Haemophilus influenzae have impaired responses to lipoprotein P6. We hypothesized that an underlying immunosuppressive network could be responsible for the defective antibacterial immunity observed in these patients. We evaluated T regulatory cells (Tregs), myeloid-derived suppressor cells (MDSC), and exhausted T effector cells (programmed death 1 [PD-1]+) in patients with COPD, because these cells are known to play a pivotal role in suppressing immune responses. Objectives: We performed an in-depth characterization of Tregs, T effector cells, and MDSC in COPD and correlated their levels and function with disease severity. Methods: Treg, effector T cell, and MDSC frequency from patients with COPD and healthy subjects' PBMCs were analyzed by flow cytometry. Treg immunosuppressive capacity was measured by in vitro suppression assay. The frequency of interferon-γ producing T cells and T-cell proliferation were measured after blocking CTLA-4 and PD-1. Plasma proinflammatory and immunosuppressive cytokine levels were measured. Measurements and Main Results: Significantly increased levels of Tregs, MDSC, and PD-1+ exhausted effector T cells were present in patients with COPD compared with healthy subjects. Tregs from patients with COPD suppressed P6-specific T-cell proliferation to a greater extent than Tregs from healthy subjects. Plasma levels of Treg-generated cytokines, IL-10, and transforming growth factor-β were elevated. Blockade of CTLA-4 resulted in significant augmentation of T-cell IFN-γ production in patients with COPD. Conclusions: Functionally suppressive Tregs, MDSCs, and exhausted PD-1+ T cells contribute to effector T-cell dysfunction in COPD. Copyright © 2014 by the American Thoracic Society.&quot;,&quot;publisher&quot;:&quot;American Thoracic Society&quot;,&quot;issue&quot;:&quot;1&quot;,&quot;volume&quot;:&quot;190&quot;,&quot;container-title-short&quot;:&quot;Am J Respir Crit Care Med&quot;},&quot;isTemporary&quot;:false},{&quot;id&quot;:&quot;6576cec0-6aed-3110-81cc-73d3e7e4d673&quot;,&quot;itemData&quot;:{&quot;type&quot;:&quot;article-journal&quot;,&quot;id&quot;:&quot;6576cec0-6aed-3110-81cc-73d3e7e4d673&quot;,&quot;title&quot;:&quot;Dysregulation of Antiviral Function of CD8+ T Cells in the Chronic Obstructive Pulmonary Disease Lung. Role of the PD-1-PD-L1 Axis.&quot;,&quot;author&quot;:[{&quot;family&quot;:&quot;McKendry&quot;,&quot;given&quot;:&quot;Richard T.&quot;,&quot;parse-names&quot;:false,&quot;dropping-particle&quot;:&quot;&quot;,&quot;non-dropping-particle&quot;:&quot;&quot;},{&quot;family&quot;:&quot;Spalluto&quot;,&quot;given&quot;:&quot;C. Mirella&quot;,&quot;parse-names&quot;:false,&quot;dropping-particle&quot;:&quot;&quot;,&quot;non-dropping-particle&quot;:&quot;&quot;},{&quot;family&quot;:&quot;Burke&quot;,&quot;given&quot;:&quot;Hannah&quot;,&quot;parse-names&quot;:false,&quot;dropping-particle&quot;:&quot;&quot;,&quot;non-dropping-particle&quot;:&quot;&quot;},{&quot;family&quot;:&quot;Nicholas&quot;,&quot;given&quot;:&quot;Ben&quot;,&quot;parse-names&quot;:false,&quot;dropping-particle&quot;:&quot;&quot;,&quot;non-dropping-particle&quot;:&quot;&quot;},{&quot;family&quot;:&quot;Cellura&quot;,&quot;given&quot;:&quot;Doriana&quot;,&quot;parse-names&quot;:false,&quot;dropping-particle&quot;:&quot;&quot;,&quot;non-dropping-particle&quot;:&quot;&quot;},{&quot;family&quot;:&quot;Al-Shamkhani&quot;,&quot;given&quot;:&quot;Aymen&quot;,&quot;parse-names&quot;:false,&quot;dropping-particle&quot;:&quot;&quot;,&quot;non-dropping-particle&quot;:&quot;&quot;},{&quot;family&quot;:&quot;Staples&quot;,&quot;given&quot;:&quot;Karl J.&quot;,&quot;parse-names&quot;:false,&quot;dropping-particle&quot;:&quot;&quot;,&quot;non-dropping-particle&quot;:&quot;&quot;},{&quot;family&quot;:&quot;Wilkinson&quot;,&quot;given&quot;:&quot;Tom M A&quot;,&quot;parse-names&quot;:false,&quot;dropping-particle&quot;:&quot;&quot;,&quot;non-dropping-particle&quot;:&quot;&quot;}],&quot;container-title&quot;:&quot;American journal of respiratory and critical care medicine&quot;,&quot;accessed&quot;:{&quot;date-parts&quot;:[[2021,3,30]]},&quot;DOI&quot;:&quot;10.1164/rccm.201504-0782OC&quot;,&quot;ISSN&quot;:&quot;1535-4970&quot;,&quot;PMID&quot;:&quot;26517304&quot;,&quot;URL&quot;:&quot;http://www.atsjournals.org/doi/10.1164/rccm.201504-0782OC&quot;,&quot;issued&quot;:{&quot;date-parts&quot;:[[2016,3,15]]},&quot;page&quot;:&quot;642-51&quot;,&quot;abstract&quot;:&quot;RATIONALE Patients with chronic obstructive pulmonary disease (COPD) are susceptible to respiratory viral infections that cause exacerbations. The mechanisms underlying this susceptibility are not understood. Effectors of the adaptive immune response-CD8(+) T cells that clear viral infections-are present in increased numbers in the lungs of patients with COPD, but they fail to protect against infection and may contribute to the immunopathology of the disease. OBJECTIVES CD8(+) function and signaling through the programmed cell death protein (PD)-1 exhaustion pathway were investigated as a potential key mechanism of viral exacerbation of the COPD lung. METHODS Tissue from control subjects and patients with COPD undergoing lung resection was infected with live influenza virus ex vivo. Viral infection and expression of lung cell markers were analyzed using flow cytometry. MEASUREMENTS AND MAIN RESULTS The proportion of lung CD8(+) T cells expressing PD-1 was greater in COPD (mean, 16.2%) than in controls (4.4%, P = 0.029). Only epithelial cells and macrophages were infected with influenza, and there was no difference in the proportion of infected cells between controls and COPD. Infection up-regulated T-cell PD-1 expression in control and COPD samples. Concurrently, influenza significantly up-regulated the marker of cytotoxic degranulation (CD107a) on CD8(+) T cells (P = 0.03) from control subjects but not on those from patients with COPD. Virus-induced expression of the ligand PD-L1 was decreased on COPD macrophages (P = 0.04) with a corresponding increase in IFN-γ release from infected COPD explants compared with controls (P = 0.04). CONCLUSIONS This study has established a signal of cytotoxic immune dysfunction and aberrant immune regulation in the COPD lung that may explain both the susceptibility to viral infection and the excessive inflammation associated with exacerbations.&quot;,&quot;publisher&quot;:&quot;American Thoracic Society&quot;,&quot;issue&quot;:&quot;6&quot;,&quot;volume&quot;:&quot;193&quot;,&quot;container-title-short&quot;:&quot;Am J Respir Crit Care Med&quot;},&quot;isTemporary&quot;:false}]},{&quot;citationID&quot;:&quot;MENDELEY_CITATION_66e4ff79-3e27-4ea6-9566-3cc868508a94&quot;,&quot;properties&quot;:{&quot;noteIndex&quot;:0},&quot;isEdited&quot;:false,&quot;manualOverride&quot;:{&quot;isManuallyOverridden&quot;:false,&quot;citeprocText&quot;:&quot;(King et al., 2008, https://doi.org/10.1111/J.1365-2249.2008.03697.X,)&quot;,&quot;manualOverrideText&quot;:&quot;&quot;},&quot;citationTag&quot;:&quot;MENDELEY_CITATION_v3_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&quot;,&quot;citationItems&quot;:[{&quot;id&quot;:&quot;da5a9989-2b16-35cd-9805-18eb5347426e&quot;,&quot;itemData&quot;:{&quot;type&quot;:&quot;article-journal&quot;,&quot;id&quot;:&quot;da5a9989-2b16-35cd-9805-18eb5347426e&quot;,&quot;title&quot;:&quot;Systemic humoral immunity to non-typeable Haemophilus influenzae&quot;,&quot;author&quot;:[{&quot;family&quot;:&quot;King&quot;,&quot;given&quot;:&quot;P. T.&quot;,&quot;parse-names&quot;:false,&quot;dropping-particle&quot;:&quot;&quot;,&quot;non-dropping-particle&quot;:&quot;&quot;},{&quot;family&quot;:&quot;Ngui&quot;,&quot;given&quot;:&quot;J.&quot;,&quot;parse-names&quot;:false,&quot;dropping-particle&quot;:&quot;&quot;,&quot;non-dropping-particle&quot;:&quot;&quot;},{&quot;family&quot;:&quot;Gunawardena&quot;,&quot;given&quot;:&quot;D.&quot;,&quot;parse-names&quot;:false,&quot;dropping-particle&quot;:&quot;&quot;,&quot;non-dropping-particle&quot;:&quot;&quot;},{&quot;family&quot;:&quot;Holmes&quot;,&quot;given&quot;:&quot;P. W.&quot;,&quot;parse-names&quot;:false,&quot;dropping-particle&quot;:&quot;&quot;,&quot;non-dropping-particle&quot;:&quot;&quot;},{&quot;family&quot;:&quot;Farmer&quot;,&quot;given&quot;:&quot;M. W.&quot;,&quot;parse-names&quot;:false,&quot;dropping-particle&quot;:&quot;&quot;,&quot;non-dropping-particle&quot;:&quot;&quot;},{&quot;family&quot;:&quot;Holdsworth&quot;,&quot;given&quot;:&quot;S. R.&quot;,&quot;parse-names&quot;:false,&quot;dropping-particle&quot;:&quot;&quot;,&quot;non-dropping-particle&quot;:&quot;&quot;}],&quot;container-title&quot;:&quot;Clinical and Experimental Immunology&quot;,&quot;container-title-short&quot;:&quot;Clin Exp Immunol&quot;,&quot;accessed&quot;:{&quot;date-parts&quot;:[[2025,5,13]]},&quot;DOI&quot;:&quot;10.1111/J.1365-2249.2008.03697.X,&quot;,&quot;ISSN&quot;:&quot;00099104&quot;,&quot;PMID&quot;:&quot;18803761&quot;,&quot;URL&quot;:&quot;https://pubmed.ncbi.nlm.nih.gov/18803761/&quot;,&quot;issued&quot;:{&quot;date-parts&quot;:[[2008,9]]},&quot;page&quot;:&quot;376-384&quot;,&quot;abstract&quot;:&quot;Non-typeable Haemophilus influenzae (NTHi) is a major cause of respiratory but rarely systemic infection. The host defence to this bacterium has not been well defined in patients with chronic airway infection. The aim of this study was to assess the effect of humoral immunity in host defence to NTHi. Responses were measured in control and bronchiectasis subjects who had recurrent bronchial infection. Antibody and complement-mediated killing was assessed by incubating NTHi with serum and the role of the membrane-attack complex and classical/alternate pathways of complement activation measured. The effect of one strain to induce protective immunity against other strains was assessed. The effect of antibody on granulocyte intracellular killing of NTHi was also measured. The results showed that both healthy control subjects and bronchiectasis patients all had detectable antibody to NTHi of similar titre. Both groups demonstrated effective antibody/complement-mediated killing of different strains of NTHi. This killing was mediated through the membrane-attack complex and the classical pathway of complement activation. Immunization of rabbits with one strain of NTHi resulted in protection from other strains in vitro. Antibody activated granulocytes to kill intracellular bacteria. These findings may explain why NTHi rarely causes systemic disease in patients with chronic respiratory mucosal infection and emphasize the potential importance of cellular immunity against this bacterium. © 2008 British Society for Immunology.&quot;,&quot;publisher&quot;:&quot;Clin Exp Immunol&quot;,&quot;issue&quot;:&quot;3&quot;,&quot;volume&quot;:&quot;153&quot;},&quot;isTemporary&quot;:false}]},{&quot;citationID&quot;:&quot;MENDELEY_CITATION_94085f9b-9fab-47e4-954f-d2c674a4d1ef&quot;,&quot;properties&quot;:{&quot;noteIndex&quot;:0},&quot;isEdited&quot;:false,&quot;manualOverride&quot;:{&quot;isManuallyOverridden&quot;:false,&quot;citeprocText&quot;:&quot;(Staples et al., 2016, https://doi.org/10.1371/journal.pone.0167250)&quot;,&quot;manualOverrideText&quot;:&quot;&quot;},&quot;citationTag&quot;:&quot;MENDELEY_CITATION_v3_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&quot;,&quot;citationItems&quot;:[{&quot;id&quot;:&quot;154af57c-2711-33ea-bdbd-084da852b750&quot;,&quot;itemData&quot;:{&quot;type&quot;:&quot;article-journal&quot;,&quot;id&quot;:&quot;154af57c-2711-33ea-bdbd-084da852b750&quot;,&quot;title&quot;:&quot;Relationships between mucosal antibodies, non-typeable Haemophilus influenzae (NTHi) infection and airway inflammation in COPD&quot;,&quot;author&quot;:[{&quot;family&quot;:&quot;Staples&quot;,&quot;given&quot;:&quot;Karl J.&quot;,&quot;parse-names&quot;:false,&quot;dropping-particle&quot;:&quot;&quot;,&quot;non-dropping-particle&quot;:&quot;&quot;},{&quot;family&quot;:&quot;Taylor&quot;,&quot;given&quot;:&quot;Stephen&quot;,&quot;parse-names&quot;:false,&quot;dropping-particle&quot;:&quot;&quot;,&quot;non-dropping-particle&quot;:&quot;&quot;},{&quot;family&quot;:&quot;Thomas&quot;,&quot;given&quot;:&quot;Steve&quot;,&quot;parse-names&quot;:false,&quot;dropping-particle&quot;:&quot;&quot;,&quot;non-dropping-particle&quot;:&quot;&quot;},{&quot;family&quot;:&quot;Leung&quot;,&quot;given&quot;:&quot;Stephanie&quot;,&quot;parse-names&quot;:false,&quot;dropping-particle&quot;:&quot;&quot;,&quot;non-dropping-particle&quot;:&quot;&quot;},{&quot;family&quot;:&quot;Cox&quot;,&quot;given&quot;:&quot;Karen&quot;,&quot;parse-names&quot;:false,&quot;dropping-particle&quot;:&quot;&quot;,&quot;non-dropping-particle&quot;:&quot;&quot;},{&quot;family&quot;:&quot;Pascal&quot;,&quot;given&quot;:&quot;Thierry G.&quot;,&quot;parse-names&quot;:false,&quot;dropping-particle&quot;:&quot;&quot;,&quot;non-dropping-particle&quot;:&quot;&quot;},{&quot;family&quot;:&quot;Ostridge&quot;,&quot;given&quot;:&quot;Kristoffer&quot;,&quot;parse-names&quot;:false,&quot;dropping-particle&quot;:&quot;&quot;,&quot;non-dropping-particle&quot;:&quot;&quot;},{&quot;family&quot;:&quot;Welch&quot;,&quot;given&quot;:&quot;Lindsay&quot;,&quot;parse-names&quot;:false,&quot;dropping-particle&quot;:&quot;&quot;,&quot;non-dropping-particle&quot;:&quot;&quot;},{&quot;family&quot;:&quot;Tuck&quot;,&quot;given&quot;:&quot;Andrew C.&quot;,&quot;parse-names&quot;:false,&quot;dropping-particle&quot;:&quot;&quot;,&quot;non-dropping-particle&quot;:&quot;&quot;},{&quot;family&quot;:&quot;Clarke&quot;,&quot;given&quot;:&quot;Stuart C.&quot;,&quot;parse-names&quot;:false,&quot;dropping-particle&quot;:&quot;&quot;,&quot;non-dropping-particle&quot;:&quot;&quot;},{&quot;family&quot;:&quot;Gorringe&quot;,&quot;given&quot;:&quot;Andrew&quot;,&quot;parse-names&quot;:false,&quot;dropping-particle&quot;:&quot;&quot;,&quot;non-dropping-particle&quot;:&quot;&quot;},{&quot;family&quot;:&quot;Wilkinson&quot;,&quot;given&quot;:&quot;Tom M.A.&quot;,&quot;parse-names&quot;:false,&quot;dropping-particle&quot;:&quot;&quot;,&quot;non-dropping-particle&quot;:&quot;&quot;}],&quot;container-title&quot;:&quot;PLoS ONE&quot;,&quot;container-title-short&quot;:&quot;PLoS One&quot;,&quot;accessed&quot;:{&quot;date-parts&quot;:[[2018,5,21]]},&quot;DOI&quot;:&quot;10.1371/journal.pone.0167250&quot;,&quot;ISSN&quot;:&quot;19326203&quot;,&quot;PMID&quot;:&quot;27898728&quot;,&quot;URL&quot;:&quot;http://www.ncbi.nlm.nih.gov/pubmed/27898728&quot;,&quot;issued&quot;:{&quot;date-parts&quot;:[[2016]]},&quot;page&quot;:&quot;e0167250&quot;,&quot;abstract&quot;:&quot;Non-typeable Haemophilus influenzae (NTHi) is a key pathogen in COPD, being associated with airway inflammation and risk of exacerbation. Why some patients are susceptible to colonisation is not understood. We hypothesised that this susceptibility may be due to a deficiency in mucosal humoral immunity. The aim of our study (NCT01701869) was to quantify the amount and specificity of antibodies against NTHi in the lungs and the associated risk of infection and inflammation in health and COPD. Phlebotomy, sputum induction and bronchoscopy were performed on 24 mild-to-moderate COPD patients and 8 age and smokingmatched controls. BAL (Bronchoalveolar lavage) total IgG1, IgG2, IgG3, IgM and IgA concentrations were significantly increased in COPD patients compared to controls. NTHi was detected in the lungs of 7 of the COPD patients (NTHi+veD29%) and these patients had a higher median number of previous exacerbations than NTHi-ve patients as well as evidence of increased systemic inflammation. When comparing NTHi+ve versus NTHi-ve patients we observed a decrease in the amount of both total IgG1 (p = 0.0068) and NTHi-specific IgG1 (p = 0.0433) in the BAL of NTHi+ve patients, but no differences in total IgA or IgM. We observed no evidence of decreased IgG1 in the serum of NTHi+ve patients, suggesting this phenomenon is restricted to the airway. Furthermore, the NTHi+ve patients had significantly greater levels of IL-1β (p = 0.0003), in BAL than NTHi-ve COPD patients.This study indicates that the presence of NTHi is associated with reduced levels and function of IgG1 in the airway of NTHi-colonised COPD patients. This decrease in total and NTHI-specific IgG1 was associated with greater systemic and airway inflammation and a history of more frequent exacerbations and may explain the susceptibility of some COPD patients to the impacts of NTHi.&quot;,&quot;publisher&quot;:&quot;Public Library of Science&quot;,&quot;issue&quot;:&quot;11&quot;,&quot;volume&quot;:&quot;11&quot;},&quot;isTemporary&quot;:false,&quot;suppress-author&quot;:false,&quot;composite&quot;:false,&quot;author-only&quot;:false}]},{&quot;citationID&quot;:&quot;MENDELEY_CITATION_9095e927-9fb2-4f2e-b676-c18b2b8e6f8f&quot;,&quot;properties&quot;:{&quot;noteIndex&quot;:0},&quot;isEdited&quot;:false,&quot;manualOverride&quot;:{&quot;isManuallyOverridden&quot;:false,&quot;citeprocText&quot;:&quot;(Groeneveld et al., 1990, https://doi.org/10.1164/ajrccm/141.5_Pt_1.1316)&quot;,&quot;manualOverrideText&quot;:&quot;&quot;},&quot;citationTag&quot;:&quot;MENDELEY_CITATION_v3_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&quot;,&quot;citationItems&quot;:[{&quot;id&quot;:&quot;597c6f2a-200b-3991-bd94-2e74ae84baaa&quot;,&quot;itemData&quot;:{&quot;type&quot;:&quot;article-journal&quot;,&quot;id&quot;:&quot;597c6f2a-200b-3991-bd94-2e74ae84baaa&quot;,&quot;title&quot;:&quot;&lt;i&gt;Haemophilus influenzae&lt;/i&gt; Infections in Patients with Chronic Obstructive Pulmonary Disease Despite Specific Antibodies in Serum and Sputum&quot;,&quot;author&quot;:[{&quot;family&quot;:&quot;Groeneveld&quot;,&quot;given&quot;:&quot;Kees&quot;,&quot;parse-names&quot;:false,&quot;dropping-particle&quot;:&quot;&quot;,&quot;non-dropping-particle&quot;:&quot;&quot;},{&quot;family&quot;:&quot;Eijk&quot;,&quot;given&quot;:&quot;Paul P.&quot;,&quot;parse-names&quot;:false,&quot;dropping-particle&quot;:&quot;&quot;,&quot;non-dropping-particle&quot;:&quot;&quot;},{&quot;family&quot;:&quot;Alphen&quot;,&quot;given&quot;:&quot;Loek&quot;,&quot;parse-names&quot;:false,&quot;dropping-particle&quot;:&quot;&quot;,&quot;non-dropping-particle&quot;:&quot;Van&quot;},{&quot;family&quot;:&quot;Jansen&quot;,&quot;given&quot;:&quot;Henk M.&quot;,&quot;parse-names&quot;:false,&quot;dropping-particle&quot;:&quot;&quot;,&quot;non-dropping-particle&quot;:&quot;&quot;},{&quot;family&quot;:&quot;Zanen&quot;,&quot;given&quot;:&quot;H. C.&quot;,&quot;parse-names&quot;:false,&quot;dropping-particle&quot;:&quot;&quot;,&quot;non-dropping-particle&quot;:&quot;&quot;}],&quot;container-title&quot;:&quot;American Review of Respiratory Disease&quot;,&quot;accessed&quot;:{&quot;date-parts&quot;:[[2025,3,19]]},&quot;DOI&quot;:&quot;10.1164/ajrccm/141.5_Pt_1.1316&quot;,&quot;ISSN&quot;:&quot;0003-0805&quot;,&quot;URL&quot;:&quot;http://www.atsjournals.org/doi/abs/10.1164/ajrccm/141.5_Pt_1.1316&quot;,&quot;issued&quot;:{&quot;date-parts&quot;:[[1990,5,17]]},&quot;page&quot;:&quot;1316-1321&quot;,&quot;abstract&quot;:&quot;The titer and specificity of antibodies to the infecting Haemophilus influenzae was determined in sera and sputa from 27 patients with chronic obstructive pulmonary disease (COPD) to analyze the sp...&quot;,&quot;publisher&quot;:&quot;American Lung Association&quot;,&quot;issue&quot;:&quot;5_pt_1&quot;,&quot;volume&quot;:&quot;141&quot;,&quot;container-title-short&quot;:&quot;&quot;},&quot;isTemporary&quot;:false,&quot;suppress-author&quot;:false,&quot;composite&quot;:false,&quot;author-only&quot;:false}]},{&quot;citationID&quot;:&quot;MENDELEY_CITATION_7104f38f-e2bc-4801-8ddc-95cddaba0b04&quot;,&quot;properties&quot;:{&quot;noteIndex&quot;:0},&quot;isEdited&quot;:false,&quot;manualOverride&quot;:{&quot;isManuallyOverridden&quot;:false,&quot;citeprocText&quot;:&quot;(Brandsma et al., 2012, https://doi.org/10.1183/09031936.00011211)&quot;,&quot;manualOverrideText&quot;:&quot;&quot;},&quot;citationTag&quot;:&quot;MENDELEY_CITATION_v3_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&quot;,&quot;citationItems&quot;:[{&quot;id&quot;:&quot;7f85e840-7e77-31f9-ab95-38e2f22e27da&quot;,&quot;itemData&quot;:{&quot;type&quot;:&quot;article-journal&quot;,&quot;id&quot;:&quot;7f85e840-7e77-31f9-ab95-38e2f22e27da&quot;,&quot;title&quot;:&quot;Differential switching to IgG and IgA in active smoking COPD patients and healthy controls&quot;,&quot;author&quot;:[{&quot;family&quot;:&quot;Brandsma&quot;,&quot;given&quot;:&quot;Corry Anke&quot;,&quot;parse-names&quot;:false,&quot;dropping-particle&quot;:&quot;&quot;,&quot;non-dropping-particle&quot;:&quot;&quot;},{&quot;family&quot;:&quot;Kerstjens&quot;,&quot;given&quot;:&quot;Huib A.M.&quot;,&quot;parse-names&quot;:false,&quot;dropping-particle&quot;:&quot;&quot;,&quot;non-dropping-particle&quot;:&quot;&quot;},{&quot;family&quot;:&quot;Geffen&quot;,&quot;given&quot;:&quot;Wouter H.&quot;,&quot;parse-names&quot;:false,&quot;dropping-particle&quot;:&quot;&quot;,&quot;non-dropping-particle&quot;:&quot;Van&quot;},{&quot;family&quot;:&quot;Geerlings&quot;,&quot;given&quot;:&quot;Marie&quot;,&quot;parse-names&quot;:false,&quot;dropping-particle&quot;:&quot;&quot;,&quot;non-dropping-particle&quot;:&quot;&quot;},{&quot;family&quot;:&quot;Postma&quot;,&quot;given&quot;:&quot;Dirkje S.&quot;,&quot;parse-names&quot;:false,&quot;dropping-particle&quot;:&quot;&quot;,&quot;non-dropping-particle&quot;:&quot;&quot;},{&quot;family&quot;:&quot;Hylkema&quot;,&quot;given&quot;:&quot;Machteld N.&quot;,&quot;parse-names&quot;:false,&quot;dropping-particle&quot;:&quot;&quot;,&quot;non-dropping-particle&quot;:&quot;&quot;},{&quot;family&quot;:&quot;Timen&quot;,&quot;given&quot;:&quot;Wim&quot;,&quot;parse-names&quot;:false,&quot;dropping-particle&quot;:&quot;&quot;,&quot;non-dropping-particle&quot;:&quot;&quot;}],&quot;container-title&quot;:&quot;European Respiratory Journal&quot;,&quot;accessed&quot;:{&quot;date-parts&quot;:[[2025,3,20]]},&quot;DOI&quot;:&quot;10.1183/09031936.00011211&quot;,&quot;ISSN&quot;:&quot;0903-1936&quot;,&quot;PMID&quot;:&quot;22241744&quot;,&quot;URL&quot;:&quot;https://publications.ersnet.org/content/erj/40/2/313&quot;,&quot;issued&quot;:{&quot;date-parts&quot;:[[2012,7,31]]},&quot;page&quot;:&quot;313-321&quot;,&quot;abstract&quot;:&quot;Several studies have demonstrated the presence of B-cell follicles and autoantibodies in chronic obstructive pulmonary disease (COPD). It is unclear against which antigens this B-cell response is directed and whether it contributes to development or worsening of disease.\nWe assessed different B-cell subsets in blood and lung tissue from COPD patients and controls, and compared differences in B-cell responsiveness to stimulation with lung-specific antigens.\nActive smoking induced an adaptive immune response with relatively high levels of (class-switched) memory B-cells in blood and immunoglobulin (Ig)G memory B-cells in the lung. COPD smokers showed more switching to IgG, whereas healthy smokers switched more to IgA. COPD patients had higher levels of memory B-cells in the lung and stimulation with lung-specific antigens induced higher numbers of anti-decorin antibody-producing cells in COPD patients compared with healthy controls.\nDifferential switching to IgG and IgA indicates that the adaptive immune response to smoke differs between COPD patients and healthy controls. A higher level of memory B-cells in the lungs of COPD patients may reflect an antigen-specific immune response, which could be directed against decorin, as suggested by the induction of anti-decorin antibody-producing cells in response to antigen-specific stimulation in COPD patients.&quot;,&quot;publisher&quot;:&quot;European Respiratory Society&quot;,&quot;issue&quot;:&quot;2&quot;,&quot;volume&quot;:&quot;40&quot;,&quot;container-title-short&quot;:&quot;&quot;},&quot;isTemporary&quot;:false,&quot;suppress-author&quot;:false,&quot;composite&quot;:false,&quot;author-only&quot;:false}]},{&quot;citationID&quot;:&quot;MENDELEY_CITATION_b1bff6af-558e-4e0b-aea2-a90aa255dc48&quot;,&quot;properties&quot;:{&quot;noteIndex&quot;:0},&quot;isEdited&quot;:false,&quot;manualOverride&quot;:{&quot;isManuallyOverridden&quot;:false,&quot;citeprocText&quot;:&quot;(Ladjemi et al., 2018, https://doi.org/10.1164/RCCM.201703-0561OC; Pilette et al., 2001, https://doi.org/10.1164/AJRCCM.163.1.9912137,)&quot;,&quot;manualOverrideText&quot;:&quot;&quot;},&quot;citationTag&quot;:&quot;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&quot;,&quot;citationItems&quot;:[{&quot;id&quot;:&quot;e0e87d03-01b6-3956-8205-e352bc1c17be&quot;,&quot;itemData&quot;:{&quot;type&quot;:&quot;article-journal&quot;,&quot;id&quot;:&quot;e0e87d03-01b6-3956-8205-e352bc1c17be&quot;,&quot;title&quot;:&quot;Reduced epithelial expression of secretory component in small airways correlates with airflow obstruction in chronic obstructive pulmonary disease&quot;,&quot;author&quot;:[{&quot;family&quot;:&quot;Pilette&quot;,&quot;given&quot;:&quot;C.&quot;,&quot;parse-names&quot;:false,&quot;dropping-particle&quot;:&quot;&quot;,&quot;non-dropping-particle&quot;:&quot;&quot;},{&quot;family&quot;:&quot;Godding&quot;,&quot;given&quot;:&quot;V.&quot;,&quot;parse-names&quot;:false,&quot;dropping-particle&quot;:&quot;&quot;,&quot;non-dropping-particle&quot;:&quot;&quot;},{&quot;family&quot;:&quot;Kiss&quot;,&quot;given&quot;:&quot;R.&quot;,&quot;parse-names&quot;:false,&quot;dropping-particle&quot;:&quot;&quot;,&quot;non-dropping-particle&quot;:&quot;&quot;},{&quot;family&quot;:&quot;Delos&quot;,&quot;given&quot;:&quot;M.&quot;,&quot;parse-names&quot;:false,&quot;dropping-particle&quot;:&quot;&quot;,&quot;non-dropping-particle&quot;:&quot;&quot;},{&quot;family&quot;:&quot;Verbeken&quot;,&quot;given&quot;:&quot;E.&quot;,&quot;parse-names&quot;:false,&quot;dropping-particle&quot;:&quot;&quot;,&quot;non-dropping-particle&quot;:&quot;&quot;},{&quot;family&quot;:&quot;Decaestecker&quot;,&quot;given&quot;:&quot;C.&quot;,&quot;parse-names&quot;:false,&quot;dropping-particle&quot;:&quot;&quot;,&quot;non-dropping-particle&quot;:&quot;&quot;},{&quot;family&quot;:&quot;Paepe&quot;,&quot;given&quot;:&quot;K.&quot;,&quot;parse-names&quot;:false,&quot;dropping-particle&quot;:&quot;&quot;,&quot;non-dropping-particle&quot;:&quot;De&quot;},{&quot;family&quot;:&quot;Vaerman&quot;,&quot;given&quot;:&quot;J. P.&quot;,&quot;parse-names&quot;:false,&quot;dropping-particle&quot;:&quot;&quot;,&quot;non-dropping-particle&quot;:&quot;&quot;},{&quot;family&quot;:&quot;Decramer&quot;,&quot;given&quot;:&quot;M.&quot;,&quot;parse-names&quot;:false,&quot;dropping-particle&quot;:&quot;&quot;,&quot;non-dropping-particle&quot;:&quot;&quot;},{&quot;family&quot;:&quot;Sibille&quot;,&quot;given&quot;:&quot;Y.&quot;,&quot;parse-names&quot;:false,&quot;dropping-particle&quot;:&quot;&quot;,&quot;non-dropping-particle&quot;:&quot;&quot;}],&quot;container-title&quot;:&quot;American Journal of Respiratory and Critical Care Medicine&quot;,&quot;container-title-short&quot;:&quot;Am J Respir Crit Care Med&quot;,&quot;accessed&quot;:{&quot;date-parts&quot;:[[2025,5,13]]},&quot;DOI&quot;:&quot;10.1164/AJRCCM.163.1.9912137,&quot;,&quot;ISSN&quot;:&quot;1073449X&quot;,&quot;PMID&quot;:&quot;11208645&quot;,&quot;URL&quot;:&quot;https://pubmed.ncbi.nlm.nih.gov/11208645/&quot;,&quot;issued&quot;:{&quot;date-parts&quot;:[[2001]]},&quot;page&quot;:&quot;185-194&quot;,&quot;abstract&quot;:&quot;The epithelial polymeric immunoglobulin receptor/transmembrane secretory component (plgR/SC) transports into secretions polymeric immunoglobulin A (plgA), which is considered the first line of defense of the respiratory tract. The present study, done with quantitative immunohistochemistry, evaluated epithelial expression of secretory component (SC) and Clara cell protein (CC16) and neutrophil infiltration into the airways of eight patients with severe chronic obstructive pulmonary disease (COPD) who were undergoing lung transplantation, as compared with these processes in six nonsmoking patients with pulmonary hypertension who were used as controls and in lung specimens from five smokers without chronic bronchitis. Staining for SC was significantly decreased in the COPD patients as compared with the controls, both in large (mean optical density [MOD]: 23.4 [range: 21.1 to 27.8] versus 42.2 [range: 28.2 to 49.3], p = 0.003) and in small airways (MOD: 30.8 [range: 20.3 to 39.4] versus 41.5 [range: 39.2 to 46.2], p = 0.003). SC expression in small airways correlated strongly with functional parameters such as FEV1 (Kendall's tau (K) = 0.76, p = 0.008), FVC (K = 0.64, p = 0.03), and midexpiratory flow at 50% of VC (MEF50) (K = 0.74, p = 0.01). The reduced expression of SC in large airways correlated with neutrophil infiltration in submucosal glands (K = -0.47, p = 0.03). Expression of CC16 in the bronchial epithelium of COPD patients was also significantly decreased as compared with that of controls, especially in small airways (MOD: 28.3 [range: 26.8 to 32.4] versus 45.8 [range: 40.7 to 56.0], p = 0.002), but no correlation was observed with lung function tests. In conclusion, this study shows that reduced expression of SC in airway epithelium is associated with airflow obstruction and neutrophil infiltration in severe COPD.&quot;,&quot;publisher&quot;:&quot;American Lung Association&quot;,&quot;issue&quot;:&quot;1&quot;,&quot;volume&quot;:&quot;163&quot;},&quot;isTemporary&quot;:false},{&quot;id&quot;:&quot;7fcd37d0-d45a-311d-beac-830c41087eaf&quot;,&quot;itemData&quot;:{&quot;type&quot;:&quot;article-journal&quot;,&quot;id&quot;:&quot;7fcd37d0-d45a-311d-beac-830c41087eaf&quot;,&quot;title&quot;:&quot;Bronchial epithelial IgA secretion is impaired in asthma role of IL-4/IL-13&quot;,&quot;author&quot;:[{&quot;family&quot;:&quot;Ladjemi&quot;,&quot;given&quot;:&quot;Maha Zohra&quot;,&quot;parse-names&quot;:false,&quot;dropping-particle&quot;:&quot;&quot;,&quot;non-dropping-particle&quot;:&quot;&quot;},{&quot;family&quot;:&quot;Gras&quot;,&quot;given&quot;:&quot;Delphine&quot;,&quot;parse-names&quot;:false,&quot;dropping-particle&quot;:&quot;&quot;,&quot;non-dropping-particle&quot;:&quot;&quot;},{&quot;family&quot;:&quot;Dupasquier&quot;,&quot;given&quot;:&quot;Sébastien&quot;,&quot;parse-names&quot;:false,&quot;dropping-particle&quot;:&quot;&quot;,&quot;non-dropping-particle&quot;:&quot;&quot;},{&quot;family&quot;:&quot;Detry&quot;,&quot;given&quot;:&quot;Bruno&quot;,&quot;parse-names&quot;:false,&quot;dropping-particle&quot;:&quot;&quot;,&quot;non-dropping-particle&quot;:&quot;&quot;},{&quot;family&quot;:&quot;Lecocq&quot;,&quot;given&quot;:&quot;Marylène&quot;,&quot;parse-names&quot;:false,&quot;dropping-particle&quot;:&quot;&quot;,&quot;non-dropping-particle&quot;:&quot;&quot;},{&quot;family&quot;:&quot;Garulli&quot;,&quot;given&quot;:&quot;Céline&quot;,&quot;parse-names&quot;:false,&quot;dropping-particle&quot;:&quot;&quot;,&quot;non-dropping-particle&quot;:&quot;&quot;},{&quot;family&quot;:&quot;Fregimilicka&quot;,&quot;given&quot;:&quot;Chantal&quot;,&quot;parse-names&quot;:false,&quot;dropping-particle&quot;:&quot;&quot;,&quot;non-dropping-particle&quot;:&quot;&quot;},{&quot;family&quot;:&quot;Bouzin&quot;,&quot;given&quot;:&quot;Caroline&quot;,&quot;parse-names&quot;:false,&quot;dropping-particle&quot;:&quot;&quot;,&quot;non-dropping-particle&quot;:&quot;&quot;},{&quot;family&quot;:&quot;Gohy&quot;,&quot;given&quot;:&quot;Sophie&quot;,&quot;parse-names&quot;:false,&quot;dropping-particle&quot;:&quot;&quot;,&quot;non-dropping-particle&quot;:&quot;&quot;},{&quot;family&quot;:&quot;Chanez&quot;,&quot;given&quot;:&quot;Pascal&quot;,&quot;parse-names&quot;:false,&quot;dropping-particle&quot;:&quot;&quot;,&quot;non-dropping-particle&quot;:&quot;&quot;},{&quot;family&quot;:&quot;Pilette&quot;,&quot;given&quot;:&quot;Charles&quot;,&quot;parse-names&quot;:false,&quot;dropping-particle&quot;:&quot;&quot;,&quot;non-dropping-particle&quot;:&quot;&quot;}],&quot;container-title&quot;:&quot;American Journal of Respiratory and Critical Care Medicine&quot;,&quot;accessed&quot;:{&quot;date-parts&quot;:[[2025,5,13]]},&quot;DOI&quot;:&quot;10.1164/RCCM.201703-0561OC&quot;,&quot;ISSN&quot;:&quot;15354970&quot;,&quot;PMID&quot;:&quot;29652177&quot;,&quot;URL&quot;:&quot;https://www.atsjournals.org/doi/pdf/10.1164/rccm.201703-0561OC&quot;,&quot;issued&quot;:{&quot;date-parts&quot;:[[2018,6,1]]},&quot;page&quot;:&quot;1396-1409&quot;,&quot;abstract&quot;:&quot;Rationale: Asthma is associated with increased lung IgE production, but whether the secretory IgA system is affected in this disease remains unknown. Objectives: We explored mucosal IgA transport in human asthma and its potential regulation by T-helper cell type 2 inflammation. Methods: Bronchial biopsies from asthma and control subjects were assayed for bronchial epithelial polymeric immunoglobulin receptor (pIgR) expression and correlated to T-helper cell type 2 biomarkers. Bronchial epithelium reconstituted in vitro from these subjects, on culture in air-liquid interface, was assayed for pIgR expression and regulation by IL-4/IL-13. Measurements and Main Results: Downregulation of pIgR protein was observed in the bronchial epithelium from patients with asthma (P = 0.0002 vs. control subjects). This epithelial defect was not observed ex vivo in the cultured epithelium from patients with asthma. Exogenous IL-13 and IL-4 could inhibit pIgR expression and IgA transcytosis. Mechanistic experiments showed that autocrine transforming growth factor-b mediates the IL-4/IL-13 effect on the pIgR, with a partial contribution of upregulated transforming growth factor-a/epidermal growth factor receptor. Conclusions: This study shows impaired bronchial epithelial pIgR expression in asthma, presumably affecting secretory IgA-mediated frontline defense as a result of type 2 immune activation of the transforming growth factor pathway.&quot;,&quot;publisher&quot;:&quot;American Thoracic Society&quot;,&quot;issue&quot;:&quot;11&quot;,&quot;volume&quot;:&quot;197&quot;,&quot;container-title-short&quot;:&quot;Am J Respir Crit Care Med&quot;},&quot;isTemporary&quot;:false}]},{&quot;citationID&quot;:&quot;MENDELEY_CITATION_6506614e-7e50-4184-8bf9-1d118e27f461&quot;,&quot;properties&quot;:{&quot;noteIndex&quot;:0},&quot;isEdited&quot;:false,&quot;manualOverride&quot;:{&quot;isManuallyOverridden&quot;:false,&quot;citeprocText&quot;:&quot;(Akkoyunlu &amp;#38; Forsgren, 1996, https://doi.org/10.1111/J.1699-0463.1996.TB04933.X; Kadry et al., 2021, https://doi.org/10.1073/PNAS.2019923118/SUPPL_FILE/PNAS.2019923118.SAPP.PDF; Murphy et al., 1986, https://doi.org/10.1128/IAI.54.3.774-779.1986; Ostberg et al., 2008, https://doi.org/10.1038/mi.2008.70)&quot;,&quot;manualOverrideText&quot;:&quot;&quot;},&quot;citationTag&quot;:&quot;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&quot;,&quot;citationItems&quot;:[{&quot;id&quot;:&quot;1645cf05-a7e7-35ab-94c3-8c57ebddee6f&quot;,&quot;itemData&quot;:{&quot;type&quot;:&quot;article-journal&quot;,&quot;id&quot;:&quot;1645cf05-a7e7-35ab-94c3-8c57ebddee6f&quot;,&quot;title&quot;:&quot;Antigenic characterization of the P6 protein of nontypable Haemophilus influenzae&quot;,&quot;author&quot;:[{&quot;family&quot;:&quot;Murphy&quot;,&quot;given&quot;:&quot;Timothy F.&quot;,&quot;parse-names&quot;:false,&quot;dropping-particle&quot;:&quot;&quot;,&quot;non-dropping-particle&quot;:&quot;&quot;},{&quot;family&quot;:&quot;Bartos&quot;,&quot;given&quot;:&quot;Linda C.&quot;,&quot;parse-names&quot;:false,&quot;dropping-particle&quot;:&quot;&quot;,&quot;non-dropping-particle&quot;:&quot;&quot;},{&quot;family&quot;:&quot;Campagnari&quot;,&quot;given&quot;:&quot;Anthony A.&quot;,&quot;parse-names&quot;:false,&quot;dropping-particle&quot;:&quot;&quot;,&quot;non-dropping-particle&quot;:&quot;&quot;},{&quot;family&quot;:&quot;Bud Nelson&quot;,&quot;given&quot;:&quot;M.&quot;,&quot;parse-names&quot;:false,&quot;dropping-particle&quot;:&quot;&quot;,&quot;non-dropping-particle&quot;:&quot;&quot;},{&quot;family&quot;:&quot;Apicella&quot;,&quot;given&quot;:&quot;Michael A.&quot;,&quot;parse-names&quot;:false,&quot;dropping-particle&quot;:&quot;&quot;,&quot;non-dropping-particle&quot;:&quot;&quot;}],&quot;container-title&quot;:&quot;Infection and Immunity&quot;,&quot;container-title-short&quot;:&quot;Infect Immun&quot;,&quot;accessed&quot;:{&quot;date-parts&quot;:[[2025,3,19]]},&quot;DOI&quot;:&quot;10.1128/IAI.54.3.774-779.1986&quot;,&quot;ISSN&quot;:&quot;00199567&quot;,&quot;PMID&quot;:&quot;3491049&quot;,&quot;URL&quot;:&quot;https://journals.asm.org/journal/iai&quot;,&quot;issued&quot;:{&quot;date-parts&quot;:[[1986]]},&quot;page&quot;:&quot;774-779&quot;,&quot;abstract&quot;:&quot;The purpose of this study was to characterize the degree of antigenic heterogeneity or conservation of a 16,000-dalton outer membrane protein (P6) among strains of nontypable Haemophilus influenzae. Immunization of rabbits with P6 isolated from individual strains resulted in antibody to P6 of all 25 strains tested. The titers of antibody in the sera were similar among the strains. Whole organisms of two strains were used to immunize rabbits, and antibodies were produced to P6 of all strains tested. Monoclonal antibodies developed to P6 from mice immunized with whole cells of three different strains recognized determinants on P6 of all 25 strains tested. Finally, pooled normal human serum contained antibodies to P6 of all 25 stains assayed. These studies indicate that P6 is a highly conserved antigen on the outer membrane of nontypable H. influenzae.&quot;,&quot;issue&quot;:&quot;3&quot;,&quot;volume&quot;:&quot;54&quot;},&quot;isTemporary&quot;:false},{&quot;id&quot;:&quot;a3b1cdfe-8cd6-33e1-bda3-9f21a63210f4&quot;,&quot;itemData&quot;:{&quot;type&quot;:&quot;article-journal&quot;,&quot;id&quot;:&quot;a3b1cdfe-8cd6-33e1-bda3-9f21a63210f4&quot;,&quot;title&quot;:&quot;Mucosal immunization of mice with recombinant OMP P2 induces antibodies that bind to surface epitopes of multiple strains of nontypeable Haemophilus influenzae&quot;,&quot;author&quot;:[{&quot;family&quot;:&quot;Ostberg&quot;,&quot;given&quot;:&quot;K. L.&quot;,&quot;parse-names&quot;:false,&quot;dropping-particle&quot;:&quot;&quot;,&quot;non-dropping-particle&quot;:&quot;&quot;},{&quot;family&quot;:&quot;Russell&quot;,&quot;given&quot;:&quot;M. W.&quot;,&quot;parse-names&quot;:false,&quot;dropping-particle&quot;:&quot;&quot;,&quot;non-dropping-particle&quot;:&quot;&quot;},{&quot;family&quot;:&quot;Murphy&quot;,&quot;given&quot;:&quot;T. F.&quot;,&quot;parse-names&quot;:false,&quot;dropping-particle&quot;:&quot;&quot;,&quot;non-dropping-particle&quot;:&quot;&quot;}],&quot;container-title&quot;:&quot;Mucosal Immunology 2009 2:1&quot;,&quot;accessed&quot;:{&quot;date-parts&quot;:[[2025,3,19]]},&quot;DOI&quot;:&quot;10.1038/mi.2008.70&quot;,&quot;ISSN&quot;:&quot;1935-3456&quot;,&quot;PMID&quot;:&quot;19079335&quot;,&quot;URL&quot;:&quot;https://www.nature.com/articles/mi200870&quot;,&quot;issued&quot;:{&quot;date-parts&quot;:[[2008,10,29]]},&quot;page&quot;:&quot;63-73&quot;,&quot;abstract&quot;:&quot;Nontypeable Haemophilus influenzae (NTHI) is a significant cause of otitis media in children and exacerbations in patients with chronic obstructive pulmonary disease. Vaccine research for NTHI has focused on the outer membrane proteins (OMPs) of NTHI. The goal of this study was to evaluate mucosal and systemic immune responses to recombinant OMP P2 (rP2) of NTHI. Enzyme-linked immunosorbent assay (ELISA) demonstrated that both mucosal and systemic routes of immunization resulted in antibodies to rP2. Whole-cell ELISA and flow cytometry indicated that mucosal immunization induced antibodies to epitopes that are on the bacterial surface of the homologous strain as well as several heterologous strains. In contrast, systemic immunization induced antibodies to non-surface exposed epitopes. These data show for the first time that mucosal immunization of mice with rP2 induces antibodies that recognize surface exposed epitopes on multiple strains, indicating that P2 is a candidate for development of a mucosal vaccine for NTHI.&quot;,&quot;publisher&quot;:&quot;Nature Publishing Group&quot;,&quot;issue&quot;:&quot;1&quot;,&quot;volume&quot;:&quot;2&quot;,&quot;container-title-short&quot;:&quot;&quot;},&quot;isTemporary&quot;:false},{&quot;id&quot;:&quot;fcb6305c-761d-38f0-bc57-4b838ad22c5c&quot;,&quot;itemData&quot;:{&quot;type&quot;:&quot;article-journal&quot;,&quot;id&quot;:&quot;fcb6305c-761d-38f0-bc57-4b838ad22c5c&quot;,&quot;title&quot;:&quot;Local and systemic antibody levels against protein D of Haemophilus influenzae following immunization and infection in rats&quot;,&quot;author&quot;:[{&quot;family&quot;:&quot;Akkoyunlu&quot;,&quot;given&quot;:&quot;Mustafa&quot;,&quot;parse-names&quot;:false,&quot;dropping-particle&quot;:&quot;&quot;,&quot;non-dropping-particle&quot;:&quot;&quot;},{&quot;family&quot;:&quot;Forsgren&quot;,&quot;given&quot;:&quot;Arne&quot;,&quot;parse-names&quot;:false,&quot;dropping-particle&quot;:&quot;&quot;,&quot;non-dropping-particle&quot;:&quot;&quot;}],&quot;container-title&quot;:&quot;APMIS&quot;,&quot;accessed&quot;:{&quot;date-parts&quot;:[[2025,3,19]]},&quot;DOI&quot;:&quot;10.1111/J.1699-0463.1996.TB04933.X&quot;,&quot;ISSN&quot;:&quot;1600-0463&quot;,&quot;PMID&quot;:&quot;8980621&quot;,&quot;URL&quot;:&quot;https://onlinelibrary.wiley.com/doi/full/10.1111/j.1699-0463.1996.tb04933.x&quot;,&quot;issued&quot;:{&quot;date-parts&quot;:[[1996,7,8]]},&quot;page&quot;:&quot;709-717&quot;,&quot;abstract&quot;:&quot;Outer membrane proteins of Haemophilus influenzae are considered as possible vaccine candidates against non-typable H. influenzae (NTHi), a major cause of respiratory infections. Here, we study local and systemic antibody responses to protein D, a well-conserved 42-kDa membrane protein, following local and systemic immunization, and experimental acute otitis media (AOM) with NTHi and H. influenzae type b (Hib) in rats. Animals that were challenged and rechallenged in the middle ear with Hib strain Minn A or NTHi strain 1161 developed IgG and IgA antibodies in serum but not in middle ear lavage (MEL) material or saliva. In contrast, following per oral immunization with NTHi strain 772 and Escherichia coli JM83 (pHIC348) (containing protein D gene) and, to a lesser degree after intranasal inoculation of NTHi strain 772, high saliva IgA antibodies to protein D developed, but there was no rise in antibodies to protein D in the MEL material or the sera of these animals. These results show that protein D can elicit different systemic and local antibody responses depending on the site of delivery and the form of administration. Furthermore, experimental AOM with NTHi and Hib induces systemic IgG and IgA antibodies to protein D but fails to induce a mucosal immune response.&quot;,&quot;publisher&quot;:&quot;John Wiley &amp; Sons, Ltd&quot;,&quot;issue&quot;:&quot;7-8&quot;,&quot;volume&quot;:&quot;104&quot;,&quot;container-title-short&quot;:&quot;&quot;},&quot;isTemporary&quot;:false},{&quot;id&quot;:&quot;6736d529-9f78-361c-9129-a65b29b5cb5b&quot;,&quot;itemData&quot;:{&quot;type&quot;:&quot;article-journal&quot;,&quot;id&quot;:&quot;6736d529-9f78-361c-9129-a65b29b5cb5b&quot;,&quot;title&quot;:&quot;Immunization with HMW1 and HMW2 adhesins protects against colonization by heterologous strains of nontypeable Haemophilus influenzae&quot;,&quot;author&quot;:[{&quot;family&quot;:&quot;Kadry&quot;,&quot;given&quot;:&quot;Nadia A.&quot;,&quot;parse-names&quot;:false,&quot;dropping-particle&quot;:&quot;&quot;,&quot;non-dropping-particle&quot;:&quot;&quot;},{&quot;family&quot;:&quot;Porsch&quot;,&quot;given&quot;:&quot;Eric A.&quot;,&quot;parse-names&quot;:false,&quot;dropping-particle&quot;:&quot;&quot;,&quot;non-dropping-particle&quot;:&quot;&quot;},{&quot;family&quot;:&quot;Shen&quot;,&quot;given&quot;:&quot;Hao&quot;,&quot;parse-names&quot;:false,&quot;dropping-particle&quot;:&quot;&quot;,&quot;non-dropping-particle&quot;:&quot;&quot;},{&quot;family&quot;:&quot;Geme&quot;,&quot;given&quot;:&quot;Joseph W.&quot;,&quot;parse-names&quot;:false,&quot;dropping-particle&quot;:&quot;&quot;,&quot;non-dropping-particle&quot;:&quot;St.&quot;}],&quot;container-title&quot;:&quot;Proceedings of the National Academy of Sciences of the United States of America&quot;,&quot;container-title-short&quot;:&quot;Proc Natl Acad Sci U S A&quot;,&quot;accessed&quot;:{&quot;date-parts&quot;:[[2025,5,13]]},&quot;DOI&quot;:&quot;10.1073/PNAS.2019923118/SUPPL_FILE/PNAS.2019923118.SAPP.PDF&quot;,&quot;ISSN&quot;:&quot;10916490&quot;,&quot;PMID&quot;:&quot;34344825&quot;,&quot;URL&quot;:&quot;/doi/pdf/10.1073/pnas.2019923118?download=true&quot;,&quot;issued&quot;:{&quot;date-parts&quot;:[[2021,8,10]]},&quot;page&quot;:&quot;e2019923118&quot;,&quot;abstract&quot;:&quot;Nontypeable Haemophilus influenzae (NTHi) is a common cause of localized respiratory tract disease and results in significant morbidity. The pathogenesis of NTHi disease begins with nasopharyngeal colonization, and therefore, the prevention of colonization represents a strategy to prevent disease. The NTHi HMW1 and HMW2 proteins are a family of conserved adhesins that are present in 75 to 80% of strains and have been demonstrated to play a critical role in colonization of the upper respiratory tract in rhesus macaques. In this study, we examined the vaccine potential of HMW1 and HMW2 using a mouse model of nasopharyngeal colonization. Immunization with HMW1 and HMW2 by either the subcutaneous or the intranasal route resulted in a strain-specific antibody response associated with agglutination of bacteria and restriction of bacterial adherence. Despite the specificity of the antibody response, immunization resulted in protection against colonization by both the parent NTHi strain and heterologous strains expressing distinct HMW1 and HMW2 proteins. Pretreatment with antibody against IL-17A eliminated protection against heterologous strains, indicating that heterologous protection is IL-17A dependent. This work demonstrates the vaccine potential of the HMW1 and HMW2 proteins and highlights the importance of IL-17A in protection against diverse NTHi strains.&quot;,&quot;publisher&quot;:&quot;National Academy of Sciences&quot;,&quot;issue&quot;:&quot;32&quot;,&quot;volume&quot;:&quot;118&quot;},&quot;isTemporary&quot;:false}]},{&quot;citationID&quot;:&quot;MENDELEY_CITATION_b06c0f1b-bb17-4333-8f9e-361c582db0f9&quot;,&quot;properties&quot;:{&quot;noteIndex&quot;:0},&quot;isEdited&quot;:false,&quot;manualOverride&quot;:{&quot;isManuallyOverridden&quot;:false,&quot;citeprocText&quot;:&quot;(Akkoyunlu &amp;#38; Forsgren, 1996, https://doi.org/10.1111/J.1699-0463.1996.TB04933.X; Kurono et al., 1999, https://doi.org/10.1086/314827)&quot;,&quot;manualOverrideText&quot;:&quot;&quot;},&quot;citationTag&quot;:&quot;MENDELEY_CITATION_v3_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&quot;,&quot;citationItems&quot;:[{&quot;id&quot;:&quot;fcb6305c-761d-38f0-bc57-4b838ad22c5c&quot;,&quot;itemData&quot;:{&quot;type&quot;:&quot;article-journal&quot;,&quot;id&quot;:&quot;fcb6305c-761d-38f0-bc57-4b838ad22c5c&quot;,&quot;title&quot;:&quot;Local and systemic antibody levels against protein D of Haemophilus influenzae following immunization and infection in rats&quot;,&quot;author&quot;:[{&quot;family&quot;:&quot;Akkoyunlu&quot;,&quot;given&quot;:&quot;Mustafa&quot;,&quot;parse-names&quot;:false,&quot;dropping-particle&quot;:&quot;&quot;,&quot;non-dropping-particle&quot;:&quot;&quot;},{&quot;family&quot;:&quot;Forsgren&quot;,&quot;given&quot;:&quot;Arne&quot;,&quot;parse-names&quot;:false,&quot;dropping-particle&quot;:&quot;&quot;,&quot;non-dropping-particle&quot;:&quot;&quot;}],&quot;container-title&quot;:&quot;APMIS&quot;,&quot;accessed&quot;:{&quot;date-parts&quot;:[[2025,3,19]]},&quot;DOI&quot;:&quot;10.1111/J.1699-0463.1996.TB04933.X&quot;,&quot;ISSN&quot;:&quot;1600-0463&quot;,&quot;PMID&quot;:&quot;8980621&quot;,&quot;URL&quot;:&quot;https://onlinelibrary.wiley.com/doi/full/10.1111/j.1699-0463.1996.tb04933.x&quot;,&quot;issued&quot;:{&quot;date-parts&quot;:[[1996,7,8]]},&quot;page&quot;:&quot;709-717&quot;,&quot;abstract&quot;:&quot;Outer membrane proteins of Haemophilus influenzae are considered as possible vaccine candidates against non-typable H. influenzae (NTHi), a major cause of respiratory infections. Here, we study local and systemic antibody responses to protein D, a well-conserved 42-kDa membrane protein, following local and systemic immunization, and experimental acute otitis media (AOM) with NTHi and H. influenzae type b (Hib) in rats. Animals that were challenged and rechallenged in the middle ear with Hib strain Minn A or NTHi strain 1161 developed IgG and IgA antibodies in serum but not in middle ear lavage (MEL) material or saliva. In contrast, following per oral immunization with NTHi strain 772 and Escherichia coli JM83 (pHIC348) (containing protein D gene) and, to a lesser degree after intranasal inoculation of NTHi strain 772, high saliva IgA antibodies to protein D developed, but there was no rise in antibodies to protein D in the MEL material or the sera of these animals. These results show that protein D can elicit different systemic and local antibody responses depending on the site of delivery and the form of administration. Furthermore, experimental AOM with NTHi and Hib induces systemic IgG and IgA antibodies to protein D but fails to induce a mucosal immune response.&quot;,&quot;publisher&quot;:&quot;John Wiley &amp; Sons, Ltd&quot;,&quot;issue&quot;:&quot;7-8&quot;,&quot;volume&quot;:&quot;104&quot;,&quot;container-title-short&quot;:&quot;&quot;},&quot;isTemporary&quot;:false},{&quot;id&quot;:&quot;b265a3e1-7b31-33af-8387-712620e324dc&quot;,&quot;itemData&quot;:{&quot;type&quot;:&quot;article-journal&quot;,&quot;id&quot;:&quot;b265a3e1-7b31-33af-8387-712620e324dc&quot;,&quot;title&quot;:&quot;Nasal Immunization Induces Haemophilus influenzae—specific Th1 and Th2 Responses with Mucosal IgA and Systemic IgG Antibodies for Protective Immunity&quot;,&quot;author&quot;:[{&quot;family&quot;:&quot;Kurono&quot;,&quot;given&quot;:&quot;Yuichi&quot;,&quot;parse-names&quot;:false,&quot;dropping-particle&quot;:&quot;&quot;,&quot;non-dropping-particle&quot;:&quot;&quot;},{&quot;family&quot;:&quot;Yamamoto&quot;,&quot;given&quot;:&quot;Masafumi&quot;,&quot;parse-names&quot;:false,&quot;dropping-particle&quot;:&quot;&quot;,&quot;non-dropping-particle&quot;:&quot;&quot;},{&quot;family&quot;:&quot;Fujihashi&quot;,&quot;given&quot;:&quot;Kohtaro&quot;,&quot;parse-names&quot;:false,&quot;dropping-particle&quot;:&quot;&quot;,&quot;non-dropping-particle&quot;:&quot;&quot;},{&quot;family&quot;:&quot;Kodama&quot;,&quot;given&quot;:&quot;Satoru&quot;,&quot;parse-names&quot;:false,&quot;dropping-particle&quot;:&quot;&quot;,&quot;non-dropping-particle&quot;:&quot;&quot;},{&quot;family&quot;:&quot;Suzuki&quot;,&quot;given&quot;:&quot;Masashi&quot;,&quot;parse-names&quot;:false,&quot;dropping-particle&quot;:&quot;&quot;,&quot;non-dropping-particle&quot;:&quot;&quot;},{&quot;family&quot;:&quot;Mogi&quot;,&quot;given&quot;:&quot;Goro&quot;,&quot;parse-names&quot;:false,&quot;dropping-particle&quot;:&quot;&quot;,&quot;non-dropping-particle&quot;:&quot;&quot;},{&quot;family&quot;:&quot;McGhee&quot;,&quot;given&quot;:&quot;Jerry R.&quot;,&quot;parse-names&quot;:false,&quot;dropping-particle&quot;:&quot;&quot;,&quot;non-dropping-particle&quot;:&quot;&quot;},{&quot;family&quot;:&quot;Kiyono&quot;,&quot;given&quot;:&quot;Hiroshi&quot;,&quot;parse-names&quot;:false,&quot;dropping-particle&quot;:&quot;&quot;,&quot;non-dropping-particle&quot;:&quot;&quot;}],&quot;container-title&quot;:&quot;The Journal of Infectious Diseases&quot;,&quot;container-title-short&quot;:&quot;J Infect Dis&quot;,&quot;accessed&quot;:{&quot;date-parts&quot;:[[2025,3,19]]},&quot;DOI&quot;:&quot;10.1086/314827&quot;,&quot;ISSN&quot;:&quot;0022-1899&quot;,&quot;PMID&quot;:&quot;10353870&quot;,&quot;URL&quot;:&quot;https://dx.doi.org/10.1086/314827&quot;,&quot;issued&quot;:{&quot;date-parts&quot;:[[1999,7,1]]},&quot;page&quot;:&quot;122-132&quot;,&quot;abstract&quot;:&quot;To determine the efficacy of a mucosal vaccine against nontypeable Haemophilus influenzae (NTHi), mice were immunized nasally, orally, intratracheally, or intraperitoneally with NTHi antigen together with cholera toxin. Antigen-specific IgA antibody liters in nasal washes and the numbers of antigen-specific IgA-producing cells in nasal passages showed the greatest increases in mice immunized nasally. Cytokine analysis showed that interferon-γ, interleukin (IL)-2, IL-5, IL-6, and IL-10 were induced by nasal immunization, suggesting that Th2- and Th1-type cells were generated. Furthermore, bacterial clearance of a homologous strain of NTHi from the nasal tract was significantly enhanced in the nasal immunization group. These findings suggest that nasal immunization is an effective vaccination regimen for the induction of antigen-specific mucosal immune responses, which reduce the colonization of NTHi in the nasal tract.&quot;,&quot;publisher&quot;:&quot;Oxford Academic&quot;,&quot;issue&quot;:&quot;1&quot;,&quot;volume&quot;:&quot;180&quot;},&quot;isTemporary&quot;:false}]},{&quot;citationID&quot;:&quot;MENDELEY_CITATION_2b37dc9c-9936-4efa-975d-918ef3f7d3a4&quot;,&quot;properties&quot;:{&quot;noteIndex&quot;:0},&quot;isEdited&quot;:false,&quot;manualOverride&quot;:{&quot;isManuallyOverridden&quot;:false,&quot;citeprocText&quot;:&quot;(Miyamoto &amp;#38; Bakaletz, 1996, https://doi.org/10.1006/MPAT.1996.0067)&quot;,&quot;manualOverrideText&quot;:&quot;&quot;},&quot;citationTag&quot;:&quot;MENDELEY_CITATION_v3_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&quot;,&quot;citationItems&quot;:[{&quot;id&quot;:&quot;9319ee36-71f5-3f97-a5f6-896b960086ad&quot;,&quot;itemData&quot;:{&quot;type&quot;:&quot;article-journal&quot;,&quot;id&quot;:&quot;9319ee36-71f5-3f97-a5f6-896b960086ad&quot;,&quot;title&quot;:&quot;Selective adherence of non-typeableHaemophilus influenzae(NTHi) to mucus or epithelial cells in the chinchilla Eustachian tube and middle ear&quot;,&quot;author&quot;:[{&quot;family&quot;:&quot;Miyamoto&quot;,&quot;given&quot;:&quot;Naoya&quot;,&quot;parse-names&quot;:false,&quot;dropping-particle&quot;:&quot;&quot;,&quot;non-dropping-particle&quot;:&quot;&quot;},{&quot;family&quot;:&quot;Bakaletz&quot;,&quot;given&quot;:&quot;Lauren O.&quot;,&quot;parse-names&quot;:false,&quot;dropping-particle&quot;:&quot;&quot;,&quot;non-dropping-particle&quot;:&quot;&quot;}],&quot;container-title&quot;:&quot;Microbial Pathogenesis&quot;,&quot;container-title-short&quot;:&quot;Microb Pathog&quot;,&quot;accessed&quot;:{&quot;date-parts&quot;:[[2025,5,22]]},&quot;DOI&quot;:&quot;10.1006/MPAT.1996.0067&quot;,&quot;ISSN&quot;:&quot;0882-4010&quot;,&quot;PMID&quot;:&quot;8938642&quot;,&quot;URL&quot;:&quot;https://www.sciencedirect.com/science/article/pii/S0882401096900674&quot;,&quot;issued&quot;:{&quot;date-parts&quot;:[[1996,11,1]]},&quot;page&quot;:&quot;343-356&quot;,&quot;abstract&quot;:&quot;Frozen sections of chinchilla Eustachian tube (ET) and middle ear mucosa were incubated with either FITC-labeled non-typeable Haemophilus influenzae (NTHi) or Bordetella pertussis. The number of bacteria adherent to 'roof' vs 'floor' regions was compared for each of three anatomic portions of the ET and for middle ear epithelium noting whether bacteria adhered to mucus or to epithelial cells. NTHi strains adhered significantly greater to mucus in the ET lumen whereas B. pertussis preferentially adhered to epithelial cells lining the ET (P ≤ 0.05). A non-fimbriated isogenic mutant of NTHi adhered significantly less to mucus than the parental isolate at all sites of the ET floor (P ≤ 0.05). Isolated fimbrin protein adhered to ET mucus and blocked adherence of whole organisms. Treatment with the mucolytic agent N-acetyl-L-cysteine resulted in significantly reduced adherence of NTHi to mucus (P ≤ 0.001) and eliminated the ability to detect binding of isolated fimbrin protein. N-acetyl-L-cysteine treatment did not affect adherence of either B. pertussis or NTHi to epithelial cells. These data indicated that NTHi may mediate ascension of the ET from the nasopharynx primarily via adherence to and growth in mucus overlying the floor region of the tubal lumen. The OMP P5-homologous fimbriae were shown to contribute to this binding.&quot;,&quot;publisher&quot;:&quot;Academic Press&quot;,&quot;issue&quot;:&quot;5&quot;,&quot;volume&quot;:&quot;21&quot;},&quot;isTemporary&quot;:false,&quot;suppress-author&quot;:false,&quot;composite&quot;:false,&quot;author-only&quot;:false}]}]"/>
    <we:property name="MENDELEY_CITATIONS_STYLE" value="{&quot;id&quot;:&quot;https://csl.mendeley.com/styles/483308361/apa-2-doi&quot;,&quot;title&quot;:&quot;American Psychological Association 7th edition - Jodie Ackland&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Keyword xmlns="44a56295-c29e-4898-8136-a54736c65b82" xsi:nil="true"/>
    <Descriptions xmlns="44a56295-c29e-4898-8136-a54736c65b82"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939BB546B555B4BB8F414FB36F52F27" ma:contentTypeVersion="12" ma:contentTypeDescription="Create a new document." ma:contentTypeScope="" ma:versionID="ac7346de10111e26a13cafcf7c738539">
  <xsd:schema xmlns:xsd="http://www.w3.org/2001/XMLSchema" xmlns:xs="http://www.w3.org/2001/XMLSchema" xmlns:p="http://schemas.microsoft.com/office/2006/metadata/properties" xmlns:ns3="44a56295-c29e-4898-8136-a54736c65b82" xmlns:ns4="8fc80ba8-8f89-452b-8ae0-c4a0135e919f" xmlns:ns5="443ca125-9c1a-403a-b455-d378269816cd" targetNamespace="http://schemas.microsoft.com/office/2006/metadata/properties" ma:root="true" ma:fieldsID="c6855c24794613a067b2905921c6d390" ns3:_="" ns4:_="" ns5:_="">
    <xsd:import namespace="44a56295-c29e-4898-8136-a54736c65b82"/>
    <xsd:import namespace="8fc80ba8-8f89-452b-8ae0-c4a0135e919f"/>
    <xsd:import namespace="443ca125-9c1a-403a-b455-d378269816cd"/>
    <xsd:element name="properties">
      <xsd:complexType>
        <xsd:sequence>
          <xsd:element name="documentManagement">
            <xsd:complexType>
              <xsd:all>
                <xsd:element ref="ns3:Descriptions" minOccurs="0"/>
                <xsd:element ref="ns3:Keyword" minOccurs="0"/>
                <xsd:element ref="ns4:MediaServiceAutoTags" minOccurs="0"/>
                <xsd:element ref="ns4:MediaServiceOCR" minOccurs="0"/>
                <xsd:element ref="ns4:MediaServiceMetadata" minOccurs="0"/>
                <xsd:element ref="ns4:MediaServiceFastMetadata" minOccurs="0"/>
                <xsd:element ref="ns5:SharedWithUsers" minOccurs="0"/>
                <xsd:element ref="ns5:SharedWithDetails" minOccurs="0"/>
                <xsd:element ref="ns5:SharingHintHash" minOccurs="0"/>
                <xsd:element ref="ns4:MediaServiceDateTake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fc80ba8-8f89-452b-8ae0-c4a0135e919f" elementFormDefault="qualified">
    <xsd:import namespace="http://schemas.microsoft.com/office/2006/documentManagement/types"/>
    <xsd:import namespace="http://schemas.microsoft.com/office/infopath/2007/PartnerControls"/>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DateTaken" ma:index="17" nillable="true" ma:displayName="MediaServiceDateTaken" ma:hidden="true" ma:internalName="MediaServiceDateTake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43ca125-9c1a-403a-b455-d378269816c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1ee89e71-04cd-405e-9ca3-99e020c1694d" ContentTypeId="0x0101" PreviousValue="false"/>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DF140E9-2CA3-4298-A3E6-F4E11A7F2B03}">
  <ds:schemaRefs>
    <ds:schemaRef ds:uri="http://schemas.microsoft.com/office/2006/metadata/properties"/>
    <ds:schemaRef ds:uri="http://schemas.microsoft.com/office/infopath/2007/PartnerControls"/>
    <ds:schemaRef ds:uri="44a56295-c29e-4898-8136-a54736c65b82"/>
  </ds:schemaRefs>
</ds:datastoreItem>
</file>

<file path=customXml/itemProps2.xml><?xml version="1.0" encoding="utf-8"?>
<ds:datastoreItem xmlns:ds="http://schemas.openxmlformats.org/officeDocument/2006/customXml" ds:itemID="{9B0E927E-9E2E-40C0-AA2E-F029F6564D3C}">
  <ds:schemaRefs>
    <ds:schemaRef ds:uri="http://schemas.openxmlformats.org/officeDocument/2006/bibliography"/>
  </ds:schemaRefs>
</ds:datastoreItem>
</file>

<file path=customXml/itemProps3.xml><?xml version="1.0" encoding="utf-8"?>
<ds:datastoreItem xmlns:ds="http://schemas.openxmlformats.org/officeDocument/2006/customXml" ds:itemID="{0083272F-3965-464D-A0E9-1BA05821B1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a56295-c29e-4898-8136-a54736c65b82"/>
    <ds:schemaRef ds:uri="8fc80ba8-8f89-452b-8ae0-c4a0135e919f"/>
    <ds:schemaRef ds:uri="443ca125-9c1a-403a-b455-d378269816c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D75D077-338B-4CE9-8355-3F0E50F36E35}">
  <ds:schemaRefs>
    <ds:schemaRef ds:uri="Microsoft.SharePoint.Taxonomy.ContentTypeSync"/>
  </ds:schemaRefs>
</ds:datastoreItem>
</file>

<file path=customXml/itemProps5.xml><?xml version="1.0" encoding="utf-8"?>
<ds:datastoreItem xmlns:ds="http://schemas.openxmlformats.org/officeDocument/2006/customXml" ds:itemID="{E6676878-5D6B-4E36-BBF3-BE39CEA6C0B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58</Pages>
  <Words>19570</Words>
  <Characters>122260</Characters>
  <Application>Microsoft Office Word</Application>
  <DocSecurity>0</DocSecurity>
  <Lines>2270</Lines>
  <Paragraphs>568</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41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tson A.S.</dc:creator>
  <cp:keywords/>
  <dc:description/>
  <cp:lastModifiedBy>Karl Staples</cp:lastModifiedBy>
  <cp:revision>31</cp:revision>
  <dcterms:created xsi:type="dcterms:W3CDTF">2026-01-08T16:59:00Z</dcterms:created>
  <dcterms:modified xsi:type="dcterms:W3CDTF">2026-01-09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939BB546B555B4BB8F414FB36F52F27</vt:lpwstr>
  </property>
  <property fmtid="{D5CDD505-2E9C-101B-9397-08002B2CF9AE}" pid="3" name="ClassificationContentMarkingFooterShapeIds">
    <vt:lpwstr>727a98af,3b5fce44,76a5aa60,6f6ae737</vt:lpwstr>
  </property>
  <property fmtid="{D5CDD505-2E9C-101B-9397-08002B2CF9AE}" pid="4" name="ClassificationContentMarkingFooterFontProps">
    <vt:lpwstr>#0078d7,9,Rockwell</vt:lpwstr>
  </property>
  <property fmtid="{D5CDD505-2E9C-101B-9397-08002B2CF9AE}" pid="5" name="ClassificationContentMarkingFooterText">
    <vt:lpwstr>Information Classification: General</vt:lpwstr>
  </property>
  <property fmtid="{D5CDD505-2E9C-101B-9397-08002B2CF9AE}" pid="6" name="MSIP_Label_2bbab825-a111-45e4-86a1-18cee0005896_Enabled">
    <vt:lpwstr>true</vt:lpwstr>
  </property>
  <property fmtid="{D5CDD505-2E9C-101B-9397-08002B2CF9AE}" pid="7" name="MSIP_Label_2bbab825-a111-45e4-86a1-18cee0005896_SetDate">
    <vt:lpwstr>2025-12-22T13:01:01Z</vt:lpwstr>
  </property>
  <property fmtid="{D5CDD505-2E9C-101B-9397-08002B2CF9AE}" pid="8" name="MSIP_Label_2bbab825-a111-45e4-86a1-18cee0005896_Method">
    <vt:lpwstr>Standard</vt:lpwstr>
  </property>
  <property fmtid="{D5CDD505-2E9C-101B-9397-08002B2CF9AE}" pid="9" name="MSIP_Label_2bbab825-a111-45e4-86a1-18cee0005896_Name">
    <vt:lpwstr>2bbab825-a111-45e4-86a1-18cee0005896</vt:lpwstr>
  </property>
  <property fmtid="{D5CDD505-2E9C-101B-9397-08002B2CF9AE}" pid="10" name="MSIP_Label_2bbab825-a111-45e4-86a1-18cee0005896_SiteId">
    <vt:lpwstr>2567d566-604c-408a-8a60-55d0dc9d9d6b</vt:lpwstr>
  </property>
  <property fmtid="{D5CDD505-2E9C-101B-9397-08002B2CF9AE}" pid="11" name="MSIP_Label_2bbab825-a111-45e4-86a1-18cee0005896_ActionId">
    <vt:lpwstr>a04e4a71-17ae-4c83-9062-be81016b3277</vt:lpwstr>
  </property>
  <property fmtid="{D5CDD505-2E9C-101B-9397-08002B2CF9AE}" pid="12" name="MSIP_Label_2bbab825-a111-45e4-86a1-18cee0005896_ContentBits">
    <vt:lpwstr>2</vt:lpwstr>
  </property>
  <property fmtid="{D5CDD505-2E9C-101B-9397-08002B2CF9AE}" pid="13" name="MSIP_Label_2bbab825-a111-45e4-86a1-18cee0005896_Tag">
    <vt:lpwstr>10, 3, 0, 1</vt:lpwstr>
  </property>
</Properties>
</file>